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CAD59" w14:textId="73395D30" w:rsidR="00E91D00" w:rsidRPr="00125666" w:rsidRDefault="00D176B8">
      <w:pPr>
        <w:rPr>
          <w:rFonts w:ascii="Times New Roman" w:hAnsi="Times New Roman" w:cs="Times New Roman"/>
          <w:b/>
        </w:rPr>
      </w:pPr>
      <w:r w:rsidRPr="00125666">
        <w:rPr>
          <w:rFonts w:ascii="Times New Roman" w:hAnsi="Times New Roman" w:cs="Times New Roman"/>
        </w:rPr>
        <w:t>Long Title</w:t>
      </w:r>
      <w:r w:rsidR="00E91D00" w:rsidRPr="00125666">
        <w:rPr>
          <w:rFonts w:ascii="Times New Roman" w:hAnsi="Times New Roman" w:cs="Times New Roman"/>
        </w:rPr>
        <w:t>:</w:t>
      </w:r>
      <w:r w:rsidR="00E91D00" w:rsidRPr="00125666">
        <w:rPr>
          <w:rFonts w:ascii="Times New Roman" w:hAnsi="Times New Roman" w:cs="Times New Roman"/>
          <w:b/>
        </w:rPr>
        <w:t xml:space="preserve"> Prostate Cancer and the impact on couples: a qualitative </w:t>
      </w:r>
      <w:proofErr w:type="spellStart"/>
      <w:r w:rsidR="00E91D00" w:rsidRPr="00125666">
        <w:rPr>
          <w:rFonts w:ascii="Times New Roman" w:hAnsi="Times New Roman" w:cs="Times New Roman"/>
          <w:b/>
        </w:rPr>
        <w:t>metasynthesis</w:t>
      </w:r>
      <w:proofErr w:type="spellEnd"/>
      <w:r w:rsidR="00E91D00" w:rsidRPr="00125666">
        <w:rPr>
          <w:rFonts w:ascii="Times New Roman" w:hAnsi="Times New Roman" w:cs="Times New Roman"/>
          <w:b/>
        </w:rPr>
        <w:t>.</w:t>
      </w:r>
    </w:p>
    <w:p w14:paraId="1712FE76" w14:textId="1505C18B" w:rsidR="00E91D00" w:rsidRPr="00125666" w:rsidRDefault="00E91D00" w:rsidP="00E91D00">
      <w:pPr>
        <w:autoSpaceDE w:val="0"/>
        <w:autoSpaceDN w:val="0"/>
        <w:adjustRightInd w:val="0"/>
        <w:spacing w:after="0" w:line="240" w:lineRule="auto"/>
        <w:rPr>
          <w:rFonts w:ascii="Times New Roman" w:hAnsi="Times New Roman" w:cs="Times New Roman"/>
          <w:vertAlign w:val="superscript"/>
        </w:rPr>
      </w:pPr>
      <w:r w:rsidRPr="00125666">
        <w:rPr>
          <w:rFonts w:ascii="Times New Roman" w:hAnsi="Times New Roman" w:cs="Times New Roman"/>
        </w:rPr>
        <w:t>Nicole Collaço</w:t>
      </w:r>
      <w:r w:rsidRPr="00125666">
        <w:rPr>
          <w:rFonts w:ascii="Times New Roman" w:hAnsi="Times New Roman" w:cs="Times New Roman"/>
          <w:vertAlign w:val="superscript"/>
        </w:rPr>
        <w:t>1*</w:t>
      </w:r>
      <w:r w:rsidRPr="00125666">
        <w:rPr>
          <w:rFonts w:ascii="Times New Roman" w:hAnsi="Times New Roman" w:cs="Times New Roman"/>
        </w:rPr>
        <w:t xml:space="preserve">, </w:t>
      </w:r>
      <w:r w:rsidR="007578DF" w:rsidRPr="00125666">
        <w:rPr>
          <w:rFonts w:ascii="Times New Roman" w:hAnsi="Times New Roman" w:cs="Times New Roman"/>
        </w:rPr>
        <w:t>Carol Rivas</w:t>
      </w:r>
      <w:r w:rsidR="007578DF" w:rsidRPr="00125666">
        <w:rPr>
          <w:rFonts w:ascii="Times New Roman" w:hAnsi="Times New Roman" w:cs="Times New Roman"/>
          <w:vertAlign w:val="superscript"/>
        </w:rPr>
        <w:t>2</w:t>
      </w:r>
      <w:r w:rsidR="007578DF" w:rsidRPr="00125666">
        <w:rPr>
          <w:rFonts w:ascii="Times New Roman" w:hAnsi="Times New Roman" w:cs="Times New Roman"/>
        </w:rPr>
        <w:t xml:space="preserve">, </w:t>
      </w:r>
      <w:r w:rsidR="00CD59AC" w:rsidRPr="00125666">
        <w:rPr>
          <w:rFonts w:ascii="Times New Roman" w:hAnsi="Times New Roman" w:cs="Times New Roman"/>
        </w:rPr>
        <w:t>Lauren Matheson</w:t>
      </w:r>
      <w:r w:rsidR="00CD59AC" w:rsidRPr="00125666">
        <w:rPr>
          <w:rFonts w:ascii="Times New Roman" w:hAnsi="Times New Roman" w:cs="Times New Roman"/>
          <w:vertAlign w:val="superscript"/>
        </w:rPr>
        <w:t>1</w:t>
      </w:r>
      <w:r w:rsidR="00CD59AC" w:rsidRPr="00125666">
        <w:rPr>
          <w:rFonts w:ascii="Times New Roman" w:hAnsi="Times New Roman" w:cs="Times New Roman"/>
        </w:rPr>
        <w:t>, Johana Nayoan</w:t>
      </w:r>
      <w:r w:rsidR="00CD59AC" w:rsidRPr="00125666">
        <w:rPr>
          <w:rFonts w:ascii="Times New Roman" w:hAnsi="Times New Roman" w:cs="Times New Roman"/>
          <w:vertAlign w:val="superscript"/>
        </w:rPr>
        <w:t>2</w:t>
      </w:r>
      <w:r w:rsidR="00CD59AC" w:rsidRPr="00125666">
        <w:rPr>
          <w:rFonts w:ascii="Times New Roman" w:hAnsi="Times New Roman" w:cs="Times New Roman"/>
        </w:rPr>
        <w:t xml:space="preserve">, </w:t>
      </w:r>
      <w:r w:rsidRPr="00125666">
        <w:rPr>
          <w:rFonts w:ascii="Times New Roman" w:hAnsi="Times New Roman" w:cs="Times New Roman"/>
        </w:rPr>
        <w:t>Richard Wagland</w:t>
      </w:r>
      <w:r w:rsidRPr="00125666">
        <w:rPr>
          <w:rFonts w:ascii="Times New Roman" w:hAnsi="Times New Roman" w:cs="Times New Roman"/>
          <w:vertAlign w:val="superscript"/>
        </w:rPr>
        <w:t>2</w:t>
      </w:r>
      <w:r w:rsidRPr="00125666">
        <w:rPr>
          <w:rFonts w:ascii="Times New Roman" w:hAnsi="Times New Roman" w:cs="Times New Roman"/>
        </w:rPr>
        <w:t xml:space="preserve">, </w:t>
      </w:r>
      <w:proofErr w:type="spellStart"/>
      <w:r w:rsidR="00DD341E" w:rsidRPr="00125666">
        <w:rPr>
          <w:rFonts w:ascii="Times New Roman" w:hAnsi="Times New Roman" w:cs="Times New Roman"/>
        </w:rPr>
        <w:t>Obrey</w:t>
      </w:r>
      <w:proofErr w:type="spellEnd"/>
      <w:r w:rsidR="00DD341E" w:rsidRPr="00125666">
        <w:rPr>
          <w:rFonts w:ascii="Times New Roman" w:hAnsi="Times New Roman" w:cs="Times New Roman"/>
        </w:rPr>
        <w:t xml:space="preserve"> Alexis</w:t>
      </w:r>
      <w:r w:rsidR="00DD341E" w:rsidRPr="00125666">
        <w:rPr>
          <w:rFonts w:ascii="Times New Roman" w:hAnsi="Times New Roman" w:cs="Times New Roman"/>
          <w:vertAlign w:val="superscript"/>
        </w:rPr>
        <w:t>1</w:t>
      </w:r>
      <w:r w:rsidR="00DD341E" w:rsidRPr="00125666">
        <w:rPr>
          <w:rFonts w:ascii="Times New Roman" w:hAnsi="Times New Roman" w:cs="Times New Roman"/>
        </w:rPr>
        <w:t>,</w:t>
      </w:r>
      <w:r w:rsidR="00CD59AC" w:rsidRPr="00125666">
        <w:rPr>
          <w:rFonts w:ascii="Times New Roman" w:hAnsi="Times New Roman" w:cs="Times New Roman"/>
        </w:rPr>
        <w:t xml:space="preserve"> Anna Gavin</w:t>
      </w:r>
      <w:r w:rsidR="00D330C7" w:rsidRPr="00125666">
        <w:rPr>
          <w:rFonts w:ascii="Times New Roman" w:hAnsi="Times New Roman" w:cs="Times New Roman"/>
          <w:vertAlign w:val="superscript"/>
        </w:rPr>
        <w:t>3</w:t>
      </w:r>
      <w:r w:rsidR="00CD59AC" w:rsidRPr="00125666">
        <w:rPr>
          <w:rFonts w:ascii="Times New Roman" w:hAnsi="Times New Roman" w:cs="Times New Roman"/>
        </w:rPr>
        <w:t xml:space="preserve">, </w:t>
      </w:r>
      <w:r w:rsidRPr="00125666">
        <w:rPr>
          <w:rFonts w:ascii="Times New Roman" w:hAnsi="Times New Roman" w:cs="Times New Roman"/>
        </w:rPr>
        <w:t>Adam Glaser</w:t>
      </w:r>
      <w:r w:rsidR="00D330C7" w:rsidRPr="00125666">
        <w:rPr>
          <w:rFonts w:ascii="Times New Roman" w:hAnsi="Times New Roman" w:cs="Times New Roman"/>
          <w:vertAlign w:val="superscript"/>
        </w:rPr>
        <w:t>4</w:t>
      </w:r>
      <w:r w:rsidRPr="00125666">
        <w:rPr>
          <w:rFonts w:ascii="Times New Roman" w:hAnsi="Times New Roman" w:cs="Times New Roman"/>
        </w:rPr>
        <w:t xml:space="preserve">, </w:t>
      </w:r>
      <w:proofErr w:type="spellStart"/>
      <w:r w:rsidRPr="00125666">
        <w:rPr>
          <w:rFonts w:ascii="Times New Roman" w:hAnsi="Times New Roman" w:cs="Times New Roman"/>
        </w:rPr>
        <w:t>Eila</w:t>
      </w:r>
      <w:proofErr w:type="spellEnd"/>
      <w:r w:rsidRPr="00125666">
        <w:rPr>
          <w:rFonts w:ascii="Times New Roman" w:hAnsi="Times New Roman" w:cs="Times New Roman"/>
        </w:rPr>
        <w:t xml:space="preserve"> Watson</w:t>
      </w:r>
      <w:r w:rsidRPr="00125666">
        <w:rPr>
          <w:rFonts w:ascii="Times New Roman" w:hAnsi="Times New Roman" w:cs="Times New Roman"/>
          <w:vertAlign w:val="superscript"/>
        </w:rPr>
        <w:t>1</w:t>
      </w:r>
    </w:p>
    <w:p w14:paraId="4EB8A126" w14:textId="77777777" w:rsidR="00E91D00" w:rsidRPr="00125666" w:rsidRDefault="00E91D00" w:rsidP="00E91D00">
      <w:pPr>
        <w:autoSpaceDE w:val="0"/>
        <w:autoSpaceDN w:val="0"/>
        <w:adjustRightInd w:val="0"/>
        <w:spacing w:after="0" w:line="240" w:lineRule="auto"/>
        <w:rPr>
          <w:rFonts w:ascii="Times New Roman" w:hAnsi="Times New Roman" w:cs="Times New Roman"/>
          <w:vertAlign w:val="superscript"/>
        </w:rPr>
      </w:pPr>
    </w:p>
    <w:p w14:paraId="1C0B160F" w14:textId="77777777" w:rsidR="00E91D00" w:rsidRPr="00125666" w:rsidRDefault="00E91D00" w:rsidP="00EB34AE">
      <w:pPr>
        <w:autoSpaceDE w:val="0"/>
        <w:autoSpaceDN w:val="0"/>
        <w:adjustRightInd w:val="0"/>
        <w:spacing w:after="0" w:line="240" w:lineRule="auto"/>
        <w:ind w:left="90" w:hanging="90"/>
        <w:rPr>
          <w:rFonts w:ascii="Times New Roman" w:hAnsi="Times New Roman" w:cs="Times New Roman"/>
        </w:rPr>
      </w:pPr>
      <w:r w:rsidRPr="00125666">
        <w:rPr>
          <w:rFonts w:ascii="Times New Roman" w:hAnsi="Times New Roman" w:cs="Times New Roman"/>
          <w:vertAlign w:val="superscript"/>
        </w:rPr>
        <w:t>1</w:t>
      </w:r>
      <w:r w:rsidRPr="00125666">
        <w:rPr>
          <w:rFonts w:ascii="Times New Roman" w:hAnsi="Times New Roman" w:cs="Times New Roman"/>
        </w:rPr>
        <w:t xml:space="preserve"> Faculty of Health and Life Sciences, Oxford Brookes University, Jack Straws Lane, Oxford, OX3 0FL</w:t>
      </w:r>
    </w:p>
    <w:p w14:paraId="7059FC76" w14:textId="5AE8E2F3" w:rsidR="00E91D00" w:rsidRPr="00125666" w:rsidRDefault="00E91D00" w:rsidP="00EB34AE">
      <w:pPr>
        <w:autoSpaceDE w:val="0"/>
        <w:autoSpaceDN w:val="0"/>
        <w:adjustRightInd w:val="0"/>
        <w:spacing w:after="0" w:line="240" w:lineRule="auto"/>
        <w:rPr>
          <w:rFonts w:ascii="Times New Roman" w:hAnsi="Times New Roman" w:cs="Times New Roman"/>
        </w:rPr>
      </w:pPr>
      <w:r w:rsidRPr="00125666">
        <w:rPr>
          <w:rFonts w:ascii="Times New Roman" w:hAnsi="Times New Roman" w:cs="Times New Roman"/>
          <w:vertAlign w:val="superscript"/>
        </w:rPr>
        <w:t>2</w:t>
      </w:r>
      <w:r w:rsidR="001B1635" w:rsidRPr="00125666">
        <w:rPr>
          <w:rFonts w:ascii="Times New Roman" w:hAnsi="Times New Roman" w:cs="Times New Roman"/>
        </w:rPr>
        <w:t xml:space="preserve"> Faculty of Health Sciences, University of Southampton, S017 1BJ</w:t>
      </w:r>
    </w:p>
    <w:p w14:paraId="2659BCFA" w14:textId="14958A4F" w:rsidR="00EB34AE" w:rsidRPr="00125666" w:rsidRDefault="00D330C7" w:rsidP="00D330C7">
      <w:pPr>
        <w:autoSpaceDE w:val="0"/>
        <w:autoSpaceDN w:val="0"/>
        <w:adjustRightInd w:val="0"/>
        <w:spacing w:after="0" w:line="240" w:lineRule="auto"/>
        <w:rPr>
          <w:rFonts w:ascii="Arial" w:hAnsi="Arial" w:cs="Arial"/>
        </w:rPr>
      </w:pPr>
      <w:r w:rsidRPr="00125666">
        <w:rPr>
          <w:rFonts w:ascii="Times New Roman" w:hAnsi="Times New Roman" w:cs="Times New Roman"/>
          <w:vertAlign w:val="superscript"/>
        </w:rPr>
        <w:t>3</w:t>
      </w:r>
      <w:r w:rsidR="00F13104" w:rsidRPr="00125666">
        <w:rPr>
          <w:rFonts w:ascii="Times New Roman" w:hAnsi="Times New Roman" w:cs="Times New Roman"/>
        </w:rPr>
        <w:t>School of Medicine, Dentistry and Biomedical Sciences, Centre for Public Health, Queen’s University, Belfast, BT12 6BA</w:t>
      </w:r>
    </w:p>
    <w:p w14:paraId="1F93CCB0" w14:textId="7EE84CDA" w:rsidR="00EB34AE" w:rsidRPr="00125666" w:rsidRDefault="00D330C7" w:rsidP="00EB34AE">
      <w:pPr>
        <w:shd w:val="clear" w:color="auto" w:fill="FFFFFF"/>
        <w:rPr>
          <w:rFonts w:ascii="Times New Roman" w:hAnsi="Times New Roman" w:cs="Times New Roman"/>
        </w:rPr>
      </w:pPr>
      <w:r w:rsidRPr="00125666">
        <w:rPr>
          <w:rFonts w:ascii="Times New Roman" w:hAnsi="Times New Roman" w:cs="Times New Roman"/>
          <w:vertAlign w:val="superscript"/>
        </w:rPr>
        <w:t>4</w:t>
      </w:r>
      <w:r w:rsidR="001B10B8" w:rsidRPr="00125666">
        <w:rPr>
          <w:rFonts w:ascii="Times New Roman" w:hAnsi="Times New Roman" w:cs="Times New Roman"/>
        </w:rPr>
        <w:t xml:space="preserve"> Leeds Institute of Cancer and Pathology, Faculty of Medicine and Health, University of Leeds</w:t>
      </w:r>
      <w:r w:rsidR="00EB34AE" w:rsidRPr="00125666">
        <w:rPr>
          <w:rFonts w:ascii="Times New Roman" w:hAnsi="Times New Roman" w:cs="Times New Roman"/>
        </w:rPr>
        <w:t>, Worsley Building, Leeds, LS2 9NL</w:t>
      </w:r>
    </w:p>
    <w:p w14:paraId="77675774" w14:textId="77777777" w:rsidR="001B1635" w:rsidRPr="00125666" w:rsidRDefault="001B1635" w:rsidP="00E91D00">
      <w:pPr>
        <w:autoSpaceDE w:val="0"/>
        <w:autoSpaceDN w:val="0"/>
        <w:adjustRightInd w:val="0"/>
        <w:spacing w:after="0" w:line="240" w:lineRule="auto"/>
        <w:rPr>
          <w:rFonts w:ascii="Times New Roman" w:hAnsi="Times New Roman" w:cs="Times New Roman"/>
        </w:rPr>
      </w:pPr>
    </w:p>
    <w:p w14:paraId="5292EA03" w14:textId="77777777" w:rsidR="001B1635" w:rsidRPr="00125666" w:rsidRDefault="001B1635" w:rsidP="00E91D00">
      <w:pPr>
        <w:autoSpaceDE w:val="0"/>
        <w:autoSpaceDN w:val="0"/>
        <w:adjustRightInd w:val="0"/>
        <w:spacing w:after="0" w:line="240" w:lineRule="auto"/>
        <w:rPr>
          <w:rFonts w:ascii="Times New Roman" w:hAnsi="Times New Roman" w:cs="Times New Roman"/>
        </w:rPr>
      </w:pPr>
      <w:r w:rsidRPr="00125666">
        <w:rPr>
          <w:rFonts w:ascii="Times New Roman" w:hAnsi="Times New Roman" w:cs="Times New Roman"/>
          <w:b/>
        </w:rPr>
        <w:t xml:space="preserve">Short Title: </w:t>
      </w:r>
      <w:r w:rsidRPr="00125666">
        <w:rPr>
          <w:rFonts w:ascii="Times New Roman" w:hAnsi="Times New Roman" w:cs="Times New Roman"/>
        </w:rPr>
        <w:t>Couples and the prostate cancer experience</w:t>
      </w:r>
    </w:p>
    <w:p w14:paraId="69284C14" w14:textId="77777777" w:rsidR="001B1635" w:rsidRPr="00125666" w:rsidRDefault="001B1635" w:rsidP="00E91D00">
      <w:pPr>
        <w:autoSpaceDE w:val="0"/>
        <w:autoSpaceDN w:val="0"/>
        <w:adjustRightInd w:val="0"/>
        <w:spacing w:after="0" w:line="240" w:lineRule="auto"/>
        <w:rPr>
          <w:rFonts w:ascii="Times New Roman" w:hAnsi="Times New Roman" w:cs="Times New Roman"/>
        </w:rPr>
      </w:pPr>
    </w:p>
    <w:p w14:paraId="49FB970C" w14:textId="77777777" w:rsidR="001B1635" w:rsidRPr="00125666" w:rsidRDefault="001B1635" w:rsidP="00E91D00">
      <w:pPr>
        <w:autoSpaceDE w:val="0"/>
        <w:autoSpaceDN w:val="0"/>
        <w:adjustRightInd w:val="0"/>
        <w:spacing w:after="0" w:line="240" w:lineRule="auto"/>
        <w:rPr>
          <w:rFonts w:ascii="Times New Roman" w:hAnsi="Times New Roman" w:cs="Times New Roman"/>
        </w:rPr>
      </w:pPr>
      <w:r w:rsidRPr="00125666">
        <w:rPr>
          <w:rFonts w:ascii="Times New Roman" w:hAnsi="Times New Roman" w:cs="Times New Roman"/>
        </w:rPr>
        <w:t>*Correspondence to:</w:t>
      </w:r>
    </w:p>
    <w:p w14:paraId="53DE83E5" w14:textId="77777777" w:rsidR="001B1635" w:rsidRPr="00125666" w:rsidRDefault="001B1635" w:rsidP="00E91D00">
      <w:pPr>
        <w:autoSpaceDE w:val="0"/>
        <w:autoSpaceDN w:val="0"/>
        <w:adjustRightInd w:val="0"/>
        <w:spacing w:after="0" w:line="240" w:lineRule="auto"/>
        <w:rPr>
          <w:rFonts w:ascii="Times New Roman" w:hAnsi="Times New Roman" w:cs="Times New Roman"/>
          <w:b/>
        </w:rPr>
      </w:pPr>
    </w:p>
    <w:p w14:paraId="1A76CE8C" w14:textId="77777777" w:rsidR="001B1635" w:rsidRPr="00125666" w:rsidRDefault="001B1635" w:rsidP="00E91D00">
      <w:pPr>
        <w:autoSpaceDE w:val="0"/>
        <w:autoSpaceDN w:val="0"/>
        <w:adjustRightInd w:val="0"/>
        <w:spacing w:after="0" w:line="240" w:lineRule="auto"/>
        <w:rPr>
          <w:rFonts w:ascii="Times New Roman" w:hAnsi="Times New Roman" w:cs="Times New Roman"/>
          <w:vertAlign w:val="superscript"/>
        </w:rPr>
      </w:pPr>
      <w:r w:rsidRPr="00125666">
        <w:rPr>
          <w:rFonts w:ascii="Times New Roman" w:hAnsi="Times New Roman" w:cs="Times New Roman"/>
        </w:rPr>
        <w:t>Nicole Collaço</w:t>
      </w:r>
      <w:r w:rsidRPr="00125666">
        <w:rPr>
          <w:rFonts w:ascii="Times New Roman" w:hAnsi="Times New Roman" w:cs="Times New Roman"/>
          <w:vertAlign w:val="superscript"/>
        </w:rPr>
        <w:t>1</w:t>
      </w:r>
    </w:p>
    <w:p w14:paraId="5ADE88FB" w14:textId="77777777" w:rsidR="001B1635" w:rsidRPr="00125666" w:rsidRDefault="001B1635" w:rsidP="00E91D00">
      <w:pPr>
        <w:autoSpaceDE w:val="0"/>
        <w:autoSpaceDN w:val="0"/>
        <w:adjustRightInd w:val="0"/>
        <w:spacing w:after="0" w:line="240" w:lineRule="auto"/>
        <w:rPr>
          <w:rFonts w:ascii="Times New Roman" w:hAnsi="Times New Roman" w:cs="Times New Roman"/>
        </w:rPr>
      </w:pPr>
      <w:r w:rsidRPr="00125666">
        <w:rPr>
          <w:rFonts w:ascii="Times New Roman" w:hAnsi="Times New Roman" w:cs="Times New Roman"/>
        </w:rPr>
        <w:t>PhD Student</w:t>
      </w:r>
    </w:p>
    <w:p w14:paraId="1575979F" w14:textId="7BEABB87" w:rsidR="001B1635" w:rsidRPr="00125666" w:rsidRDefault="001B1635" w:rsidP="00E91D00">
      <w:pPr>
        <w:autoSpaceDE w:val="0"/>
        <w:autoSpaceDN w:val="0"/>
        <w:adjustRightInd w:val="0"/>
        <w:spacing w:after="0" w:line="240" w:lineRule="auto"/>
        <w:rPr>
          <w:rFonts w:ascii="Times New Roman" w:hAnsi="Times New Roman" w:cs="Times New Roman"/>
          <w:shd w:val="clear" w:color="auto" w:fill="FFFFFF"/>
        </w:rPr>
      </w:pPr>
      <w:r w:rsidRPr="00125666">
        <w:rPr>
          <w:rFonts w:ascii="Times New Roman" w:hAnsi="Times New Roman" w:cs="Times New Roman"/>
          <w:shd w:val="clear" w:color="auto" w:fill="FFFFFF"/>
        </w:rPr>
        <w:t>Faculty of Health and Life Sciences</w:t>
      </w:r>
      <w:r w:rsidRPr="00125666">
        <w:rPr>
          <w:rFonts w:ascii="Times New Roman" w:hAnsi="Times New Roman" w:cs="Times New Roman"/>
        </w:rPr>
        <w:br/>
      </w:r>
      <w:r w:rsidRPr="00125666">
        <w:rPr>
          <w:rFonts w:ascii="Times New Roman" w:hAnsi="Times New Roman" w:cs="Times New Roman"/>
          <w:shd w:val="clear" w:color="auto" w:fill="FFFFFF"/>
        </w:rPr>
        <w:t>Oxford Brookes University</w:t>
      </w:r>
      <w:r w:rsidRPr="00125666">
        <w:rPr>
          <w:rFonts w:ascii="Times New Roman" w:hAnsi="Times New Roman" w:cs="Times New Roman"/>
        </w:rPr>
        <w:br/>
      </w:r>
      <w:r w:rsidRPr="00125666">
        <w:rPr>
          <w:rFonts w:ascii="Times New Roman" w:hAnsi="Times New Roman" w:cs="Times New Roman"/>
          <w:shd w:val="clear" w:color="auto" w:fill="FFFFFF"/>
        </w:rPr>
        <w:t>Jack Straws Lane</w:t>
      </w:r>
      <w:r w:rsidRPr="00125666">
        <w:rPr>
          <w:rFonts w:ascii="Times New Roman" w:hAnsi="Times New Roman" w:cs="Times New Roman"/>
        </w:rPr>
        <w:br/>
      </w:r>
      <w:r w:rsidRPr="00125666">
        <w:rPr>
          <w:rFonts w:ascii="Times New Roman" w:hAnsi="Times New Roman" w:cs="Times New Roman"/>
          <w:shd w:val="clear" w:color="auto" w:fill="FFFFFF"/>
        </w:rPr>
        <w:t>Marston</w:t>
      </w:r>
      <w:r w:rsidRPr="00125666">
        <w:rPr>
          <w:rFonts w:ascii="Times New Roman" w:hAnsi="Times New Roman" w:cs="Times New Roman"/>
        </w:rPr>
        <w:br/>
      </w:r>
      <w:r w:rsidRPr="00125666">
        <w:rPr>
          <w:rFonts w:ascii="Times New Roman" w:hAnsi="Times New Roman" w:cs="Times New Roman"/>
          <w:shd w:val="clear" w:color="auto" w:fill="FFFFFF"/>
        </w:rPr>
        <w:t xml:space="preserve">Oxford </w:t>
      </w:r>
    </w:p>
    <w:p w14:paraId="5B466DDA" w14:textId="77777777" w:rsidR="001B1635" w:rsidRPr="00125666" w:rsidRDefault="001B1635" w:rsidP="00E91D00">
      <w:pPr>
        <w:autoSpaceDE w:val="0"/>
        <w:autoSpaceDN w:val="0"/>
        <w:adjustRightInd w:val="0"/>
        <w:spacing w:after="0" w:line="240" w:lineRule="auto"/>
        <w:rPr>
          <w:rFonts w:ascii="Times New Roman" w:hAnsi="Times New Roman" w:cs="Times New Roman"/>
          <w:shd w:val="clear" w:color="auto" w:fill="FFFFFF"/>
          <w:lang w:val="fr-FR"/>
        </w:rPr>
      </w:pPr>
      <w:r w:rsidRPr="00125666">
        <w:rPr>
          <w:rFonts w:ascii="Times New Roman" w:hAnsi="Times New Roman" w:cs="Times New Roman"/>
          <w:shd w:val="clear" w:color="auto" w:fill="FFFFFF"/>
          <w:lang w:val="fr-FR"/>
        </w:rPr>
        <w:t>OX3 0FL</w:t>
      </w:r>
      <w:r w:rsidRPr="00125666">
        <w:rPr>
          <w:rFonts w:ascii="Times New Roman" w:hAnsi="Times New Roman" w:cs="Times New Roman"/>
          <w:lang w:val="fr-FR"/>
        </w:rPr>
        <w:br/>
      </w:r>
      <w:r w:rsidRPr="00125666">
        <w:rPr>
          <w:rFonts w:ascii="Times New Roman" w:hAnsi="Times New Roman" w:cs="Times New Roman"/>
          <w:shd w:val="clear" w:color="auto" w:fill="FFFFFF"/>
          <w:lang w:val="fr-FR"/>
        </w:rPr>
        <w:t>Tel: 01869482785</w:t>
      </w:r>
    </w:p>
    <w:p w14:paraId="37F11BCA" w14:textId="77777777" w:rsidR="001B1635" w:rsidRPr="00125666" w:rsidRDefault="001B1635" w:rsidP="00E91D00">
      <w:pPr>
        <w:autoSpaceDE w:val="0"/>
        <w:autoSpaceDN w:val="0"/>
        <w:adjustRightInd w:val="0"/>
        <w:spacing w:after="0" w:line="240" w:lineRule="auto"/>
        <w:rPr>
          <w:rFonts w:ascii="Times New Roman" w:hAnsi="Times New Roman" w:cs="Times New Roman"/>
          <w:b/>
          <w:lang w:val="fr-FR"/>
        </w:rPr>
      </w:pPr>
      <w:r w:rsidRPr="00125666">
        <w:rPr>
          <w:rFonts w:ascii="Times New Roman" w:hAnsi="Times New Roman" w:cs="Times New Roman"/>
          <w:shd w:val="clear" w:color="auto" w:fill="FFFFFF"/>
          <w:lang w:val="fr-FR"/>
        </w:rPr>
        <w:t>Email: nicole.collaco-2016@brookes.ac.uk</w:t>
      </w:r>
    </w:p>
    <w:p w14:paraId="37C3D4D2" w14:textId="77777777" w:rsidR="00E91D00" w:rsidRPr="00125666" w:rsidRDefault="00E91D00">
      <w:pPr>
        <w:rPr>
          <w:rFonts w:ascii="Times New Roman" w:hAnsi="Times New Roman" w:cs="Times New Roman"/>
          <w:lang w:val="fr-FR"/>
        </w:rPr>
      </w:pPr>
    </w:p>
    <w:p w14:paraId="54510165" w14:textId="77777777" w:rsidR="00DA3C59" w:rsidRPr="00125666" w:rsidRDefault="00DA3C59">
      <w:pPr>
        <w:rPr>
          <w:rFonts w:ascii="Times New Roman" w:hAnsi="Times New Roman" w:cs="Times New Roman"/>
          <w:lang w:val="fr-FR"/>
        </w:rPr>
      </w:pPr>
    </w:p>
    <w:p w14:paraId="27773616" w14:textId="77777777" w:rsidR="005341CF" w:rsidRPr="00125666" w:rsidRDefault="005341CF" w:rsidP="005341CF">
      <w:pPr>
        <w:rPr>
          <w:rFonts w:ascii="Times New Roman" w:hAnsi="Times New Roman" w:cs="Times New Roman"/>
          <w:b/>
        </w:rPr>
      </w:pPr>
      <w:r w:rsidRPr="00125666">
        <w:rPr>
          <w:rFonts w:ascii="Times New Roman" w:hAnsi="Times New Roman" w:cs="Times New Roman"/>
          <w:b/>
        </w:rPr>
        <w:t>Funding</w:t>
      </w:r>
    </w:p>
    <w:p w14:paraId="2362BD17" w14:textId="77777777" w:rsidR="005341CF" w:rsidRPr="00125666" w:rsidRDefault="005341CF" w:rsidP="005341CF">
      <w:pPr>
        <w:rPr>
          <w:rFonts w:ascii="Times New Roman" w:hAnsi="Times New Roman" w:cs="Times New Roman"/>
          <w:shd w:val="clear" w:color="auto" w:fill="FFFFFF"/>
        </w:rPr>
      </w:pPr>
      <w:r w:rsidRPr="00125666">
        <w:rPr>
          <w:rFonts w:ascii="Times New Roman" w:hAnsi="Times New Roman" w:cs="Times New Roman"/>
          <w:shd w:val="clear" w:color="auto" w:fill="FFFFFF"/>
        </w:rPr>
        <w:t xml:space="preserve">This study was funded by Oxford Brookes University and Prostate Cancer UK in partnership with </w:t>
      </w:r>
      <w:proofErr w:type="spellStart"/>
      <w:r w:rsidRPr="00125666">
        <w:rPr>
          <w:rFonts w:ascii="Times New Roman" w:hAnsi="Times New Roman" w:cs="Times New Roman"/>
          <w:shd w:val="clear" w:color="auto" w:fill="FFFFFF"/>
        </w:rPr>
        <w:t>Movember</w:t>
      </w:r>
      <w:proofErr w:type="spellEnd"/>
      <w:r w:rsidRPr="00125666">
        <w:rPr>
          <w:rFonts w:ascii="Times New Roman" w:hAnsi="Times New Roman" w:cs="Times New Roman"/>
          <w:shd w:val="clear" w:color="auto" w:fill="FFFFFF"/>
        </w:rPr>
        <w:t xml:space="preserve"> (grant number: RG.CACL.102344).</w:t>
      </w:r>
    </w:p>
    <w:p w14:paraId="332AB179" w14:textId="777F2B07" w:rsidR="004752CB" w:rsidRPr="00125666" w:rsidRDefault="004752CB">
      <w:pPr>
        <w:rPr>
          <w:rFonts w:ascii="Times New Roman" w:hAnsi="Times New Roman" w:cs="Times New Roman"/>
        </w:rPr>
      </w:pPr>
    </w:p>
    <w:p w14:paraId="0D5F6B66" w14:textId="5D46279B" w:rsidR="004752CB" w:rsidRPr="00125666" w:rsidRDefault="004752CB">
      <w:pPr>
        <w:rPr>
          <w:rFonts w:ascii="Times New Roman" w:hAnsi="Times New Roman" w:cs="Times New Roman"/>
        </w:rPr>
      </w:pPr>
    </w:p>
    <w:p w14:paraId="676A504E" w14:textId="242BE5ED" w:rsidR="005341CF" w:rsidRPr="00125666" w:rsidRDefault="005341CF">
      <w:pPr>
        <w:rPr>
          <w:rFonts w:ascii="Times New Roman" w:hAnsi="Times New Roman" w:cs="Times New Roman"/>
        </w:rPr>
      </w:pPr>
    </w:p>
    <w:p w14:paraId="43208E0A" w14:textId="77777777" w:rsidR="005341CF" w:rsidRPr="00125666" w:rsidRDefault="005341CF">
      <w:pPr>
        <w:rPr>
          <w:rFonts w:ascii="Times New Roman" w:hAnsi="Times New Roman" w:cs="Times New Roman"/>
        </w:rPr>
      </w:pPr>
    </w:p>
    <w:p w14:paraId="06ED1132" w14:textId="487B8957" w:rsidR="007B308B" w:rsidRPr="00125666" w:rsidRDefault="007B308B">
      <w:pPr>
        <w:rPr>
          <w:rFonts w:ascii="Times New Roman" w:hAnsi="Times New Roman" w:cs="Times New Roman"/>
        </w:rPr>
      </w:pPr>
    </w:p>
    <w:p w14:paraId="4650B3FC" w14:textId="77777777" w:rsidR="007B308B" w:rsidRPr="00125666" w:rsidRDefault="007B308B">
      <w:pPr>
        <w:rPr>
          <w:rFonts w:ascii="Times New Roman" w:hAnsi="Times New Roman" w:cs="Times New Roman"/>
        </w:rPr>
      </w:pPr>
    </w:p>
    <w:p w14:paraId="4B21128F" w14:textId="77777777" w:rsidR="004752CB" w:rsidRPr="00125666" w:rsidRDefault="004752CB">
      <w:pPr>
        <w:rPr>
          <w:rFonts w:ascii="Times New Roman" w:hAnsi="Times New Roman" w:cs="Times New Roman"/>
        </w:rPr>
      </w:pPr>
    </w:p>
    <w:p w14:paraId="41919646" w14:textId="6AD6A85F" w:rsidR="007D74D5" w:rsidRPr="00125666" w:rsidRDefault="007D74D5">
      <w:pPr>
        <w:rPr>
          <w:rFonts w:ascii="Times New Roman" w:hAnsi="Times New Roman" w:cs="Times New Roman"/>
        </w:rPr>
      </w:pPr>
    </w:p>
    <w:p w14:paraId="48062C83" w14:textId="77777777" w:rsidR="00031FC8" w:rsidRPr="00125666" w:rsidRDefault="00031FC8">
      <w:pPr>
        <w:rPr>
          <w:rFonts w:ascii="Times New Roman" w:hAnsi="Times New Roman" w:cs="Times New Roman"/>
        </w:rPr>
      </w:pPr>
    </w:p>
    <w:p w14:paraId="24EF0CFE" w14:textId="77777777" w:rsidR="00CD59AC" w:rsidRPr="00125666" w:rsidRDefault="00CD59AC" w:rsidP="00CD59AC">
      <w:pPr>
        <w:pStyle w:val="Default"/>
        <w:rPr>
          <w:color w:val="auto"/>
          <w:sz w:val="22"/>
          <w:szCs w:val="22"/>
        </w:rPr>
      </w:pPr>
    </w:p>
    <w:p w14:paraId="01D23376" w14:textId="77777777" w:rsidR="00CD59AC" w:rsidRPr="00125666" w:rsidRDefault="00CD59AC" w:rsidP="00CD59AC">
      <w:pPr>
        <w:pStyle w:val="Default"/>
        <w:jc w:val="center"/>
        <w:rPr>
          <w:b/>
          <w:color w:val="auto"/>
          <w:sz w:val="22"/>
          <w:szCs w:val="22"/>
        </w:rPr>
      </w:pPr>
      <w:r w:rsidRPr="00125666">
        <w:rPr>
          <w:b/>
          <w:color w:val="auto"/>
          <w:sz w:val="22"/>
          <w:szCs w:val="22"/>
        </w:rPr>
        <w:t>Abstract</w:t>
      </w:r>
    </w:p>
    <w:p w14:paraId="780CD868" w14:textId="77777777" w:rsidR="00CD59AC" w:rsidRPr="00125666" w:rsidRDefault="00CD59AC" w:rsidP="00CD59AC">
      <w:pPr>
        <w:pStyle w:val="Default"/>
        <w:jc w:val="center"/>
        <w:rPr>
          <w:b/>
          <w:color w:val="auto"/>
          <w:sz w:val="22"/>
          <w:szCs w:val="22"/>
        </w:rPr>
      </w:pPr>
    </w:p>
    <w:p w14:paraId="16BC56C2" w14:textId="77777777" w:rsidR="00CD59AC" w:rsidRPr="00125666" w:rsidRDefault="00CD59AC" w:rsidP="00CD59AC">
      <w:pPr>
        <w:pStyle w:val="Default"/>
        <w:rPr>
          <w:b/>
          <w:color w:val="auto"/>
          <w:sz w:val="22"/>
          <w:szCs w:val="22"/>
        </w:rPr>
      </w:pPr>
    </w:p>
    <w:p w14:paraId="525914A9" w14:textId="77777777" w:rsidR="00CD59AC" w:rsidRPr="00125666" w:rsidRDefault="00CD59AC" w:rsidP="00CD59AC">
      <w:pPr>
        <w:pStyle w:val="Default"/>
        <w:rPr>
          <w:color w:val="auto"/>
          <w:sz w:val="22"/>
          <w:szCs w:val="22"/>
        </w:rPr>
      </w:pPr>
    </w:p>
    <w:p w14:paraId="3E7A7C79" w14:textId="37DEAFE5" w:rsidR="00CD59AC" w:rsidRPr="00125666" w:rsidRDefault="00232480" w:rsidP="00CD59AC">
      <w:pPr>
        <w:pStyle w:val="Default"/>
        <w:rPr>
          <w:b/>
          <w:color w:val="auto"/>
          <w:sz w:val="22"/>
          <w:szCs w:val="22"/>
        </w:rPr>
      </w:pPr>
      <w:r w:rsidRPr="00125666">
        <w:rPr>
          <w:b/>
          <w:i/>
          <w:color w:val="auto"/>
          <w:sz w:val="22"/>
          <w:szCs w:val="22"/>
        </w:rPr>
        <w:t>Purpose</w:t>
      </w:r>
      <w:r w:rsidR="00CD59AC" w:rsidRPr="00125666">
        <w:rPr>
          <w:b/>
          <w:i/>
          <w:color w:val="auto"/>
          <w:sz w:val="22"/>
          <w:szCs w:val="22"/>
        </w:rPr>
        <w:t>:</w:t>
      </w:r>
      <w:r w:rsidR="00CD59AC" w:rsidRPr="00125666">
        <w:rPr>
          <w:b/>
          <w:color w:val="auto"/>
          <w:sz w:val="22"/>
          <w:szCs w:val="22"/>
        </w:rPr>
        <w:t xml:space="preserve"> </w:t>
      </w:r>
      <w:r w:rsidR="00CD59AC" w:rsidRPr="00125666">
        <w:rPr>
          <w:color w:val="auto"/>
          <w:sz w:val="22"/>
          <w:szCs w:val="22"/>
          <w:shd w:val="clear" w:color="auto" w:fill="FFFFFF"/>
        </w:rPr>
        <w:t>To review and interpret existing qualitative literature on the experience</w:t>
      </w:r>
      <w:r w:rsidR="00BB35D9" w:rsidRPr="00125666">
        <w:rPr>
          <w:color w:val="auto"/>
          <w:sz w:val="22"/>
          <w:szCs w:val="22"/>
          <w:shd w:val="clear" w:color="auto" w:fill="FFFFFF"/>
        </w:rPr>
        <w:t>s</w:t>
      </w:r>
      <w:r w:rsidR="00CD59AC" w:rsidRPr="00125666">
        <w:rPr>
          <w:color w:val="auto"/>
          <w:sz w:val="22"/>
          <w:szCs w:val="22"/>
          <w:shd w:val="clear" w:color="auto" w:fill="FFFFFF"/>
        </w:rPr>
        <w:t xml:space="preserve"> of couples affected by prostate cancer (</w:t>
      </w:r>
      <w:proofErr w:type="spellStart"/>
      <w:r w:rsidR="00CD59AC" w:rsidRPr="00125666">
        <w:rPr>
          <w:color w:val="auto"/>
          <w:sz w:val="22"/>
          <w:szCs w:val="22"/>
          <w:shd w:val="clear" w:color="auto" w:fill="FFFFFF"/>
        </w:rPr>
        <w:t>PCa</w:t>
      </w:r>
      <w:proofErr w:type="spellEnd"/>
      <w:r w:rsidR="00CD59AC" w:rsidRPr="00125666">
        <w:rPr>
          <w:color w:val="auto"/>
          <w:sz w:val="22"/>
          <w:szCs w:val="22"/>
          <w:shd w:val="clear" w:color="auto" w:fill="FFFFFF"/>
        </w:rPr>
        <w:t>)</w:t>
      </w:r>
      <w:r w:rsidR="00D330C7" w:rsidRPr="00125666">
        <w:rPr>
          <w:color w:val="auto"/>
          <w:sz w:val="22"/>
          <w:szCs w:val="22"/>
          <w:shd w:val="clear" w:color="auto" w:fill="FFFFFF"/>
        </w:rPr>
        <w:t>.</w:t>
      </w:r>
      <w:r w:rsidR="0074081B" w:rsidRPr="00125666">
        <w:rPr>
          <w:color w:val="auto"/>
          <w:sz w:val="22"/>
          <w:szCs w:val="22"/>
          <w:shd w:val="clear" w:color="auto" w:fill="FFFFFF"/>
        </w:rPr>
        <w:t xml:space="preserve"> </w:t>
      </w:r>
    </w:p>
    <w:p w14:paraId="7C060911" w14:textId="77777777" w:rsidR="00CD59AC" w:rsidRPr="00125666" w:rsidRDefault="00CD59AC" w:rsidP="00CD59AC">
      <w:pPr>
        <w:pStyle w:val="Default"/>
        <w:rPr>
          <w:b/>
          <w:color w:val="auto"/>
          <w:sz w:val="22"/>
          <w:szCs w:val="22"/>
        </w:rPr>
      </w:pPr>
    </w:p>
    <w:p w14:paraId="0E96CC96" w14:textId="6905D33F" w:rsidR="00CD59AC" w:rsidRPr="00125666" w:rsidRDefault="00CD59AC" w:rsidP="00CD59AC">
      <w:pPr>
        <w:pStyle w:val="Default"/>
        <w:rPr>
          <w:color w:val="auto"/>
          <w:sz w:val="22"/>
          <w:szCs w:val="22"/>
        </w:rPr>
      </w:pPr>
      <w:r w:rsidRPr="00125666">
        <w:rPr>
          <w:b/>
          <w:i/>
          <w:color w:val="auto"/>
          <w:sz w:val="22"/>
          <w:szCs w:val="22"/>
        </w:rPr>
        <w:t>Methods:</w:t>
      </w:r>
      <w:r w:rsidRPr="00125666">
        <w:rPr>
          <w:color w:val="auto"/>
          <w:sz w:val="22"/>
          <w:szCs w:val="22"/>
        </w:rPr>
        <w:t xml:space="preserve"> A </w:t>
      </w:r>
      <w:proofErr w:type="spellStart"/>
      <w:r w:rsidRPr="00125666">
        <w:rPr>
          <w:color w:val="auto"/>
          <w:sz w:val="22"/>
          <w:szCs w:val="22"/>
        </w:rPr>
        <w:t>metasynthesis</w:t>
      </w:r>
      <w:proofErr w:type="spellEnd"/>
      <w:r w:rsidRPr="00125666">
        <w:rPr>
          <w:color w:val="auto"/>
          <w:sz w:val="22"/>
          <w:szCs w:val="22"/>
        </w:rPr>
        <w:t xml:space="preserve"> was carried out which included a systematic search of seven databases </w:t>
      </w:r>
      <w:proofErr w:type="gramStart"/>
      <w:r w:rsidRPr="00125666">
        <w:rPr>
          <w:color w:val="auto"/>
          <w:sz w:val="22"/>
          <w:szCs w:val="22"/>
        </w:rPr>
        <w:t xml:space="preserve">between </w:t>
      </w:r>
      <w:r w:rsidR="00CB0AB8" w:rsidRPr="00125666">
        <w:rPr>
          <w:color w:val="auto"/>
          <w:sz w:val="22"/>
          <w:szCs w:val="22"/>
        </w:rPr>
        <w:t>2000-2016</w:t>
      </w:r>
      <w:proofErr w:type="gramEnd"/>
      <w:r w:rsidR="00CB0AB8" w:rsidRPr="00125666">
        <w:rPr>
          <w:color w:val="auto"/>
          <w:sz w:val="22"/>
          <w:szCs w:val="22"/>
        </w:rPr>
        <w:t xml:space="preserve">. </w:t>
      </w:r>
      <w:r w:rsidR="000C518B" w:rsidRPr="00125666">
        <w:rPr>
          <w:color w:val="auto"/>
          <w:sz w:val="22"/>
          <w:szCs w:val="22"/>
        </w:rPr>
        <w:t xml:space="preserve">A modified version of </w:t>
      </w:r>
      <w:proofErr w:type="spellStart"/>
      <w:r w:rsidRPr="00125666">
        <w:rPr>
          <w:color w:val="auto"/>
          <w:sz w:val="22"/>
          <w:szCs w:val="22"/>
        </w:rPr>
        <w:t>Noblit</w:t>
      </w:r>
      <w:proofErr w:type="spellEnd"/>
      <w:r w:rsidRPr="00125666">
        <w:rPr>
          <w:color w:val="auto"/>
          <w:sz w:val="22"/>
          <w:szCs w:val="22"/>
        </w:rPr>
        <w:t xml:space="preserve"> and Hare’s meta-ethnographic approach was used to synthesise qualitative study findings </w:t>
      </w:r>
      <w:r w:rsidR="00985BEF" w:rsidRPr="00125666">
        <w:rPr>
          <w:color w:val="auto"/>
          <w:sz w:val="22"/>
          <w:szCs w:val="22"/>
        </w:rPr>
        <w:t>and</w:t>
      </w:r>
      <w:r w:rsidRPr="00125666">
        <w:rPr>
          <w:color w:val="auto"/>
          <w:sz w:val="22"/>
          <w:szCs w:val="22"/>
        </w:rPr>
        <w:t xml:space="preserve"> inform overarching interpretations.</w:t>
      </w:r>
    </w:p>
    <w:p w14:paraId="4A335043" w14:textId="77777777" w:rsidR="00CD59AC" w:rsidRPr="00125666" w:rsidRDefault="00CD59AC" w:rsidP="00CD59AC">
      <w:pPr>
        <w:pStyle w:val="Default"/>
        <w:rPr>
          <w:b/>
          <w:color w:val="auto"/>
          <w:sz w:val="22"/>
          <w:szCs w:val="22"/>
        </w:rPr>
      </w:pPr>
    </w:p>
    <w:p w14:paraId="2D9AF5E7" w14:textId="77975200" w:rsidR="00CD59AC" w:rsidRPr="00125666" w:rsidRDefault="00CD59AC" w:rsidP="00CD59AC">
      <w:pPr>
        <w:pStyle w:val="Default"/>
        <w:rPr>
          <w:i/>
          <w:color w:val="auto"/>
          <w:sz w:val="22"/>
          <w:szCs w:val="22"/>
        </w:rPr>
      </w:pPr>
      <w:r w:rsidRPr="00125666">
        <w:rPr>
          <w:b/>
          <w:i/>
          <w:color w:val="auto"/>
          <w:sz w:val="22"/>
          <w:szCs w:val="22"/>
        </w:rPr>
        <w:t>Results:</w:t>
      </w:r>
      <w:r w:rsidRPr="00125666">
        <w:rPr>
          <w:b/>
          <w:color w:val="auto"/>
          <w:sz w:val="22"/>
          <w:szCs w:val="22"/>
        </w:rPr>
        <w:t xml:space="preserve"> </w:t>
      </w:r>
      <w:r w:rsidR="00745A99" w:rsidRPr="00125666">
        <w:rPr>
          <w:color w:val="auto"/>
          <w:sz w:val="22"/>
          <w:szCs w:val="22"/>
        </w:rPr>
        <w:t>Thirty-seven</w:t>
      </w:r>
      <w:r w:rsidRPr="00125666">
        <w:rPr>
          <w:color w:val="auto"/>
          <w:sz w:val="22"/>
          <w:szCs w:val="22"/>
        </w:rPr>
        <w:t xml:space="preserve"> studies focusing on the experiences of the dyad (men with </w:t>
      </w:r>
      <w:proofErr w:type="spellStart"/>
      <w:r w:rsidRPr="00125666">
        <w:rPr>
          <w:color w:val="auto"/>
          <w:sz w:val="22"/>
          <w:szCs w:val="22"/>
        </w:rPr>
        <w:t>PCa</w:t>
      </w:r>
      <w:proofErr w:type="spellEnd"/>
      <w:r w:rsidRPr="00125666">
        <w:rPr>
          <w:color w:val="auto"/>
          <w:sz w:val="22"/>
          <w:szCs w:val="22"/>
        </w:rPr>
        <w:t xml:space="preserve"> </w:t>
      </w:r>
      <w:r w:rsidRPr="00125666">
        <w:rPr>
          <w:color w:val="auto"/>
          <w:sz w:val="22"/>
          <w:szCs w:val="22"/>
          <w:u w:val="single"/>
        </w:rPr>
        <w:t>and</w:t>
      </w:r>
      <w:r w:rsidRPr="00125666">
        <w:rPr>
          <w:color w:val="auto"/>
          <w:sz w:val="22"/>
          <w:szCs w:val="22"/>
        </w:rPr>
        <w:t xml:space="preserve"> their partners) were included, producing seven </w:t>
      </w:r>
      <w:r w:rsidR="00D330C7" w:rsidRPr="00125666">
        <w:rPr>
          <w:color w:val="auto"/>
          <w:sz w:val="22"/>
          <w:szCs w:val="22"/>
        </w:rPr>
        <w:t>interconnected</w:t>
      </w:r>
      <w:r w:rsidR="0074081B" w:rsidRPr="00125666">
        <w:rPr>
          <w:color w:val="auto"/>
          <w:sz w:val="22"/>
          <w:szCs w:val="22"/>
        </w:rPr>
        <w:t xml:space="preserve"> </w:t>
      </w:r>
      <w:r w:rsidRPr="00125666">
        <w:rPr>
          <w:color w:val="auto"/>
          <w:sz w:val="22"/>
          <w:szCs w:val="22"/>
        </w:rPr>
        <w:t xml:space="preserve">constructs. The construct </w:t>
      </w:r>
      <w:r w:rsidR="00D77FD2" w:rsidRPr="00125666">
        <w:rPr>
          <w:i/>
          <w:color w:val="auto"/>
          <w:sz w:val="22"/>
          <w:szCs w:val="22"/>
        </w:rPr>
        <w:t>Accepting change vs seeking continuity</w:t>
      </w:r>
      <w:r w:rsidR="00D77FD2" w:rsidRPr="00125666">
        <w:rPr>
          <w:color w:val="auto"/>
          <w:sz w:val="22"/>
          <w:szCs w:val="22"/>
        </w:rPr>
        <w:t xml:space="preserve"> reflects the range of ways individuals within </w:t>
      </w:r>
      <w:r w:rsidR="00A56714" w:rsidRPr="00125666">
        <w:rPr>
          <w:color w:val="auto"/>
          <w:sz w:val="22"/>
          <w:szCs w:val="22"/>
        </w:rPr>
        <w:t xml:space="preserve">the </w:t>
      </w:r>
      <w:r w:rsidR="00D77FD2" w:rsidRPr="00125666">
        <w:rPr>
          <w:color w:val="auto"/>
          <w:sz w:val="22"/>
          <w:szCs w:val="22"/>
        </w:rPr>
        <w:t xml:space="preserve">dyad </w:t>
      </w:r>
      <w:r w:rsidR="00795B9C" w:rsidRPr="00125666">
        <w:rPr>
          <w:color w:val="auto"/>
          <w:sz w:val="22"/>
          <w:szCs w:val="22"/>
        </w:rPr>
        <w:t xml:space="preserve">and couples </w:t>
      </w:r>
      <w:r w:rsidR="00D77FD2" w:rsidRPr="00125666">
        <w:rPr>
          <w:color w:val="auto"/>
          <w:sz w:val="22"/>
          <w:szCs w:val="22"/>
        </w:rPr>
        <w:t xml:space="preserve">adjust to the diagnosis. </w:t>
      </w:r>
      <w:r w:rsidR="00D77FD2" w:rsidRPr="00125666">
        <w:rPr>
          <w:i/>
          <w:color w:val="auto"/>
          <w:sz w:val="22"/>
          <w:szCs w:val="22"/>
        </w:rPr>
        <w:t>Cultivating connection</w:t>
      </w:r>
      <w:r w:rsidR="00D77FD2" w:rsidRPr="00125666">
        <w:rPr>
          <w:color w:val="auto"/>
          <w:sz w:val="22"/>
          <w:szCs w:val="22"/>
        </w:rPr>
        <w:t xml:space="preserve"> </w:t>
      </w:r>
      <w:r w:rsidR="00D77FD2" w:rsidRPr="00125666">
        <w:rPr>
          <w:i/>
          <w:color w:val="auto"/>
          <w:sz w:val="22"/>
          <w:szCs w:val="22"/>
        </w:rPr>
        <w:t xml:space="preserve">versus disengaging </w:t>
      </w:r>
      <w:r w:rsidR="00D77FD2" w:rsidRPr="00125666">
        <w:rPr>
          <w:color w:val="auto"/>
          <w:sz w:val="22"/>
          <w:szCs w:val="22"/>
        </w:rPr>
        <w:t>illustrates</w:t>
      </w:r>
      <w:r w:rsidR="00A56714" w:rsidRPr="00125666">
        <w:rPr>
          <w:color w:val="auto"/>
          <w:sz w:val="22"/>
          <w:szCs w:val="22"/>
        </w:rPr>
        <w:t xml:space="preserve"> how</w:t>
      </w:r>
      <w:r w:rsidR="00D77FD2" w:rsidRPr="00125666">
        <w:rPr>
          <w:color w:val="auto"/>
          <w:sz w:val="22"/>
          <w:szCs w:val="22"/>
        </w:rPr>
        <w:t xml:space="preserve"> couples seek to manage the im</w:t>
      </w:r>
      <w:r w:rsidR="00795B9C" w:rsidRPr="00125666">
        <w:rPr>
          <w:color w:val="auto"/>
          <w:sz w:val="22"/>
          <w:szCs w:val="22"/>
        </w:rPr>
        <w:t xml:space="preserve">pact of </w:t>
      </w:r>
      <w:proofErr w:type="spellStart"/>
      <w:r w:rsidR="00795B9C" w:rsidRPr="00125666">
        <w:rPr>
          <w:color w:val="auto"/>
          <w:sz w:val="22"/>
          <w:szCs w:val="22"/>
        </w:rPr>
        <w:t>PCa</w:t>
      </w:r>
      <w:proofErr w:type="spellEnd"/>
      <w:r w:rsidR="00795B9C" w:rsidRPr="00125666">
        <w:rPr>
          <w:color w:val="auto"/>
          <w:sz w:val="22"/>
          <w:szCs w:val="22"/>
        </w:rPr>
        <w:t xml:space="preserve"> and its treatment on</w:t>
      </w:r>
      <w:r w:rsidR="00D77FD2" w:rsidRPr="00125666">
        <w:rPr>
          <w:color w:val="auto"/>
          <w:sz w:val="22"/>
          <w:szCs w:val="22"/>
        </w:rPr>
        <w:t xml:space="preserve"> their relationship, which may lead to a </w:t>
      </w:r>
      <w:r w:rsidR="00D77FD2" w:rsidRPr="00125666">
        <w:rPr>
          <w:i/>
          <w:color w:val="auto"/>
          <w:sz w:val="22"/>
          <w:szCs w:val="22"/>
        </w:rPr>
        <w:t xml:space="preserve">Threatened identity, </w:t>
      </w:r>
      <w:r w:rsidR="00D77FD2" w:rsidRPr="00125666">
        <w:rPr>
          <w:color w:val="auto"/>
          <w:sz w:val="22"/>
          <w:szCs w:val="22"/>
        </w:rPr>
        <w:t>including</w:t>
      </w:r>
      <w:r w:rsidR="00D77FD2" w:rsidRPr="00125666">
        <w:rPr>
          <w:i/>
          <w:color w:val="auto"/>
          <w:sz w:val="22"/>
          <w:szCs w:val="22"/>
        </w:rPr>
        <w:t xml:space="preserve"> </w:t>
      </w:r>
      <w:r w:rsidR="00D77FD2" w:rsidRPr="00125666">
        <w:rPr>
          <w:color w:val="auto"/>
          <w:sz w:val="22"/>
          <w:szCs w:val="22"/>
        </w:rPr>
        <w:t xml:space="preserve">sexual insecurities. </w:t>
      </w:r>
      <w:r w:rsidR="00D77FD2" w:rsidRPr="00125666">
        <w:rPr>
          <w:i/>
          <w:color w:val="auto"/>
          <w:sz w:val="22"/>
          <w:szCs w:val="22"/>
        </w:rPr>
        <w:t>Shielding me, you, and us</w:t>
      </w:r>
      <w:r w:rsidR="00D77FD2" w:rsidRPr="00125666">
        <w:rPr>
          <w:color w:val="auto"/>
          <w:sz w:val="22"/>
          <w:szCs w:val="22"/>
        </w:rPr>
        <w:t xml:space="preserve"> reflects ways in which couples s</w:t>
      </w:r>
      <w:r w:rsidR="007F67DD" w:rsidRPr="00125666">
        <w:rPr>
          <w:color w:val="auto"/>
          <w:sz w:val="22"/>
          <w:szCs w:val="22"/>
        </w:rPr>
        <w:t>t</w:t>
      </w:r>
      <w:r w:rsidR="00D77FD2" w:rsidRPr="00125666">
        <w:rPr>
          <w:color w:val="auto"/>
          <w:sz w:val="22"/>
          <w:szCs w:val="22"/>
        </w:rPr>
        <w:t xml:space="preserve">rive to protect themselves as individuals and/or each other from the impact of </w:t>
      </w:r>
      <w:proofErr w:type="spellStart"/>
      <w:r w:rsidR="00D77FD2" w:rsidRPr="00125666">
        <w:rPr>
          <w:color w:val="auto"/>
          <w:sz w:val="22"/>
          <w:szCs w:val="22"/>
        </w:rPr>
        <w:t>PCa</w:t>
      </w:r>
      <w:proofErr w:type="spellEnd"/>
      <w:r w:rsidR="00D77FD2" w:rsidRPr="00125666">
        <w:rPr>
          <w:color w:val="auto"/>
          <w:sz w:val="22"/>
          <w:szCs w:val="22"/>
        </w:rPr>
        <w:t xml:space="preserve">. </w:t>
      </w:r>
      <w:r w:rsidRPr="00125666">
        <w:rPr>
          <w:i/>
          <w:color w:val="auto"/>
          <w:sz w:val="22"/>
          <w:szCs w:val="22"/>
        </w:rPr>
        <w:t xml:space="preserve">Being a partner and its challenges </w:t>
      </w:r>
      <w:r w:rsidRPr="00125666">
        <w:rPr>
          <w:color w:val="auto"/>
          <w:sz w:val="22"/>
          <w:szCs w:val="22"/>
        </w:rPr>
        <w:t xml:space="preserve">highlights the responsibilities partners assume and the impact of their supporting role. Yet, partners sometimes report </w:t>
      </w:r>
      <w:r w:rsidR="0091383A" w:rsidRPr="00125666">
        <w:rPr>
          <w:i/>
          <w:color w:val="auto"/>
          <w:sz w:val="22"/>
          <w:szCs w:val="22"/>
        </w:rPr>
        <w:t>Feeling</w:t>
      </w:r>
      <w:r w:rsidRPr="00125666">
        <w:rPr>
          <w:i/>
          <w:color w:val="auto"/>
          <w:sz w:val="22"/>
          <w:szCs w:val="22"/>
        </w:rPr>
        <w:t xml:space="preserve"> unsupported and side-lined </w:t>
      </w:r>
      <w:r w:rsidR="0074081B" w:rsidRPr="00125666">
        <w:rPr>
          <w:color w:val="auto"/>
          <w:sz w:val="22"/>
          <w:szCs w:val="22"/>
        </w:rPr>
        <w:t>both</w:t>
      </w:r>
      <w:r w:rsidR="0074081B" w:rsidRPr="00125666">
        <w:rPr>
          <w:i/>
          <w:color w:val="auto"/>
          <w:sz w:val="22"/>
          <w:szCs w:val="22"/>
        </w:rPr>
        <w:t xml:space="preserve"> </w:t>
      </w:r>
      <w:r w:rsidRPr="00125666">
        <w:rPr>
          <w:color w:val="auto"/>
          <w:sz w:val="22"/>
          <w:szCs w:val="22"/>
        </w:rPr>
        <w:t xml:space="preserve">by the man they are caring for and </w:t>
      </w:r>
      <w:r w:rsidR="0074081B" w:rsidRPr="00125666">
        <w:rPr>
          <w:color w:val="auto"/>
          <w:sz w:val="22"/>
          <w:szCs w:val="22"/>
        </w:rPr>
        <w:t xml:space="preserve">by </w:t>
      </w:r>
      <w:r w:rsidRPr="00125666">
        <w:rPr>
          <w:color w:val="auto"/>
          <w:sz w:val="22"/>
          <w:szCs w:val="22"/>
        </w:rPr>
        <w:t>healthcare professionals.</w:t>
      </w:r>
      <w:r w:rsidR="007F67DD" w:rsidRPr="00125666">
        <w:rPr>
          <w:color w:val="auto"/>
          <w:sz w:val="22"/>
          <w:szCs w:val="22"/>
        </w:rPr>
        <w:t xml:space="preserve"> C</w:t>
      </w:r>
      <w:r w:rsidR="00EA51C0" w:rsidRPr="00125666">
        <w:rPr>
          <w:color w:val="auto"/>
          <w:sz w:val="22"/>
          <w:szCs w:val="22"/>
        </w:rPr>
        <w:t xml:space="preserve">ouples </w:t>
      </w:r>
      <w:r w:rsidR="007758C9" w:rsidRPr="00125666">
        <w:rPr>
          <w:color w:val="auto"/>
          <w:sz w:val="22"/>
          <w:szCs w:val="22"/>
        </w:rPr>
        <w:t>often recognise</w:t>
      </w:r>
      <w:r w:rsidR="00A56714" w:rsidRPr="00125666">
        <w:rPr>
          <w:color w:val="auto"/>
          <w:sz w:val="22"/>
          <w:szCs w:val="22"/>
        </w:rPr>
        <w:t xml:space="preserve"> </w:t>
      </w:r>
      <w:proofErr w:type="gramStart"/>
      <w:r w:rsidRPr="00125666">
        <w:rPr>
          <w:i/>
          <w:color w:val="auto"/>
          <w:sz w:val="22"/>
          <w:szCs w:val="22"/>
        </w:rPr>
        <w:t>The</w:t>
      </w:r>
      <w:proofErr w:type="gramEnd"/>
      <w:r w:rsidRPr="00125666">
        <w:rPr>
          <w:color w:val="auto"/>
          <w:sz w:val="22"/>
          <w:szCs w:val="22"/>
        </w:rPr>
        <w:t xml:space="preserve"> </w:t>
      </w:r>
      <w:r w:rsidRPr="00125666">
        <w:rPr>
          <w:i/>
          <w:color w:val="auto"/>
          <w:sz w:val="22"/>
          <w:szCs w:val="22"/>
        </w:rPr>
        <w:t xml:space="preserve">value of facing </w:t>
      </w:r>
      <w:proofErr w:type="spellStart"/>
      <w:r w:rsidRPr="00125666">
        <w:rPr>
          <w:i/>
          <w:color w:val="auto"/>
          <w:sz w:val="22"/>
          <w:szCs w:val="22"/>
        </w:rPr>
        <w:t>PCa</w:t>
      </w:r>
      <w:proofErr w:type="spellEnd"/>
      <w:r w:rsidRPr="00125666">
        <w:rPr>
          <w:i/>
          <w:color w:val="auto"/>
          <w:sz w:val="22"/>
          <w:szCs w:val="22"/>
        </w:rPr>
        <w:t xml:space="preserve"> together.</w:t>
      </w:r>
    </w:p>
    <w:p w14:paraId="2CD87769" w14:textId="77777777" w:rsidR="00CD59AC" w:rsidRPr="00125666" w:rsidRDefault="00CD59AC" w:rsidP="00CD59AC">
      <w:pPr>
        <w:pStyle w:val="Default"/>
        <w:rPr>
          <w:b/>
          <w:color w:val="auto"/>
          <w:sz w:val="22"/>
          <w:szCs w:val="22"/>
        </w:rPr>
      </w:pPr>
    </w:p>
    <w:p w14:paraId="0769BE7B" w14:textId="4CD8DB39" w:rsidR="00CD59AC" w:rsidRPr="00125666" w:rsidRDefault="00CD59AC" w:rsidP="00CD59AC">
      <w:pPr>
        <w:pStyle w:val="Default"/>
        <w:rPr>
          <w:color w:val="auto"/>
          <w:sz w:val="22"/>
          <w:szCs w:val="22"/>
        </w:rPr>
      </w:pPr>
      <w:r w:rsidRPr="00125666">
        <w:rPr>
          <w:b/>
          <w:i/>
          <w:color w:val="auto"/>
          <w:sz w:val="22"/>
          <w:szCs w:val="22"/>
        </w:rPr>
        <w:t>Conclusions:</w:t>
      </w:r>
      <w:r w:rsidRPr="00125666">
        <w:rPr>
          <w:b/>
          <w:color w:val="auto"/>
          <w:sz w:val="22"/>
          <w:szCs w:val="22"/>
        </w:rPr>
        <w:t xml:space="preserve"> </w:t>
      </w:r>
      <w:proofErr w:type="spellStart"/>
      <w:r w:rsidRPr="00125666">
        <w:rPr>
          <w:color w:val="auto"/>
          <w:sz w:val="22"/>
          <w:szCs w:val="22"/>
        </w:rPr>
        <w:t>PCa</w:t>
      </w:r>
      <w:proofErr w:type="spellEnd"/>
      <w:r w:rsidRPr="00125666">
        <w:rPr>
          <w:color w:val="auto"/>
          <w:sz w:val="22"/>
          <w:szCs w:val="22"/>
        </w:rPr>
        <w:t xml:space="preserve"> affects both members </w:t>
      </w:r>
      <w:r w:rsidR="0074081B" w:rsidRPr="00125666">
        <w:rPr>
          <w:color w:val="auto"/>
          <w:sz w:val="22"/>
          <w:szCs w:val="22"/>
        </w:rPr>
        <w:t>of</w:t>
      </w:r>
      <w:r w:rsidRPr="00125666">
        <w:rPr>
          <w:color w:val="auto"/>
          <w:sz w:val="22"/>
          <w:szCs w:val="22"/>
        </w:rPr>
        <w:t xml:space="preserve"> the dyad </w:t>
      </w:r>
      <w:r w:rsidR="00191DE5" w:rsidRPr="00125666">
        <w:rPr>
          <w:color w:val="auto"/>
          <w:sz w:val="22"/>
          <w:szCs w:val="22"/>
        </w:rPr>
        <w:t xml:space="preserve">as individuals, </w:t>
      </w:r>
      <w:r w:rsidR="0074081B" w:rsidRPr="00125666">
        <w:rPr>
          <w:color w:val="auto"/>
          <w:sz w:val="22"/>
          <w:szCs w:val="22"/>
        </w:rPr>
        <w:t xml:space="preserve">as well as </w:t>
      </w:r>
      <w:r w:rsidRPr="00125666">
        <w:rPr>
          <w:color w:val="auto"/>
          <w:sz w:val="22"/>
          <w:szCs w:val="22"/>
        </w:rPr>
        <w:t xml:space="preserve">the couple’s relationship. </w:t>
      </w:r>
      <w:r w:rsidR="00985BEF" w:rsidRPr="00125666">
        <w:rPr>
          <w:color w:val="auto"/>
          <w:sz w:val="22"/>
          <w:szCs w:val="22"/>
        </w:rPr>
        <w:t xml:space="preserve">How best to support couples and how to overcome </w:t>
      </w:r>
      <w:r w:rsidRPr="00125666">
        <w:rPr>
          <w:color w:val="auto"/>
          <w:sz w:val="22"/>
          <w:szCs w:val="22"/>
        </w:rPr>
        <w:t>difficulties in expressing their concerns to one another require</w:t>
      </w:r>
      <w:r w:rsidR="00985BEF" w:rsidRPr="00125666">
        <w:rPr>
          <w:color w:val="auto"/>
          <w:sz w:val="22"/>
          <w:szCs w:val="22"/>
        </w:rPr>
        <w:t>s</w:t>
      </w:r>
      <w:r w:rsidRPr="00125666">
        <w:rPr>
          <w:color w:val="auto"/>
          <w:sz w:val="22"/>
          <w:szCs w:val="22"/>
        </w:rPr>
        <w:t xml:space="preserve"> further consideration. </w:t>
      </w:r>
      <w:r w:rsidR="00ED46C6" w:rsidRPr="00125666">
        <w:rPr>
          <w:color w:val="auto"/>
          <w:sz w:val="22"/>
          <w:szCs w:val="22"/>
        </w:rPr>
        <w:t>Healthcare professionals</w:t>
      </w:r>
      <w:r w:rsidRPr="00125666">
        <w:rPr>
          <w:color w:val="auto"/>
          <w:sz w:val="22"/>
          <w:szCs w:val="22"/>
        </w:rPr>
        <w:t xml:space="preserve"> should endeavour to employ a couple-focused approach</w:t>
      </w:r>
      <w:r w:rsidR="0074081B" w:rsidRPr="00125666">
        <w:rPr>
          <w:color w:val="auto"/>
          <w:sz w:val="22"/>
          <w:szCs w:val="22"/>
        </w:rPr>
        <w:t xml:space="preserve"> where appropriate</w:t>
      </w:r>
      <w:r w:rsidRPr="00125666">
        <w:rPr>
          <w:color w:val="auto"/>
          <w:sz w:val="22"/>
          <w:szCs w:val="22"/>
        </w:rPr>
        <w:t>.</w:t>
      </w:r>
      <w:r w:rsidR="0067561A" w:rsidRPr="00125666">
        <w:rPr>
          <w:color w:val="auto"/>
          <w:sz w:val="22"/>
          <w:szCs w:val="22"/>
        </w:rPr>
        <w:t xml:space="preserve">  </w:t>
      </w:r>
    </w:p>
    <w:p w14:paraId="7EBD2529" w14:textId="77777777" w:rsidR="00CD59AC" w:rsidRPr="00125666" w:rsidRDefault="00CD59AC" w:rsidP="00CD59AC">
      <w:pPr>
        <w:pStyle w:val="Default"/>
        <w:rPr>
          <w:color w:val="auto"/>
          <w:sz w:val="22"/>
          <w:szCs w:val="22"/>
        </w:rPr>
      </w:pPr>
    </w:p>
    <w:p w14:paraId="394783BD" w14:textId="77777777" w:rsidR="00CD59AC" w:rsidRPr="00125666" w:rsidRDefault="00CD59AC" w:rsidP="00CD59AC">
      <w:pPr>
        <w:pStyle w:val="Default"/>
        <w:rPr>
          <w:color w:val="auto"/>
          <w:sz w:val="22"/>
          <w:szCs w:val="22"/>
        </w:rPr>
      </w:pPr>
    </w:p>
    <w:p w14:paraId="0795CE98" w14:textId="77777777" w:rsidR="00CD59AC" w:rsidRPr="00125666" w:rsidRDefault="00CD59AC" w:rsidP="00CD59AC"/>
    <w:p w14:paraId="5F0EF956" w14:textId="77777777" w:rsidR="004752CB" w:rsidRPr="00125666" w:rsidRDefault="004752CB" w:rsidP="004752CB">
      <w:pPr>
        <w:rPr>
          <w:rFonts w:ascii="Times New Roman" w:hAnsi="Times New Roman" w:cs="Times New Roman"/>
        </w:rPr>
      </w:pPr>
      <w:r w:rsidRPr="00125666">
        <w:rPr>
          <w:rFonts w:ascii="Times New Roman" w:hAnsi="Times New Roman" w:cs="Times New Roman"/>
          <w:b/>
        </w:rPr>
        <w:t>Key words:</w:t>
      </w:r>
      <w:r w:rsidRPr="00125666">
        <w:rPr>
          <w:rFonts w:ascii="Times New Roman" w:hAnsi="Times New Roman" w:cs="Times New Roman"/>
        </w:rPr>
        <w:t xml:space="preserve"> prostate cancer, qualitative </w:t>
      </w:r>
      <w:proofErr w:type="spellStart"/>
      <w:r w:rsidRPr="00125666">
        <w:rPr>
          <w:rFonts w:ascii="Times New Roman" w:hAnsi="Times New Roman" w:cs="Times New Roman"/>
        </w:rPr>
        <w:t>metasynthesis</w:t>
      </w:r>
      <w:proofErr w:type="spellEnd"/>
      <w:r w:rsidRPr="00125666">
        <w:rPr>
          <w:rFonts w:ascii="Times New Roman" w:hAnsi="Times New Roman" w:cs="Times New Roman"/>
        </w:rPr>
        <w:t>, partner experience, couples, dyad, oncology</w:t>
      </w:r>
    </w:p>
    <w:p w14:paraId="7587742E" w14:textId="77777777" w:rsidR="0077490A" w:rsidRPr="00125666" w:rsidRDefault="0077490A" w:rsidP="0077490A">
      <w:pPr>
        <w:pStyle w:val="Default"/>
        <w:rPr>
          <w:color w:val="auto"/>
          <w:sz w:val="22"/>
          <w:szCs w:val="22"/>
        </w:rPr>
      </w:pPr>
    </w:p>
    <w:p w14:paraId="6880FD39" w14:textId="77777777" w:rsidR="0077490A" w:rsidRPr="00125666" w:rsidRDefault="0077490A" w:rsidP="0077490A">
      <w:pPr>
        <w:pStyle w:val="Default"/>
        <w:rPr>
          <w:color w:val="auto"/>
          <w:sz w:val="22"/>
          <w:szCs w:val="22"/>
        </w:rPr>
      </w:pPr>
    </w:p>
    <w:p w14:paraId="377F5EEE" w14:textId="77777777" w:rsidR="0077490A" w:rsidRPr="00125666" w:rsidRDefault="0077490A" w:rsidP="0077490A"/>
    <w:p w14:paraId="3A01F186" w14:textId="304EDA0A" w:rsidR="00155182" w:rsidRPr="00125666" w:rsidRDefault="00155182" w:rsidP="007D74D5">
      <w:pPr>
        <w:pStyle w:val="Default"/>
        <w:rPr>
          <w:color w:val="auto"/>
          <w:sz w:val="22"/>
          <w:szCs w:val="22"/>
        </w:rPr>
      </w:pPr>
    </w:p>
    <w:p w14:paraId="5C0F7238" w14:textId="77777777" w:rsidR="00CD6BDD" w:rsidRPr="00125666" w:rsidRDefault="00CD6BDD" w:rsidP="007D74D5">
      <w:pPr>
        <w:pStyle w:val="Default"/>
        <w:rPr>
          <w:color w:val="auto"/>
          <w:sz w:val="22"/>
          <w:szCs w:val="22"/>
        </w:rPr>
      </w:pPr>
    </w:p>
    <w:p w14:paraId="779B857B" w14:textId="77777777" w:rsidR="00155182" w:rsidRPr="00125666" w:rsidRDefault="00155182" w:rsidP="007D74D5">
      <w:pPr>
        <w:pStyle w:val="Default"/>
        <w:rPr>
          <w:color w:val="auto"/>
          <w:sz w:val="22"/>
          <w:szCs w:val="22"/>
        </w:rPr>
      </w:pPr>
    </w:p>
    <w:p w14:paraId="245CC941" w14:textId="77777777" w:rsidR="00155182" w:rsidRPr="00125666" w:rsidRDefault="00155182" w:rsidP="007D74D5">
      <w:pPr>
        <w:pStyle w:val="Default"/>
        <w:rPr>
          <w:color w:val="auto"/>
          <w:sz w:val="22"/>
          <w:szCs w:val="22"/>
        </w:rPr>
      </w:pPr>
    </w:p>
    <w:p w14:paraId="16A188F9" w14:textId="77777777" w:rsidR="00155182" w:rsidRPr="00125666" w:rsidRDefault="00155182" w:rsidP="007D74D5">
      <w:pPr>
        <w:pStyle w:val="Default"/>
        <w:rPr>
          <w:color w:val="auto"/>
          <w:sz w:val="22"/>
          <w:szCs w:val="22"/>
        </w:rPr>
      </w:pPr>
    </w:p>
    <w:p w14:paraId="4E108170" w14:textId="77777777" w:rsidR="00155182" w:rsidRPr="00125666" w:rsidRDefault="00155182" w:rsidP="007D74D5">
      <w:pPr>
        <w:pStyle w:val="Default"/>
        <w:rPr>
          <w:color w:val="auto"/>
          <w:sz w:val="22"/>
          <w:szCs w:val="22"/>
        </w:rPr>
      </w:pPr>
    </w:p>
    <w:p w14:paraId="6A427C61" w14:textId="03531B29" w:rsidR="00155182" w:rsidRPr="00125666" w:rsidRDefault="00155182" w:rsidP="007D74D5">
      <w:pPr>
        <w:pStyle w:val="Default"/>
        <w:rPr>
          <w:color w:val="auto"/>
          <w:sz w:val="22"/>
          <w:szCs w:val="22"/>
        </w:rPr>
      </w:pPr>
    </w:p>
    <w:p w14:paraId="2645A593" w14:textId="036AE62B" w:rsidR="00F13104" w:rsidRPr="00125666" w:rsidRDefault="00F13104" w:rsidP="007D74D5">
      <w:pPr>
        <w:pStyle w:val="Default"/>
        <w:rPr>
          <w:color w:val="auto"/>
          <w:sz w:val="22"/>
          <w:szCs w:val="22"/>
        </w:rPr>
      </w:pPr>
    </w:p>
    <w:p w14:paraId="370CC1DC" w14:textId="114B9249" w:rsidR="00F13104" w:rsidRPr="00125666" w:rsidRDefault="00F13104" w:rsidP="007D74D5">
      <w:pPr>
        <w:pStyle w:val="Default"/>
        <w:rPr>
          <w:color w:val="auto"/>
          <w:sz w:val="22"/>
          <w:szCs w:val="22"/>
        </w:rPr>
      </w:pPr>
    </w:p>
    <w:p w14:paraId="1B37A562" w14:textId="6472AA52" w:rsidR="007F67DD" w:rsidRPr="00125666" w:rsidRDefault="007F67DD" w:rsidP="007D74D5">
      <w:pPr>
        <w:pStyle w:val="Default"/>
        <w:rPr>
          <w:color w:val="auto"/>
          <w:sz w:val="22"/>
          <w:szCs w:val="22"/>
        </w:rPr>
      </w:pPr>
    </w:p>
    <w:p w14:paraId="1DFCEDB9" w14:textId="5C2978F7" w:rsidR="007F67DD" w:rsidRPr="00125666" w:rsidRDefault="007F67DD" w:rsidP="007D74D5">
      <w:pPr>
        <w:pStyle w:val="Default"/>
        <w:rPr>
          <w:color w:val="auto"/>
          <w:sz w:val="22"/>
          <w:szCs w:val="22"/>
        </w:rPr>
      </w:pPr>
    </w:p>
    <w:p w14:paraId="3E1272A6" w14:textId="01A08956" w:rsidR="007B308B" w:rsidRPr="00125666" w:rsidRDefault="007B308B" w:rsidP="007D74D5">
      <w:pPr>
        <w:pStyle w:val="Default"/>
        <w:rPr>
          <w:color w:val="auto"/>
          <w:sz w:val="22"/>
          <w:szCs w:val="22"/>
        </w:rPr>
      </w:pPr>
    </w:p>
    <w:p w14:paraId="06C14AA3" w14:textId="0B93D0FA" w:rsidR="007B308B" w:rsidRPr="00125666" w:rsidRDefault="007B308B" w:rsidP="007D74D5">
      <w:pPr>
        <w:pStyle w:val="Default"/>
        <w:rPr>
          <w:color w:val="auto"/>
          <w:sz w:val="22"/>
          <w:szCs w:val="22"/>
        </w:rPr>
      </w:pPr>
    </w:p>
    <w:p w14:paraId="40C4CC34" w14:textId="77777777" w:rsidR="007B308B" w:rsidRPr="00125666" w:rsidRDefault="007B308B" w:rsidP="007D74D5">
      <w:pPr>
        <w:pStyle w:val="Default"/>
        <w:rPr>
          <w:color w:val="auto"/>
          <w:sz w:val="22"/>
          <w:szCs w:val="22"/>
        </w:rPr>
      </w:pPr>
    </w:p>
    <w:p w14:paraId="13AA7526" w14:textId="77777777" w:rsidR="00155182" w:rsidRPr="00125666" w:rsidRDefault="00155182" w:rsidP="007D74D5">
      <w:pPr>
        <w:pStyle w:val="Default"/>
        <w:rPr>
          <w:color w:val="auto"/>
          <w:sz w:val="22"/>
          <w:szCs w:val="22"/>
        </w:rPr>
      </w:pPr>
    </w:p>
    <w:p w14:paraId="0D5CF977" w14:textId="081CBC71" w:rsidR="00155182" w:rsidRPr="00125666" w:rsidRDefault="00155182" w:rsidP="007D74D5">
      <w:pPr>
        <w:pStyle w:val="Default"/>
        <w:rPr>
          <w:color w:val="auto"/>
          <w:sz w:val="22"/>
          <w:szCs w:val="22"/>
        </w:rPr>
      </w:pPr>
    </w:p>
    <w:p w14:paraId="75A9723E" w14:textId="77777777" w:rsidR="00B9485A" w:rsidRPr="00125666" w:rsidRDefault="00B9485A" w:rsidP="007D74D5">
      <w:pPr>
        <w:pStyle w:val="Default"/>
        <w:rPr>
          <w:color w:val="auto"/>
          <w:sz w:val="22"/>
          <w:szCs w:val="22"/>
        </w:rPr>
      </w:pPr>
    </w:p>
    <w:p w14:paraId="11551D9B" w14:textId="77777777" w:rsidR="005E6381" w:rsidRPr="00125666" w:rsidRDefault="005E6381" w:rsidP="007D74D5">
      <w:pPr>
        <w:pStyle w:val="Default"/>
        <w:rPr>
          <w:color w:val="auto"/>
          <w:sz w:val="22"/>
          <w:szCs w:val="22"/>
        </w:rPr>
      </w:pPr>
    </w:p>
    <w:p w14:paraId="64C0BFCC" w14:textId="77777777" w:rsidR="00155182" w:rsidRPr="00125666" w:rsidRDefault="00B5112F" w:rsidP="00C429B3">
      <w:pPr>
        <w:pStyle w:val="Default"/>
        <w:spacing w:line="276" w:lineRule="auto"/>
        <w:rPr>
          <w:b/>
          <w:color w:val="auto"/>
          <w:sz w:val="22"/>
          <w:szCs w:val="22"/>
        </w:rPr>
      </w:pPr>
      <w:r w:rsidRPr="00125666">
        <w:rPr>
          <w:b/>
          <w:color w:val="auto"/>
          <w:sz w:val="22"/>
          <w:szCs w:val="22"/>
        </w:rPr>
        <w:lastRenderedPageBreak/>
        <w:t>Background</w:t>
      </w:r>
    </w:p>
    <w:p w14:paraId="518AF2D7" w14:textId="77777777" w:rsidR="00155182" w:rsidRPr="00125666" w:rsidRDefault="00155182" w:rsidP="00C429B3">
      <w:pPr>
        <w:pStyle w:val="Default"/>
        <w:spacing w:line="276" w:lineRule="auto"/>
        <w:rPr>
          <w:color w:val="auto"/>
          <w:sz w:val="22"/>
          <w:szCs w:val="22"/>
        </w:rPr>
      </w:pPr>
    </w:p>
    <w:p w14:paraId="01A42F7A" w14:textId="70AA2C68" w:rsidR="003C5B9C" w:rsidRPr="00125666" w:rsidRDefault="004C6BE8" w:rsidP="00C429B3">
      <w:pPr>
        <w:tabs>
          <w:tab w:val="left" w:pos="-720"/>
          <w:tab w:val="left" w:pos="432"/>
          <w:tab w:val="left" w:pos="5040"/>
          <w:tab w:val="left" w:pos="6480"/>
        </w:tabs>
        <w:spacing w:after="0"/>
        <w:rPr>
          <w:rFonts w:ascii="Times New Roman" w:hAnsi="Times New Roman" w:cs="Times New Roman"/>
          <w:shd w:val="clear" w:color="auto" w:fill="FFFFFF"/>
        </w:rPr>
      </w:pPr>
      <w:r w:rsidRPr="00125666">
        <w:rPr>
          <w:rFonts w:ascii="Times New Roman" w:hAnsi="Times New Roman" w:cs="Times New Roman"/>
          <w:shd w:val="clear" w:color="auto" w:fill="FFFFFF"/>
        </w:rPr>
        <w:t>Prostate cancer</w:t>
      </w:r>
      <w:r w:rsidR="00172CD1" w:rsidRPr="00125666">
        <w:rPr>
          <w:rFonts w:ascii="Times New Roman" w:hAnsi="Times New Roman" w:cs="Times New Roman"/>
          <w:shd w:val="clear" w:color="auto" w:fill="FFFFFF"/>
        </w:rPr>
        <w:t xml:space="preserve"> (</w:t>
      </w:r>
      <w:proofErr w:type="spellStart"/>
      <w:r w:rsidR="00172CD1" w:rsidRPr="00125666">
        <w:rPr>
          <w:rFonts w:ascii="Times New Roman" w:hAnsi="Times New Roman" w:cs="Times New Roman"/>
          <w:shd w:val="clear" w:color="auto" w:fill="FFFFFF"/>
        </w:rPr>
        <w:t>PCa</w:t>
      </w:r>
      <w:proofErr w:type="spellEnd"/>
      <w:r w:rsidR="00172CD1" w:rsidRPr="00125666">
        <w:rPr>
          <w:rFonts w:ascii="Times New Roman" w:hAnsi="Times New Roman" w:cs="Times New Roman"/>
          <w:shd w:val="clear" w:color="auto" w:fill="FFFFFF"/>
        </w:rPr>
        <w:t>)</w:t>
      </w:r>
      <w:r w:rsidRPr="00125666">
        <w:rPr>
          <w:rFonts w:ascii="Times New Roman" w:hAnsi="Times New Roman" w:cs="Times New Roman"/>
          <w:shd w:val="clear" w:color="auto" w:fill="FFFFFF"/>
        </w:rPr>
        <w:t xml:space="preserve"> is the</w:t>
      </w:r>
      <w:r w:rsidR="00A278CE" w:rsidRPr="00125666">
        <w:rPr>
          <w:rFonts w:ascii="Times New Roman" w:hAnsi="Times New Roman" w:cs="Times New Roman"/>
          <w:shd w:val="clear" w:color="auto" w:fill="FFFFFF"/>
        </w:rPr>
        <w:t xml:space="preserve"> second most common</w:t>
      </w:r>
      <w:r w:rsidRPr="00125666">
        <w:rPr>
          <w:rFonts w:ascii="Times New Roman" w:hAnsi="Times New Roman" w:cs="Times New Roman"/>
          <w:shd w:val="clear" w:color="auto" w:fill="FFFFFF"/>
        </w:rPr>
        <w:t xml:space="preserve"> cancer</w:t>
      </w:r>
      <w:r w:rsidR="0021247B" w:rsidRPr="00125666">
        <w:rPr>
          <w:rFonts w:ascii="Times New Roman" w:hAnsi="Times New Roman" w:cs="Times New Roman"/>
          <w:shd w:val="clear" w:color="auto" w:fill="FFFFFF"/>
        </w:rPr>
        <w:t xml:space="preserve"> worldwide</w:t>
      </w:r>
      <w:r w:rsidR="00140A96" w:rsidRPr="00125666">
        <w:rPr>
          <w:rFonts w:ascii="Times New Roman" w:hAnsi="Times New Roman" w:cs="Times New Roman"/>
          <w:shd w:val="clear" w:color="auto" w:fill="FFFFFF"/>
        </w:rPr>
        <w:t xml:space="preserve"> in men</w:t>
      </w:r>
      <w:r w:rsidR="00CD5BB9" w:rsidRPr="00125666">
        <w:rPr>
          <w:rFonts w:ascii="Times New Roman" w:hAnsi="Times New Roman" w:cs="Times New Roman"/>
          <w:shd w:val="clear" w:color="auto" w:fill="FFFFFF"/>
        </w:rPr>
        <w:t>,</w:t>
      </w:r>
      <w:r w:rsidRPr="00125666">
        <w:rPr>
          <w:rFonts w:ascii="Times New Roman" w:hAnsi="Times New Roman" w:cs="Times New Roman"/>
          <w:shd w:val="clear" w:color="auto" w:fill="FFFFFF"/>
        </w:rPr>
        <w:t xml:space="preserve"> with more than 1.11 million men estimated to have been dia</w:t>
      </w:r>
      <w:r w:rsidR="00A51C5B" w:rsidRPr="00125666">
        <w:rPr>
          <w:rFonts w:ascii="Times New Roman" w:hAnsi="Times New Roman" w:cs="Times New Roman"/>
          <w:shd w:val="clear" w:color="auto" w:fill="FFFFFF"/>
        </w:rPr>
        <w:t xml:space="preserve">gnosed in 2012 </w:t>
      </w:r>
      <w:r w:rsidR="00FE350D" w:rsidRPr="00125666">
        <w:rPr>
          <w:rFonts w:ascii="Times New Roman" w:hAnsi="Times New Roman" w:cs="Times New Roman"/>
          <w:shd w:val="clear" w:color="auto" w:fill="FFFFFF"/>
        </w:rPr>
        <w:fldChar w:fldCharType="begin" w:fldLock="1"/>
      </w:r>
      <w:r w:rsidR="00FE350D" w:rsidRPr="00125666">
        <w:rPr>
          <w:rFonts w:ascii="Times New Roman" w:hAnsi="Times New Roman" w:cs="Times New Roman"/>
          <w:shd w:val="clear" w:color="auto" w:fill="FFFFFF"/>
        </w:rPr>
        <w:instrText>ADDIN CSL_CITATION { "citationItems" : [ { "id" : "ITEM-1", "itemData" : { "DOI" : "10.1016/j.ejca.2012.12.027", "ISBN" : "1879-0852 (Electronic)\\n0959-8049 (Linking)", "ISSN" : "09598049", "PMID" : "23485231", "abstract" : "Introduction: Cancer incidence and mortality estimates for 25 cancers are presented for the 40 countries in the four United Nations-defined areas of Europe and for the European Union (EU-27) for 2012. Methods: We used statistical models to estimate national incidence and mortality rates in 2012 from recently-published data, predicting incidence and mortality rates for the year 2012 from recent trends, wherever possible. The estimated rates in 2012 were applied to the corresponding population estimates to obtain the estimated numbers of new cancer cases and deaths in Europe in 2012. Results: There were an estimated 3.45 million new cases of cancer (excluding non-melanoma skin cancer) and 1.75 million deaths from cancer in Europe in 2012. The most common cancer sites were cancers of the female breast (464,000 cases), followed by colorectal (447,000), prostate (417,000) and lung (410,000). These four cancers represent half of the overall burden of cancer in Europe. The most common causes of death from cancer were cancers of the lung (353,000 deaths), colorectal (215,000), breast (131,000) and stomach (107,000). In the European Union, the estimated numbers of new cases of cancer were approximately 1.4 million in males and 1.2 million in females, and around 707,000 men and 555,000 women died from cancer in the same year. Conclusion: These up-to-date estimates of the cancer burden in Europe alongside the description of the varying distribution of common cancers at both the regional and country level provide a basis for establishing priorities to cancer control actions in Europe. The important role of cancer registries in disease surveillance and in planning and evaluating national cancer plans is becoming increasingly recognised, but needs to be further advocated. The estimates and software tools for further analysis (EUCAN 2012) are available online as part of the European Cancer Observatory (ECO) (http://eco.iarc.fr). ?? 2013 Elsevier Ltd. All rights reserved.", "author" : [ { "dropping-particle" : "", "family" : "Ferlay", "given" : "J.", "non-dropping-particle" : "", "parse-names" : false, "suffix" : "" }, { "dropping-particle" : "", "family" : "Steliarova-Foucher", "given" : "E.", "non-dropping-particle" : "", "parse-names" : false, "suffix" : "" }, { "dropping-particle" : "", "family" : "Lortet-Tieulent", "given" : "J.", "non-dropping-particle" : "", "parse-names" : false, "suffix" : "" }, { "dropping-particle" : "", "family" : "Rosso", "given" : "S.", "non-dropping-particle" : "", "parse-names" : false, "suffix" : "" }, { "dropping-particle" : "", "family" : "Coebergh", "given" : "J. W W", "non-dropping-particle" : "", "parse-names" : false, "suffix" : "" }, { "dropping-particle" : "", "family" : "Comber", "given" : "H.", "non-dropping-particle" : "", "parse-names" : false, "suffix" : "" }, { "dropping-particle" : "", "family" : "Forman", "given" : "D.", "non-dropping-particle" : "", "parse-names" : false, "suffix" : "" }, { "dropping-particle" : "", "family" : "Bray", "given" : "F.", "non-dropping-particle" : "", "parse-names" : false, "suffix" : "" } ], "container-title" : "European Journal of Cancer", "id" : "ITEM-1", "issue" : "6", "issued" : { "date-parts" : [ [ "2013" ] ] }, "page" : "1374-1403", "title" : "Cancer incidence and mortality patterns in Europe: Estimates for 40 countries in 2012", "type" : "article-journal", "volume" : "49" }, "uris" : [ "http://www.mendeley.com/documents/?uuid=e290d860-2295-46dc-8ccf-b87a1c657abd" ] } ], "mendeley" : { "formattedCitation" : "[1]", "plainTextFormattedCitation" : "[1]", "previouslyFormattedCitation" : "[1]" }, "properties" : { "noteIndex" : 0 }, "schema" : "https://github.com/citation-style-language/schema/raw/master/csl-citation.json" }</w:instrText>
      </w:r>
      <w:r w:rsidR="00FE350D" w:rsidRPr="00125666">
        <w:rPr>
          <w:rFonts w:ascii="Times New Roman" w:hAnsi="Times New Roman" w:cs="Times New Roman"/>
          <w:shd w:val="clear" w:color="auto" w:fill="FFFFFF"/>
        </w:rPr>
        <w:fldChar w:fldCharType="separate"/>
      </w:r>
      <w:r w:rsidR="00FE350D" w:rsidRPr="00125666">
        <w:rPr>
          <w:rFonts w:ascii="Times New Roman" w:hAnsi="Times New Roman" w:cs="Times New Roman"/>
          <w:noProof/>
          <w:shd w:val="clear" w:color="auto" w:fill="FFFFFF"/>
        </w:rPr>
        <w:t>[1]</w:t>
      </w:r>
      <w:r w:rsidR="00FE350D" w:rsidRPr="00125666">
        <w:rPr>
          <w:rFonts w:ascii="Times New Roman" w:hAnsi="Times New Roman" w:cs="Times New Roman"/>
          <w:shd w:val="clear" w:color="auto" w:fill="FFFFFF"/>
        </w:rPr>
        <w:fldChar w:fldCharType="end"/>
      </w:r>
      <w:r w:rsidRPr="00125666">
        <w:rPr>
          <w:rFonts w:ascii="Times New Roman" w:hAnsi="Times New Roman" w:cs="Times New Roman"/>
          <w:shd w:val="clear" w:color="auto" w:fill="FFFFFF"/>
        </w:rPr>
        <w:t xml:space="preserve">. </w:t>
      </w:r>
      <w:r w:rsidR="00763C89" w:rsidRPr="00125666">
        <w:rPr>
          <w:rFonts w:ascii="Times New Roman" w:hAnsi="Times New Roman" w:cs="Times New Roman"/>
          <w:shd w:val="clear" w:color="auto" w:fill="FFFFFF"/>
        </w:rPr>
        <w:t>M</w:t>
      </w:r>
      <w:r w:rsidR="00764512" w:rsidRPr="00125666">
        <w:rPr>
          <w:rFonts w:ascii="Times New Roman" w:hAnsi="Times New Roman" w:cs="Times New Roman"/>
          <w:shd w:val="clear" w:color="auto" w:fill="FFFFFF"/>
        </w:rPr>
        <w:t xml:space="preserve">ortality rates </w:t>
      </w:r>
      <w:r w:rsidR="004F5C01" w:rsidRPr="00125666">
        <w:rPr>
          <w:rFonts w:ascii="Times New Roman" w:hAnsi="Times New Roman" w:cs="Times New Roman"/>
          <w:shd w:val="clear" w:color="auto" w:fill="FFFFFF"/>
        </w:rPr>
        <w:t>have been decreas</w:t>
      </w:r>
      <w:r w:rsidR="00A278CE" w:rsidRPr="00125666">
        <w:rPr>
          <w:rFonts w:ascii="Times New Roman" w:hAnsi="Times New Roman" w:cs="Times New Roman"/>
          <w:shd w:val="clear" w:color="auto" w:fill="FFFFFF"/>
        </w:rPr>
        <w:t>ing in developed countries as</w:t>
      </w:r>
      <w:r w:rsidR="002D3350" w:rsidRPr="00125666">
        <w:rPr>
          <w:rFonts w:ascii="Times New Roman" w:hAnsi="Times New Roman" w:cs="Times New Roman"/>
          <w:shd w:val="clear" w:color="auto" w:fill="FFFFFF"/>
        </w:rPr>
        <w:t xml:space="preserve"> a result of </w:t>
      </w:r>
      <w:r w:rsidR="002C5F9F" w:rsidRPr="00125666">
        <w:rPr>
          <w:rFonts w:ascii="Times New Roman" w:hAnsi="Times New Roman" w:cs="Times New Roman"/>
          <w:shd w:val="clear" w:color="auto" w:fill="FFFFFF"/>
        </w:rPr>
        <w:t xml:space="preserve">increased use of PSA testing and </w:t>
      </w:r>
      <w:r w:rsidR="00CD5BB9" w:rsidRPr="00125666">
        <w:rPr>
          <w:rFonts w:ascii="Times New Roman" w:hAnsi="Times New Roman" w:cs="Times New Roman"/>
          <w:shd w:val="clear" w:color="auto" w:fill="FFFFFF"/>
        </w:rPr>
        <w:t xml:space="preserve">the </w:t>
      </w:r>
      <w:r w:rsidR="00ED46C6" w:rsidRPr="00125666">
        <w:rPr>
          <w:rFonts w:ascii="Times New Roman" w:hAnsi="Times New Roman" w:cs="Times New Roman"/>
          <w:shd w:val="clear" w:color="auto" w:fill="FFFFFF"/>
        </w:rPr>
        <w:t>improved,</w:t>
      </w:r>
      <w:r w:rsidR="002D3350" w:rsidRPr="00125666">
        <w:rPr>
          <w:rFonts w:ascii="Times New Roman" w:hAnsi="Times New Roman" w:cs="Times New Roman"/>
          <w:shd w:val="clear" w:color="auto" w:fill="FFFFFF"/>
        </w:rPr>
        <w:t xml:space="preserve"> broad</w:t>
      </w:r>
      <w:r w:rsidR="004F5C01" w:rsidRPr="00125666">
        <w:rPr>
          <w:rFonts w:ascii="Times New Roman" w:hAnsi="Times New Roman" w:cs="Times New Roman"/>
          <w:shd w:val="clear" w:color="auto" w:fill="FFFFFF"/>
        </w:rPr>
        <w:t xml:space="preserve"> range of treatments</w:t>
      </w:r>
      <w:r w:rsidR="00A278CE" w:rsidRPr="00125666">
        <w:rPr>
          <w:rFonts w:ascii="Times New Roman" w:hAnsi="Times New Roman" w:cs="Times New Roman"/>
          <w:shd w:val="clear" w:color="auto" w:fill="FFFFFF"/>
        </w:rPr>
        <w:t xml:space="preserve"> </w:t>
      </w:r>
      <w:r w:rsidR="002C5F9F" w:rsidRPr="00125666">
        <w:rPr>
          <w:rFonts w:ascii="Times New Roman" w:hAnsi="Times New Roman" w:cs="Times New Roman"/>
          <w:shd w:val="clear" w:color="auto" w:fill="FFFFFF"/>
        </w:rPr>
        <w:t>available</w:t>
      </w:r>
      <w:r w:rsidR="004F5C01" w:rsidRPr="00125666">
        <w:rPr>
          <w:rFonts w:ascii="Times New Roman" w:hAnsi="Times New Roman" w:cs="Times New Roman"/>
          <w:shd w:val="clear" w:color="auto" w:fill="FFFFFF"/>
        </w:rPr>
        <w:t xml:space="preserve"> </w:t>
      </w:r>
      <w:r w:rsidR="00FE350D" w:rsidRPr="00125666">
        <w:rPr>
          <w:rFonts w:ascii="Times New Roman" w:hAnsi="Times New Roman" w:cs="Times New Roman"/>
          <w:shd w:val="clear" w:color="auto" w:fill="FFFFFF"/>
        </w:rPr>
        <w:fldChar w:fldCharType="begin" w:fldLock="1"/>
      </w:r>
      <w:r w:rsidR="00FE350D" w:rsidRPr="00125666">
        <w:rPr>
          <w:rFonts w:ascii="Times New Roman" w:hAnsi="Times New Roman" w:cs="Times New Roman"/>
          <w:shd w:val="clear" w:color="auto" w:fill="FFFFFF"/>
        </w:rPr>
        <w:instrText>ADDIN CSL_CITATION { "citationItems" : [ { "id" : "ITEM-1", "itemData" : { "DOI" : "10.1002/ijc.25516", "ISSN" : "00207136", "author" : [ { "dropping-particle" : "", "family" : "Ferlay", "given" : "Jacques", "non-dropping-particle" : "", "parse-names" : false, "suffix" : "" }, { "dropping-particle" : "", "family" : "Shin", "given" : "Hai-Rim", "non-dropping-particle" : "", "parse-names" : false, "suffix" : "" }, { "dropping-particle" : "", "family" : "Bray", "given" : "Freddie", "non-dropping-particle" : "", "parse-names" : false, "suffix" : "" }, { "dropping-particle" : "", "family" : "Forman", "given" : "David", "non-dropping-particle" : "", "parse-names" : false, "suffix" : "" }, { "dropping-particle" : "", "family" : "Mathers", "given" : "Colin", "non-dropping-particle" : "", "parse-names" : false, "suffix" : "" }, { "dropping-particle" : "", "family" : "Parkin", "given" : "Donald Maxwell", "non-dropping-particle" : "", "parse-names" : false, "suffix" : "" } ], "container-title" : "International Journal of Cancer", "id" : "ITEM-1", "issue" : "12", "issued" : { "date-parts" : [ [ "2010" ] ] }, "page" : "2893-2917", "title" : "Estimates of worldwide burden of cancer in 2008: GLOBOCAN 2008", "type" : "article-journal", "volume" : "127" }, "uris" : [ "http://www.mendeley.com/documents/?uuid=9600e128-aa3b-3640-95a5-c0bdcf04082a" ] }, { "id" : "ITEM-2", "itemData" : { "DOI" : "10.1016/j.eururo.2012.02.054", "ISSN" : "03022838", "abstract" : "CONTEXT\nWide variation exists internationally for prostate cancer (PCa) rates due to differences in detection practices, treatment, and lifestyle and genetic factors. \n\nOBJECTIVE\nWe present contemporary variations in PCa incidence and mortality patterns across five continents using the most recent data from the International Agency for Research on Cancer. \n\nEVIDENCE ACQUISITION\nPCa incidence and mortality estimates for 2008 from GLOBOCAN are presented. We also examine recent trends in PCa incidence rates for 40 countries and mortality rates for 53 countries from 1985 and onward via join-point analyses using an augmented version of Cancer Incidence in Five Continents and the World Health Organization mortality database. \n\nEVIDENCE SYNTHESIS\nEstimated PCa incidence rates remain most elevated in the highest resource counties worldwide including North America, Oceania, and western and northern Europe. Mortality rates tend to be higher in less developed regions of the world including parts of South America, the Caribbean, and sub-Saharan Africa. Increasing PCa incidence rates during the most recent decade were observed in 32 of the 40 countries examined, whereas trends tended to stabilize in 8 countries. In contrast, PCa mortality rates decreased in 27 of the 53 countries under study, whereas rates increased in 16 and remained stable in 10 countries. \n\nCONCLUSIONS\nPCa incidence rates increased in nearly all countries considered in this analysis except in a few high-income countries. In contrast, the increase in PCa mortality rates mainly occurred in lower resource settings, with declines largely confined to high-resource countries.", "author" : [ { "dropping-particle" : "", "family" : "Center", "given" : "Melissa M.", "non-dropping-particle" : "", "parse-names" : false, "suffix" : "" }, { "dropping-particle" : "", "family" : "Jemal", "given" : "Ahmedin", "non-dropping-particle" : "", "parse-names" : false, "suffix" : "" }, { "dropping-particle" : "", "family" : "Lortet-Tieulent", "given" : "Joannie", "non-dropping-particle" : "", "parse-names" : false, "suffix" : "" }, { "dropping-particle" : "", "family" : "Ward", "given" : "Elizabeth", "non-dropping-particle" : "", "parse-names" : false, "suffix" : "" }, { "dropping-particle" : "", "family" : "Ferlay", "given" : "Jacques", "non-dropping-particle" : "", "parse-names" : false, "suffix" : "" }, { "dropping-particle" : "", "family" : "Brawley", "given" : "Otis", "non-dropping-particle" : "", "parse-names" : false, "suffix" : "" }, { "dropping-particle" : "", "family" : "Bray", "given" : "Freddie", "non-dropping-particle" : "", "parse-names" : false, "suffix" : "" } ], "container-title" : "European Urology", "id" : "ITEM-2", "issue" : "6", "issued" : { "date-parts" : [ [ "2012" ] ] }, "page" : "1079-1092", "title" : "International Variation in Prostate Cancer Incidence and Mortality Rates", "type" : "article-journal", "volume" : "61" }, "uris" : [ "http://www.mendeley.com/documents/?uuid=eb8908f0-bc06-3114-bff5-d8c473e9680c" ] } ], "mendeley" : { "formattedCitation" : "[2, 3]", "plainTextFormattedCitation" : "[2, 3]", "previouslyFormattedCitation" : "[2, 3]" }, "properties" : { "noteIndex" : 0 }, "schema" : "https://github.com/citation-style-language/schema/raw/master/csl-citation.json" }</w:instrText>
      </w:r>
      <w:r w:rsidR="00FE350D" w:rsidRPr="00125666">
        <w:rPr>
          <w:rFonts w:ascii="Times New Roman" w:hAnsi="Times New Roman" w:cs="Times New Roman"/>
          <w:shd w:val="clear" w:color="auto" w:fill="FFFFFF"/>
        </w:rPr>
        <w:fldChar w:fldCharType="separate"/>
      </w:r>
      <w:r w:rsidR="00FE350D" w:rsidRPr="00125666">
        <w:rPr>
          <w:rFonts w:ascii="Times New Roman" w:hAnsi="Times New Roman" w:cs="Times New Roman"/>
          <w:noProof/>
          <w:shd w:val="clear" w:color="auto" w:fill="FFFFFF"/>
        </w:rPr>
        <w:t>[2, 3]</w:t>
      </w:r>
      <w:r w:rsidR="00FE350D" w:rsidRPr="00125666">
        <w:rPr>
          <w:rFonts w:ascii="Times New Roman" w:hAnsi="Times New Roman" w:cs="Times New Roman"/>
          <w:shd w:val="clear" w:color="auto" w:fill="FFFFFF"/>
        </w:rPr>
        <w:fldChar w:fldCharType="end"/>
      </w:r>
      <w:r w:rsidR="004F5C01" w:rsidRPr="00125666">
        <w:rPr>
          <w:rFonts w:ascii="Times New Roman" w:hAnsi="Times New Roman" w:cs="Times New Roman"/>
          <w:shd w:val="clear" w:color="auto" w:fill="FFFFFF"/>
        </w:rPr>
        <w:t>.</w:t>
      </w:r>
      <w:r w:rsidR="009E09EA" w:rsidRPr="00125666">
        <w:rPr>
          <w:rFonts w:ascii="Times New Roman" w:hAnsi="Times New Roman" w:cs="Times New Roman"/>
          <w:shd w:val="clear" w:color="auto" w:fill="FFFFFF"/>
        </w:rPr>
        <w:t xml:space="preserve"> </w:t>
      </w:r>
      <w:r w:rsidR="005D5CE5" w:rsidRPr="00125666">
        <w:rPr>
          <w:rFonts w:ascii="Times New Roman" w:hAnsi="Times New Roman" w:cs="Times New Roman"/>
        </w:rPr>
        <w:t>Consequently, an increasing cohort of men are living with and beyond their canc</w:t>
      </w:r>
      <w:r w:rsidR="00830E7A" w:rsidRPr="00125666">
        <w:rPr>
          <w:rFonts w:ascii="Times New Roman" w:hAnsi="Times New Roman" w:cs="Times New Roman"/>
        </w:rPr>
        <w:t>er diagnosis</w:t>
      </w:r>
      <w:r w:rsidR="00DC5B11" w:rsidRPr="00125666">
        <w:rPr>
          <w:rFonts w:ascii="Times New Roman" w:hAnsi="Times New Roman" w:cs="Times New Roman"/>
        </w:rPr>
        <w:t>, pos</w:t>
      </w:r>
      <w:r w:rsidR="00A56714" w:rsidRPr="00125666">
        <w:rPr>
          <w:rFonts w:ascii="Times New Roman" w:hAnsi="Times New Roman" w:cs="Times New Roman"/>
        </w:rPr>
        <w:t>ing</w:t>
      </w:r>
      <w:r w:rsidR="00DC5B11" w:rsidRPr="00125666">
        <w:rPr>
          <w:rFonts w:ascii="Times New Roman" w:hAnsi="Times New Roman" w:cs="Times New Roman"/>
        </w:rPr>
        <w:t xml:space="preserve"> a challenge to health and social services in providing the most effective support</w:t>
      </w:r>
      <w:r w:rsidR="00142843" w:rsidRPr="00125666">
        <w:rPr>
          <w:rFonts w:ascii="Times New Roman" w:hAnsi="Times New Roman" w:cs="Times New Roman"/>
        </w:rPr>
        <w:t xml:space="preserve"> to meet the</w:t>
      </w:r>
      <w:r w:rsidR="00A56714" w:rsidRPr="00125666">
        <w:rPr>
          <w:rFonts w:ascii="Times New Roman" w:hAnsi="Times New Roman" w:cs="Times New Roman"/>
        </w:rPr>
        <w:t>ir</w:t>
      </w:r>
      <w:r w:rsidR="00142843" w:rsidRPr="00125666">
        <w:rPr>
          <w:rFonts w:ascii="Times New Roman" w:hAnsi="Times New Roman" w:cs="Times New Roman"/>
        </w:rPr>
        <w:t xml:space="preserve"> needs</w:t>
      </w:r>
      <w:r w:rsidR="00390562"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author" : [ { "dropping-particle" : "", "family" : "Cancer Research UK", "given" : "", "non-dropping-particle" : "", "parse-names" : false, "suffix" : "" } ], "id" : "ITEM-1", "issued" : { "date-parts" : [ [ "2015" ] ] }, "number-of-pages" : "1-92", "title" : "Achieving World Class Outcome: A Strategy for England 2015-2020", "type" : "report" }, "uris" : [ "http://www.mendeley.com/documents/?uuid=77cb5ccb-9b87-3bd1-b4dd-6242536bd68b" ] } ], "mendeley" : { "formattedCitation" : "[4]", "plainTextFormattedCitation" : "[4]", "previouslyFormattedCitation" : "[4]"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4]</w:t>
      </w:r>
      <w:r w:rsidR="00FE350D" w:rsidRPr="00125666">
        <w:rPr>
          <w:rFonts w:ascii="Times New Roman" w:hAnsi="Times New Roman" w:cs="Times New Roman"/>
        </w:rPr>
        <w:fldChar w:fldCharType="end"/>
      </w:r>
      <w:r w:rsidR="00142843" w:rsidRPr="00125666">
        <w:rPr>
          <w:rFonts w:ascii="Times New Roman" w:hAnsi="Times New Roman" w:cs="Times New Roman"/>
        </w:rPr>
        <w:t xml:space="preserve">. </w:t>
      </w:r>
    </w:p>
    <w:p w14:paraId="12BE01D6" w14:textId="77777777" w:rsidR="000F0BA8" w:rsidRPr="00125666" w:rsidRDefault="000F0BA8" w:rsidP="00C429B3">
      <w:pPr>
        <w:tabs>
          <w:tab w:val="left" w:pos="-720"/>
          <w:tab w:val="left" w:pos="432"/>
          <w:tab w:val="left" w:pos="5040"/>
          <w:tab w:val="left" w:pos="6480"/>
        </w:tabs>
        <w:spacing w:after="0"/>
        <w:rPr>
          <w:rFonts w:ascii="Times New Roman" w:hAnsi="Times New Roman" w:cs="Times New Roman"/>
        </w:rPr>
      </w:pPr>
    </w:p>
    <w:p w14:paraId="1AB64F81" w14:textId="0CFA259D" w:rsidR="00DC06D0" w:rsidRPr="00125666" w:rsidRDefault="00FE2CED" w:rsidP="00C429B3">
      <w:pPr>
        <w:tabs>
          <w:tab w:val="left" w:pos="-720"/>
          <w:tab w:val="left" w:pos="432"/>
          <w:tab w:val="left" w:pos="5040"/>
          <w:tab w:val="left" w:pos="6480"/>
        </w:tabs>
        <w:rPr>
          <w:rFonts w:ascii="Times New Roman" w:hAnsi="Times New Roman" w:cs="Times New Roman"/>
        </w:rPr>
      </w:pPr>
      <w:r w:rsidRPr="00125666">
        <w:rPr>
          <w:rFonts w:ascii="Times New Roman" w:hAnsi="Times New Roman" w:cs="Times New Roman"/>
        </w:rPr>
        <w:t xml:space="preserve">Both the diagnosis of prostate cancer, and the side effects of  treatment, which </w:t>
      </w:r>
      <w:r w:rsidR="00DC06D0" w:rsidRPr="00125666">
        <w:rPr>
          <w:rFonts w:ascii="Times New Roman" w:hAnsi="Times New Roman" w:cs="Times New Roman"/>
        </w:rPr>
        <w:t xml:space="preserve">can </w:t>
      </w:r>
      <w:r w:rsidRPr="00125666">
        <w:rPr>
          <w:rFonts w:ascii="Times New Roman" w:hAnsi="Times New Roman" w:cs="Times New Roman"/>
        </w:rPr>
        <w:t>include urinary incontinence, erectile dysfunction and fatigue</w:t>
      </w:r>
      <w:r w:rsidR="00DC06D0" w:rsidRPr="00125666">
        <w:rPr>
          <w:rFonts w:ascii="Times New Roman" w:hAnsi="Times New Roman" w:cs="Times New Roman"/>
        </w:rPr>
        <w:t xml:space="preserve"> may</w:t>
      </w:r>
      <w:r w:rsidRPr="00125666">
        <w:rPr>
          <w:rFonts w:ascii="Times New Roman" w:hAnsi="Times New Roman" w:cs="Times New Roman"/>
        </w:rPr>
        <w:t xml:space="preserve"> impact on the quality of life and dynamics of the relationship for both the man with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and his partner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ISBN" : "1053-816X", "ISSN" : "1053-816X", "PMID" : "14552074", "abstract" : "Prostate cancer is a major health concern for Western men, but little is known about its consequent impact on sexual function for men and their partners. In this pilot study, the effect of the diagnosis and treatment of prostate cancer on sexual function as it affects men and their partners was investigated.", "author" : [ { "dropping-particle" : "", "family" : "Crowe", "given" : "H", "non-dropping-particle" : "", "parse-names" : false, "suffix" : "" }, { "dropping-particle" : "", "family" : "Costello", "given" : "A J", "non-dropping-particle" : "", "parse-names" : false, "suffix" : "" }, { "dropping-particle" : "", "family" : "H.", "given" : "Crowe", "non-dropping-particle" : "", "parse-names" : false, "suffix" : "" }, { "dropping-particle" : "", "family" : "A.J.", "given" : "Costello", "non-dropping-particle" : "", "parse-names" : false, "suffix" : "" } ], "container-title" : "Urologic Nursing", "id" : "ITEM-1", "issue" : "4", "issued" : { "date-parts" : [ [ "2003" ] ] }, "page" : "279", "title" : "Prostate cancer: perspectives on quality of life and impact of treatment on patients and their partners.", "type" : "article-journal", "volume" : "23" }, "uris" : [ "http://www.mendeley.com/documents/?uuid=55f733cd-611b-44df-8a35-4ef8f804a130" ] }, { "id" : "ITEM-2", "itemData" : { "DOI" : "10.1007/s12160-008-9058-3", "ISSN" : "0883-6612", "author" : [ { "dropping-particle" : "", "family" : "Kershaw", "given" : "Trace S.", "non-dropping-particle" : "", "parse-names" : false, "suffix" : "" }, { "dropping-particle" : "", "family" : "Mood", "given" : "Darlene W.", "non-dropping-particle" : "", "parse-names" : false, "suffix" : "" }, { "dropping-particle" : "", "family" : "Newth", "given" : "Gail", "non-dropping-particle" : "", "parse-names" : false, "suffix" : "" }, { "dropping-particle" : "", "family" : "Ronis", "given" : "David L.", "non-dropping-particle" : "", "parse-names" : false, "suffix" : "" }, { "dropping-particle" : "", "family" : "Sanda", "given" : "Martin G.", "non-dropping-particle" : "", "parse-names" : false, "suffix" : "" }, { "dropping-particle" : "", "family" : "Vaishampayan", "given" : "Ulka", "non-dropping-particle" : "", "parse-names" : false, "suffix" : "" }, { "dropping-particle" : "", "family" : "Northouse", "given" : "Laurel L.", "non-dropping-particle" : "", "parse-names" : false, "suffix" : "" } ], "container-title" : "Annals of Behavioral Medicine", "id" : "ITEM-2", "issue" : "2", "issued" : { "date-parts" : [ [ "2008" ] ] }, "page" : "117-128", "title" : "Longitudinal Analysis of a Model to Predict Quality of Life in Prostate Cancer Patients and their Spouses", "type" : "article-journal", "volume" : "36" }, "uris" : [ "http://www.mendeley.com/documents/?uuid=ee74476d-ea1c-3dd0-85a0-1d2c8717c1f4" ] }, { "id" : "ITEM-3", "itemData" : { "DOI" : "10.1200/JCO.2006.09.6503", "ISSN" : "1527-7755", "PMID" : "17635953", "abstract" : "PURPOSE Despite the high prevalence of prostate cancer, little information is available on the quality of life of men and their spouses during the phases of illness. This study assessed patients' and spouses' quality of life, appraisal of illness, resources, symptoms, and risk for distress across three phases of prostate cancer: newly diagnosed, biochemical recurrence, and advanced. PATIENTS AND METHODS The sample consisted of 263 patient/spouse dyads. A stress-appraisal conceptual model guided the selection of variables which were then assessed with established instruments. Study variables were examined for phase effects (differences in dyads across three phases), role effects (patients v spouses), and phase-by-role interactions (differences within dyads across phases) using analysis of variance (ANOVA). RESULTS More phase effects than role effects were found, indicating that the psychosocial experiences of patients and their spouses were similar, but differed from dyads in other phases. Dyads in the advanced phase were at highest risk for distress. These patients had the lowest physical quality of life, and their spouses had the lowest emotional quality of life of all participants. Dyads in the biochemical recurrence and advanced phases had more negative appraisals of illness and caregiving, greater uncertainty, and more hopelessness compared with dyads in the newly diagnosed phase. Spouses, in contrast to patients, had less confidence in their ability to manage the illness and perceived less support across all phases of illness. CONCLUSION Phase-specific programs of care are needed to assist both men with prostate cancer and their spouses to manage the effects of illness.", "author" : [ { "dropping-particle" : "", "family" : "Northouse", "given" : "Laurel L", "non-dropping-particle" : "", "parse-names" : false, "suffix" : "" }, { "dropping-particle" : "", "family" : "Mood", "given" : "Darlene W", "non-dropping-particle" : "", "parse-names" : false, "suffix" : "" }, { "dropping-particle" : "", "family" : "Montie", "given" : "James E", "non-dropping-particle" : "", "parse-names" : false, "suffix" : "" }, { "dropping-particle" : "", "family" : "Sandler", "given" : "Howard M", "non-dropping-particle" : "", "parse-names" : false, "suffix" : "" }, { "dropping-particle" : "", "family" : "Forman", "given" : "Jeffrey D", "non-dropping-particle" : "", "parse-names" : false, "suffix" : "" }, { "dropping-particle" : "", "family" : "Hussain", "given" : "Maha", "non-dropping-particle" : "", "parse-names" : false, "suffix" : "" }, { "dropping-particle" : "", "family" : "Pienta", "given" : "Kenneth J", "non-dropping-particle" : "", "parse-names" : false, "suffix" : "" }, { "dropping-particle" : "", "family" : "Smith", "given" : "David C", "non-dropping-particle" : "", "parse-names" : false, "suffix" : "" }, { "dropping-particle" : "", "family" : "Sanda", "given" : "Martin G", "non-dropping-particle" : "", "parse-names" : false, "suffix" : "" }, { "dropping-particle" : "", "family" : "Kershaw", "given" : "Trace", "non-dropping-particle" : "", "parse-names" : false, "suffix" : "" } ], "container-title" : "Journal of clinical oncology : official journal of the American Society of Clinical Oncology", "id" : "ITEM-3", "issue" : "27", "issued" : { "date-parts" : [ [ "2007" ] ] }, "page" : "4171-7", "title" : "Living with prostate cancer: patients' and spouses' psychosocial status and quality of life.", "type" : "article-journal", "volume" : "25" }, "uris" : [ "http://www.mendeley.com/documents/?uuid=e77bf614-1597-3d8e-845e-09e940e34850" ] } ], "mendeley" : { "formattedCitation" : "[5\u20137]", "plainTextFormattedCitation" : "[5\u20137]", "previouslyFormattedCitation" : "[5\u20137]"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5–7]</w:t>
      </w:r>
      <w:r w:rsidR="00FE350D" w:rsidRPr="00125666">
        <w:rPr>
          <w:rFonts w:ascii="Times New Roman" w:hAnsi="Times New Roman" w:cs="Times New Roman"/>
        </w:rPr>
        <w:fldChar w:fldCharType="end"/>
      </w:r>
      <w:r w:rsidRPr="00125666">
        <w:rPr>
          <w:rFonts w:ascii="Times New Roman" w:hAnsi="Times New Roman" w:cs="Times New Roman"/>
        </w:rPr>
        <w:t xml:space="preserve">. </w:t>
      </w:r>
      <w:r w:rsidR="00D330C7" w:rsidRPr="00125666">
        <w:rPr>
          <w:rFonts w:ascii="Times New Roman" w:hAnsi="Times New Roman" w:cs="Times New Roman"/>
        </w:rPr>
        <w:t>I</w:t>
      </w:r>
      <w:r w:rsidR="00A870CC" w:rsidRPr="00125666">
        <w:rPr>
          <w:rFonts w:ascii="Times New Roman" w:hAnsi="Times New Roman" w:cs="Times New Roman"/>
        </w:rPr>
        <w:t xml:space="preserve">t is frequently reported that the primary source of support for men with </w:t>
      </w:r>
      <w:proofErr w:type="spellStart"/>
      <w:r w:rsidR="00A870CC" w:rsidRPr="00125666">
        <w:rPr>
          <w:rFonts w:ascii="Times New Roman" w:hAnsi="Times New Roman" w:cs="Times New Roman"/>
        </w:rPr>
        <w:t>PCa</w:t>
      </w:r>
      <w:proofErr w:type="spellEnd"/>
      <w:r w:rsidR="00A870CC" w:rsidRPr="00125666">
        <w:rPr>
          <w:rFonts w:ascii="Times New Roman" w:hAnsi="Times New Roman" w:cs="Times New Roman"/>
        </w:rPr>
        <w:t xml:space="preserve"> is their intimate partner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1", "issue" : "4", "issued" : { "date-parts" : [ [ "2002" ] ] }, "page" : "701-9", "title" : "Couples' experiences with prostate cancer: focus group research.", "type" : "article-journal", "volume" : "29" }, "uris" : [ "http://www.mendeley.com/documents/?uuid=03317d18-2ff5-3d66-9b39-0da52636f5ee" ] }, { "id" : "ITEM-2", "itemData" : { "DOI" : "10.1207/s15327698jfc0502_5", "author" : [ { "dropping-particle" : "", "family" : "Arrington", "given" : "Michael Irvin", "non-dropping-particle" : "", "parse-names" : false, "suffix" : "" } ], "container-title" : "Journal of Family Communication", "id" : "ITEM-2", "issue" : "2", "issued" : { "date-parts" : [ [ "2005" ] ] }, "page" : "141-162", "title" : "She's Right Behind Me All the Way: An Analysis of Prostate Cancer Narratives and Changes in Family Relationships", "type" : "article-journal", "volume" : "5" }, "uris" : [ "http://www.mendeley.com/documents/?uuid=2d59107f-f1d0-3264-81d9-736d9e4fb32e" ] } ], "mendeley" : { "formattedCitation" : "[8, 9]", "plainTextFormattedCitation" : "[8, 9]", "previouslyFormattedCitation" : "[8, 9]"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8, 9]</w:t>
      </w:r>
      <w:r w:rsidR="00FE350D" w:rsidRPr="00125666">
        <w:rPr>
          <w:rFonts w:ascii="Times New Roman" w:hAnsi="Times New Roman" w:cs="Times New Roman"/>
        </w:rPr>
        <w:fldChar w:fldCharType="end"/>
      </w:r>
      <w:r w:rsidR="00A870CC" w:rsidRPr="00125666">
        <w:rPr>
          <w:rFonts w:ascii="Times New Roman" w:hAnsi="Times New Roman" w:cs="Times New Roman"/>
        </w:rPr>
        <w:t xml:space="preserve">. </w:t>
      </w:r>
    </w:p>
    <w:p w14:paraId="30584227" w14:textId="063BF9A4" w:rsidR="00DC06D0" w:rsidRPr="00125666" w:rsidRDefault="00F06500" w:rsidP="00C429B3">
      <w:pPr>
        <w:tabs>
          <w:tab w:val="left" w:pos="-720"/>
          <w:tab w:val="left" w:pos="432"/>
          <w:tab w:val="left" w:pos="5040"/>
          <w:tab w:val="left" w:pos="6480"/>
        </w:tabs>
        <w:rPr>
          <w:rFonts w:ascii="Times New Roman" w:hAnsi="Times New Roman" w:cs="Times New Roman"/>
        </w:rPr>
      </w:pPr>
      <w:r w:rsidRPr="00125666">
        <w:rPr>
          <w:rFonts w:ascii="Times New Roman" w:hAnsi="Times New Roman" w:cs="Times New Roman"/>
        </w:rPr>
        <w:t>Studies suggest that there is a reciprocal infl</w:t>
      </w:r>
      <w:r w:rsidR="0023015C" w:rsidRPr="00125666">
        <w:rPr>
          <w:rFonts w:ascii="Times New Roman" w:hAnsi="Times New Roman" w:cs="Times New Roman"/>
        </w:rPr>
        <w:t xml:space="preserve">uence on how members in </w:t>
      </w:r>
      <w:r w:rsidR="00DC06D0" w:rsidRPr="00125666">
        <w:rPr>
          <w:rFonts w:ascii="Times New Roman" w:hAnsi="Times New Roman" w:cs="Times New Roman"/>
        </w:rPr>
        <w:t>a</w:t>
      </w:r>
      <w:r w:rsidR="0023015C" w:rsidRPr="00125666">
        <w:rPr>
          <w:rFonts w:ascii="Times New Roman" w:hAnsi="Times New Roman" w:cs="Times New Roman"/>
        </w:rPr>
        <w:t xml:space="preserve"> r</w:t>
      </w:r>
      <w:r w:rsidR="00433513" w:rsidRPr="00125666">
        <w:rPr>
          <w:rFonts w:ascii="Times New Roman" w:hAnsi="Times New Roman" w:cs="Times New Roman"/>
        </w:rPr>
        <w:t>elational dyad adjust to cancer</w:t>
      </w:r>
      <w:r w:rsidR="00C56D87" w:rsidRPr="00125666">
        <w:rPr>
          <w:rFonts w:ascii="Times New Roman" w:hAnsi="Times New Roman" w:cs="Times New Roman"/>
        </w:rPr>
        <w:t xml:space="preserve">, i.e. </w:t>
      </w:r>
      <w:r w:rsidR="00DC06D0" w:rsidRPr="00125666">
        <w:rPr>
          <w:rFonts w:ascii="Times New Roman" w:hAnsi="Times New Roman" w:cs="Times New Roman"/>
        </w:rPr>
        <w:t xml:space="preserve">the </w:t>
      </w:r>
      <w:r w:rsidRPr="00125666">
        <w:rPr>
          <w:rFonts w:ascii="Times New Roman" w:hAnsi="Times New Roman" w:cs="Times New Roman"/>
        </w:rPr>
        <w:t>person with cancer’s diagnosis and treatment side effects may impact on the emotional and physical wellbeing of the partner, and i</w:t>
      </w:r>
      <w:r w:rsidR="009330D8" w:rsidRPr="00125666">
        <w:rPr>
          <w:rFonts w:ascii="Times New Roman" w:hAnsi="Times New Roman" w:cs="Times New Roman"/>
        </w:rPr>
        <w:t>n turn partners</w:t>
      </w:r>
      <w:r w:rsidR="006D2EF2" w:rsidRPr="00125666">
        <w:rPr>
          <w:rFonts w:ascii="Times New Roman" w:hAnsi="Times New Roman" w:cs="Times New Roman"/>
        </w:rPr>
        <w:t>’</w:t>
      </w:r>
      <w:r w:rsidRPr="00125666">
        <w:rPr>
          <w:rFonts w:ascii="Times New Roman" w:hAnsi="Times New Roman" w:cs="Times New Roman"/>
        </w:rPr>
        <w:t xml:space="preserve"> support may influence the adjustment of the person with cancer</w:t>
      </w:r>
      <w:r w:rsidR="00492C3C"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DOI" : "10.1016/j.ejon.2013.09.003", "abstract" : "a b s t r a c t Purpose: A diagnosis of cancer is the start of a journey of distress and adjustment for both the patient and his/her spouse. However, the dyadic phenomena are less conceptualised and related research is in the early stages. This review explores concepts of mutuality among spousal caregiverecancer patient dyads and identifies directions for future research. Method: A systematic search, including trawling through six electronic databases, a manual search, and an author search, was conducted to identity articles that had been published in English and Chinese from January 2000 to March 2013, using key terms related to caregiverepatients dyads in cancer care. An inductive content analysis approach was adopted to analyse and synthesise the concepts of spousal caregiverecancer patient dyads. Results: Thirty-one articles were identified. The findings are described according to Fletcher et al.'s proposals for conceptualising spousal caregiverepatient dyads. The proposed concepts of 'communica-tion', 'reciprocal influence', and 'caregiverepatient congruence' have been found to be interrelated, and to contribute to the spousal caregiverepatient dyads' mutual appraisal of caregiving and role adjustment through the cancer trajectory. Conclusions: The findings highlight the importance of a perspective that focuses on the nature of the relationship between couples coping with cancer and the quality of their communication with each other. It is recognised that communication may act as a fundamental element of the abovementioned three concepts. Better communication between couples would probably facilitate reciprocal influence and caregiverepatient congruence, which in turn would have a positive effect on intimacy between the couple and improve the caregiving outcomes.", "author" : [ { "dropping-particle" : "", "family" : "Li", "given" : "Qiuping", "non-dropping-particle" : "", "parse-names" : false, "suffix" : "" }, { "dropping-particle" : "", "family" : "Loke", "given" : "Alice Yuen", "non-dropping-particle" : "", "parse-names" : false, "suffix" : "" } ], "container-title" : "European Journal of Oncology Nursing", "id" : "ITEM-1", "issued" : { "date-parts" : [ [ "2014" ] ] }, "page" : "58-65", "title" : "A literature review on the mutual impact of the spousal caregivere cancer patients dyads: 'Communication', 'reciprocal influence', and 'caregiverepatient congruence'", "type" : "article-journal", "volume" : "18" }, "uris" : [ "http://www.mendeley.com/documents/?uuid=bcb5bfed-173b-307b-bec3-24c433098e2c" ] }, { "id" : "ITEM-2", "itemData" : { "DOI" : "10.1200/JCO.2006.09.6503", "ISSN" : "1527-7755", "PMID" : "17635953", "abstract" : "PURPOSE Despite the high prevalence of prostate cancer, little information is available on the quality of life of men and their spouses during the phases of illness. This study assessed patients' and spouses' quality of life, appraisal of illness, resources, symptoms, and risk for distress across three phases of prostate cancer: newly diagnosed, biochemical recurrence, and advanced. PATIENTS AND METHODS The sample consisted of 263 patient/spouse dyads. A stress-appraisal conceptual model guided the selection of variables which were then assessed with established instruments. Study variables were examined for phase effects (differences in dyads across three phases), role effects (patients v spouses), and phase-by-role interactions (differences within dyads across phases) using analysis of variance (ANOVA). RESULTS More phase effects than role effects were found, indicating that the psychosocial experiences of patients and their spouses were similar, but differed from dyads in other phases. Dyads in the advanced phase were at highest risk for distress. These patients had the lowest physical quality of life, and their spouses had the lowest emotional quality of life of all participants. Dyads in the biochemical recurrence and advanced phases had more negative appraisals of illness and caregiving, greater uncertainty, and more hopelessness compared with dyads in the newly diagnosed phase. Spouses, in contrast to patients, had less confidence in their ability to manage the illness and perceived less support across all phases of illness. CONCLUSION Phase-specific programs of care are needed to assist both men with prostate cancer and their spouses to manage the effects of illness.", "author" : [ { "dropping-particle" : "", "family" : "Northouse", "given" : "Laurel L", "non-dropping-particle" : "", "parse-names" : false, "suffix" : "" }, { "dropping-particle" : "", "family" : "Mood", "given" : "Darlene W", "non-dropping-particle" : "", "parse-names" : false, "suffix" : "" }, { "dropping-particle" : "", "family" : "Montie", "given" : "James E", "non-dropping-particle" : "", "parse-names" : false, "suffix" : "" }, { "dropping-particle" : "", "family" : "Sandler", "given" : "Howard M", "non-dropping-particle" : "", "parse-names" : false, "suffix" : "" }, { "dropping-particle" : "", "family" : "Forman", "given" : "Jeffrey D", "non-dropping-particle" : "", "parse-names" : false, "suffix" : "" }, { "dropping-particle" : "", "family" : "Hussain", "given" : "Maha", "non-dropping-particle" : "", "parse-names" : false, "suffix" : "" }, { "dropping-particle" : "", "family" : "Pienta", "given" : "Kenneth J", "non-dropping-particle" : "", "parse-names" : false, "suffix" : "" }, { "dropping-particle" : "", "family" : "Smith", "given" : "David C", "non-dropping-particle" : "", "parse-names" : false, "suffix" : "" }, { "dropping-particle" : "", "family" : "Sanda", "given" : "Martin G", "non-dropping-particle" : "", "parse-names" : false, "suffix" : "" }, { "dropping-particle" : "", "family" : "Kershaw", "given" : "Trace", "non-dropping-particle" : "", "parse-names" : false, "suffix" : "" } ], "container-title" : "Journal of clinical oncology : official journal of the American Society of Clinical Oncology", "id" : "ITEM-2", "issue" : "27", "issued" : { "date-parts" : [ [ "2007" ] ] }, "page" : "4171-7", "title" : "Living with prostate cancer: patients' and spouses' psychosocial status and quality of life.", "type" : "article-journal", "volume" : "25" }, "uris" : [ "http://www.mendeley.com/documents/?uuid=e77bf614-1597-3d8e-845e-09e940e34850" ] }, { "id" : "ITEM-3", "itemData" : { "DOI" : "10.1002/pon.3580", "ISSN" : "1099-1611", "PMID" : "24831223", "abstract" : "OBJECTIVE Cancer patients and their family caregivers often report elevated levels of depressive symptoms, along with poorer mental and physical health (quality of life: QOL). Although the mutuality in distress between patients and their caregivers is relatively well known, unknown are the degree to which caregivers' depressive symptoms independently predict their patient's QOL and vice versa, and whether the relations vary by cancer type or gender. METHODS Colorectal or lung cancer patients and their caregivers (398 dyads) provided complete data for study variables (212 colorectal cancer patient dyads, 186 lung cancer patient dyads; 257 male patient dyads, 141 female patient dyads). Patients' depressive symptoms and QOL were measured approximately 4 and 12 months post-diagnosis; caregivers' depressive symptoms and QOL were measured approximately 5 months post-diagnosis. RESULTS The actor-partner interdependence model confirmed that each person's depressive symptom level was uniquely associated with his/her own concurrent QOL. Female patients' depressive symptoms were also related to their caregivers' poorer physical and better mental health, particularly when the pair's depressive symptoms were at similarly elevated level. On the other hand, male patients' elevated depressive symptoms were related to their caregivers' poorer mental health. CONCLUSIONS Findings suggest that QOL among patients and their family caregivers is interdependent. In light of this interdependency, psychosocial interventions for managing depressive symptoms should target both patients and their family caregivers, from which both may benefit by not only alleviating depressive symptoms but also improving QOL.", "author" : [ { "dropping-particle" : "", "family" : "Kim", "given" : "Youngmee", "non-dropping-particle" : "", "parse-names" : false, "suffix" : "" }, { "dropping-particle" : "", "family" : "Ryn", "given" : "Michelle", "non-dropping-particle" : "van", "parse-names" : false, "suffix" : "" }, { "dropping-particle" : "", "family" : "Jensen", "given" : "Roxanne E", "non-dropping-particle" : "", "parse-names" : false, "suffix" : "" }, { "dropping-particle" : "", "family" : "Griffin", "given" : "Joan M", "non-dropping-particle" : "", "parse-names" : false, "suffix" : "" }, { "dropping-particle" : "", "family" : "Potosky", "given" : "Arnold", "non-dropping-particle" : "", "parse-names" : false, "suffix" : "" }, { "dropping-particle" : "", "family" : "Rowland", "given" : "Julia", "non-dropping-particle" : "", "parse-names" : false, "suffix" : "" } ], "container-title" : "Psycho-oncology", "id" : "ITEM-3", "issue" : "1", "issued" : { "date-parts" : [ [ "2015", "1" ] ] }, "page" : "95-105", "publisher" : "NIH Public Access", "title" : "Effects of gender and depressive symptoms on quality of life among colorectal and lung cancer patients and their family caregivers.", "type" : "article-journal", "volume" : "24" }, "uris" : [ "http://www.mendeley.com/documents/?uuid=32897bcc-563d-389f-92fb-6e42c221ba3b" ] }, { "id" : "ITEM-4", "itemData" : { "DOI" : "10.1007/s12160-008-9026-y", "ISSN" : "0883-6612", "author" : [ { "dropping-particle" : "", "family" : "Kim", "given" : "Youngmee", "non-dropping-particle" : "", "parse-names" : false, "suffix" : "" }, { "dropping-particle" : "", "family" : "Kashy", "given" : "Deborah A.", "non-dropping-particle" : "", "parse-names" : false, "suffix" : "" }, { "dropping-particle" : "", "family" : "Wellisch", "given" : "David K.", "non-dropping-particle" : "", "parse-names" : false, "suffix" : "" }, { "dropping-particle" : "", "family" : "Spillers", "given" : "Rachel L.", "non-dropping-particle" : "", "parse-names" : false, "suffix" : "" }, { "dropping-particle" : "", "family" : "Kaw", "given" : "Chiew Kwei", "non-dropping-particle" : "", "parse-names" : false, "suffix" : "" }, { "dropping-particle" : "", "family" : "Smith", "given" : "Tenbroeck G.", "non-dropping-particle" : "", "parse-names" : false, "suffix" : "" } ], "container-title" : "Annals of Behavioral Medicine", "id" : "ITEM-4", "issue" : "2", "issued" : { "date-parts" : [ [ "2008", "4", "18" ] ] }, "page" : "230-238", "publisher" : "Springer-Verlag", "title" : "Quality of Life of Couples Dealing with Cancer: Dyadic and Individual Adjustment among Breast and Prostate Cancer Survivors and Their Spousal Caregivers", "type" : "article-journal", "volume" : "35" }, "uris" : [ "http://www.mendeley.com/documents/?uuid=02986946-f794-3fc5-b69e-abd3bf4ae73b" ] } ], "mendeley" : { "formattedCitation" : "[7, 10\u201312]", "plainTextFormattedCitation" : "[7, 10\u201312]", "previouslyFormattedCitation" : "[7, 10\u201312]"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7, 10–12]</w:t>
      </w:r>
      <w:r w:rsidR="00FE350D" w:rsidRPr="00125666">
        <w:rPr>
          <w:rFonts w:ascii="Times New Roman" w:hAnsi="Times New Roman" w:cs="Times New Roman"/>
        </w:rPr>
        <w:fldChar w:fldCharType="end"/>
      </w:r>
      <w:r w:rsidRPr="00125666">
        <w:rPr>
          <w:rFonts w:ascii="Times New Roman" w:hAnsi="Times New Roman" w:cs="Times New Roman"/>
        </w:rPr>
        <w:t xml:space="preserve">. </w:t>
      </w:r>
    </w:p>
    <w:p w14:paraId="56F80AD0" w14:textId="77777777" w:rsidR="007F67DD" w:rsidRPr="00125666" w:rsidRDefault="00DC06D0" w:rsidP="00C429B3">
      <w:pPr>
        <w:tabs>
          <w:tab w:val="left" w:pos="-720"/>
          <w:tab w:val="left" w:pos="432"/>
          <w:tab w:val="left" w:pos="5040"/>
          <w:tab w:val="left" w:pos="6480"/>
        </w:tabs>
        <w:rPr>
          <w:rFonts w:ascii="Times New Roman" w:hAnsi="Times New Roman" w:cs="Times New Roman"/>
        </w:rPr>
      </w:pPr>
      <w:r w:rsidRPr="00125666">
        <w:rPr>
          <w:rFonts w:ascii="Times New Roman" w:hAnsi="Times New Roman" w:cs="Times New Roman"/>
        </w:rPr>
        <w:t>I</w:t>
      </w:r>
      <w:r w:rsidR="00C56D87" w:rsidRPr="00125666">
        <w:rPr>
          <w:rFonts w:ascii="Times New Roman" w:hAnsi="Times New Roman" w:cs="Times New Roman"/>
        </w:rPr>
        <w:t>t is important t</w:t>
      </w:r>
      <w:r w:rsidR="009330D8" w:rsidRPr="00125666">
        <w:rPr>
          <w:rFonts w:ascii="Times New Roman" w:hAnsi="Times New Roman" w:cs="Times New Roman"/>
        </w:rPr>
        <w:t>o understand h</w:t>
      </w:r>
      <w:r w:rsidR="00F23251" w:rsidRPr="00125666">
        <w:rPr>
          <w:rFonts w:ascii="Times New Roman" w:hAnsi="Times New Roman" w:cs="Times New Roman"/>
        </w:rPr>
        <w:t xml:space="preserve">ow couples live with a diagnosis of prostate cancer and manage the effects during </w:t>
      </w:r>
      <w:r w:rsidR="009330D8" w:rsidRPr="00125666">
        <w:rPr>
          <w:rFonts w:ascii="Times New Roman" w:hAnsi="Times New Roman" w:cs="Times New Roman"/>
        </w:rPr>
        <w:t xml:space="preserve">various phases of </w:t>
      </w:r>
      <w:r w:rsidR="00F23251" w:rsidRPr="00125666">
        <w:rPr>
          <w:rFonts w:ascii="Times New Roman" w:hAnsi="Times New Roman" w:cs="Times New Roman"/>
        </w:rPr>
        <w:t>this process</w:t>
      </w:r>
      <w:r w:rsidR="00C56D87" w:rsidRPr="00125666">
        <w:rPr>
          <w:rFonts w:ascii="Times New Roman" w:hAnsi="Times New Roman" w:cs="Times New Roman"/>
        </w:rPr>
        <w:t xml:space="preserve"> in order to further understand the relational processes </w:t>
      </w:r>
      <w:r w:rsidR="00A527EC" w:rsidRPr="00125666">
        <w:rPr>
          <w:rFonts w:ascii="Times New Roman" w:hAnsi="Times New Roman" w:cs="Times New Roman"/>
        </w:rPr>
        <w:t xml:space="preserve">and </w:t>
      </w:r>
      <w:r w:rsidRPr="00125666">
        <w:rPr>
          <w:rFonts w:ascii="Times New Roman" w:hAnsi="Times New Roman" w:cs="Times New Roman"/>
        </w:rPr>
        <w:t>the support that couples need.</w:t>
      </w:r>
    </w:p>
    <w:p w14:paraId="71082596" w14:textId="15710C87" w:rsidR="00F94E73" w:rsidRPr="00125666" w:rsidRDefault="00831822" w:rsidP="00C429B3">
      <w:pPr>
        <w:tabs>
          <w:tab w:val="left" w:pos="-720"/>
          <w:tab w:val="left" w:pos="432"/>
          <w:tab w:val="left" w:pos="5040"/>
          <w:tab w:val="left" w:pos="6480"/>
        </w:tabs>
        <w:rPr>
          <w:rFonts w:ascii="Times New Roman" w:hAnsi="Times New Roman" w:cs="Times New Roman"/>
        </w:rPr>
      </w:pPr>
      <w:r w:rsidRPr="00125666">
        <w:rPr>
          <w:rFonts w:ascii="Times New Roman" w:hAnsi="Times New Roman" w:cs="Times New Roman"/>
        </w:rPr>
        <w:t>There is a large</w:t>
      </w:r>
      <w:r w:rsidR="003911D6" w:rsidRPr="00125666">
        <w:rPr>
          <w:rFonts w:ascii="Times New Roman" w:hAnsi="Times New Roman" w:cs="Times New Roman"/>
        </w:rPr>
        <w:t xml:space="preserve"> </w:t>
      </w:r>
      <w:r w:rsidR="00C61F03" w:rsidRPr="00125666">
        <w:rPr>
          <w:rFonts w:ascii="Times New Roman" w:hAnsi="Times New Roman" w:cs="Times New Roman"/>
        </w:rPr>
        <w:t xml:space="preserve">qualitative </w:t>
      </w:r>
      <w:r w:rsidR="003911D6" w:rsidRPr="00125666">
        <w:rPr>
          <w:rFonts w:ascii="Times New Roman" w:hAnsi="Times New Roman" w:cs="Times New Roman"/>
        </w:rPr>
        <w:t>literature explorin</w:t>
      </w:r>
      <w:r w:rsidR="005651BC" w:rsidRPr="00125666">
        <w:rPr>
          <w:rFonts w:ascii="Times New Roman" w:hAnsi="Times New Roman" w:cs="Times New Roman"/>
        </w:rPr>
        <w:t xml:space="preserve">g experiences of </w:t>
      </w:r>
      <w:proofErr w:type="spellStart"/>
      <w:r w:rsidR="00FA38A7" w:rsidRPr="00125666">
        <w:rPr>
          <w:rFonts w:ascii="Times New Roman" w:hAnsi="Times New Roman" w:cs="Times New Roman"/>
        </w:rPr>
        <w:t>PCa</w:t>
      </w:r>
      <w:proofErr w:type="spellEnd"/>
      <w:r w:rsidR="00C61F03" w:rsidRPr="00125666">
        <w:rPr>
          <w:rFonts w:ascii="Times New Roman" w:hAnsi="Times New Roman" w:cs="Times New Roman"/>
        </w:rPr>
        <w:t xml:space="preserve">.  Synthesizing the findings from qualitative studies </w:t>
      </w:r>
      <w:r w:rsidR="00F23251" w:rsidRPr="00125666">
        <w:rPr>
          <w:rFonts w:ascii="Times New Roman" w:hAnsi="Times New Roman" w:cs="Times New Roman"/>
        </w:rPr>
        <w:t xml:space="preserve">in order </w:t>
      </w:r>
      <w:r w:rsidR="00C61F03" w:rsidRPr="00125666">
        <w:rPr>
          <w:rFonts w:ascii="Times New Roman" w:hAnsi="Times New Roman" w:cs="Times New Roman"/>
        </w:rPr>
        <w:t xml:space="preserve">to enhance understanding of a topic area has been shown to be a useful and accepted methodology in health care research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DOI" : "10.1258/135581907779497486", "ISSN" : "1355-8196", "PMID" : "17244397", "abstract" : "OBJECTIVE Qualitative research is increasingly valued as part of the evidence for policy and practice, but how it should be appraised is contested. Various appraisal methods, including checklists and other structured approaches, have been proposed but rarely evaluated. We aimed to compare three methods for appraising qualitative research papers that were candidates for inclusion in a systematic review of evidence on support for breast-feeding. METHOD A sample of 12 research papers on support for breast-feeding was appraised by six qualitative reviewers using three appraisal methods: unprompted judgement, based on expert opinion; a UK Cabinet Office quality framework; and CASP, a Critical Appraisal Skills Programme tool. Papers were assigned, following appraisals, to 1 of 5 categories, which were dichotomized to indicate whether or not papers should be included in a systematic review. Patterns of agreement in categorization of papers were assessed quantitatively using kappa statistics, and qualitatively using cross-case analysis. RESULTS Agreement in categorizing papers across the three methods was slight (kappa =0.13; 95% CI 0.06-0.24). Structured approaches did not appear to yield higher agreement than that by unprompted judgement. Qualitative analysis revealed reviewers' dilemmas in deciding between the potential impact of findings and the quality of the research execution or reporting practice. Structured instruments appeared to make reviewers more explicit about the reasons for their judgements. CONCLUSIONS Structured approaches may not produce greater consistency of judgements about whether to include qualitative papers in a systematic review. Future research should address how appraisals of qualitative research should be incorporated in systematic reviews.", "author" : [ { "dropping-particle" : "", "family" : "Dixon-Woods", "given" : "Mary", "non-dropping-particle" : "", "parse-names" : false, "suffix" : "" }, { "dropping-particle" : "", "family" : "Sutton", "given" : "Alex", "non-dropping-particle" : "", "parse-names" : false, "suffix" : "" }, { "dropping-particle" : "", "family" : "Shaw", "given" : "Rachel", "non-dropping-particle" : "", "parse-names" : false, "suffix" : "" }, { "dropping-particle" : "", "family" : "Miller", "given" : "Tina", "non-dropping-particle" : "", "parse-names" : false, "suffix" : "" }, { "dropping-particle" : "", "family" : "Smith", "given" : "Jonathan", "non-dropping-particle" : "", "parse-names" : false, "suffix" : "" }, { "dropping-particle" : "", "family" : "Young", "given" : "Bridget", "non-dropping-particle" : "", "parse-names" : false, "suffix" : "" }, { "dropping-particle" : "", "family" : "Bonas", "given" : "Sheila", "non-dropping-particle" : "", "parse-names" : false, "suffix" : "" }, { "dropping-particle" : "", "family" : "Booth", "given" : "Andrew", "non-dropping-particle" : "", "parse-names" : false, "suffix" : "" }, { "dropping-particle" : "", "family" : "Jones", "given" : "David", "non-dropping-particle" : "", "parse-names" : false, "suffix" : "" } ], "container-title" : "Journal of health services research &amp; policy", "id" : "ITEM-1", "issue" : "1", "issued" : { "date-parts" : [ [ "2007" ] ] }, "page" : "42-7", "title" : "Appraising qualitative research for inclusion in systematic reviews: a quantitative and qualitative comparison of three methods.", "type" : "article-journal", "volume" : "12" }, "uris" : [ "http://www.mendeley.com/documents/?uuid=00533459-086a-3187-acce-7dfb78ad4d24" ] }, { "id" : "ITEM-2", "itemData" : { "ISSN" : "0959-8138", "PMID" : "11588065", "author" : [ { "dropping-particle" : "", "family" : "Dixon-Woods", "given" : "M", "non-dropping-particle" : "", "parse-names" : false, "suffix" : "" }, { "dropping-particle" : "", "family" : "Fitzpatrick", "given" : "R", "non-dropping-particle" : "", "parse-names" : false, "suffix" : "" } ], "container-title" : "BMJ (Clinical research ed.)", "id" : "ITEM-2", "issue" : "7316", "issued" : { "date-parts" : [ [ "2001", "10", "6" ] ] }, "page" : "765-6", "publisher" : "BMJ Publishing Group", "title" : "Qualitative research in systematic reviews. Has established a place for itself.", "type" : "article-journal", "volume" : "323" }, "uris" : [ "http://www.mendeley.com/documents/?uuid=b11e73dd-4f8f-328a-a819-fb4507ae8dba" ] }, { "id" : "ITEM-3", "itemData" : { "DOI" : "10.1002/pon.3908", "ISSN" : "10579249", "author" : [ { "dropping-particle" : "", "family" : "Wanat", "given" : "Marta", "non-dropping-particle" : "", "parse-names" : false, "suffix" : "" }, { "dropping-particle" : "", "family" : "Boulton", "given" : "Mary", "non-dropping-particle" : "", "parse-names" : false, "suffix" : "" }, { "dropping-particle" : "", "family" : "Watson", "given" : "Eila", "non-dropping-particle" : "", "parse-names" : false, "suffix" : "" } ], "container-title" : "Psycho-Oncology", "id" : "ITEM-3", "issue" : "3", "issued" : { "date-parts" : [ [ "2016", "3", "1" ] ] }, "page" : "242-252", "title" : "Patients' experience with cancer recurrence: a meta-ethnography", "type" : "article-journal", "volume" : "25" }, "uris" : [ "http://www.mendeley.com/documents/?uuid=8a4a0ad5-ba6c-3643-8e48-2ca4fcc7f4c0" ] } ], "mendeley" : { "formattedCitation" : "[13\u201315]", "plainTextFormattedCitation" : "[13\u201315]", "previouslyFormattedCitation" : "[13\u201315]"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13–15]</w:t>
      </w:r>
      <w:r w:rsidR="00FE350D" w:rsidRPr="00125666">
        <w:rPr>
          <w:rFonts w:ascii="Times New Roman" w:hAnsi="Times New Roman" w:cs="Times New Roman"/>
        </w:rPr>
        <w:fldChar w:fldCharType="end"/>
      </w:r>
      <w:r w:rsidR="00C61F03" w:rsidRPr="00125666">
        <w:rPr>
          <w:rFonts w:ascii="Times New Roman" w:hAnsi="Times New Roman" w:cs="Times New Roman"/>
        </w:rPr>
        <w:t xml:space="preserve">. </w:t>
      </w:r>
      <w:r w:rsidRPr="00125666">
        <w:rPr>
          <w:rFonts w:ascii="Times New Roman" w:hAnsi="Times New Roman" w:cs="Times New Roman"/>
        </w:rPr>
        <w:t xml:space="preserve"> We have </w:t>
      </w:r>
      <w:r w:rsidR="00C61F03" w:rsidRPr="00125666">
        <w:rPr>
          <w:rFonts w:ascii="Times New Roman" w:hAnsi="Times New Roman" w:cs="Times New Roman"/>
        </w:rPr>
        <w:t xml:space="preserve">therefore </w:t>
      </w:r>
      <w:r w:rsidR="009330D8" w:rsidRPr="00125666">
        <w:rPr>
          <w:rFonts w:ascii="Times New Roman" w:hAnsi="Times New Roman" w:cs="Times New Roman"/>
        </w:rPr>
        <w:t>conducted a</w:t>
      </w:r>
      <w:r w:rsidRPr="00125666">
        <w:rPr>
          <w:rFonts w:ascii="Times New Roman" w:hAnsi="Times New Roman" w:cs="Times New Roman"/>
        </w:rPr>
        <w:t xml:space="preserve"> comprehensive</w:t>
      </w:r>
      <w:r w:rsidR="00F94E73" w:rsidRPr="00125666">
        <w:rPr>
          <w:rFonts w:ascii="Times New Roman" w:hAnsi="Times New Roman" w:cs="Times New Roman"/>
        </w:rPr>
        <w:t xml:space="preserve"> </w:t>
      </w:r>
      <w:proofErr w:type="spellStart"/>
      <w:r w:rsidRPr="00125666">
        <w:rPr>
          <w:rFonts w:ascii="Times New Roman" w:hAnsi="Times New Roman" w:cs="Times New Roman"/>
        </w:rPr>
        <w:t>metasynthesis</w:t>
      </w:r>
      <w:proofErr w:type="spellEnd"/>
      <w:r w:rsidRPr="00125666">
        <w:rPr>
          <w:rFonts w:ascii="Times New Roman" w:hAnsi="Times New Roman" w:cs="Times New Roman"/>
        </w:rPr>
        <w:t xml:space="preserve"> of qualitative studies </w:t>
      </w:r>
      <w:r w:rsidR="00C61F03" w:rsidRPr="00125666">
        <w:rPr>
          <w:rFonts w:ascii="Times New Roman" w:hAnsi="Times New Roman" w:cs="Times New Roman"/>
        </w:rPr>
        <w:t>to</w:t>
      </w:r>
      <w:r w:rsidRPr="00125666">
        <w:rPr>
          <w:rFonts w:ascii="Times New Roman" w:hAnsi="Times New Roman" w:cs="Times New Roman"/>
        </w:rPr>
        <w:t xml:space="preserve"> address the post</w:t>
      </w:r>
      <w:r w:rsidR="00536023" w:rsidRPr="00125666">
        <w:rPr>
          <w:rFonts w:ascii="Times New Roman" w:hAnsi="Times New Roman" w:cs="Times New Roman"/>
        </w:rPr>
        <w:t>-</w:t>
      </w:r>
      <w:r w:rsidRPr="00125666">
        <w:rPr>
          <w:rFonts w:ascii="Times New Roman" w:hAnsi="Times New Roman" w:cs="Times New Roman"/>
        </w:rPr>
        <w:t xml:space="preserve">diagnosis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experience</w:t>
      </w:r>
      <w:r w:rsidR="009F4F95"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author" : [ { "dropping-particle" : "", "family" : "Rivas", "given" : "Carol", "non-dropping-particle" : "", "parse-names" : false, "suffix" : "" }, { "dropping-particle" : "", "family" : "Matheson", "given" : "Lauren", "non-dropping-particle" : "", "parse-names" : false, "suffix" : "" }, { "dropping-particle" : "", "family" : "Nayoan", "given" : "Johana", "non-dropping-particle" : "", "parse-names" : false, "suffix" : "" }, { "dropping-particle" : "", "family" : "Glaser", "given" : "Adam", "non-dropping-particle" : "", "parse-names" : false, "suffix" : "" }, { "dropping-particle" : "", "family" : "Gavin", "given" : "Anna", "non-dropping-particle" : "", "parse-names" : false, "suffix" : "" }, { "dropping-particle" : "", "family" : "Wright", "given" : "P", "non-dropping-particle" : "", "parse-names" : false, "suffix" : "" }, { "dropping-particle" : "", "family" : "Watson", "given" : "Eila", "non-dropping-particle" : "", "parse-names" : false, "suffix" : "" }, { "dropping-particle" : "", "family" : "Wagland", "given" : "Richard", "non-dropping-particle" : "", "parse-names" : false, "suffix" : "" } ], "container-title" : "In prep", "id" : "ITEM-1", "issued" : { "date-parts" : [ [ "0" ] ] }, "title" : "A metasynthesis on the prostate cancer experience for men with prostate cancer and their partners and carers.", "type" : "article-journal" }, "uris" : [ "http://www.mendeley.com/documents/?uuid=c711af56-2ddf-4800-be2d-fa9ae6250c64" ] } ], "mendeley" : { "formattedCitation" : "[16]", "plainTextFormattedCitation" : "[16]", "previouslyFormattedCitation" : "[16]"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16]</w:t>
      </w:r>
      <w:r w:rsidR="00FE350D" w:rsidRPr="00125666">
        <w:rPr>
          <w:rFonts w:ascii="Times New Roman" w:hAnsi="Times New Roman" w:cs="Times New Roman"/>
        </w:rPr>
        <w:fldChar w:fldCharType="end"/>
      </w:r>
      <w:r w:rsidR="00C61F03" w:rsidRPr="00125666">
        <w:rPr>
          <w:rFonts w:ascii="Times New Roman" w:hAnsi="Times New Roman" w:cs="Times New Roman"/>
        </w:rPr>
        <w:t xml:space="preserve">. </w:t>
      </w:r>
      <w:r w:rsidRPr="00125666">
        <w:rPr>
          <w:rFonts w:ascii="Times New Roman" w:hAnsi="Times New Roman" w:cs="Times New Roman"/>
        </w:rPr>
        <w:t xml:space="preserve"> We made an a priori decision to undertake a </w:t>
      </w:r>
      <w:proofErr w:type="spellStart"/>
      <w:r w:rsidRPr="00125666">
        <w:rPr>
          <w:rFonts w:ascii="Times New Roman" w:hAnsi="Times New Roman" w:cs="Times New Roman"/>
        </w:rPr>
        <w:t>subsynthesis</w:t>
      </w:r>
      <w:proofErr w:type="spellEnd"/>
      <w:r w:rsidRPr="00125666">
        <w:rPr>
          <w:rFonts w:ascii="Times New Roman" w:hAnsi="Times New Roman" w:cs="Times New Roman"/>
        </w:rPr>
        <w:t xml:space="preserve">, presented here, </w:t>
      </w:r>
      <w:r w:rsidR="00F94E73" w:rsidRPr="00125666">
        <w:rPr>
          <w:rFonts w:ascii="Times New Roman" w:hAnsi="Times New Roman" w:cs="Times New Roman"/>
        </w:rPr>
        <w:t xml:space="preserve">on </w:t>
      </w:r>
      <w:r w:rsidRPr="00125666">
        <w:rPr>
          <w:rFonts w:ascii="Times New Roman" w:hAnsi="Times New Roman" w:cs="Times New Roman"/>
        </w:rPr>
        <w:t xml:space="preserve">the post-diagnosis impact of </w:t>
      </w:r>
      <w:proofErr w:type="spellStart"/>
      <w:r w:rsidR="00F23251" w:rsidRPr="00125666">
        <w:rPr>
          <w:rFonts w:ascii="Times New Roman" w:hAnsi="Times New Roman" w:cs="Times New Roman"/>
        </w:rPr>
        <w:t>PCa</w:t>
      </w:r>
      <w:proofErr w:type="spellEnd"/>
      <w:r w:rsidRPr="00125666">
        <w:rPr>
          <w:rFonts w:ascii="Times New Roman" w:hAnsi="Times New Roman" w:cs="Times New Roman"/>
        </w:rPr>
        <w:t xml:space="preserve"> on couples.  To the best of our knowledge no previous </w:t>
      </w:r>
      <w:r w:rsidR="00D330C7" w:rsidRPr="00125666">
        <w:rPr>
          <w:rFonts w:ascii="Times New Roman" w:hAnsi="Times New Roman" w:cs="Times New Roman"/>
        </w:rPr>
        <w:t xml:space="preserve">systematic </w:t>
      </w:r>
      <w:r w:rsidR="00F94E73" w:rsidRPr="00125666">
        <w:rPr>
          <w:rFonts w:ascii="Times New Roman" w:hAnsi="Times New Roman" w:cs="Times New Roman"/>
        </w:rPr>
        <w:t xml:space="preserve">qualitative review has addressed </w:t>
      </w:r>
      <w:r w:rsidR="00C61F03" w:rsidRPr="00125666">
        <w:rPr>
          <w:rFonts w:ascii="Times New Roman" w:hAnsi="Times New Roman" w:cs="Times New Roman"/>
        </w:rPr>
        <w:t>this topic.</w:t>
      </w:r>
      <w:r w:rsidR="00D330C7" w:rsidRPr="00125666">
        <w:rPr>
          <w:rFonts w:ascii="Times New Roman" w:hAnsi="Times New Roman" w:cs="Times New Roman"/>
        </w:rPr>
        <w:t xml:space="preserve"> </w:t>
      </w:r>
      <w:proofErr w:type="spellStart"/>
      <w:r w:rsidR="008B148D" w:rsidRPr="00125666">
        <w:rPr>
          <w:rFonts w:ascii="Times New Roman" w:hAnsi="Times New Roman" w:cs="Times New Roman"/>
        </w:rPr>
        <w:t>Schumm</w:t>
      </w:r>
      <w:proofErr w:type="spellEnd"/>
      <w:r w:rsidR="008B148D" w:rsidRPr="00125666">
        <w:rPr>
          <w:rFonts w:ascii="Times New Roman" w:hAnsi="Times New Roman" w:cs="Times New Roman"/>
        </w:rPr>
        <w:t xml:space="preserve"> et al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DOI" : "10.1111/j.1369-7625.2010.00624.x", "ISBN" : "1369-7625 (Electronic)\\r1369-6513 (Linking)", "ISSN" : "13696513", "PMID" : "20860778", "abstract" : "BACKGROUND: Current orthodoxy suggests that patients need to be provided with full information about their care and that treatment options should be discussed with patients and family members. This imperative is especially challenging when there is a lack of consensus about treatment effectiveness and equivocacy over different types of interventions. In the case of prostate cancer, evidence is contested as to the efficacy of different treatments. Thus, involving patients and their family members in treatment choices is complex and little is known about how patients and their partners process these decisions when there is uncertainty about different outcomes. This paper has reviewed the literature on the way couples approach such decision making in relation to treatment for prostate cancer.\\n\\nOBJECTIVE: A meta-ethnographic synthesis of published qualitative papers that focused on the influences on patients', and their partners' treatment decision making for prostate cancer, was conducted in order to identify and understand barriers and facilitators which impact on this process.\\n\\nRESULTS: Our synthesis indicates that the couples' relationship 'dynamic' provides a contextual background against which treatment decisions are negotiated and made.\\n\\nDISCUSSION AND CONCLUSIONS: We propose that the findings from this synthesis can enhance the potential for shared decision making for patients, and their partners, when facing a treatment decision for prostate cancer. By understanding the couples' relationship dynamic pre-diagnosis, clinicians may be able to tailor the communication and information provision to both patients and their partners, providing a personalized approach to treatment decision making.", "author" : [ { "dropping-particle" : "", "family" : "Schumm", "given" : "Kate", "non-dropping-particle" : "", "parse-names" : false, "suffix" : "" }, { "dropping-particle" : "", "family" : "Skea", "given" : "Zoe", "non-dropping-particle" : "", "parse-names" : false, "suffix" : "" }, { "dropping-particle" : "", "family" : "McKee", "given" : "Lorna", "non-dropping-particle" : "", "parse-names" : false, "suffix" : "" }, { "dropping-particle" : "", "family" : "N'Dow", "given" : "James", "non-dropping-particle" : "", "parse-names" : false, "suffix" : "" } ], "container-title" : "Health Expectations", "id" : "ITEM-1", "issue" : "4", "issued" : { "date-parts" : [ [ "2010" ] ] }, "page" : "335-349", "title" : "'They're doing surgery on two people': A meta-ethnography of the influences on couples' treatment decision making for prostate cancer", "type" : "article-journal", "volume" : "13" }, "uris" : [ "http://www.mendeley.com/documents/?uuid=f0004729-4113-4537-b441-a4101d872cff" ] } ], "mendeley" : { "formattedCitation" : "[17]", "plainTextFormattedCitation" : "[17]", "previouslyFormattedCitation" : "[17]"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17]</w:t>
      </w:r>
      <w:r w:rsidR="00FE350D" w:rsidRPr="00125666">
        <w:rPr>
          <w:rFonts w:ascii="Times New Roman" w:hAnsi="Times New Roman" w:cs="Times New Roman"/>
        </w:rPr>
        <w:fldChar w:fldCharType="end"/>
      </w:r>
      <w:r w:rsidR="00F23251" w:rsidRPr="00125666">
        <w:rPr>
          <w:rFonts w:ascii="Times New Roman" w:hAnsi="Times New Roman" w:cs="Times New Roman"/>
        </w:rPr>
        <w:t xml:space="preserve"> </w:t>
      </w:r>
      <w:r w:rsidR="008B148D" w:rsidRPr="00125666">
        <w:rPr>
          <w:rFonts w:ascii="Times New Roman" w:hAnsi="Times New Roman" w:cs="Times New Roman"/>
        </w:rPr>
        <w:t xml:space="preserve">have </w:t>
      </w:r>
      <w:r w:rsidR="00F94E73" w:rsidRPr="00125666">
        <w:rPr>
          <w:rFonts w:ascii="Times New Roman" w:hAnsi="Times New Roman" w:cs="Times New Roman"/>
        </w:rPr>
        <w:t xml:space="preserve">previously </w:t>
      </w:r>
      <w:r w:rsidR="008B148D" w:rsidRPr="00125666">
        <w:rPr>
          <w:rFonts w:ascii="Times New Roman" w:hAnsi="Times New Roman" w:cs="Times New Roman"/>
        </w:rPr>
        <w:t>conducted</w:t>
      </w:r>
      <w:r w:rsidR="00C61F03" w:rsidRPr="00125666">
        <w:rPr>
          <w:rFonts w:ascii="Times New Roman" w:hAnsi="Times New Roman" w:cs="Times New Roman"/>
        </w:rPr>
        <w:t xml:space="preserve"> an evidence synthesis which</w:t>
      </w:r>
      <w:r w:rsidR="008B148D" w:rsidRPr="00125666">
        <w:rPr>
          <w:rFonts w:ascii="Times New Roman" w:hAnsi="Times New Roman" w:cs="Times New Roman"/>
        </w:rPr>
        <w:t xml:space="preserve"> focussed on the barriers and facilitators that influenced the patients’ and their partners’ treatment decision making for </w:t>
      </w:r>
      <w:proofErr w:type="spellStart"/>
      <w:r w:rsidR="008B148D" w:rsidRPr="00125666">
        <w:rPr>
          <w:rFonts w:ascii="Times New Roman" w:hAnsi="Times New Roman" w:cs="Times New Roman"/>
        </w:rPr>
        <w:t>PCa</w:t>
      </w:r>
      <w:proofErr w:type="spellEnd"/>
      <w:r w:rsidRPr="00125666">
        <w:rPr>
          <w:rFonts w:ascii="Times New Roman" w:hAnsi="Times New Roman" w:cs="Times New Roman"/>
        </w:rPr>
        <w:t xml:space="preserve"> and two additional reviews have focussed </w:t>
      </w:r>
      <w:r w:rsidR="00C61F03" w:rsidRPr="00125666">
        <w:rPr>
          <w:rFonts w:ascii="Times New Roman" w:hAnsi="Times New Roman" w:cs="Times New Roman"/>
        </w:rPr>
        <w:t xml:space="preserve">specifically </w:t>
      </w:r>
      <w:r w:rsidRPr="00125666">
        <w:rPr>
          <w:rFonts w:ascii="Times New Roman" w:hAnsi="Times New Roman" w:cs="Times New Roman"/>
        </w:rPr>
        <w:t>on sexual adaptation following diagnosis and treatment</w:t>
      </w:r>
      <w:r w:rsidR="00FA38A7"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author" : [ { "dropping-particle" : "", "family" : "Benoot", "given" : "C", "non-dropping-particle" : "", "parse-names" : false, "suffix" : "" }, { "dropping-particle" : "", "family" : "Saelaert", "given" : "M", "non-dropping-particle" : "", "parse-names" : false, "suffix" : "" }, { "dropping-particle" : "", "family" : "Hannes", "given" : "K", "non-dropping-particle" : "", "parse-names" : false, "suffix" : "" }, { "dropping-particle" : "", "family" : "Bilsen", "given" : "J", "non-dropping-particle" : "", "parse-names" : false, "suffix" : "" } ], "container-title" : "Arch Sx Behav", "id" : "ITEM-1", "issued" : { "date-parts" : [ [ "2016" ] ] }, "page" : "1-25", "title" : "The sexual adjustment process of cancer patients and their partners: A qualitative evidence synthesis.", "type" : "article-journal" }, "uris" : [ "http://www.mendeley.com/documents/?uuid=b459c759-6c6d-3e46-b05e-c930a648e764" ] }, { "id" : "ITEM-2", "itemData" : { "DOI" : "10.1016/j.socscimed.2016.07.001", "ISSN" : "02779536", "PMID" : "27421074", "abstract" : "RATIONALE Prostate cancer is a leading cause of cancer in men, affecting one in eight. An ageing population coupled with increased testing indicates that the incidence of early-stage prostate cancer is rising rapidly. Treatments are effective, but all can result in chronic sexual side effects and impact on the psychological, emotional and relational components of sexual functioning. Whilst the physical consequences of treatment are well documented, we lack a comprehensive picture of the effects of localised prostate cancer treatment on men's experience of sexual intimacy and how this may affect survivorship and recovery. OBJECTIVE This study synthesises the qualitative literature related to men's experience of sexual intimacy in the context of localised prostate cancer. METHODS A systematic search strategy identified 12 studies, which were assessed using a modified version of the Critical Appraisal Skills Programme. Using Noblit and Hare's (1988) approach, a meta-synthesis was conducted. RESULTS Findings are organised within four inter-related themes that form the basis of a new conceptual explanatory model: (i) Loss and grief: Destroyed intimacy; (ii) Going through the motions: Artificial intimacy; (iii) Fear of failure: Avoiding intimacy and (iv) Breaking barriers: Constructing an alternative intimacy. CONCLUSION The LMAC (Loss, Motions, Avoidance and Construction) model provides a new way of conceptualising sexual recovery following prostate cancer treatment and opportunities for health care professionals to support men and their partners.", "author" : [ { "dropping-particle" : "", "family" : "Tucker", "given" : "Samantha R.", "non-dropping-particle" : "", "parse-names" : false, "suffix" : "" }, { "dropping-particle" : "", "family" : "Speer", "given" : "Susan A.", "non-dropping-particle" : "", "parse-names" : false, "suffix" : "" }, { "dropping-particle" : "", "family" : "Peters", "given" : "Sarah", "non-dropping-particle" : "", "parse-names" : false, "suffix" : "" } ], "container-title" : "Social Science &amp; Medicine", "id" : "ITEM-2", "issued" : { "date-parts" : [ [ "2016", "8" ] ] }, "page" : "80-88", "title" : "Development of an explanatory model of sexual intimacy following treatment for localised prostate cancer: A systematic review and meta-synthesis of qualitative evidence", "type" : "article-journal", "volume" : "163" }, "uris" : [ "http://www.mendeley.com/documents/?uuid=822047c1-499c-32e6-ac23-81f248b06df2" ] } ], "mendeley" : { "formattedCitation" : "[18, 19]", "plainTextFormattedCitation" : "[18, 19]", "previouslyFormattedCitation" : "[18, 19]"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18, 19]</w:t>
      </w:r>
      <w:r w:rsidR="00FE350D" w:rsidRPr="00125666">
        <w:rPr>
          <w:rFonts w:ascii="Times New Roman" w:hAnsi="Times New Roman" w:cs="Times New Roman"/>
        </w:rPr>
        <w:fldChar w:fldCharType="end"/>
      </w:r>
      <w:r w:rsidR="008B148D" w:rsidRPr="00125666">
        <w:rPr>
          <w:rFonts w:ascii="Times New Roman" w:hAnsi="Times New Roman" w:cs="Times New Roman"/>
        </w:rPr>
        <w:t xml:space="preserve">. </w:t>
      </w:r>
      <w:r w:rsidR="00F94E73" w:rsidRPr="00125666">
        <w:rPr>
          <w:rFonts w:ascii="Times New Roman" w:hAnsi="Times New Roman" w:cs="Times New Roman"/>
        </w:rPr>
        <w:t>The aims of our synthesis are broader</w:t>
      </w:r>
      <w:r w:rsidR="00536023" w:rsidRPr="00125666">
        <w:rPr>
          <w:rFonts w:ascii="Times New Roman" w:hAnsi="Times New Roman" w:cs="Times New Roman"/>
        </w:rPr>
        <w:t>,</w:t>
      </w:r>
      <w:r w:rsidR="00F94E73" w:rsidRPr="00125666">
        <w:rPr>
          <w:rFonts w:ascii="Times New Roman" w:hAnsi="Times New Roman" w:cs="Times New Roman"/>
        </w:rPr>
        <w:t xml:space="preserve"> and we seek to build upon collective knowledge of the impact of </w:t>
      </w:r>
      <w:proofErr w:type="spellStart"/>
      <w:r w:rsidR="00F94E73" w:rsidRPr="00125666">
        <w:rPr>
          <w:rFonts w:ascii="Times New Roman" w:hAnsi="Times New Roman" w:cs="Times New Roman"/>
        </w:rPr>
        <w:t>PCa</w:t>
      </w:r>
      <w:proofErr w:type="spellEnd"/>
      <w:r w:rsidR="00F94E73" w:rsidRPr="00125666">
        <w:rPr>
          <w:rFonts w:ascii="Times New Roman" w:hAnsi="Times New Roman" w:cs="Times New Roman"/>
        </w:rPr>
        <w:t xml:space="preserve"> on couples</w:t>
      </w:r>
      <w:r w:rsidR="009330D8" w:rsidRPr="00125666">
        <w:rPr>
          <w:rFonts w:ascii="Times New Roman" w:hAnsi="Times New Roman" w:cs="Times New Roman"/>
        </w:rPr>
        <w:t xml:space="preserve"> including the relational impact and managing treatment side effects</w:t>
      </w:r>
      <w:r w:rsidR="00F94E73" w:rsidRPr="00125666">
        <w:rPr>
          <w:rFonts w:ascii="Times New Roman" w:hAnsi="Times New Roman" w:cs="Times New Roman"/>
        </w:rPr>
        <w:t xml:space="preserve">, </w:t>
      </w:r>
      <w:r w:rsidR="009330D8" w:rsidRPr="00125666">
        <w:rPr>
          <w:rFonts w:ascii="Times New Roman" w:hAnsi="Times New Roman" w:cs="Times New Roman"/>
        </w:rPr>
        <w:t xml:space="preserve">in order to </w:t>
      </w:r>
      <w:r w:rsidR="00F94E73" w:rsidRPr="00125666">
        <w:rPr>
          <w:rFonts w:ascii="Times New Roman" w:hAnsi="Times New Roman" w:cs="Times New Roman"/>
        </w:rPr>
        <w:t>identify relevant clinical implications and future research priorities</w:t>
      </w:r>
      <w:r w:rsidR="00D330C7" w:rsidRPr="00125666">
        <w:rPr>
          <w:rFonts w:ascii="Times New Roman" w:hAnsi="Times New Roman" w:cs="Times New Roman"/>
        </w:rPr>
        <w:t>.</w:t>
      </w:r>
    </w:p>
    <w:p w14:paraId="0D77C2D6" w14:textId="77777777" w:rsidR="008A6734" w:rsidRPr="00125666" w:rsidRDefault="008A6734" w:rsidP="00C429B3">
      <w:pPr>
        <w:tabs>
          <w:tab w:val="left" w:pos="-720"/>
          <w:tab w:val="left" w:pos="432"/>
          <w:tab w:val="left" w:pos="5040"/>
          <w:tab w:val="left" w:pos="6480"/>
        </w:tabs>
        <w:spacing w:after="0"/>
        <w:rPr>
          <w:rFonts w:ascii="Times New Roman" w:hAnsi="Times New Roman" w:cs="Times New Roman"/>
          <w:b/>
        </w:rPr>
      </w:pPr>
      <w:r w:rsidRPr="00125666">
        <w:rPr>
          <w:rFonts w:ascii="Times New Roman" w:hAnsi="Times New Roman" w:cs="Times New Roman"/>
          <w:b/>
        </w:rPr>
        <w:t>Methods</w:t>
      </w:r>
    </w:p>
    <w:p w14:paraId="5C95A4F8" w14:textId="5B9E8A27" w:rsidR="008A6734" w:rsidRPr="00125666" w:rsidRDefault="00140A96" w:rsidP="00C429B3">
      <w:pPr>
        <w:tabs>
          <w:tab w:val="left" w:pos="-720"/>
          <w:tab w:val="left" w:pos="432"/>
          <w:tab w:val="left" w:pos="5040"/>
          <w:tab w:val="left" w:pos="6480"/>
        </w:tabs>
        <w:spacing w:after="0"/>
        <w:rPr>
          <w:rFonts w:ascii="Times New Roman" w:hAnsi="Times New Roman" w:cs="Times New Roman"/>
        </w:rPr>
      </w:pPr>
      <w:r w:rsidRPr="00125666">
        <w:rPr>
          <w:rFonts w:ascii="Times New Roman" w:hAnsi="Times New Roman" w:cs="Times New Roman"/>
        </w:rPr>
        <w:t xml:space="preserve">Full methods of the </w:t>
      </w:r>
      <w:r w:rsidR="00926404" w:rsidRPr="00125666">
        <w:rPr>
          <w:rFonts w:ascii="Times New Roman" w:hAnsi="Times New Roman" w:cs="Times New Roman"/>
        </w:rPr>
        <w:t>overarching</w:t>
      </w:r>
      <w:r w:rsidRPr="00125666">
        <w:rPr>
          <w:rFonts w:ascii="Times New Roman" w:hAnsi="Times New Roman" w:cs="Times New Roman"/>
        </w:rPr>
        <w:t xml:space="preserve"> </w:t>
      </w:r>
      <w:proofErr w:type="spellStart"/>
      <w:r w:rsidRPr="00125666">
        <w:rPr>
          <w:rFonts w:ascii="Times New Roman" w:hAnsi="Times New Roman" w:cs="Times New Roman"/>
        </w:rPr>
        <w:t>metasynthesis</w:t>
      </w:r>
      <w:proofErr w:type="spellEnd"/>
      <w:r w:rsidRPr="00125666">
        <w:rPr>
          <w:rFonts w:ascii="Times New Roman" w:hAnsi="Times New Roman" w:cs="Times New Roman"/>
        </w:rPr>
        <w:t xml:space="preserve"> are detailed elsewhere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DOI" : "10.1111/ecc.12286", "author" : [ { "dropping-particle" : "", "family" : "Rivas", "given" : "C", "non-dropping-particle" : "", "parse-names" : false, "suffix" : "" }, { "dropping-particle" : "", "family" : "Matheson", "given" : "L", "non-dropping-particle" : "", "parse-names" : false, "suffix" : "" }, { "dropping-particle" : "", "family" : "Wagland", "given" : "R", "non-dropping-particle" : "", "parse-names" : false, "suffix" : "" }, { "dropping-particle" : "", "family" : "Corner", "given" : "J", "non-dropping-particle" : "", "parse-names" : false, "suffix" : "" }, { "dropping-particle" : "", "family" : "Wright", "given" : "P", "non-dropping-particle" : "", "parse-names" : false, "suffix" : "" }, { "dropping-particle" : "", "family" : "Gavin", "given" : "A", "non-dropping-particle" : "", "parse-names" : false, "suffix" : "" } ], "container-title" : "PROSPERO International Prospective Register of Systematic Reviews", "id" : "ITEM-1", "issued" : { "date-parts" : [ [ "2015" ] ] }, "title" : "Exploring the quality of life and wellbeing of men with prostate cancer and their partners or carers, and related care needs and gaps in service: protocol for qualitative meta-synthesis", "type" : "article-journal" }, "uris" : [ "http://www.mendeley.com/documents/?uuid=238c5c43-d4d7-3db4-a74f-bbb8ef50cf84" ] } ], "mendeley" : { "formattedCitation" : "[20]", "plainTextFormattedCitation" : "[20]", "previouslyFormattedCitation" : "[20]"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20]</w:t>
      </w:r>
      <w:r w:rsidR="00FE350D" w:rsidRPr="00125666">
        <w:rPr>
          <w:rFonts w:ascii="Times New Roman" w:hAnsi="Times New Roman" w:cs="Times New Roman"/>
        </w:rPr>
        <w:fldChar w:fldCharType="end"/>
      </w:r>
      <w:r w:rsidRPr="00125666">
        <w:rPr>
          <w:rFonts w:ascii="Times New Roman" w:hAnsi="Times New Roman" w:cs="Times New Roman"/>
        </w:rPr>
        <w:t xml:space="preserve">. Herein we report on methods applicable to the couples’ sub-synthesis. </w:t>
      </w:r>
      <w:r w:rsidR="00DD341E" w:rsidRPr="00125666">
        <w:rPr>
          <w:rFonts w:ascii="Times New Roman" w:hAnsi="Times New Roman" w:cs="Times New Roman"/>
        </w:rPr>
        <w:t>The term ‘</w:t>
      </w:r>
      <w:r w:rsidR="00926404" w:rsidRPr="00125666">
        <w:rPr>
          <w:rFonts w:ascii="Times New Roman" w:hAnsi="Times New Roman" w:cs="Times New Roman"/>
        </w:rPr>
        <w:t>overarching</w:t>
      </w:r>
      <w:r w:rsidR="00DD341E" w:rsidRPr="00125666">
        <w:rPr>
          <w:rFonts w:ascii="Times New Roman" w:hAnsi="Times New Roman" w:cs="Times New Roman"/>
        </w:rPr>
        <w:t xml:space="preserve"> </w:t>
      </w:r>
      <w:proofErr w:type="spellStart"/>
      <w:r w:rsidR="009C6BC3" w:rsidRPr="00125666">
        <w:rPr>
          <w:rFonts w:ascii="Times New Roman" w:hAnsi="Times New Roman" w:cs="Times New Roman"/>
        </w:rPr>
        <w:t>meta</w:t>
      </w:r>
      <w:r w:rsidR="00DD341E" w:rsidRPr="00125666">
        <w:rPr>
          <w:rFonts w:ascii="Times New Roman" w:hAnsi="Times New Roman" w:cs="Times New Roman"/>
        </w:rPr>
        <w:t>synthesis</w:t>
      </w:r>
      <w:proofErr w:type="spellEnd"/>
      <w:r w:rsidR="00DD341E" w:rsidRPr="00125666">
        <w:rPr>
          <w:rFonts w:ascii="Times New Roman" w:hAnsi="Times New Roman" w:cs="Times New Roman"/>
        </w:rPr>
        <w:t>’</w:t>
      </w:r>
      <w:r w:rsidR="00C92C4B" w:rsidRPr="00125666">
        <w:rPr>
          <w:rFonts w:ascii="Times New Roman" w:hAnsi="Times New Roman" w:cs="Times New Roman"/>
        </w:rPr>
        <w:t xml:space="preserve"> </w:t>
      </w:r>
      <w:r w:rsidR="00995C38" w:rsidRPr="00125666">
        <w:rPr>
          <w:rFonts w:ascii="Times New Roman" w:hAnsi="Times New Roman" w:cs="Times New Roman"/>
        </w:rPr>
        <w:t>pertain</w:t>
      </w:r>
      <w:r w:rsidR="003C774D" w:rsidRPr="00125666">
        <w:rPr>
          <w:rFonts w:ascii="Times New Roman" w:hAnsi="Times New Roman" w:cs="Times New Roman"/>
        </w:rPr>
        <w:t>s</w:t>
      </w:r>
      <w:r w:rsidR="00995C38" w:rsidRPr="00125666">
        <w:rPr>
          <w:rFonts w:ascii="Times New Roman" w:hAnsi="Times New Roman" w:cs="Times New Roman"/>
        </w:rPr>
        <w:t xml:space="preserve"> to </w:t>
      </w:r>
      <w:r w:rsidR="00B31E9A" w:rsidRPr="00125666">
        <w:rPr>
          <w:rFonts w:ascii="Times New Roman" w:hAnsi="Times New Roman" w:cs="Times New Roman"/>
        </w:rPr>
        <w:t xml:space="preserve">the synthesis of </w:t>
      </w:r>
      <w:r w:rsidR="00995C38" w:rsidRPr="00125666">
        <w:rPr>
          <w:rFonts w:ascii="Times New Roman" w:hAnsi="Times New Roman" w:cs="Times New Roman"/>
        </w:rPr>
        <w:t>studies</w:t>
      </w:r>
      <w:r w:rsidR="00BE06B6" w:rsidRPr="00125666">
        <w:rPr>
          <w:rFonts w:ascii="Times New Roman" w:hAnsi="Times New Roman" w:cs="Times New Roman"/>
        </w:rPr>
        <w:t xml:space="preserve"> with themes relevant to heterosexual men from non-minority groups who have partners, </w:t>
      </w:r>
      <w:r w:rsidR="00D328D3" w:rsidRPr="00125666">
        <w:rPr>
          <w:rFonts w:ascii="Times New Roman" w:hAnsi="Times New Roman" w:cs="Times New Roman"/>
        </w:rPr>
        <w:t xml:space="preserve">as the most typical profile of men with </w:t>
      </w:r>
      <w:proofErr w:type="spellStart"/>
      <w:r w:rsidR="00D328D3" w:rsidRPr="00125666">
        <w:rPr>
          <w:rFonts w:ascii="Times New Roman" w:hAnsi="Times New Roman" w:cs="Times New Roman"/>
        </w:rPr>
        <w:t>PCa</w:t>
      </w:r>
      <w:proofErr w:type="spellEnd"/>
      <w:r w:rsidR="00995C38" w:rsidRPr="00125666">
        <w:rPr>
          <w:rFonts w:ascii="Times New Roman" w:hAnsi="Times New Roman" w:cs="Times New Roman"/>
        </w:rPr>
        <w:t xml:space="preserve">. </w:t>
      </w:r>
      <w:r w:rsidR="00926404" w:rsidRPr="00125666">
        <w:rPr>
          <w:rFonts w:ascii="Times New Roman" w:hAnsi="Times New Roman" w:cs="Times New Roman"/>
        </w:rPr>
        <w:t xml:space="preserve">  </w:t>
      </w:r>
    </w:p>
    <w:p w14:paraId="6D2DE79E" w14:textId="77777777" w:rsidR="00745A99" w:rsidRPr="00125666" w:rsidRDefault="00745A99" w:rsidP="00C429B3">
      <w:pPr>
        <w:pStyle w:val="Default"/>
        <w:spacing w:line="276" w:lineRule="auto"/>
        <w:rPr>
          <w:b/>
          <w:i/>
          <w:color w:val="auto"/>
          <w:sz w:val="22"/>
          <w:szCs w:val="22"/>
        </w:rPr>
      </w:pPr>
    </w:p>
    <w:p w14:paraId="2D386760" w14:textId="45F54391" w:rsidR="00155182" w:rsidRPr="00125666" w:rsidRDefault="001F6AFB" w:rsidP="00C429B3">
      <w:pPr>
        <w:pStyle w:val="Default"/>
        <w:spacing w:line="276" w:lineRule="auto"/>
        <w:rPr>
          <w:b/>
          <w:i/>
          <w:color w:val="auto"/>
          <w:sz w:val="22"/>
          <w:szCs w:val="22"/>
        </w:rPr>
      </w:pPr>
      <w:r w:rsidRPr="00125666">
        <w:rPr>
          <w:b/>
          <w:i/>
          <w:color w:val="auto"/>
          <w:sz w:val="22"/>
          <w:szCs w:val="22"/>
        </w:rPr>
        <w:t>Searches</w:t>
      </w:r>
    </w:p>
    <w:p w14:paraId="67E28B64" w14:textId="465321DE" w:rsidR="00EA6DAA" w:rsidRPr="00125666" w:rsidRDefault="00DE1275" w:rsidP="00C429B3">
      <w:pPr>
        <w:autoSpaceDE w:val="0"/>
        <w:autoSpaceDN w:val="0"/>
        <w:adjustRightInd w:val="0"/>
        <w:spacing w:after="0"/>
        <w:rPr>
          <w:rFonts w:ascii="Times New Roman" w:hAnsi="Times New Roman" w:cs="Times New Roman"/>
        </w:rPr>
      </w:pPr>
      <w:r w:rsidRPr="00125666">
        <w:rPr>
          <w:rFonts w:ascii="Times New Roman" w:hAnsi="Times New Roman" w:cs="Times New Roman"/>
        </w:rPr>
        <w:t>T</w:t>
      </w:r>
      <w:r w:rsidR="004E6EB2" w:rsidRPr="00125666">
        <w:rPr>
          <w:rFonts w:ascii="Times New Roman" w:hAnsi="Times New Roman" w:cs="Times New Roman"/>
        </w:rPr>
        <w:t>he</w:t>
      </w:r>
      <w:r w:rsidR="006551F9" w:rsidRPr="00125666">
        <w:rPr>
          <w:rFonts w:ascii="Times New Roman" w:hAnsi="Times New Roman" w:cs="Times New Roman"/>
        </w:rPr>
        <w:t xml:space="preserve"> </w:t>
      </w:r>
      <w:r w:rsidRPr="00125666">
        <w:rPr>
          <w:rFonts w:ascii="Times New Roman" w:hAnsi="Times New Roman" w:cs="Times New Roman"/>
        </w:rPr>
        <w:t>search for the</w:t>
      </w:r>
      <w:r w:rsidR="00F05726" w:rsidRPr="00125666">
        <w:rPr>
          <w:rFonts w:ascii="Times New Roman" w:hAnsi="Times New Roman" w:cs="Times New Roman"/>
        </w:rPr>
        <w:t xml:space="preserve"> overarching </w:t>
      </w:r>
      <w:r w:rsidR="00F13FF6" w:rsidRPr="00125666">
        <w:rPr>
          <w:rFonts w:ascii="Times New Roman" w:hAnsi="Times New Roman" w:cs="Times New Roman"/>
        </w:rPr>
        <w:t xml:space="preserve"> </w:t>
      </w:r>
      <w:proofErr w:type="spellStart"/>
      <w:r w:rsidR="00F13FF6" w:rsidRPr="00125666">
        <w:rPr>
          <w:rFonts w:ascii="Times New Roman" w:hAnsi="Times New Roman" w:cs="Times New Roman"/>
        </w:rPr>
        <w:t>metasynthesis</w:t>
      </w:r>
      <w:proofErr w:type="spellEnd"/>
      <w:r w:rsidR="00F13FF6" w:rsidRPr="00125666">
        <w:rPr>
          <w:rFonts w:ascii="Times New Roman" w:hAnsi="Times New Roman" w:cs="Times New Roman"/>
        </w:rPr>
        <w:t xml:space="preserve"> </w:t>
      </w:r>
      <w:r w:rsidRPr="00125666">
        <w:rPr>
          <w:rFonts w:ascii="Times New Roman" w:hAnsi="Times New Roman" w:cs="Times New Roman"/>
        </w:rPr>
        <w:t>encompassed the inclus</w:t>
      </w:r>
      <w:r w:rsidR="00A27DD2" w:rsidRPr="00125666">
        <w:rPr>
          <w:rFonts w:ascii="Times New Roman" w:hAnsi="Times New Roman" w:cs="Times New Roman"/>
        </w:rPr>
        <w:t xml:space="preserve">ion criteria for this </w:t>
      </w:r>
      <w:proofErr w:type="spellStart"/>
      <w:r w:rsidR="00A27DD2" w:rsidRPr="00125666">
        <w:rPr>
          <w:rFonts w:ascii="Times New Roman" w:hAnsi="Times New Roman" w:cs="Times New Roman"/>
        </w:rPr>
        <w:t>subsynthesis</w:t>
      </w:r>
      <w:proofErr w:type="spellEnd"/>
      <w:r w:rsidRPr="00125666">
        <w:rPr>
          <w:rFonts w:ascii="Times New Roman" w:hAnsi="Times New Roman" w:cs="Times New Roman"/>
        </w:rPr>
        <w:t xml:space="preserve"> for efficiency</w:t>
      </w:r>
      <w:r w:rsidR="00B31E9A" w:rsidRPr="00125666">
        <w:rPr>
          <w:rFonts w:ascii="Times New Roman" w:hAnsi="Times New Roman" w:cs="Times New Roman"/>
        </w:rPr>
        <w:t xml:space="preserve"> (Box 1)</w:t>
      </w:r>
      <w:r w:rsidRPr="00125666">
        <w:rPr>
          <w:rFonts w:ascii="Times New Roman" w:hAnsi="Times New Roman" w:cs="Times New Roman"/>
        </w:rPr>
        <w:t>, with papers subsequently allocated to the different analyses</w:t>
      </w:r>
      <w:r w:rsidR="00C02854"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author" : [ { "dropping-particle" : "", "family" : "Rivas", "given" : "Carol", "non-dropping-particle" : "", "parse-names" : false, "suffix" : "" }, { "dropping-particle" : "", "family" : "Matheson", "given" : "Lauren", "non-dropping-particle" : "", "parse-names" : false, "suffix" : "" }, { "dropping-particle" : "", "family" : "Nayoan", "given" : "Johana", "non-dropping-particle" : "", "parse-names" : false, "suffix" : "" }, { "dropping-particle" : "", "family" : "Glaser", "given" : "Adam", "non-dropping-particle" : "", "parse-names" : false, "suffix" : "" }, { "dropping-particle" : "", "family" : "Gavin", "given" : "Anna", "non-dropping-particle" : "", "parse-names" : false, "suffix" : "" }, { "dropping-particle" : "", "family" : "Wright", "given" : "P", "non-dropping-particle" : "", "parse-names" : false, "suffix" : "" }, { "dropping-particle" : "", "family" : "Watson", "given" : "Eila", "non-dropping-particle" : "", "parse-names" : false, "suffix" : "" }, { "dropping-particle" : "", "family" : "Wagland", "given" : "Richard", "non-dropping-particle" : "", "parse-names" : false, "suffix" : "" } ], "container-title" : "In prep", "id" : "ITEM-1", "issued" : { "date-parts" : [ [ "0" ] ] }, "title" : "A metasynthesis on the prostate cancer experience for men with prostate cancer and their partners and carers.", "type" : "article-journal" }, "uris" : [ "http://www.mendeley.com/documents/?uuid=57fb3573-3284-4ff2-9fa0-d45127bc72c7", "http://www.mendeley.com/documents/?uuid=c711af56-2ddf-4800-be2d-fa9ae6250c64" ] } ], "mendeley" : { "formattedCitation" : "[16]", "plainTextFormattedCitation" : "[16]", "previouslyFormattedCitation" : "[16]"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16]</w:t>
      </w:r>
      <w:r w:rsidR="00FE350D" w:rsidRPr="00125666">
        <w:rPr>
          <w:rFonts w:ascii="Times New Roman" w:hAnsi="Times New Roman" w:cs="Times New Roman"/>
        </w:rPr>
        <w:fldChar w:fldCharType="end"/>
      </w:r>
      <w:r w:rsidRPr="00125666">
        <w:rPr>
          <w:rFonts w:ascii="Times New Roman" w:hAnsi="Times New Roman" w:cs="Times New Roman"/>
        </w:rPr>
        <w:t xml:space="preserve">.  A </w:t>
      </w:r>
      <w:r w:rsidR="00EA6DAA" w:rsidRPr="00125666">
        <w:rPr>
          <w:rFonts w:ascii="Times New Roman" w:hAnsi="Times New Roman" w:cs="Times New Roman"/>
        </w:rPr>
        <w:t>search</w:t>
      </w:r>
      <w:r w:rsidR="004E6EB2" w:rsidRPr="00125666">
        <w:rPr>
          <w:rFonts w:ascii="Times New Roman" w:hAnsi="Times New Roman" w:cs="Times New Roman"/>
        </w:rPr>
        <w:t xml:space="preserve"> was conducted</w:t>
      </w:r>
      <w:r w:rsidR="00EA6DAA" w:rsidRPr="00125666">
        <w:rPr>
          <w:rFonts w:ascii="Times New Roman" w:hAnsi="Times New Roman" w:cs="Times New Roman"/>
        </w:rPr>
        <w:t xml:space="preserve"> of seven electronic medical, sociological, and psychological databases: MEDLINE</w:t>
      </w:r>
      <w:r w:rsidR="00E507AD" w:rsidRPr="00125666">
        <w:rPr>
          <w:rFonts w:ascii="Times New Roman" w:hAnsi="Times New Roman" w:cs="Times New Roman"/>
        </w:rPr>
        <w:t>, CINAHL</w:t>
      </w:r>
      <w:r w:rsidR="00EA6DAA" w:rsidRPr="00125666">
        <w:rPr>
          <w:rFonts w:ascii="Times New Roman" w:hAnsi="Times New Roman" w:cs="Times New Roman"/>
        </w:rPr>
        <w:t>,</w:t>
      </w:r>
      <w:r w:rsidR="00E507AD" w:rsidRPr="00125666">
        <w:rPr>
          <w:rFonts w:ascii="Times New Roman" w:hAnsi="Times New Roman" w:cs="Times New Roman"/>
        </w:rPr>
        <w:t xml:space="preserve"> </w:t>
      </w:r>
      <w:proofErr w:type="spellStart"/>
      <w:r w:rsidR="00E507AD" w:rsidRPr="00125666">
        <w:rPr>
          <w:rFonts w:ascii="Times New Roman" w:hAnsi="Times New Roman" w:cs="Times New Roman"/>
        </w:rPr>
        <w:t>PsycINFO</w:t>
      </w:r>
      <w:proofErr w:type="spellEnd"/>
      <w:r w:rsidR="00E507AD" w:rsidRPr="00125666">
        <w:rPr>
          <w:rFonts w:ascii="Times New Roman" w:hAnsi="Times New Roman" w:cs="Times New Roman"/>
        </w:rPr>
        <w:t xml:space="preserve">, Web of Science, SSCI, AHCI, </w:t>
      </w:r>
      <w:proofErr w:type="gramStart"/>
      <w:r w:rsidR="00E507AD" w:rsidRPr="00125666">
        <w:rPr>
          <w:rFonts w:ascii="Times New Roman" w:hAnsi="Times New Roman" w:cs="Times New Roman"/>
        </w:rPr>
        <w:t>ProQuest</w:t>
      </w:r>
      <w:proofErr w:type="gramEnd"/>
      <w:r w:rsidR="00E507AD" w:rsidRPr="00125666">
        <w:rPr>
          <w:rFonts w:ascii="Times New Roman" w:hAnsi="Times New Roman" w:cs="Times New Roman"/>
        </w:rPr>
        <w:t xml:space="preserve"> IBSS</w:t>
      </w:r>
      <w:r w:rsidR="00EA6DAA" w:rsidRPr="00125666">
        <w:rPr>
          <w:rFonts w:ascii="Times New Roman" w:hAnsi="Times New Roman" w:cs="Times New Roman"/>
        </w:rPr>
        <w:t>. This also included backward and forward citation tracking of all included papers.  Articles included in the</w:t>
      </w:r>
      <w:r w:rsidR="00DE552F" w:rsidRPr="00125666">
        <w:rPr>
          <w:rFonts w:ascii="Times New Roman" w:hAnsi="Times New Roman" w:cs="Times New Roman"/>
        </w:rPr>
        <w:t xml:space="preserve"> main</w:t>
      </w:r>
      <w:r w:rsidR="00EA6DAA" w:rsidRPr="00125666">
        <w:rPr>
          <w:rFonts w:ascii="Times New Roman" w:hAnsi="Times New Roman" w:cs="Times New Roman"/>
        </w:rPr>
        <w:t xml:space="preserve"> </w:t>
      </w:r>
      <w:proofErr w:type="spellStart"/>
      <w:r w:rsidR="00EA6DAA" w:rsidRPr="00125666">
        <w:rPr>
          <w:rFonts w:ascii="Times New Roman" w:hAnsi="Times New Roman" w:cs="Times New Roman"/>
        </w:rPr>
        <w:t>metasynthesis</w:t>
      </w:r>
      <w:proofErr w:type="spellEnd"/>
      <w:r w:rsidR="00EA6DAA" w:rsidRPr="00125666">
        <w:rPr>
          <w:rFonts w:ascii="Times New Roman" w:hAnsi="Times New Roman" w:cs="Times New Roman"/>
        </w:rPr>
        <w:t xml:space="preserve"> </w:t>
      </w:r>
      <w:r w:rsidRPr="00125666">
        <w:rPr>
          <w:rFonts w:ascii="Times New Roman" w:hAnsi="Times New Roman" w:cs="Times New Roman"/>
        </w:rPr>
        <w:t xml:space="preserve">were </w:t>
      </w:r>
      <w:r w:rsidR="00EA6DAA" w:rsidRPr="00125666">
        <w:rPr>
          <w:rFonts w:ascii="Times New Roman" w:hAnsi="Times New Roman" w:cs="Times New Roman"/>
        </w:rPr>
        <w:lastRenderedPageBreak/>
        <w:t xml:space="preserve">dated </w:t>
      </w:r>
      <w:r w:rsidR="00E507AD" w:rsidRPr="00125666">
        <w:rPr>
          <w:rFonts w:ascii="Times New Roman" w:hAnsi="Times New Roman" w:cs="Times New Roman"/>
        </w:rPr>
        <w:t>2000</w:t>
      </w:r>
      <w:r w:rsidR="00EA6DAA" w:rsidRPr="00125666">
        <w:rPr>
          <w:rFonts w:ascii="Times New Roman" w:hAnsi="Times New Roman" w:cs="Times New Roman"/>
        </w:rPr>
        <w:t>-201</w:t>
      </w:r>
      <w:r w:rsidR="007A4E11" w:rsidRPr="00125666">
        <w:rPr>
          <w:rFonts w:ascii="Times New Roman" w:hAnsi="Times New Roman" w:cs="Times New Roman"/>
        </w:rPr>
        <w:t>5</w:t>
      </w:r>
      <w:r w:rsidR="00EA6DAA" w:rsidRPr="00125666">
        <w:rPr>
          <w:rFonts w:ascii="Times New Roman" w:hAnsi="Times New Roman" w:cs="Times New Roman"/>
        </w:rPr>
        <w:t xml:space="preserve"> to reflect the most current health care experiences in </w:t>
      </w:r>
      <w:proofErr w:type="spellStart"/>
      <w:r w:rsidR="00EA6DAA" w:rsidRPr="00125666">
        <w:rPr>
          <w:rFonts w:ascii="Times New Roman" w:hAnsi="Times New Roman" w:cs="Times New Roman"/>
        </w:rPr>
        <w:t>PCa</w:t>
      </w:r>
      <w:proofErr w:type="spellEnd"/>
      <w:r w:rsidR="00EA6DAA" w:rsidRPr="00125666">
        <w:rPr>
          <w:rFonts w:ascii="Times New Roman" w:hAnsi="Times New Roman" w:cs="Times New Roman"/>
        </w:rPr>
        <w:t>.</w:t>
      </w:r>
      <w:r w:rsidR="007A4E11" w:rsidRPr="00125666">
        <w:rPr>
          <w:rFonts w:ascii="Times New Roman" w:hAnsi="Times New Roman" w:cs="Times New Roman"/>
        </w:rPr>
        <w:t xml:space="preserve"> A further search for the year 2016 was carried out for the </w:t>
      </w:r>
      <w:proofErr w:type="spellStart"/>
      <w:r w:rsidR="007A4E11" w:rsidRPr="00125666">
        <w:rPr>
          <w:rFonts w:ascii="Times New Roman" w:hAnsi="Times New Roman" w:cs="Times New Roman"/>
        </w:rPr>
        <w:t>subsynthesis</w:t>
      </w:r>
      <w:proofErr w:type="spellEnd"/>
      <w:r w:rsidR="007A4E11" w:rsidRPr="00125666">
        <w:rPr>
          <w:rFonts w:ascii="Times New Roman" w:hAnsi="Times New Roman" w:cs="Times New Roman"/>
        </w:rPr>
        <w:t xml:space="preserve"> by NC.</w:t>
      </w:r>
      <w:r w:rsidR="00EA6DAA" w:rsidRPr="00125666">
        <w:rPr>
          <w:rFonts w:ascii="Times New Roman" w:hAnsi="Times New Roman" w:cs="Times New Roman"/>
        </w:rPr>
        <w:t xml:space="preserve"> </w:t>
      </w:r>
      <w:r w:rsidR="0039353D" w:rsidRPr="00125666">
        <w:rPr>
          <w:rFonts w:ascii="Times New Roman" w:hAnsi="Times New Roman" w:cs="Times New Roman"/>
        </w:rPr>
        <w:t xml:space="preserve">Terms for </w:t>
      </w:r>
      <w:proofErr w:type="spellStart"/>
      <w:r w:rsidR="0039353D" w:rsidRPr="00125666">
        <w:rPr>
          <w:rFonts w:ascii="Times New Roman" w:hAnsi="Times New Roman" w:cs="Times New Roman"/>
        </w:rPr>
        <w:t>PCa</w:t>
      </w:r>
      <w:proofErr w:type="spellEnd"/>
      <w:r w:rsidR="0039353D" w:rsidRPr="00125666">
        <w:rPr>
          <w:rFonts w:ascii="Times New Roman" w:hAnsi="Times New Roman" w:cs="Times New Roman"/>
        </w:rPr>
        <w:t xml:space="preserve"> </w:t>
      </w:r>
      <w:r w:rsidR="00D53A22" w:rsidRPr="00125666">
        <w:rPr>
          <w:rFonts w:ascii="Times New Roman" w:hAnsi="Times New Roman" w:cs="Times New Roman"/>
        </w:rPr>
        <w:t>and keywords</w:t>
      </w:r>
      <w:r w:rsidR="007E320A" w:rsidRPr="00125666">
        <w:rPr>
          <w:rFonts w:ascii="Times New Roman" w:hAnsi="Times New Roman" w:cs="Times New Roman"/>
        </w:rPr>
        <w:t xml:space="preserve"> and synonyms for the couple’s experience such as</w:t>
      </w:r>
      <w:r w:rsidR="005E340D" w:rsidRPr="00125666">
        <w:rPr>
          <w:rFonts w:ascii="Times New Roman" w:hAnsi="Times New Roman" w:cs="Times New Roman"/>
        </w:rPr>
        <w:t xml:space="preserve"> </w:t>
      </w:r>
      <w:r w:rsidR="005E340D" w:rsidRPr="00125666">
        <w:rPr>
          <w:rFonts w:ascii="Times New Roman" w:hAnsi="Times New Roman" w:cs="Times New Roman"/>
          <w:i/>
        </w:rPr>
        <w:t>partner</w:t>
      </w:r>
      <w:r w:rsidR="002F2B67" w:rsidRPr="00125666">
        <w:rPr>
          <w:rFonts w:ascii="Times New Roman" w:hAnsi="Times New Roman" w:cs="Times New Roman"/>
          <w:i/>
        </w:rPr>
        <w:t>, spouse</w:t>
      </w:r>
      <w:r w:rsidR="005E340D" w:rsidRPr="00125666">
        <w:rPr>
          <w:rFonts w:ascii="Times New Roman" w:hAnsi="Times New Roman" w:cs="Times New Roman"/>
        </w:rPr>
        <w:t xml:space="preserve"> and </w:t>
      </w:r>
      <w:r w:rsidR="005E340D" w:rsidRPr="00125666">
        <w:rPr>
          <w:rFonts w:ascii="Times New Roman" w:hAnsi="Times New Roman" w:cs="Times New Roman"/>
          <w:i/>
        </w:rPr>
        <w:t>dyad</w:t>
      </w:r>
      <w:r w:rsidR="007E320A" w:rsidRPr="00125666">
        <w:rPr>
          <w:rFonts w:ascii="Times New Roman" w:hAnsi="Times New Roman" w:cs="Times New Roman"/>
          <w:i/>
        </w:rPr>
        <w:t>ic experience</w:t>
      </w:r>
      <w:r w:rsidR="005E340D" w:rsidRPr="00125666">
        <w:rPr>
          <w:rFonts w:ascii="Times New Roman" w:hAnsi="Times New Roman" w:cs="Times New Roman"/>
        </w:rPr>
        <w:t xml:space="preserve"> </w:t>
      </w:r>
      <w:r w:rsidR="0039353D" w:rsidRPr="00125666">
        <w:rPr>
          <w:rFonts w:ascii="Times New Roman" w:hAnsi="Times New Roman" w:cs="Times New Roman"/>
        </w:rPr>
        <w:t>were</w:t>
      </w:r>
      <w:r w:rsidR="007E320A" w:rsidRPr="00125666">
        <w:rPr>
          <w:rFonts w:ascii="Times New Roman" w:hAnsi="Times New Roman" w:cs="Times New Roman"/>
        </w:rPr>
        <w:t xml:space="preserve"> adapted according to the database. This was</w:t>
      </w:r>
      <w:r w:rsidR="0039353D" w:rsidRPr="00125666">
        <w:rPr>
          <w:rFonts w:ascii="Times New Roman" w:hAnsi="Times New Roman" w:cs="Times New Roman"/>
        </w:rPr>
        <w:t xml:space="preserve"> combined with a</w:t>
      </w:r>
      <w:r w:rsidR="00E507AD" w:rsidRPr="00125666">
        <w:rPr>
          <w:rFonts w:ascii="Times New Roman" w:hAnsi="Times New Roman" w:cs="Times New Roman"/>
        </w:rPr>
        <w:t xml:space="preserve">n adapted </w:t>
      </w:r>
      <w:r w:rsidR="0039353D" w:rsidRPr="00125666">
        <w:rPr>
          <w:rFonts w:ascii="Times New Roman" w:hAnsi="Times New Roman" w:cs="Times New Roman"/>
        </w:rPr>
        <w:t xml:space="preserve">version of the </w:t>
      </w:r>
      <w:r w:rsidR="00E507AD" w:rsidRPr="00125666">
        <w:rPr>
          <w:rFonts w:ascii="Times New Roman" w:hAnsi="Times New Roman" w:cs="Times New Roman"/>
        </w:rPr>
        <w:t>search strategy</w:t>
      </w:r>
      <w:r w:rsidR="0039353D" w:rsidRPr="00125666">
        <w:rPr>
          <w:rFonts w:ascii="Times New Roman" w:hAnsi="Times New Roman" w:cs="Times New Roman"/>
        </w:rPr>
        <w:t xml:space="preserve"> for published qualitative studies </w:t>
      </w:r>
      <w:r w:rsidR="00E507AD" w:rsidRPr="00125666">
        <w:rPr>
          <w:rFonts w:ascii="Times New Roman" w:hAnsi="Times New Roman" w:cs="Times New Roman"/>
        </w:rPr>
        <w:t xml:space="preserve">provided by Saini and </w:t>
      </w:r>
      <w:proofErr w:type="spellStart"/>
      <w:r w:rsidR="00E507AD" w:rsidRPr="00125666">
        <w:rPr>
          <w:rFonts w:ascii="Times New Roman" w:hAnsi="Times New Roman" w:cs="Times New Roman"/>
        </w:rPr>
        <w:t>Shlonsky</w:t>
      </w:r>
      <w:proofErr w:type="spellEnd"/>
      <w:r w:rsidR="00E507AD"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author" : [ { "dropping-particle" : "", "family" : "Saini", "given" : "M", "non-dropping-particle" : "", "parse-names" : false, "suffix" : "" }, { "dropping-particle" : "", "family" : "Shlonksy", "given" : "A", "non-dropping-particle" : "", "parse-names" : false, "suffix" : "" } ], "id" : "ITEM-1", "issued" : { "date-parts" : [ [ "2012" ] ] }, "publisher" : "Oxford University Press", "title" : "Systematic Synthesis of Qualitative Research", "type" : "book" }, "uris" : [ "http://www.mendeley.com/documents/?uuid=847ecf8f-ee03-33f9-8b04-df953aea9d42" ] } ], "mendeley" : { "formattedCitation" : "[21]", "plainTextFormattedCitation" : "[21]", "previouslyFormattedCitation" : "[21]"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21]</w:t>
      </w:r>
      <w:r w:rsidR="00FE350D" w:rsidRPr="00125666">
        <w:rPr>
          <w:rFonts w:ascii="Times New Roman" w:hAnsi="Times New Roman" w:cs="Times New Roman"/>
        </w:rPr>
        <w:fldChar w:fldCharType="end"/>
      </w:r>
      <w:r w:rsidR="00143D4C" w:rsidRPr="00125666">
        <w:rPr>
          <w:rFonts w:ascii="Times New Roman" w:hAnsi="Times New Roman" w:cs="Times New Roman"/>
        </w:rPr>
        <w:t>.</w:t>
      </w:r>
      <w:r w:rsidR="00EB34AE" w:rsidRPr="00125666">
        <w:rPr>
          <w:rFonts w:ascii="Times New Roman" w:hAnsi="Times New Roman" w:cs="Times New Roman"/>
        </w:rPr>
        <w:t xml:space="preserve"> </w:t>
      </w:r>
      <w:r w:rsidRPr="00125666">
        <w:rPr>
          <w:rFonts w:ascii="Times New Roman" w:hAnsi="Times New Roman" w:cs="Times New Roman"/>
        </w:rPr>
        <w:t xml:space="preserve"> </w:t>
      </w:r>
    </w:p>
    <w:p w14:paraId="09E0A680" w14:textId="0945997C" w:rsidR="00172CD1" w:rsidRPr="00125666" w:rsidRDefault="00172CD1" w:rsidP="00C429B3">
      <w:pPr>
        <w:autoSpaceDE w:val="0"/>
        <w:autoSpaceDN w:val="0"/>
        <w:adjustRightInd w:val="0"/>
        <w:spacing w:after="0"/>
        <w:rPr>
          <w:rFonts w:ascii="Times New Roman" w:hAnsi="Times New Roman" w:cs="Times New Roman"/>
          <w:b/>
        </w:rPr>
      </w:pPr>
    </w:p>
    <w:tbl>
      <w:tblPr>
        <w:tblStyle w:val="TableGrid"/>
        <w:tblW w:w="0" w:type="auto"/>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9242"/>
      </w:tblGrid>
      <w:tr w:rsidR="00125666" w:rsidRPr="00125666" w14:paraId="55BEDADC" w14:textId="77777777" w:rsidTr="00E03A9F">
        <w:tc>
          <w:tcPr>
            <w:tcW w:w="9242" w:type="dxa"/>
          </w:tcPr>
          <w:p w14:paraId="2603A82B" w14:textId="77777777" w:rsidR="00172CD1" w:rsidRPr="00125666" w:rsidRDefault="00172CD1" w:rsidP="00C429B3">
            <w:pPr>
              <w:tabs>
                <w:tab w:val="left" w:pos="-720"/>
                <w:tab w:val="left" w:pos="432"/>
                <w:tab w:val="left" w:pos="5040"/>
                <w:tab w:val="left" w:pos="6480"/>
              </w:tabs>
              <w:spacing w:line="276" w:lineRule="auto"/>
              <w:rPr>
                <w:rFonts w:ascii="Times New Roman" w:hAnsi="Times New Roman" w:cs="Times New Roman"/>
                <w:b/>
                <w:i/>
              </w:rPr>
            </w:pPr>
            <w:r w:rsidRPr="00125666">
              <w:rPr>
                <w:rFonts w:ascii="Times New Roman" w:hAnsi="Times New Roman" w:cs="Times New Roman"/>
                <w:b/>
                <w:i/>
              </w:rPr>
              <w:t>Primary inclusion criterion:</w:t>
            </w:r>
          </w:p>
          <w:p w14:paraId="755740E0" w14:textId="77777777" w:rsidR="00172CD1" w:rsidRPr="00125666" w:rsidRDefault="00172CD1" w:rsidP="00C429B3">
            <w:pPr>
              <w:pStyle w:val="ListParagraph"/>
              <w:numPr>
                <w:ilvl w:val="0"/>
                <w:numId w:val="2"/>
              </w:numPr>
              <w:tabs>
                <w:tab w:val="left" w:pos="-720"/>
                <w:tab w:val="left" w:pos="432"/>
                <w:tab w:val="left" w:pos="5040"/>
                <w:tab w:val="left" w:pos="6480"/>
              </w:tabs>
              <w:spacing w:line="276" w:lineRule="auto"/>
              <w:rPr>
                <w:rFonts w:ascii="Times New Roman" w:hAnsi="Times New Roman" w:cs="Times New Roman"/>
                <w:b/>
                <w:i/>
              </w:rPr>
            </w:pPr>
            <w:r w:rsidRPr="00125666">
              <w:rPr>
                <w:rFonts w:ascii="Times New Roman" w:hAnsi="Times New Roman" w:cs="Times New Roman"/>
              </w:rPr>
              <w:t xml:space="preserve">Qualitative studies in which at least 50% of analytical themes consider and include an example of the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illness or management experience for adult men (aged 16 and over) with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and/or their partners or caregivers</w:t>
            </w:r>
          </w:p>
          <w:p w14:paraId="2F60C79D" w14:textId="77777777" w:rsidR="00172CD1" w:rsidRPr="00125666" w:rsidRDefault="00172CD1" w:rsidP="00C429B3">
            <w:pPr>
              <w:tabs>
                <w:tab w:val="left" w:pos="-720"/>
                <w:tab w:val="left" w:pos="432"/>
                <w:tab w:val="left" w:pos="5040"/>
                <w:tab w:val="left" w:pos="6480"/>
              </w:tabs>
              <w:spacing w:line="276" w:lineRule="auto"/>
              <w:rPr>
                <w:rFonts w:ascii="Times New Roman" w:hAnsi="Times New Roman" w:cs="Times New Roman"/>
                <w:b/>
                <w:i/>
              </w:rPr>
            </w:pPr>
          </w:p>
          <w:p w14:paraId="2ED69DCA" w14:textId="77777777" w:rsidR="00172CD1" w:rsidRPr="00125666" w:rsidRDefault="00172CD1" w:rsidP="00C429B3">
            <w:pPr>
              <w:tabs>
                <w:tab w:val="left" w:pos="-720"/>
                <w:tab w:val="left" w:pos="432"/>
                <w:tab w:val="left" w:pos="5040"/>
                <w:tab w:val="left" w:pos="6480"/>
              </w:tabs>
              <w:spacing w:line="276" w:lineRule="auto"/>
              <w:rPr>
                <w:rFonts w:ascii="Times New Roman" w:hAnsi="Times New Roman" w:cs="Times New Roman"/>
                <w:b/>
                <w:i/>
              </w:rPr>
            </w:pPr>
            <w:r w:rsidRPr="00125666">
              <w:rPr>
                <w:rFonts w:ascii="Times New Roman" w:hAnsi="Times New Roman" w:cs="Times New Roman"/>
                <w:b/>
                <w:i/>
              </w:rPr>
              <w:t>Secondary inclusion criteria:</w:t>
            </w:r>
          </w:p>
          <w:p w14:paraId="0C49453D" w14:textId="75DBB3CD" w:rsidR="0098022F" w:rsidRPr="00125666" w:rsidRDefault="001640EF" w:rsidP="00C429B3">
            <w:pPr>
              <w:pStyle w:val="ListParagraph"/>
              <w:numPr>
                <w:ilvl w:val="0"/>
                <w:numId w:val="2"/>
              </w:numPr>
              <w:tabs>
                <w:tab w:val="left" w:pos="-720"/>
                <w:tab w:val="left" w:pos="432"/>
                <w:tab w:val="left" w:pos="5040"/>
                <w:tab w:val="left" w:pos="6480"/>
              </w:tabs>
              <w:spacing w:line="276" w:lineRule="auto"/>
              <w:rPr>
                <w:rFonts w:ascii="Times New Roman" w:hAnsi="Times New Roman" w:cs="Times New Roman"/>
              </w:rPr>
            </w:pPr>
            <w:r w:rsidRPr="00125666">
              <w:rPr>
                <w:rFonts w:ascii="Times New Roman" w:hAnsi="Times New Roman" w:cs="Times New Roman"/>
              </w:rPr>
              <w:t>Published in English language due to interpr</w:t>
            </w:r>
            <w:r w:rsidR="00A46304" w:rsidRPr="00125666">
              <w:rPr>
                <w:rFonts w:ascii="Times New Roman" w:hAnsi="Times New Roman" w:cs="Times New Roman"/>
              </w:rPr>
              <w:t>eting meanings across languages</w:t>
            </w:r>
          </w:p>
          <w:p w14:paraId="718B9A32" w14:textId="6030191C" w:rsidR="001640EF" w:rsidRPr="00125666" w:rsidRDefault="00CB0D45" w:rsidP="00C429B3">
            <w:pPr>
              <w:pStyle w:val="ListParagraph"/>
              <w:numPr>
                <w:ilvl w:val="0"/>
                <w:numId w:val="2"/>
              </w:numPr>
              <w:tabs>
                <w:tab w:val="left" w:pos="-720"/>
                <w:tab w:val="left" w:pos="432"/>
                <w:tab w:val="left" w:pos="5040"/>
                <w:tab w:val="left" w:pos="6480"/>
              </w:tabs>
              <w:spacing w:line="276" w:lineRule="auto"/>
              <w:rPr>
                <w:rFonts w:ascii="Times New Roman" w:hAnsi="Times New Roman" w:cs="Times New Roman"/>
              </w:rPr>
            </w:pPr>
            <w:r w:rsidRPr="00125666">
              <w:rPr>
                <w:rFonts w:ascii="Times New Roman" w:hAnsi="Times New Roman" w:cs="Times New Roman"/>
              </w:rPr>
              <w:t>Published articles post-1999</w:t>
            </w:r>
          </w:p>
          <w:p w14:paraId="39B01C4E" w14:textId="52B531ED" w:rsidR="00172CD1" w:rsidRPr="00125666" w:rsidRDefault="00172CD1" w:rsidP="00C429B3">
            <w:pPr>
              <w:pStyle w:val="ListParagraph"/>
              <w:numPr>
                <w:ilvl w:val="0"/>
                <w:numId w:val="2"/>
              </w:numPr>
              <w:tabs>
                <w:tab w:val="left" w:pos="-720"/>
                <w:tab w:val="left" w:pos="432"/>
                <w:tab w:val="left" w:pos="5040"/>
                <w:tab w:val="left" w:pos="6480"/>
              </w:tabs>
              <w:spacing w:line="276" w:lineRule="auto"/>
              <w:rPr>
                <w:rFonts w:ascii="Times New Roman" w:hAnsi="Times New Roman" w:cs="Times New Roman"/>
              </w:rPr>
            </w:pPr>
            <w:r w:rsidRPr="00125666">
              <w:rPr>
                <w:rFonts w:ascii="Times New Roman" w:hAnsi="Times New Roman" w:cs="Times New Roman"/>
              </w:rPr>
              <w:t>Empirical qualitative studies (stand alone, secondary, or discrete components of mixed method studies) employing qualitative methods for both data collection and analysis</w:t>
            </w:r>
          </w:p>
          <w:p w14:paraId="343AB0EE" w14:textId="77777777" w:rsidR="00172CD1" w:rsidRPr="00125666" w:rsidRDefault="00172CD1" w:rsidP="00C429B3">
            <w:pPr>
              <w:pStyle w:val="ListParagraph"/>
              <w:numPr>
                <w:ilvl w:val="0"/>
                <w:numId w:val="2"/>
              </w:numPr>
              <w:tabs>
                <w:tab w:val="left" w:pos="-720"/>
                <w:tab w:val="left" w:pos="432"/>
                <w:tab w:val="left" w:pos="5040"/>
                <w:tab w:val="left" w:pos="6480"/>
              </w:tabs>
              <w:spacing w:line="276" w:lineRule="auto"/>
              <w:rPr>
                <w:rFonts w:ascii="Times New Roman" w:hAnsi="Times New Roman" w:cs="Times New Roman"/>
              </w:rPr>
            </w:pPr>
            <w:r w:rsidRPr="00125666">
              <w:rPr>
                <w:rFonts w:ascii="Times New Roman" w:hAnsi="Times New Roman" w:cs="Times New Roman"/>
              </w:rPr>
              <w:t>With original data extracts</w:t>
            </w:r>
          </w:p>
          <w:p w14:paraId="4AA27712" w14:textId="77777777" w:rsidR="00172CD1" w:rsidRPr="00125666" w:rsidRDefault="00172CD1" w:rsidP="00C429B3">
            <w:pPr>
              <w:pStyle w:val="ListParagraph"/>
              <w:numPr>
                <w:ilvl w:val="0"/>
                <w:numId w:val="2"/>
              </w:numPr>
              <w:tabs>
                <w:tab w:val="left" w:pos="-720"/>
                <w:tab w:val="left" w:pos="432"/>
                <w:tab w:val="left" w:pos="5040"/>
                <w:tab w:val="left" w:pos="6480"/>
              </w:tabs>
              <w:spacing w:line="276" w:lineRule="auto"/>
              <w:rPr>
                <w:rFonts w:ascii="Times New Roman" w:hAnsi="Times New Roman" w:cs="Times New Roman"/>
              </w:rPr>
            </w:pPr>
            <w:r w:rsidRPr="00125666">
              <w:rPr>
                <w:rFonts w:ascii="Times New Roman" w:hAnsi="Times New Roman" w:cs="Times New Roman"/>
              </w:rPr>
              <w:t>Peer reviewed published articles or reports</w:t>
            </w:r>
          </w:p>
        </w:tc>
      </w:tr>
      <w:tr w:rsidR="00125666" w:rsidRPr="00125666" w14:paraId="062FB97C" w14:textId="77777777" w:rsidTr="00E03A9F">
        <w:tc>
          <w:tcPr>
            <w:tcW w:w="9242" w:type="dxa"/>
          </w:tcPr>
          <w:p w14:paraId="15DF044A" w14:textId="77777777" w:rsidR="00172CD1" w:rsidRPr="00125666" w:rsidRDefault="00172CD1" w:rsidP="00C429B3">
            <w:pPr>
              <w:tabs>
                <w:tab w:val="left" w:pos="-720"/>
                <w:tab w:val="left" w:pos="432"/>
                <w:tab w:val="left" w:pos="5040"/>
                <w:tab w:val="left" w:pos="6480"/>
              </w:tabs>
              <w:spacing w:line="276" w:lineRule="auto"/>
              <w:rPr>
                <w:rFonts w:ascii="Times New Roman" w:hAnsi="Times New Roman" w:cs="Times New Roman"/>
                <w:b/>
                <w:i/>
              </w:rPr>
            </w:pPr>
            <w:r w:rsidRPr="00125666">
              <w:rPr>
                <w:rFonts w:ascii="Times New Roman" w:hAnsi="Times New Roman" w:cs="Times New Roman"/>
                <w:b/>
                <w:i/>
              </w:rPr>
              <w:t>Exclusion criteria:</w:t>
            </w:r>
          </w:p>
          <w:p w14:paraId="27B4409C" w14:textId="77777777" w:rsidR="00172CD1" w:rsidRPr="00125666" w:rsidRDefault="00172CD1" w:rsidP="00C429B3">
            <w:pPr>
              <w:pStyle w:val="ListParagraph"/>
              <w:numPr>
                <w:ilvl w:val="0"/>
                <w:numId w:val="3"/>
              </w:numPr>
              <w:tabs>
                <w:tab w:val="left" w:pos="-720"/>
                <w:tab w:val="left" w:pos="432"/>
                <w:tab w:val="left" w:pos="5040"/>
                <w:tab w:val="left" w:pos="6480"/>
              </w:tabs>
              <w:spacing w:line="276" w:lineRule="auto"/>
              <w:rPr>
                <w:rFonts w:ascii="Times New Roman" w:hAnsi="Times New Roman" w:cs="Times New Roman"/>
              </w:rPr>
            </w:pPr>
            <w:r w:rsidRPr="00125666">
              <w:rPr>
                <w:rFonts w:ascii="Times New Roman" w:hAnsi="Times New Roman" w:cs="Times New Roman"/>
              </w:rPr>
              <w:t xml:space="preserve">Men not diagnosed with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prior to participation in the research</w:t>
            </w:r>
          </w:p>
          <w:p w14:paraId="491F5D37" w14:textId="686F7BCA" w:rsidR="00172CD1" w:rsidRPr="00125666" w:rsidRDefault="00172CD1" w:rsidP="00C429B3">
            <w:pPr>
              <w:pStyle w:val="ListParagraph"/>
              <w:numPr>
                <w:ilvl w:val="0"/>
                <w:numId w:val="3"/>
              </w:numPr>
              <w:tabs>
                <w:tab w:val="left" w:pos="-720"/>
                <w:tab w:val="left" w:pos="432"/>
                <w:tab w:val="left" w:pos="5040"/>
                <w:tab w:val="left" w:pos="6480"/>
              </w:tabs>
              <w:spacing w:line="276" w:lineRule="auto"/>
              <w:rPr>
                <w:rFonts w:ascii="Times New Roman" w:hAnsi="Times New Roman" w:cs="Times New Roman"/>
              </w:rPr>
            </w:pPr>
            <w:r w:rsidRPr="00125666">
              <w:rPr>
                <w:rFonts w:ascii="Times New Roman" w:hAnsi="Times New Roman" w:cs="Times New Roman"/>
              </w:rPr>
              <w:t xml:space="preserve">Data on diagnosis experiences (explored in detail by others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DOI" : "10.1111/j.1369-7625.2010.00624.x", "ISBN" : "1369-7625 (Electronic)\\r1369-6513 (Linking)", "ISSN" : "13696513", "PMID" : "20860778", "abstract" : "BACKGROUND: Current orthodoxy suggests that patients need to be provided with full information about their care and that treatment options should be discussed with patients and family members. This imperative is especially challenging when there is a lack of consensus about treatment effectiveness and equivocacy over different types of interventions. In the case of prostate cancer, evidence is contested as to the efficacy of different treatments. Thus, involving patients and their family members in treatment choices is complex and little is known about how patients and their partners process these decisions when there is uncertainty about different outcomes. This paper has reviewed the literature on the way couples approach such decision making in relation to treatment for prostate cancer.\\n\\nOBJECTIVE: A meta-ethnographic synthesis of published qualitative papers that focused on the influences on patients', and their partners' treatment decision making for prostate cancer, was conducted in order to identify and understand barriers and facilitators which impact on this process.\\n\\nRESULTS: Our synthesis indicates that the couples' relationship 'dynamic' provides a contextual background against which treatment decisions are negotiated and made.\\n\\nDISCUSSION AND CONCLUSIONS: We propose that the findings from this synthesis can enhance the potential for shared decision making for patients, and their partners, when facing a treatment decision for prostate cancer. By understanding the couples' relationship dynamic pre-diagnosis, clinicians may be able to tailor the communication and information provision to both patients and their partners, providing a personalized approach to treatment decision making.", "author" : [ { "dropping-particle" : "", "family" : "Schumm", "given" : "Kate", "non-dropping-particle" : "", "parse-names" : false, "suffix" : "" }, { "dropping-particle" : "", "family" : "Skea", "given" : "Zoe", "non-dropping-particle" : "", "parse-names" : false, "suffix" : "" }, { "dropping-particle" : "", "family" : "McKee", "given" : "Lorna", "non-dropping-particle" : "", "parse-names" : false, "suffix" : "" }, { "dropping-particle" : "", "family" : "N'Dow", "given" : "James", "non-dropping-particle" : "", "parse-names" : false, "suffix" : "" } ], "container-title" : "Health Expectations", "id" : "ITEM-1", "issue" : "4", "issued" : { "date-parts" : [ [ "2010" ] ] }, "page" : "335-349", "title" : "'They're doing surgery on two people': A meta-ethnography of the influences on couples' treatment decision making for prostate cancer", "type" : "article-journal", "volume" : "13" }, "uris" : [ "http://www.mendeley.com/documents/?uuid=f0004729-4113-4537-b441-a4101d872cff" ] } ], "mendeley" : { "formattedCitation" : "[17]", "plainTextFormattedCitation" : "[17]", "previouslyFormattedCitation" : "[17]"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17]</w:t>
            </w:r>
            <w:r w:rsidR="00FE350D" w:rsidRPr="00125666">
              <w:rPr>
                <w:rFonts w:ascii="Times New Roman" w:hAnsi="Times New Roman" w:cs="Times New Roman"/>
              </w:rPr>
              <w:fldChar w:fldCharType="end"/>
            </w:r>
            <w:r w:rsidR="00CB40B8" w:rsidRPr="00125666">
              <w:rPr>
                <w:rFonts w:ascii="Times New Roman" w:hAnsi="Times New Roman" w:cs="Times New Roman"/>
              </w:rPr>
              <w:t>)</w:t>
            </w:r>
          </w:p>
          <w:p w14:paraId="43180553" w14:textId="77777777" w:rsidR="00172CD1" w:rsidRPr="00125666" w:rsidRDefault="00172CD1" w:rsidP="00C429B3">
            <w:pPr>
              <w:pStyle w:val="ListParagraph"/>
              <w:numPr>
                <w:ilvl w:val="0"/>
                <w:numId w:val="3"/>
              </w:numPr>
              <w:tabs>
                <w:tab w:val="left" w:pos="-720"/>
                <w:tab w:val="left" w:pos="432"/>
                <w:tab w:val="left" w:pos="5040"/>
                <w:tab w:val="left" w:pos="6480"/>
              </w:tabs>
              <w:spacing w:line="276" w:lineRule="auto"/>
              <w:rPr>
                <w:rFonts w:ascii="Times New Roman" w:hAnsi="Times New Roman" w:cs="Times New Roman"/>
              </w:rPr>
            </w:pPr>
            <w:r w:rsidRPr="00125666">
              <w:rPr>
                <w:rFonts w:ascii="Times New Roman" w:hAnsi="Times New Roman" w:cs="Times New Roman"/>
              </w:rPr>
              <w:t>Book chapters, dissertations, grey literature</w:t>
            </w:r>
          </w:p>
          <w:p w14:paraId="67F97576" w14:textId="0BFC5351" w:rsidR="00DE1275" w:rsidRPr="00125666" w:rsidRDefault="00DE1275" w:rsidP="00C429B3">
            <w:pPr>
              <w:pStyle w:val="ListParagraph"/>
              <w:numPr>
                <w:ilvl w:val="0"/>
                <w:numId w:val="3"/>
              </w:numPr>
              <w:tabs>
                <w:tab w:val="left" w:pos="-720"/>
                <w:tab w:val="left" w:pos="432"/>
                <w:tab w:val="left" w:pos="5040"/>
                <w:tab w:val="left" w:pos="6480"/>
              </w:tabs>
              <w:spacing w:line="276" w:lineRule="auto"/>
              <w:rPr>
                <w:rFonts w:ascii="Times New Roman" w:hAnsi="Times New Roman" w:cs="Times New Roman"/>
              </w:rPr>
            </w:pPr>
            <w:r w:rsidRPr="00125666">
              <w:rPr>
                <w:rFonts w:ascii="Times New Roman" w:hAnsi="Times New Roman" w:cs="Times New Roman"/>
                <w:lang w:eastAsia="en-GB"/>
              </w:rPr>
              <w:t xml:space="preserve">Papers </w:t>
            </w:r>
            <w:r w:rsidR="006D2EF2" w:rsidRPr="00125666">
              <w:rPr>
                <w:rFonts w:ascii="Times New Roman" w:hAnsi="Times New Roman" w:cs="Times New Roman"/>
                <w:lang w:eastAsia="en-GB"/>
              </w:rPr>
              <w:t xml:space="preserve">that focus upon </w:t>
            </w:r>
            <w:r w:rsidRPr="00125666">
              <w:rPr>
                <w:rFonts w:ascii="Times New Roman" w:hAnsi="Times New Roman" w:cs="Times New Roman"/>
                <w:lang w:eastAsia="en-GB"/>
              </w:rPr>
              <w:t xml:space="preserve">dietary and lifestyle interventions </w:t>
            </w:r>
          </w:p>
          <w:p w14:paraId="5347D7D4" w14:textId="0A1AD5E7" w:rsidR="00DE1275" w:rsidRPr="00125666" w:rsidRDefault="00DE1275" w:rsidP="00C429B3">
            <w:pPr>
              <w:pStyle w:val="ListParagraph"/>
              <w:numPr>
                <w:ilvl w:val="0"/>
                <w:numId w:val="3"/>
              </w:numPr>
              <w:tabs>
                <w:tab w:val="left" w:pos="-720"/>
                <w:tab w:val="left" w:pos="432"/>
                <w:tab w:val="left" w:pos="5040"/>
                <w:tab w:val="left" w:pos="6480"/>
              </w:tabs>
              <w:spacing w:line="276" w:lineRule="auto"/>
              <w:rPr>
                <w:rFonts w:ascii="Times New Roman" w:hAnsi="Times New Roman" w:cs="Times New Roman"/>
              </w:rPr>
            </w:pPr>
            <w:r w:rsidRPr="00125666">
              <w:rPr>
                <w:rFonts w:ascii="Times New Roman" w:hAnsi="Times New Roman" w:cs="Times New Roman"/>
                <w:lang w:eastAsia="en-GB"/>
              </w:rPr>
              <w:t>Experiences prior to or at the time of diagnosis, including decision-making, although consideration of the impact of such decisions included.</w:t>
            </w:r>
          </w:p>
        </w:tc>
      </w:tr>
      <w:tr w:rsidR="00125666" w:rsidRPr="00125666" w14:paraId="27E28A38" w14:textId="77777777" w:rsidTr="00E03A9F">
        <w:tc>
          <w:tcPr>
            <w:tcW w:w="9242" w:type="dxa"/>
          </w:tcPr>
          <w:p w14:paraId="6FEB78E0" w14:textId="4FFF1A5E" w:rsidR="00172CD1" w:rsidRPr="00125666" w:rsidRDefault="00172CD1" w:rsidP="00C429B3">
            <w:pPr>
              <w:tabs>
                <w:tab w:val="left" w:pos="-720"/>
                <w:tab w:val="left" w:pos="432"/>
                <w:tab w:val="left" w:pos="5040"/>
                <w:tab w:val="left" w:pos="6480"/>
              </w:tabs>
              <w:spacing w:line="276" w:lineRule="auto"/>
              <w:rPr>
                <w:rFonts w:ascii="Times New Roman" w:hAnsi="Times New Roman" w:cs="Times New Roman"/>
                <w:b/>
                <w:i/>
              </w:rPr>
            </w:pPr>
            <w:r w:rsidRPr="00125666">
              <w:rPr>
                <w:rFonts w:ascii="Times New Roman" w:hAnsi="Times New Roman" w:cs="Times New Roman"/>
                <w:b/>
                <w:i/>
              </w:rPr>
              <w:t xml:space="preserve">Additional inclusion criteria for the couples </w:t>
            </w:r>
            <w:proofErr w:type="spellStart"/>
            <w:r w:rsidRPr="00125666">
              <w:rPr>
                <w:rFonts w:ascii="Times New Roman" w:hAnsi="Times New Roman" w:cs="Times New Roman"/>
                <w:b/>
                <w:i/>
              </w:rPr>
              <w:t>subsynthesis</w:t>
            </w:r>
            <w:proofErr w:type="spellEnd"/>
            <w:r w:rsidRPr="00125666">
              <w:rPr>
                <w:rFonts w:ascii="Times New Roman" w:hAnsi="Times New Roman" w:cs="Times New Roman"/>
                <w:b/>
                <w:i/>
              </w:rPr>
              <w:t>:</w:t>
            </w:r>
          </w:p>
          <w:p w14:paraId="215263DE" w14:textId="3ABB11B3" w:rsidR="00172CD1" w:rsidRPr="00125666" w:rsidRDefault="00D328D3" w:rsidP="00C429B3">
            <w:pPr>
              <w:pStyle w:val="ListParagraph"/>
              <w:numPr>
                <w:ilvl w:val="0"/>
                <w:numId w:val="6"/>
              </w:numPr>
              <w:spacing w:line="276" w:lineRule="auto"/>
              <w:rPr>
                <w:rFonts w:ascii="Times New Roman" w:hAnsi="Times New Roman" w:cs="Times New Roman"/>
              </w:rPr>
            </w:pPr>
            <w:r w:rsidRPr="00125666">
              <w:rPr>
                <w:rFonts w:ascii="Times New Roman" w:hAnsi="Times New Roman" w:cs="Times New Roman"/>
              </w:rPr>
              <w:t>Studies</w:t>
            </w:r>
            <w:r w:rsidR="00172CD1" w:rsidRPr="00125666">
              <w:rPr>
                <w:rFonts w:ascii="Times New Roman" w:hAnsi="Times New Roman" w:cs="Times New Roman"/>
              </w:rPr>
              <w:t xml:space="preserve"> </w:t>
            </w:r>
            <w:r w:rsidR="00172CD1" w:rsidRPr="00125666">
              <w:rPr>
                <w:rFonts w:ascii="Times New Roman" w:hAnsi="Times New Roman" w:cs="Times New Roman"/>
                <w:lang w:eastAsia="en-GB"/>
              </w:rPr>
              <w:t xml:space="preserve">focusing on the dyad, i.e. man with </w:t>
            </w:r>
            <w:proofErr w:type="spellStart"/>
            <w:r w:rsidR="00172CD1" w:rsidRPr="00125666">
              <w:rPr>
                <w:rFonts w:ascii="Times New Roman" w:hAnsi="Times New Roman" w:cs="Times New Roman"/>
                <w:lang w:eastAsia="en-GB"/>
              </w:rPr>
              <w:t>PCa</w:t>
            </w:r>
            <w:proofErr w:type="spellEnd"/>
            <w:r w:rsidR="00172CD1" w:rsidRPr="00125666">
              <w:rPr>
                <w:rFonts w:ascii="Times New Roman" w:hAnsi="Times New Roman" w:cs="Times New Roman"/>
                <w:lang w:eastAsia="en-GB"/>
              </w:rPr>
              <w:t xml:space="preserve"> and partner.</w:t>
            </w:r>
            <w:r w:rsidR="004F27FC" w:rsidRPr="00125666">
              <w:rPr>
                <w:rFonts w:ascii="Times New Roman" w:hAnsi="Times New Roman" w:cs="Times New Roman"/>
                <w:lang w:eastAsia="en-GB"/>
              </w:rPr>
              <w:t xml:space="preserve">  </w:t>
            </w:r>
            <w:r w:rsidR="004F27FC" w:rsidRPr="00125666">
              <w:rPr>
                <w:rFonts w:ascii="Times New Roman" w:hAnsi="Times New Roman" w:cs="Times New Roman"/>
              </w:rPr>
              <w:t>Partners are defined as someone in an intimate rel</w:t>
            </w:r>
            <w:r w:rsidR="00F05726" w:rsidRPr="00125666">
              <w:rPr>
                <w:rFonts w:ascii="Times New Roman" w:hAnsi="Times New Roman" w:cs="Times New Roman"/>
              </w:rPr>
              <w:t xml:space="preserve">ationship with the man with </w:t>
            </w:r>
            <w:proofErr w:type="spellStart"/>
            <w:r w:rsidR="00F05726" w:rsidRPr="00125666">
              <w:rPr>
                <w:rFonts w:ascii="Times New Roman" w:hAnsi="Times New Roman" w:cs="Times New Roman"/>
              </w:rPr>
              <w:t>PCa</w:t>
            </w:r>
            <w:proofErr w:type="spellEnd"/>
            <w:r w:rsidR="004F27FC" w:rsidRPr="00125666">
              <w:rPr>
                <w:rFonts w:ascii="Times New Roman" w:hAnsi="Times New Roman" w:cs="Times New Roman"/>
              </w:rPr>
              <w:t xml:space="preserve"> and may be of any gender or sexual preference. This also includes the term ‘spouse’, or ‘wife/husband’.  </w:t>
            </w:r>
          </w:p>
          <w:p w14:paraId="70CDF2A5" w14:textId="2F8DBCAE" w:rsidR="00172CD1" w:rsidRPr="00125666" w:rsidRDefault="00172CD1" w:rsidP="00C429B3">
            <w:pPr>
              <w:pStyle w:val="ListParagraph"/>
              <w:numPr>
                <w:ilvl w:val="0"/>
                <w:numId w:val="4"/>
              </w:numPr>
              <w:tabs>
                <w:tab w:val="left" w:pos="-720"/>
                <w:tab w:val="left" w:pos="432"/>
                <w:tab w:val="left" w:pos="5040"/>
                <w:tab w:val="left" w:pos="6480"/>
              </w:tabs>
              <w:spacing w:line="276" w:lineRule="auto"/>
              <w:rPr>
                <w:rFonts w:ascii="Times New Roman" w:hAnsi="Times New Roman" w:cs="Times New Roman"/>
                <w:b/>
                <w:i/>
              </w:rPr>
            </w:pPr>
            <w:r w:rsidRPr="00125666">
              <w:rPr>
                <w:rFonts w:ascii="Times New Roman" w:hAnsi="Times New Roman" w:cs="Times New Roman"/>
                <w:lang w:eastAsia="en-GB"/>
              </w:rPr>
              <w:t xml:space="preserve">Studies considering partner-only interviews, however with a focus on the impact of </w:t>
            </w:r>
            <w:proofErr w:type="spellStart"/>
            <w:r w:rsidRPr="00125666">
              <w:rPr>
                <w:rFonts w:ascii="Times New Roman" w:hAnsi="Times New Roman" w:cs="Times New Roman"/>
                <w:lang w:eastAsia="en-GB"/>
              </w:rPr>
              <w:t>PCa</w:t>
            </w:r>
            <w:proofErr w:type="spellEnd"/>
            <w:r w:rsidRPr="00125666">
              <w:rPr>
                <w:rFonts w:ascii="Times New Roman" w:hAnsi="Times New Roman" w:cs="Times New Roman"/>
                <w:lang w:eastAsia="en-GB"/>
              </w:rPr>
              <w:t xml:space="preserve"> on the relationship</w:t>
            </w:r>
            <w:r w:rsidR="00666E96" w:rsidRPr="00125666">
              <w:rPr>
                <w:rFonts w:ascii="Times New Roman" w:hAnsi="Times New Roman" w:cs="Times New Roman"/>
                <w:lang w:eastAsia="en-GB"/>
              </w:rPr>
              <w:t>.</w:t>
            </w:r>
          </w:p>
        </w:tc>
      </w:tr>
      <w:tr w:rsidR="00125666" w:rsidRPr="00125666" w14:paraId="15B7B876" w14:textId="77777777" w:rsidTr="00E03A9F">
        <w:tc>
          <w:tcPr>
            <w:tcW w:w="9242" w:type="dxa"/>
          </w:tcPr>
          <w:p w14:paraId="38DD5DF0" w14:textId="618EF184" w:rsidR="00172CD1" w:rsidRPr="00125666" w:rsidRDefault="00172CD1" w:rsidP="00C429B3">
            <w:pPr>
              <w:tabs>
                <w:tab w:val="left" w:pos="-720"/>
                <w:tab w:val="left" w:pos="432"/>
                <w:tab w:val="left" w:pos="5040"/>
                <w:tab w:val="left" w:pos="6480"/>
              </w:tabs>
              <w:spacing w:line="276" w:lineRule="auto"/>
              <w:rPr>
                <w:rFonts w:ascii="Times New Roman" w:hAnsi="Times New Roman" w:cs="Times New Roman"/>
                <w:b/>
                <w:i/>
              </w:rPr>
            </w:pPr>
            <w:r w:rsidRPr="00125666">
              <w:rPr>
                <w:rFonts w:ascii="Times New Roman" w:hAnsi="Times New Roman" w:cs="Times New Roman"/>
                <w:b/>
                <w:i/>
              </w:rPr>
              <w:t>Additional exclusion criteria</w:t>
            </w:r>
            <w:r w:rsidR="00DE1275" w:rsidRPr="00125666">
              <w:rPr>
                <w:rFonts w:ascii="Times New Roman" w:hAnsi="Times New Roman" w:cs="Times New Roman"/>
                <w:b/>
                <w:i/>
              </w:rPr>
              <w:t xml:space="preserve"> for the couples </w:t>
            </w:r>
            <w:proofErr w:type="spellStart"/>
            <w:r w:rsidR="00DE1275" w:rsidRPr="00125666">
              <w:rPr>
                <w:rFonts w:ascii="Times New Roman" w:hAnsi="Times New Roman" w:cs="Times New Roman"/>
                <w:b/>
                <w:i/>
              </w:rPr>
              <w:t>subsynthesis</w:t>
            </w:r>
            <w:proofErr w:type="spellEnd"/>
            <w:r w:rsidRPr="00125666">
              <w:rPr>
                <w:rFonts w:ascii="Times New Roman" w:hAnsi="Times New Roman" w:cs="Times New Roman"/>
                <w:b/>
                <w:i/>
              </w:rPr>
              <w:t>:</w:t>
            </w:r>
          </w:p>
          <w:p w14:paraId="1796F813" w14:textId="713ED2CE" w:rsidR="00172CD1" w:rsidRPr="00125666" w:rsidRDefault="00172CD1" w:rsidP="00C429B3">
            <w:pPr>
              <w:pStyle w:val="ListParagraph"/>
              <w:numPr>
                <w:ilvl w:val="0"/>
                <w:numId w:val="4"/>
              </w:numPr>
              <w:tabs>
                <w:tab w:val="left" w:pos="-720"/>
                <w:tab w:val="left" w:pos="432"/>
                <w:tab w:val="left" w:pos="5040"/>
                <w:tab w:val="left" w:pos="6480"/>
              </w:tabs>
              <w:spacing w:line="276" w:lineRule="auto"/>
              <w:rPr>
                <w:rFonts w:ascii="Times New Roman" w:hAnsi="Times New Roman" w:cs="Times New Roman"/>
                <w:b/>
                <w:i/>
              </w:rPr>
            </w:pPr>
            <w:r w:rsidRPr="00125666">
              <w:rPr>
                <w:rFonts w:ascii="Times New Roman" w:hAnsi="Times New Roman" w:cs="Times New Roman"/>
                <w:lang w:eastAsia="en-GB"/>
              </w:rPr>
              <w:t>Studies in which the experience</w:t>
            </w:r>
            <w:r w:rsidR="00A2024E" w:rsidRPr="00125666">
              <w:rPr>
                <w:rFonts w:ascii="Times New Roman" w:hAnsi="Times New Roman" w:cs="Times New Roman"/>
                <w:lang w:eastAsia="en-GB"/>
              </w:rPr>
              <w:t xml:space="preserve"> of the man with </w:t>
            </w:r>
            <w:proofErr w:type="spellStart"/>
            <w:r w:rsidR="00A2024E" w:rsidRPr="00125666">
              <w:rPr>
                <w:rFonts w:ascii="Times New Roman" w:hAnsi="Times New Roman" w:cs="Times New Roman"/>
                <w:lang w:eastAsia="en-GB"/>
              </w:rPr>
              <w:t>PCa</w:t>
            </w:r>
            <w:proofErr w:type="spellEnd"/>
            <w:r w:rsidR="00D328D3" w:rsidRPr="00125666">
              <w:rPr>
                <w:rFonts w:ascii="Times New Roman" w:hAnsi="Times New Roman" w:cs="Times New Roman"/>
                <w:lang w:eastAsia="en-GB"/>
              </w:rPr>
              <w:t xml:space="preserve"> is the focus. </w:t>
            </w:r>
            <w:r w:rsidR="00DE1275" w:rsidRPr="00125666">
              <w:rPr>
                <w:rFonts w:ascii="Times New Roman" w:hAnsi="Times New Roman" w:cs="Times New Roman"/>
                <w:lang w:eastAsia="en-GB"/>
              </w:rPr>
              <w:t>These are included in</w:t>
            </w:r>
            <w:r w:rsidR="00136D0C" w:rsidRPr="00125666">
              <w:rPr>
                <w:rFonts w:ascii="Times New Roman" w:hAnsi="Times New Roman" w:cs="Times New Roman"/>
                <w:lang w:eastAsia="en-GB"/>
              </w:rPr>
              <w:t xml:space="preserve"> the overarching</w:t>
            </w:r>
            <w:r w:rsidR="00E03A9F" w:rsidRPr="00125666">
              <w:rPr>
                <w:rFonts w:ascii="Times New Roman" w:hAnsi="Times New Roman" w:cs="Times New Roman"/>
                <w:lang w:eastAsia="en-GB"/>
              </w:rPr>
              <w:t xml:space="preserve"> </w:t>
            </w:r>
            <w:proofErr w:type="spellStart"/>
            <w:r w:rsidR="00E03A9F" w:rsidRPr="00125666">
              <w:rPr>
                <w:rFonts w:ascii="Times New Roman" w:hAnsi="Times New Roman" w:cs="Times New Roman"/>
                <w:lang w:eastAsia="en-GB"/>
              </w:rPr>
              <w:t>metasynthesis</w:t>
            </w:r>
            <w:proofErr w:type="spellEnd"/>
            <w:r w:rsidR="00E03A9F" w:rsidRPr="00125666">
              <w:rPr>
                <w:rFonts w:ascii="Times New Roman" w:hAnsi="Times New Roman" w:cs="Times New Roman"/>
                <w:lang w:eastAsia="en-GB"/>
              </w:rPr>
              <w:t xml:space="preserve"> (Rivas et al. </w:t>
            </w:r>
            <w:r w:rsidR="00E03A9F" w:rsidRPr="00125666">
              <w:rPr>
                <w:rFonts w:ascii="Times New Roman" w:hAnsi="Times New Roman" w:cs="Times New Roman"/>
                <w:i/>
                <w:lang w:eastAsia="en-GB"/>
              </w:rPr>
              <w:t>In prep</w:t>
            </w:r>
            <w:r w:rsidR="00DE1275" w:rsidRPr="00125666">
              <w:rPr>
                <w:rFonts w:ascii="Times New Roman" w:hAnsi="Times New Roman" w:cs="Times New Roman"/>
                <w:lang w:eastAsia="en-GB"/>
              </w:rPr>
              <w:t>)</w:t>
            </w:r>
            <w:r w:rsidR="00F56B4F" w:rsidRPr="00125666">
              <w:rPr>
                <w:rFonts w:ascii="Times New Roman" w:hAnsi="Times New Roman" w:cs="Times New Roman"/>
                <w:lang w:eastAsia="en-GB"/>
              </w:rPr>
              <w:t>.</w:t>
            </w:r>
          </w:p>
        </w:tc>
      </w:tr>
    </w:tbl>
    <w:p w14:paraId="790A5A09" w14:textId="3CAEA957" w:rsidR="005D6EDC" w:rsidRPr="00125666" w:rsidRDefault="00172CD1" w:rsidP="00C429B3">
      <w:pPr>
        <w:tabs>
          <w:tab w:val="left" w:pos="-720"/>
          <w:tab w:val="left" w:pos="432"/>
          <w:tab w:val="left" w:pos="5040"/>
          <w:tab w:val="left" w:pos="6480"/>
        </w:tabs>
        <w:spacing w:after="0"/>
        <w:rPr>
          <w:rFonts w:ascii="Times New Roman" w:hAnsi="Times New Roman" w:cs="Times New Roman"/>
          <w:b/>
        </w:rPr>
      </w:pPr>
      <w:r w:rsidRPr="00125666">
        <w:rPr>
          <w:rFonts w:ascii="Times New Roman" w:hAnsi="Times New Roman" w:cs="Times New Roman"/>
          <w:b/>
        </w:rPr>
        <w:t>Box 1: Inclusion and exclusion criteria</w:t>
      </w:r>
    </w:p>
    <w:p w14:paraId="34557999" w14:textId="77777777" w:rsidR="00E03A9F" w:rsidRPr="00125666" w:rsidRDefault="00E03A9F" w:rsidP="00C429B3">
      <w:pPr>
        <w:autoSpaceDE w:val="0"/>
        <w:autoSpaceDN w:val="0"/>
        <w:adjustRightInd w:val="0"/>
        <w:spacing w:after="0"/>
        <w:rPr>
          <w:rFonts w:ascii="Times New Roman" w:hAnsi="Times New Roman" w:cs="Times New Roman"/>
          <w:b/>
          <w:i/>
        </w:rPr>
      </w:pPr>
    </w:p>
    <w:p w14:paraId="1D2CFBE4" w14:textId="748F30F1" w:rsidR="001F6AFB" w:rsidRPr="00125666" w:rsidRDefault="001F6AFB" w:rsidP="00C429B3">
      <w:pPr>
        <w:autoSpaceDE w:val="0"/>
        <w:autoSpaceDN w:val="0"/>
        <w:adjustRightInd w:val="0"/>
        <w:spacing w:after="0"/>
        <w:rPr>
          <w:rFonts w:ascii="Times New Roman" w:hAnsi="Times New Roman" w:cs="Times New Roman"/>
          <w:b/>
          <w:i/>
        </w:rPr>
      </w:pPr>
      <w:r w:rsidRPr="00125666">
        <w:rPr>
          <w:rFonts w:ascii="Times New Roman" w:hAnsi="Times New Roman" w:cs="Times New Roman"/>
          <w:b/>
          <w:i/>
        </w:rPr>
        <w:t>Screening</w:t>
      </w:r>
    </w:p>
    <w:p w14:paraId="6192003A" w14:textId="1AB05C71" w:rsidR="00CC5DED" w:rsidRPr="00125666" w:rsidRDefault="00051CC0" w:rsidP="00C429B3">
      <w:pPr>
        <w:spacing w:after="0"/>
        <w:rPr>
          <w:rFonts w:ascii="Times New Roman" w:hAnsi="Times New Roman" w:cs="Times New Roman"/>
        </w:rPr>
      </w:pPr>
      <w:r w:rsidRPr="00125666">
        <w:rPr>
          <w:rFonts w:ascii="Times New Roman" w:hAnsi="Times New Roman" w:cs="Times New Roman"/>
        </w:rPr>
        <w:t>Initial screening of identified titles was undertaken by t</w:t>
      </w:r>
      <w:r w:rsidR="005D6EDC" w:rsidRPr="00125666">
        <w:rPr>
          <w:rFonts w:ascii="Times New Roman" w:hAnsi="Times New Roman" w:cs="Times New Roman"/>
        </w:rPr>
        <w:t>he lead revi</w:t>
      </w:r>
      <w:r w:rsidRPr="00125666">
        <w:rPr>
          <w:rFonts w:ascii="Times New Roman" w:hAnsi="Times New Roman" w:cs="Times New Roman"/>
        </w:rPr>
        <w:t xml:space="preserve">ewer of the main </w:t>
      </w:r>
      <w:proofErr w:type="spellStart"/>
      <w:r w:rsidR="00926C21" w:rsidRPr="00125666">
        <w:rPr>
          <w:rFonts w:ascii="Times New Roman" w:hAnsi="Times New Roman" w:cs="Times New Roman"/>
        </w:rPr>
        <w:t>meta</w:t>
      </w:r>
      <w:r w:rsidRPr="00125666">
        <w:rPr>
          <w:rFonts w:ascii="Times New Roman" w:hAnsi="Times New Roman" w:cs="Times New Roman"/>
        </w:rPr>
        <w:t>synthesis</w:t>
      </w:r>
      <w:proofErr w:type="spellEnd"/>
      <w:r w:rsidRPr="00125666">
        <w:rPr>
          <w:rFonts w:ascii="Times New Roman" w:hAnsi="Times New Roman" w:cs="Times New Roman"/>
        </w:rPr>
        <w:t xml:space="preserve"> (CR), </w:t>
      </w:r>
      <w:r w:rsidR="005D6EDC" w:rsidRPr="00125666">
        <w:rPr>
          <w:rFonts w:ascii="Times New Roman" w:hAnsi="Times New Roman" w:cs="Times New Roman"/>
        </w:rPr>
        <w:t xml:space="preserve">leaving 711 papers requiring independent assessment </w:t>
      </w:r>
      <w:r w:rsidR="00733564" w:rsidRPr="00125666">
        <w:rPr>
          <w:rFonts w:ascii="Times New Roman" w:hAnsi="Times New Roman" w:cs="Times New Roman"/>
        </w:rPr>
        <w:t>of abstracts by</w:t>
      </w:r>
      <w:r w:rsidR="00BA677B" w:rsidRPr="00125666">
        <w:rPr>
          <w:rFonts w:ascii="Times New Roman" w:hAnsi="Times New Roman" w:cs="Times New Roman"/>
        </w:rPr>
        <w:t xml:space="preserve"> </w:t>
      </w:r>
      <w:r w:rsidR="00C264E0" w:rsidRPr="00125666">
        <w:rPr>
          <w:rFonts w:ascii="Times New Roman" w:hAnsi="Times New Roman" w:cs="Times New Roman"/>
        </w:rPr>
        <w:t xml:space="preserve">CR and </w:t>
      </w:r>
      <w:r w:rsidR="00BA677B" w:rsidRPr="00125666">
        <w:rPr>
          <w:rFonts w:ascii="Times New Roman" w:hAnsi="Times New Roman" w:cs="Times New Roman"/>
        </w:rPr>
        <w:t>LM</w:t>
      </w:r>
      <w:r w:rsidR="005D6EDC" w:rsidRPr="00125666">
        <w:rPr>
          <w:rFonts w:ascii="Times New Roman" w:hAnsi="Times New Roman" w:cs="Times New Roman"/>
        </w:rPr>
        <w:t>, and full texts where relevant to determine eligibility.</w:t>
      </w:r>
      <w:r w:rsidR="000C394C" w:rsidRPr="00125666">
        <w:rPr>
          <w:rFonts w:ascii="Times New Roman" w:hAnsi="Times New Roman" w:cs="Times New Roman"/>
        </w:rPr>
        <w:t xml:space="preserve"> The papers that met the inclusion </w:t>
      </w:r>
      <w:r w:rsidR="00403DB9" w:rsidRPr="00125666">
        <w:rPr>
          <w:rFonts w:ascii="Times New Roman" w:hAnsi="Times New Roman" w:cs="Times New Roman"/>
        </w:rPr>
        <w:t xml:space="preserve">criteria for the </w:t>
      </w:r>
      <w:proofErr w:type="spellStart"/>
      <w:r w:rsidR="00403DB9" w:rsidRPr="00125666">
        <w:rPr>
          <w:rFonts w:ascii="Times New Roman" w:hAnsi="Times New Roman" w:cs="Times New Roman"/>
        </w:rPr>
        <w:t>subsynthesis</w:t>
      </w:r>
      <w:proofErr w:type="spellEnd"/>
      <w:r w:rsidR="000C394C" w:rsidRPr="00125666">
        <w:rPr>
          <w:rFonts w:ascii="Times New Roman" w:hAnsi="Times New Roman" w:cs="Times New Roman"/>
        </w:rPr>
        <w:t xml:space="preserve"> on the exp</w:t>
      </w:r>
      <w:r w:rsidR="001858CA" w:rsidRPr="00125666">
        <w:rPr>
          <w:rFonts w:ascii="Times New Roman" w:hAnsi="Times New Roman" w:cs="Times New Roman"/>
        </w:rPr>
        <w:t>erience of couples were confirmed</w:t>
      </w:r>
      <w:r w:rsidR="000C394C" w:rsidRPr="00125666">
        <w:rPr>
          <w:rFonts w:ascii="Times New Roman" w:hAnsi="Times New Roman" w:cs="Times New Roman"/>
        </w:rPr>
        <w:t xml:space="preserve"> by NC. </w:t>
      </w:r>
      <w:r w:rsidR="00DD341E" w:rsidRPr="00125666">
        <w:rPr>
          <w:rFonts w:ascii="Times New Roman" w:hAnsi="Times New Roman" w:cs="Times New Roman"/>
        </w:rPr>
        <w:t>Disagreement of the papers to be included was</w:t>
      </w:r>
      <w:r w:rsidR="000C394C" w:rsidRPr="00125666">
        <w:rPr>
          <w:rFonts w:ascii="Times New Roman" w:hAnsi="Times New Roman" w:cs="Times New Roman"/>
        </w:rPr>
        <w:t xml:space="preserve"> resolved through discus</w:t>
      </w:r>
      <w:r w:rsidR="00DC728A" w:rsidRPr="00125666">
        <w:rPr>
          <w:rFonts w:ascii="Times New Roman" w:hAnsi="Times New Roman" w:cs="Times New Roman"/>
        </w:rPr>
        <w:t>sion with authors CR/EW/RW/LM</w:t>
      </w:r>
      <w:r w:rsidR="000C394C" w:rsidRPr="00125666">
        <w:rPr>
          <w:rFonts w:ascii="Times New Roman" w:hAnsi="Times New Roman" w:cs="Times New Roman"/>
        </w:rPr>
        <w:t xml:space="preserve">. </w:t>
      </w:r>
      <w:r w:rsidR="00CC5DED" w:rsidRPr="00125666">
        <w:rPr>
          <w:rFonts w:ascii="Times New Roman" w:hAnsi="Times New Roman" w:cs="Times New Roman"/>
        </w:rPr>
        <w:t>O</w:t>
      </w:r>
      <w:r w:rsidR="00BF5C11" w:rsidRPr="00125666">
        <w:rPr>
          <w:rFonts w:ascii="Times New Roman" w:hAnsi="Times New Roman" w:cs="Times New Roman"/>
        </w:rPr>
        <w:t>ne additional article</w:t>
      </w:r>
      <w:r w:rsidR="00745DF8" w:rsidRPr="00125666">
        <w:rPr>
          <w:rFonts w:ascii="Times New Roman" w:hAnsi="Times New Roman" w:cs="Times New Roman"/>
        </w:rPr>
        <w:t>, published in 2015,</w:t>
      </w:r>
      <w:r w:rsidR="00E37A99" w:rsidRPr="00125666">
        <w:rPr>
          <w:rFonts w:ascii="Times New Roman" w:hAnsi="Times New Roman" w:cs="Times New Roman"/>
        </w:rPr>
        <w:t xml:space="preserve"> </w:t>
      </w:r>
      <w:r w:rsidR="00BB659F" w:rsidRPr="00125666">
        <w:rPr>
          <w:rFonts w:ascii="Times New Roman" w:hAnsi="Times New Roman" w:cs="Times New Roman"/>
        </w:rPr>
        <w:t xml:space="preserve">was found in 2016 </w:t>
      </w:r>
      <w:r w:rsidR="00C955CD"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DOI" : "10.1111/ijun.12091", "ISSN" : "17497701", "author" : [ { "dropping-particle" : "", "family" : "Dieperink", "given" : "Karin B.", "non-dropping-particle" : "", "parse-names" : false, "suffix" : "" }, { "dropping-particle" : "", "family" : "Mark", "given" : "Karen", "non-dropping-particle" : "", "parse-names" : false, "suffix" : "" }, { "dropping-particle" : "", "family" : "Mikkelsen", "given" : "Tina Broby", "non-dropping-particle" : "", "parse-names" : false, "suffix" : "" } ], "container-title" : "International Journal of Urological Nursing", "id" : "ITEM-1", "issue" : "1", "issued" : { "date-parts" : [ [ "2015" ] ] }, "page" : "21-29", "title" : "Marital rehabilitation after prostate cancer - a matter of intimacy", "type" : "article-journal", "volume" : "10" }, "uris" : [ "http://www.mendeley.com/documents/?uuid=a2c1f2aa-3a04-4f5e-9022-937862ad4fa1" ] } ], "mendeley" : { "formattedCitation" : "[22]", "plainTextFormattedCitation" : "[22]", "previouslyFormattedCitation" : "[22]"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22]</w:t>
      </w:r>
      <w:r w:rsidR="00FE350D" w:rsidRPr="00125666">
        <w:rPr>
          <w:rFonts w:ascii="Times New Roman" w:hAnsi="Times New Roman" w:cs="Times New Roman"/>
        </w:rPr>
        <w:fldChar w:fldCharType="end"/>
      </w:r>
      <w:r w:rsidR="00D4430A" w:rsidRPr="00125666">
        <w:rPr>
          <w:rFonts w:ascii="Times New Roman" w:hAnsi="Times New Roman" w:cs="Times New Roman"/>
        </w:rPr>
        <w:t xml:space="preserve"> </w:t>
      </w:r>
      <w:r w:rsidR="001640EF" w:rsidRPr="00125666">
        <w:rPr>
          <w:rFonts w:ascii="Times New Roman" w:hAnsi="Times New Roman" w:cs="Times New Roman"/>
        </w:rPr>
        <w:t xml:space="preserve">(see </w:t>
      </w:r>
      <w:r w:rsidR="00EB7A08" w:rsidRPr="00125666">
        <w:rPr>
          <w:rFonts w:ascii="Times New Roman" w:hAnsi="Times New Roman" w:cs="Times New Roman"/>
        </w:rPr>
        <w:t>O</w:t>
      </w:r>
      <w:r w:rsidR="00BA245A" w:rsidRPr="00125666">
        <w:rPr>
          <w:rFonts w:ascii="Times New Roman" w:hAnsi="Times New Roman" w:cs="Times New Roman"/>
        </w:rPr>
        <w:t xml:space="preserve">nline </w:t>
      </w:r>
      <w:r w:rsidR="00EB7A08" w:rsidRPr="00125666">
        <w:rPr>
          <w:rFonts w:ascii="Times New Roman" w:hAnsi="Times New Roman" w:cs="Times New Roman"/>
        </w:rPr>
        <w:t>R</w:t>
      </w:r>
      <w:r w:rsidR="002B302E" w:rsidRPr="00125666">
        <w:rPr>
          <w:rFonts w:ascii="Times New Roman" w:hAnsi="Times New Roman" w:cs="Times New Roman"/>
        </w:rPr>
        <w:t>esource 1</w:t>
      </w:r>
      <w:r w:rsidR="001640EF" w:rsidRPr="00125666">
        <w:rPr>
          <w:rFonts w:ascii="Times New Roman" w:hAnsi="Times New Roman" w:cs="Times New Roman"/>
        </w:rPr>
        <w:t>)</w:t>
      </w:r>
      <w:r w:rsidR="00C955CD" w:rsidRPr="00125666">
        <w:rPr>
          <w:rFonts w:ascii="Times New Roman" w:hAnsi="Times New Roman" w:cs="Times New Roman"/>
        </w:rPr>
        <w:t xml:space="preserve">. </w:t>
      </w:r>
    </w:p>
    <w:p w14:paraId="0E037193" w14:textId="77777777" w:rsidR="00CC5DED" w:rsidRPr="00125666" w:rsidRDefault="00CC5DED" w:rsidP="00C429B3">
      <w:pPr>
        <w:spacing w:after="0"/>
        <w:rPr>
          <w:rFonts w:ascii="Times New Roman" w:hAnsi="Times New Roman" w:cs="Times New Roman"/>
        </w:rPr>
      </w:pPr>
    </w:p>
    <w:p w14:paraId="7A053CAD" w14:textId="18769863" w:rsidR="00C955CD" w:rsidRPr="00125666" w:rsidRDefault="00C5177F" w:rsidP="00C429B3">
      <w:pPr>
        <w:spacing w:after="0"/>
        <w:rPr>
          <w:rFonts w:ascii="Times New Roman" w:hAnsi="Times New Roman" w:cs="Times New Roman"/>
        </w:rPr>
      </w:pPr>
      <w:r w:rsidRPr="00125666">
        <w:rPr>
          <w:rFonts w:ascii="Times New Roman" w:hAnsi="Times New Roman" w:cs="Times New Roman"/>
        </w:rPr>
        <w:t>Two papers included participants with mixed cancers, h</w:t>
      </w:r>
      <w:r w:rsidR="00612AAD" w:rsidRPr="00125666">
        <w:rPr>
          <w:rFonts w:ascii="Times New Roman" w:hAnsi="Times New Roman" w:cs="Times New Roman"/>
        </w:rPr>
        <w:t xml:space="preserve">owever relevance to </w:t>
      </w:r>
      <w:proofErr w:type="spellStart"/>
      <w:r w:rsidR="00612AAD" w:rsidRPr="00125666">
        <w:rPr>
          <w:rFonts w:ascii="Times New Roman" w:hAnsi="Times New Roman" w:cs="Times New Roman"/>
        </w:rPr>
        <w:t>PCa</w:t>
      </w:r>
      <w:proofErr w:type="spellEnd"/>
      <w:r w:rsidR="00612AAD" w:rsidRPr="00125666">
        <w:rPr>
          <w:rFonts w:ascii="Times New Roman" w:hAnsi="Times New Roman" w:cs="Times New Roman"/>
        </w:rPr>
        <w:t xml:space="preserve"> only </w:t>
      </w:r>
      <w:r w:rsidR="00140A96" w:rsidRPr="00125666">
        <w:rPr>
          <w:rFonts w:ascii="Times New Roman" w:hAnsi="Times New Roman" w:cs="Times New Roman"/>
        </w:rPr>
        <w:t xml:space="preserve">was </w:t>
      </w:r>
      <w:r w:rsidRPr="00125666">
        <w:rPr>
          <w:rFonts w:ascii="Times New Roman" w:hAnsi="Times New Roman" w:cs="Times New Roman"/>
        </w:rPr>
        <w:t xml:space="preserve">referenced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DOI" : "10.1080/08870446.2012.737466", "ISSN" : "0887-0446", "PMID" : "23137124", "abstract" : "Research has increasingly recognised the profound impact that cancer can have upon embodied subjectivity. However, there has been little acknowledgement of the centrality of sexuality to subjectivity, and marginalisation of the experiences of intimate partners of people with cancer. This Australian qualitative study explores the post-cancer experiences of embodied sexual subjectivity for 44 people with cancer (23 women and 21 men) and 35 partners of people with cancer (18 women and 17 men) across a range of cancer types and stages. Semi-structured interviews were analysed with theoretical thematic analysis, guided by a post-structuralist approach to sexual subjectivity as a dynamic process of becoming that can change over time, and by Williams' [(1996). The vicissitudes of embodiment across the chronic illness trajectory. Body and Society, 2, 23-47] framework on post-illness embodiment. Participants took up the following post-cancer subject positions: 'dys-embodied sexual subjectivity' - characterised by bodily betrayal, sexual loss, lack of acceptance, depression, and anxiety; 're-embodied sexual subjectivity'--characterised by greater sexual confidence, acceptance, the exploration of non-coital sexual practices and increased relational closeness; and 'oscillating sexual subjectivity'--involving a shift between states of sexual dys-embodiment and sexual re-embodiment. The findings point to the importance of focusing on the sexual health of people with cancer and partners across the cancer trajectory.", "author"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container-title" : "Psychology &amp; Health", "id" : "ITEM-1", "issue" : "6", "issued" : { "date-parts" : [ [ "2013" ] ] }, "page" : "603-619", "title" : "Embodying Sexual subjectivity after Cancer: A qualitative study of people with cancer and intimate partners", "type" : "article-journal", "volume" : "28" }, "uris" : [ "http://www.mendeley.com/documents/?uuid=097e5a53-ccdc-38bd-8061-95c60ca66c4f" ] }, { "id" : "ITEM-2", "itemData" : { "abstract" : "Background: Previous research on sex and intimacy in the context of cancer has focused on documenting sexual changes and difficulties, primarily focusing on heterosexual individuals who have sexual or reproductive cancers. Analyses of sexual renegotiation and the social construction of sex are largely absent from the research agenda.Objective: The objective of this study was to explore renegotiation of sex in individuals with cancer, and in partners, across a broad range of cancer types and relational contexts.Methods: Semistructured interviews were conducted with 44 people with cancer (23 women, 21 men) and 35 partners (18 women, 17 men), 86% of whom identified as heterosexual. The data were analyzed with theoretical thematic analysis, from a material-discursive-intrapsychic perspective.Results: Renegotiation of sex or intimacy was reported by 70% of participants, reflected in 3 themes: \u2018\u2018resisting the coital imperative: redefining \u2018sex,\u2019\u2019\u2019 \u2018\u2018resisting the coital imperative: embracing intimacy,\u2019\u2019 and \u2018\u2018adopting the coital imperative: refiguring the body through techno-medicine.\u2019\u2019 The importance of relational context was reflected in the theme \u2018\u2018the inter-subjective nature of sexual re-negotiation: relationship context and communication.\u2019\u2019Conclusions: Whereas previous research has focused on embodied changes associated with sexuality after cancer, or their psychological consequences, the findings of the present study suggest that hegemonic constructions of \u2018\u2018sex,\u2019\u2019 in particular the coital imperative, are central to the experience and negotiation of sex and intimacy after cancer.", "author" : [ { "dropping-particle" : "", "family" : "Ussher", "given" : "J.M", "non-dropping-particle" : "", "parse-names" : false, "suffix" : "" }, { "dropping-particle" : "", "family" : "Perzz", "given" : "J", "non-dropping-particle" : "", "parse-names" : false, "suffix" : "" }, { "dropping-particle" : "", "family" : "Gilbert", "given" : "E", "non-dropping-particle" : "", "parse-names" : false, "suffix" : "" }, { "dropping-particle" : "", "family" : "Wong", "given" : "WKT", "non-dropping-particle" : "", "parse-names" : false, "suffix" : "" }, { "dropping-particle" : "", "family" : "Hobbs", "given" : "K", "non-dropping-particle" : "", "parse-names" : false, "suffix" : "" } ], "container-title" : "Cancer Nursing", "id" : "ITEM-2", "issue" : "6", "issued" : { "date-parts" : [ [ "2013" ] ] }, "page" : "454\u2013462", "title" : "Renegotiating Sex and Intimacy After Cancer", "type" : "article-journal", "volume" : "36" }, "uris" : [ "http://www.mendeley.com/documents/?uuid=c4c3af35-446d-38f3-a315-2bb8255c65eb" ] } ], "mendeley" : { "formattedCitation" : "[23, 24]", "plainTextFormattedCitation" : "[23, 24]", "previouslyFormattedCitation" : "[23, 24]"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23, 24]</w:t>
      </w:r>
      <w:r w:rsidR="00FE350D" w:rsidRPr="00125666">
        <w:rPr>
          <w:rFonts w:ascii="Times New Roman" w:hAnsi="Times New Roman" w:cs="Times New Roman"/>
        </w:rPr>
        <w:fldChar w:fldCharType="end"/>
      </w:r>
      <w:r w:rsidRPr="00125666">
        <w:rPr>
          <w:rFonts w:ascii="Times New Roman" w:hAnsi="Times New Roman" w:cs="Times New Roman"/>
        </w:rPr>
        <w:t xml:space="preserve">. </w:t>
      </w:r>
      <w:r w:rsidR="00745A99" w:rsidRPr="00125666">
        <w:rPr>
          <w:rFonts w:ascii="Times New Roman" w:hAnsi="Times New Roman" w:cs="Times New Roman"/>
        </w:rPr>
        <w:t>Three mixed methods studies were</w:t>
      </w:r>
      <w:r w:rsidR="00E37A99" w:rsidRPr="00125666">
        <w:rPr>
          <w:rFonts w:ascii="Times New Roman" w:hAnsi="Times New Roman" w:cs="Times New Roman"/>
        </w:rPr>
        <w:t xml:space="preserve"> also include</w:t>
      </w:r>
      <w:r w:rsidR="00745A99" w:rsidRPr="00125666">
        <w:rPr>
          <w:rFonts w:ascii="Times New Roman" w:hAnsi="Times New Roman" w:cs="Times New Roman"/>
        </w:rPr>
        <w:t xml:space="preserve">d, taking into consideration </w:t>
      </w:r>
      <w:r w:rsidR="00E37A99" w:rsidRPr="00125666">
        <w:rPr>
          <w:rFonts w:ascii="Times New Roman" w:hAnsi="Times New Roman" w:cs="Times New Roman"/>
        </w:rPr>
        <w:t>qualitative data only</w:t>
      </w:r>
      <w:r w:rsidR="00536442"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1",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2", "itemData" : { "DOI" : "10.1080/0092623X.2013.842194", "ISSN" : "1521-0715", "PMID" : "24405053", "abstract" : "Prostate cancer affects couples' sexual intimacy, but men rarely use recommended proerectile aids. This mixed-methods study aimed to identify couples' preprostatectomy barriers to sexual recovery. Interviews about anticipated sexual recovery were paired with surveys: the Dyadic Assessment Scale, the Protective Buffering Scale, the Expanded Prostate Cancer Index Composite, the Sexual Experience Questionnaire (men), and the Female Sexual Function Index. Potential barriers were derived using Grounded Theory. Quantitative data triangulated qualitative findings. Heterosexual couples (N = 28) participated. Men's average age was 62 years and their partners' average age was 58 years. Preexisting and diagnosis-related barriers included aging-related sexual dysfunction, inadequate sexual problem-solving skills, stressors, worry, avoidance of planning for sexual recovery, and dislike of artificially assisted sex. Participants endorsed moderate/high marital satisfaction (DAS: for men, M = 110.0, SD = 11.4; for partners, M = 114.1, SD = 12.1) and communication (PBS: for men, M = 24.5.2, SD = 6.1; for partners, M = 25.1, SD \u00b1 6.2). Men reported mild erectile dysfunction and incontinence (EPIC sexual function M = 76.6, SD = 21.5, urinary incontinence M = 88.4, SD = 18.2). Men's couple sexual satisfaction was lowest (Sexual Experience Questionnaire: M = 60.1, SD = 26.9). Mean total Female Sexual Function Index was low (M = 21.6, SD = 7.8). Heterosexual couples face prostatectomy-related sexual side-effects having experienced developmental sexual losses. Couples use avoidant strategies to defend against worry about cancer and anticipated prostatectomy-related sexual changes. These potential barriers are modifiable if couples can learn to cope with sexual losses and accept sexual rehabilitation strategies.", "author" : [ { "dropping-particle" : "", "family" : "Wittmann", "given" : "Daniela", "non-dropping-particle" : "", "parse-names" : false, "suffix" : "" }, { "dropping-particle" : "", "family" : "Northouse", "given" : "Laurel", "non-dropping-particle" : "", "parse-names" : false, "suffix" : "" }, { "dropping-particle" : "", "family" : "Crossley", "given" : "Heather", "non-dropping-particle" : "", "parse-names" : false, "suffix" : "" }, { "dropping-particle" : "", "family" : "Miller", "given" : "David", "non-dropping-particle" : "", "parse-names" : false, "suffix" : "" }, { "dropping-particle" : "", "family" : "Dunn", "given" : "Rodney", "non-dropping-particle" : "", "parse-names" : false, "suffix" : "" }, { "dropping-particle" : "", "family" : "Nidetz", "given" : "Jennifer", "non-dropping-particle" : "", "parse-names" : false, "suffix" : "" }, { "dropping-particle" : "", "family" : "Montie", "given" : "Jeanne", "non-dropping-particle" : "", "parse-names" : false, "suffix" : "" }, { "dropping-particle" : "", "family" : "Moyad", "given" : "Mia", "non-dropping-particle" : "", "parse-names" : false, "suffix" : "" }, { "dropping-particle" : "", "family" : "Lavin", "given" : "Katie", "non-dropping-particle" : "", "parse-names" : false, "suffix" : "" }, { "dropping-particle" : "", "family" : "Montie", "given" : "James E", "non-dropping-particle" : "", "parse-names" : false, "suffix" : "" } ], "container-title" : "Journal of sex &amp; marital therapy", "id" : "ITEM-2", "issue" : "2", "issued" : { "date-parts" : [ [ "2015" ] ] }, "page" : "155-68", "publisher" : "NIH Public Access", "title" : "A pilot study of potential pre-operative barriers to couples\u2019 sexual recovery after radical prostatectomy for prostate cancer.", "type" : "article-journal", "volume" : "41" }, "uris" : [ "http://www.mendeley.com/documents/?uuid=0569373b-035d-3df8-ae55-8c69bebb4767" ] }, { "id" : "ITEM-3", "itemData" : { "author" : [ { "dropping-particle" : "", "family" : "O'Shaughnessy", "given" : "P", "non-dropping-particle" : "", "parse-names" : false, "suffix" : "" }, { "dropping-particle" : "", "family" : "Ireland", "given" : "C", "non-dropping-particle" : "", "parse-names" : false, "suffix" : "" }, { "dropping-particle" : "", "family" : "Pelentsov", "given" : "L", "non-dropping-particle" : "", "parse-names" : false, "suffix" : "" }, { "dropping-particle" : "", "family" : "Thomas", "given" : "L", "non-dropping-particle" : "", "parse-names" : false, "suffix" : "" }, { "dropping-particle" : "", "family" : "Esterman", "given" : "A", "non-dropping-particle" : "", "parse-names" : false, "suffix" : "" } ], "container-title" : "Journal of clinical nursing", "id" : "ITEM-3", "issued" : { "date-parts" : [ [ "2013" ] ] }, "page" : "3492-3502", "title" : "Impaired sexual function and prostate cancer: a mixed method investigation into the experiences of men and their partners.", "type" : "article-journal", "volume" : "22" }, "uris" : [ "http://www.mendeley.com/documents/?uuid=66e13c65-e61a-3a6c-bee5-15f41e766a52" ] } ], "mendeley" : { "formattedCitation" : "[25\u201327]", "plainTextFormattedCitation" : "[25\u201327]", "previouslyFormattedCitation" : "[25\u201327]"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25–27]</w:t>
      </w:r>
      <w:r w:rsidR="00FE350D" w:rsidRPr="00125666">
        <w:rPr>
          <w:rFonts w:ascii="Times New Roman" w:hAnsi="Times New Roman" w:cs="Times New Roman"/>
        </w:rPr>
        <w:fldChar w:fldCharType="end"/>
      </w:r>
      <w:r w:rsidR="00536442" w:rsidRPr="00125666">
        <w:rPr>
          <w:rFonts w:ascii="Times New Roman" w:hAnsi="Times New Roman" w:cs="Times New Roman"/>
        </w:rPr>
        <w:t>.</w:t>
      </w:r>
    </w:p>
    <w:p w14:paraId="35F5AEF0" w14:textId="77777777" w:rsidR="00EA6DAA" w:rsidRPr="00125666" w:rsidRDefault="00EA6DAA" w:rsidP="00C429B3">
      <w:pPr>
        <w:autoSpaceDE w:val="0"/>
        <w:autoSpaceDN w:val="0"/>
        <w:adjustRightInd w:val="0"/>
        <w:spacing w:after="0"/>
        <w:rPr>
          <w:rFonts w:ascii="Times New Roman" w:hAnsi="Times New Roman" w:cs="Times New Roman"/>
        </w:rPr>
      </w:pPr>
    </w:p>
    <w:p w14:paraId="73356C20" w14:textId="2D46C9F1" w:rsidR="00536023" w:rsidRPr="00125666" w:rsidRDefault="00536023" w:rsidP="00C429B3">
      <w:pPr>
        <w:autoSpaceDE w:val="0"/>
        <w:autoSpaceDN w:val="0"/>
        <w:adjustRightInd w:val="0"/>
        <w:spacing w:after="0"/>
        <w:rPr>
          <w:rFonts w:ascii="Times New Roman" w:hAnsi="Times New Roman" w:cs="Times New Roman"/>
        </w:rPr>
      </w:pPr>
    </w:p>
    <w:p w14:paraId="2D44EADB" w14:textId="77777777" w:rsidR="00EA6DAA" w:rsidRPr="00125666" w:rsidRDefault="003A7D7F" w:rsidP="00C429B3">
      <w:pPr>
        <w:spacing w:after="0"/>
        <w:rPr>
          <w:rFonts w:ascii="Times New Roman" w:hAnsi="Times New Roman" w:cs="Times New Roman"/>
          <w:b/>
          <w:i/>
        </w:rPr>
      </w:pPr>
      <w:r w:rsidRPr="00125666">
        <w:rPr>
          <w:rFonts w:ascii="Times New Roman" w:hAnsi="Times New Roman" w:cs="Times New Roman"/>
          <w:b/>
          <w:i/>
        </w:rPr>
        <w:t>Data Extraction &amp; Management</w:t>
      </w:r>
    </w:p>
    <w:p w14:paraId="013E7FF1" w14:textId="2BF6FE52" w:rsidR="00140A96" w:rsidRPr="00125666" w:rsidRDefault="00140A96" w:rsidP="00C429B3">
      <w:pPr>
        <w:spacing w:after="0"/>
        <w:rPr>
          <w:rFonts w:ascii="Times New Roman" w:hAnsi="Times New Roman" w:cs="Times New Roman"/>
        </w:rPr>
      </w:pPr>
      <w:r w:rsidRPr="00125666">
        <w:rPr>
          <w:rFonts w:ascii="Times New Roman" w:hAnsi="Times New Roman" w:cs="Times New Roman"/>
        </w:rPr>
        <w:t>A data extraction form was used to record publication details, study design, as well as demographic and treatment info</w:t>
      </w:r>
      <w:r w:rsidR="00E3502A" w:rsidRPr="00125666">
        <w:rPr>
          <w:rFonts w:ascii="Times New Roman" w:hAnsi="Times New Roman" w:cs="Times New Roman"/>
        </w:rPr>
        <w:t>rmation. Full replication of</w:t>
      </w:r>
      <w:r w:rsidRPr="00125666">
        <w:rPr>
          <w:rFonts w:ascii="Times New Roman" w:hAnsi="Times New Roman" w:cs="Times New Roman"/>
        </w:rPr>
        <w:t xml:space="preserve"> key types of data was also extracted in accordan</w:t>
      </w:r>
      <w:r w:rsidR="00EB34AE" w:rsidRPr="00125666">
        <w:rPr>
          <w:rFonts w:ascii="Times New Roman" w:hAnsi="Times New Roman" w:cs="Times New Roman"/>
        </w:rPr>
        <w:t xml:space="preserve">ce with </w:t>
      </w:r>
      <w:proofErr w:type="spellStart"/>
      <w:r w:rsidR="00EB34AE" w:rsidRPr="00125666">
        <w:rPr>
          <w:rFonts w:ascii="Times New Roman" w:hAnsi="Times New Roman" w:cs="Times New Roman"/>
        </w:rPr>
        <w:t>Noblit</w:t>
      </w:r>
      <w:proofErr w:type="spellEnd"/>
      <w:r w:rsidR="00EB34AE" w:rsidRPr="00125666">
        <w:rPr>
          <w:rFonts w:ascii="Times New Roman" w:hAnsi="Times New Roman" w:cs="Times New Roman"/>
        </w:rPr>
        <w:t xml:space="preserve"> and Hare’s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author" : [ { "dropping-particle" : "", "family" : "Noblit", "given" : "W", "non-dropping-particle" : "", "parse-names" : false, "suffix" : "" }, { "dropping-particle" : "", "family" : "Hare", "given" : "D", "non-dropping-particle" : "", "parse-names" : false, "suffix" : "" } ], "container-title" : "Sage", "id" : "ITEM-1", "issued" : { "date-parts" : [ [ "1988" ] ] }, "number-of-pages" : "93-123", "title" : "Meta-Ethnography: Synthesizing Qualitative Studies", "type" : "book" }, "uris" : [ "http://www.mendeley.com/documents/?uuid=f3b501a0-0585-318b-9086-62b23d280b6d" ] } ], "mendeley" : { "formattedCitation" : "[28]", "plainTextFormattedCitation" : "[28]", "previouslyFormattedCitation" : "[28]"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28]</w:t>
      </w:r>
      <w:r w:rsidR="00FE350D" w:rsidRPr="00125666">
        <w:rPr>
          <w:rFonts w:ascii="Times New Roman" w:hAnsi="Times New Roman" w:cs="Times New Roman"/>
        </w:rPr>
        <w:fldChar w:fldCharType="end"/>
      </w:r>
      <w:r w:rsidRPr="00125666">
        <w:rPr>
          <w:rFonts w:ascii="Times New Roman" w:hAnsi="Times New Roman" w:cs="Times New Roman"/>
        </w:rPr>
        <w:t xml:space="preserve"> meta-ethnographic approach:</w:t>
      </w:r>
    </w:p>
    <w:p w14:paraId="55BEE57D" w14:textId="77777777" w:rsidR="00140A96" w:rsidRPr="00125666" w:rsidRDefault="00140A96" w:rsidP="00C429B3">
      <w:pPr>
        <w:spacing w:after="0"/>
        <w:rPr>
          <w:rFonts w:ascii="Times New Roman" w:hAnsi="Times New Roman" w:cs="Times New Roman"/>
        </w:rPr>
      </w:pPr>
    </w:p>
    <w:p w14:paraId="1776DB4F" w14:textId="77777777" w:rsidR="00140A96" w:rsidRPr="00125666" w:rsidRDefault="00140A96" w:rsidP="00C429B3">
      <w:pPr>
        <w:spacing w:after="0"/>
        <w:rPr>
          <w:rFonts w:ascii="Times New Roman" w:hAnsi="Times New Roman" w:cs="Times New Roman"/>
        </w:rPr>
      </w:pPr>
      <w:r w:rsidRPr="00125666">
        <w:rPr>
          <w:rFonts w:ascii="Times New Roman" w:hAnsi="Times New Roman" w:cs="Times New Roman"/>
        </w:rPr>
        <w:t xml:space="preserve">1. Participants’ (man with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and partner) verbatim quotes about their actual experiences </w:t>
      </w:r>
      <w:r w:rsidRPr="00125666">
        <w:rPr>
          <w:rFonts w:ascii="Times New Roman" w:hAnsi="Times New Roman" w:cs="Times New Roman"/>
          <w:i/>
        </w:rPr>
        <w:t>(first order constructs).</w:t>
      </w:r>
    </w:p>
    <w:p w14:paraId="45C81E0C" w14:textId="77777777" w:rsidR="00140A96" w:rsidRPr="00125666" w:rsidRDefault="00140A96" w:rsidP="00C429B3">
      <w:pPr>
        <w:spacing w:after="0"/>
        <w:rPr>
          <w:rFonts w:ascii="Times New Roman" w:hAnsi="Times New Roman" w:cs="Times New Roman"/>
        </w:rPr>
      </w:pPr>
    </w:p>
    <w:p w14:paraId="29357C9D" w14:textId="130F5608" w:rsidR="00140A96" w:rsidRPr="00125666" w:rsidRDefault="00140A96" w:rsidP="00C429B3">
      <w:pPr>
        <w:spacing w:after="0"/>
        <w:rPr>
          <w:rFonts w:ascii="Times New Roman" w:hAnsi="Times New Roman" w:cs="Times New Roman"/>
        </w:rPr>
      </w:pPr>
      <w:r w:rsidRPr="00125666">
        <w:rPr>
          <w:rFonts w:ascii="Times New Roman" w:hAnsi="Times New Roman" w:cs="Times New Roman"/>
        </w:rPr>
        <w:t xml:space="preserve">2. The original authors’ interpretations of the study data, representing their conceptualisation and understandings of men with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and partners’ experience </w:t>
      </w:r>
      <w:r w:rsidRPr="00125666">
        <w:rPr>
          <w:rFonts w:ascii="Times New Roman" w:hAnsi="Times New Roman" w:cs="Times New Roman"/>
          <w:i/>
        </w:rPr>
        <w:t>(second order constructs).</w:t>
      </w:r>
      <w:r w:rsidRPr="00125666">
        <w:rPr>
          <w:rFonts w:ascii="Times New Roman" w:hAnsi="Times New Roman" w:cs="Times New Roman"/>
        </w:rPr>
        <w:t xml:space="preserve"> </w:t>
      </w:r>
    </w:p>
    <w:p w14:paraId="4E643637" w14:textId="5ABFD098" w:rsidR="00D629B5" w:rsidRPr="00125666" w:rsidRDefault="00D629B5" w:rsidP="00C429B3">
      <w:pPr>
        <w:spacing w:after="0"/>
        <w:rPr>
          <w:rFonts w:ascii="Times New Roman" w:hAnsi="Times New Roman" w:cs="Times New Roman"/>
        </w:rPr>
      </w:pPr>
    </w:p>
    <w:p w14:paraId="3B0D3118" w14:textId="04214B67" w:rsidR="00A132C9" w:rsidRPr="00125666" w:rsidRDefault="00A132C9" w:rsidP="00C429B3">
      <w:pPr>
        <w:spacing w:after="0"/>
        <w:rPr>
          <w:rFonts w:ascii="Times New Roman" w:hAnsi="Times New Roman" w:cs="Times New Roman"/>
        </w:rPr>
      </w:pPr>
      <w:r w:rsidRPr="00125666">
        <w:rPr>
          <w:rFonts w:ascii="Times New Roman" w:hAnsi="Times New Roman" w:cs="Times New Roman"/>
        </w:rPr>
        <w:t>These were used during analysis to develop:</w:t>
      </w:r>
    </w:p>
    <w:p w14:paraId="0BB23E8C" w14:textId="1D49E5FB" w:rsidR="00D629B5" w:rsidRPr="00125666" w:rsidRDefault="00D629B5" w:rsidP="00C429B3">
      <w:pPr>
        <w:spacing w:after="0"/>
        <w:rPr>
          <w:rFonts w:ascii="Times New Roman" w:hAnsi="Times New Roman" w:cs="Times New Roman"/>
        </w:rPr>
      </w:pPr>
      <w:r w:rsidRPr="00125666">
        <w:rPr>
          <w:rFonts w:ascii="Times New Roman" w:hAnsi="Times New Roman" w:cs="Times New Roman"/>
        </w:rPr>
        <w:t xml:space="preserve">3. </w:t>
      </w:r>
      <w:r w:rsidR="00E3502A" w:rsidRPr="00125666">
        <w:rPr>
          <w:rFonts w:ascii="Times New Roman" w:hAnsi="Times New Roman" w:cs="Times New Roman"/>
        </w:rPr>
        <w:t xml:space="preserve">The views and interpretations of the researchers from all synthesised studies </w:t>
      </w:r>
      <w:r w:rsidR="00E3502A" w:rsidRPr="00125666">
        <w:rPr>
          <w:rFonts w:ascii="Times New Roman" w:hAnsi="Times New Roman" w:cs="Times New Roman"/>
          <w:i/>
        </w:rPr>
        <w:t>(third order constructs).</w:t>
      </w:r>
    </w:p>
    <w:p w14:paraId="0C4EC3A0" w14:textId="77777777" w:rsidR="00140A96" w:rsidRPr="00125666" w:rsidRDefault="00140A96" w:rsidP="00C429B3">
      <w:pPr>
        <w:spacing w:after="0"/>
        <w:rPr>
          <w:rFonts w:ascii="Times New Roman" w:hAnsi="Times New Roman" w:cs="Times New Roman"/>
        </w:rPr>
      </w:pPr>
    </w:p>
    <w:p w14:paraId="2EFC55BD" w14:textId="2A6BF68C" w:rsidR="00EA6DAA" w:rsidRPr="00125666" w:rsidRDefault="00EA6DAA" w:rsidP="00C429B3">
      <w:pPr>
        <w:spacing w:after="0"/>
        <w:rPr>
          <w:rFonts w:ascii="Times New Roman" w:hAnsi="Times New Roman" w:cs="Times New Roman"/>
        </w:rPr>
      </w:pPr>
      <w:r w:rsidRPr="00125666">
        <w:rPr>
          <w:rFonts w:ascii="Times New Roman" w:hAnsi="Times New Roman" w:cs="Times New Roman"/>
        </w:rPr>
        <w:t xml:space="preserve">Extraction of the study data was carried out by NC. Reviewers LM, CR and JN </w:t>
      </w:r>
      <w:r w:rsidR="00CF14BF" w:rsidRPr="00125666">
        <w:rPr>
          <w:rFonts w:ascii="Times New Roman" w:hAnsi="Times New Roman" w:cs="Times New Roman"/>
        </w:rPr>
        <w:t xml:space="preserve">double extracted </w:t>
      </w:r>
      <w:r w:rsidR="006A3D28" w:rsidRPr="00125666">
        <w:rPr>
          <w:rFonts w:ascii="Times New Roman" w:hAnsi="Times New Roman" w:cs="Times New Roman"/>
        </w:rPr>
        <w:t>3</w:t>
      </w:r>
      <w:r w:rsidR="00AF390F" w:rsidRPr="00125666">
        <w:rPr>
          <w:rFonts w:ascii="Times New Roman" w:hAnsi="Times New Roman" w:cs="Times New Roman"/>
        </w:rPr>
        <w:t>0</w:t>
      </w:r>
      <w:r w:rsidR="00D4279C" w:rsidRPr="00125666">
        <w:rPr>
          <w:rFonts w:ascii="Times New Roman" w:hAnsi="Times New Roman" w:cs="Times New Roman"/>
        </w:rPr>
        <w:t xml:space="preserve"> </w:t>
      </w:r>
      <w:r w:rsidR="00AF390F" w:rsidRPr="00125666">
        <w:rPr>
          <w:rFonts w:ascii="Times New Roman" w:hAnsi="Times New Roman" w:cs="Times New Roman"/>
        </w:rPr>
        <w:t xml:space="preserve">out </w:t>
      </w:r>
      <w:r w:rsidR="00D4279C" w:rsidRPr="00125666">
        <w:rPr>
          <w:rFonts w:ascii="Times New Roman" w:hAnsi="Times New Roman" w:cs="Times New Roman"/>
        </w:rPr>
        <w:t>of the 3</w:t>
      </w:r>
      <w:r w:rsidR="000C518B" w:rsidRPr="00125666">
        <w:rPr>
          <w:rFonts w:ascii="Times New Roman" w:hAnsi="Times New Roman" w:cs="Times New Roman"/>
        </w:rPr>
        <w:t>7</w:t>
      </w:r>
      <w:r w:rsidRPr="00125666">
        <w:rPr>
          <w:rFonts w:ascii="Times New Roman" w:hAnsi="Times New Roman" w:cs="Times New Roman"/>
        </w:rPr>
        <w:t xml:space="preserve"> studies included in the sub-analysis to improve rigour. </w:t>
      </w:r>
      <w:r w:rsidR="00CF14BF" w:rsidRPr="00125666">
        <w:rPr>
          <w:rFonts w:ascii="Times New Roman" w:hAnsi="Times New Roman" w:cs="Times New Roman"/>
        </w:rPr>
        <w:t>Any d</w:t>
      </w:r>
      <w:r w:rsidRPr="00125666">
        <w:rPr>
          <w:rFonts w:ascii="Times New Roman" w:hAnsi="Times New Roman" w:cs="Times New Roman"/>
        </w:rPr>
        <w:t xml:space="preserve">ifferences in data extraction were discussed </w:t>
      </w:r>
      <w:r w:rsidR="00CF14BF" w:rsidRPr="00125666">
        <w:rPr>
          <w:rFonts w:ascii="Times New Roman" w:hAnsi="Times New Roman" w:cs="Times New Roman"/>
        </w:rPr>
        <w:t xml:space="preserve">and resolved </w:t>
      </w:r>
      <w:r w:rsidR="0028403C" w:rsidRPr="00125666">
        <w:rPr>
          <w:rFonts w:ascii="Times New Roman" w:hAnsi="Times New Roman" w:cs="Times New Roman"/>
        </w:rPr>
        <w:t>between NC,</w:t>
      </w:r>
      <w:r w:rsidRPr="00125666">
        <w:rPr>
          <w:rFonts w:ascii="Times New Roman" w:hAnsi="Times New Roman" w:cs="Times New Roman"/>
        </w:rPr>
        <w:t xml:space="preserve"> CR and LM.  </w:t>
      </w:r>
    </w:p>
    <w:p w14:paraId="21720DBA" w14:textId="77777777" w:rsidR="00EA6DAA" w:rsidRPr="00125666" w:rsidRDefault="00EA6DAA" w:rsidP="00C429B3">
      <w:pPr>
        <w:pStyle w:val="Heading3"/>
        <w:spacing w:line="276" w:lineRule="auto"/>
        <w:rPr>
          <w:rFonts w:ascii="Times New Roman" w:hAnsi="Times New Roman"/>
        </w:rPr>
      </w:pPr>
      <w:r w:rsidRPr="00125666">
        <w:rPr>
          <w:rFonts w:ascii="Times New Roman" w:hAnsi="Times New Roman"/>
        </w:rPr>
        <w:t>Q</w:t>
      </w:r>
      <w:r w:rsidR="003A7D7F" w:rsidRPr="00125666">
        <w:rPr>
          <w:rFonts w:ascii="Times New Roman" w:hAnsi="Times New Roman"/>
          <w:i/>
        </w:rPr>
        <w:t>uality Assessment</w:t>
      </w:r>
    </w:p>
    <w:p w14:paraId="1BF94E20" w14:textId="60874484" w:rsidR="0023108C" w:rsidRPr="00125666" w:rsidRDefault="00A555DE" w:rsidP="00C429B3">
      <w:pPr>
        <w:rPr>
          <w:rFonts w:ascii="Times New Roman" w:hAnsi="Times New Roman" w:cs="Times New Roman"/>
        </w:rPr>
      </w:pPr>
      <w:r w:rsidRPr="00125666">
        <w:rPr>
          <w:rFonts w:ascii="Times New Roman" w:hAnsi="Times New Roman" w:cs="Times New Roman"/>
        </w:rPr>
        <w:t>Included studies were appraised</w:t>
      </w:r>
      <w:r w:rsidR="00EA6DAA" w:rsidRPr="00125666">
        <w:rPr>
          <w:rFonts w:ascii="Times New Roman" w:hAnsi="Times New Roman" w:cs="Times New Roman"/>
        </w:rPr>
        <w:t xml:space="preserve"> for quality </w:t>
      </w:r>
      <w:r w:rsidR="00791856" w:rsidRPr="00125666">
        <w:rPr>
          <w:rFonts w:ascii="Times New Roman" w:hAnsi="Times New Roman" w:cs="Times New Roman"/>
        </w:rPr>
        <w:t>using a</w:t>
      </w:r>
      <w:r w:rsidR="00CF14BF" w:rsidRPr="00125666">
        <w:rPr>
          <w:rFonts w:ascii="Times New Roman" w:hAnsi="Times New Roman" w:cs="Times New Roman"/>
        </w:rPr>
        <w:t>n existing</w:t>
      </w:r>
      <w:r w:rsidR="00791856" w:rsidRPr="00125666">
        <w:rPr>
          <w:rFonts w:ascii="Times New Roman" w:hAnsi="Times New Roman" w:cs="Times New Roman"/>
        </w:rPr>
        <w:t xml:space="preserve"> </w:t>
      </w:r>
      <w:r w:rsidR="00420FA5" w:rsidRPr="00125666">
        <w:rPr>
          <w:rFonts w:ascii="Times New Roman" w:hAnsi="Times New Roman" w:cs="Times New Roman"/>
        </w:rPr>
        <w:t>scoring system</w:t>
      </w:r>
      <w:r w:rsidR="00CF14BF" w:rsidRPr="00125666">
        <w:rPr>
          <w:rFonts w:ascii="Times New Roman" w:hAnsi="Times New Roman" w:cs="Times New Roman"/>
        </w:rPr>
        <w:t>,</w:t>
      </w:r>
      <w:r w:rsidR="00420FA5" w:rsidRPr="00125666">
        <w:rPr>
          <w:rFonts w:ascii="Times New Roman" w:hAnsi="Times New Roman" w:cs="Times New Roman"/>
        </w:rPr>
        <w:t xml:space="preserve"> </w:t>
      </w:r>
      <w:r w:rsidR="00EA6DAA" w:rsidRPr="00125666">
        <w:rPr>
          <w:rFonts w:ascii="Times New Roman" w:hAnsi="Times New Roman" w:cs="Times New Roman"/>
        </w:rPr>
        <w:t>adapted by CR</w:t>
      </w:r>
      <w:r w:rsidR="0066061A"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author" : [ { "dropping-particle" : "", "family" : "Hannes", "given" : "Karin", "non-dropping-particle" : "", "parse-names" : false, "suffix" : "" } ], "chapter-number" : "4", "id" : "ITEM-1", "issued" : { "date-parts" : [ [ "2011" ] ] }, "publisher" : "Cochrane Qualitative Research Methods Group", "title" : "Critical Appraisal of Qualitative Research", "type" : "chapter" }, "uris" : [ "http://www.mendeley.com/documents/?uuid=d70e6bc4-3090-3410-870f-cb351bfac102" ] }, { "id" : "ITEM-2", "itemData" : { "DOI" : "10.1177/0884217502239216", "ISSN" : "08842175", "author" : [ { "dropping-particle" : "", "family" : "Cesario", "given" : "Sandra", "non-dropping-particle" : "", "parse-names" : false, "suffix" : "" }, { "dropping-particle" : "", "family" : "Morin", "given" : "Karen", "non-dropping-particle" : "", "parse-names" : false, "suffix" : "" }, { "dropping-particle" : "", "family" : "Santa-Donato", "given" : "Anne", "non-dropping-particle" : "", "parse-names" : false, "suffix" : "" }, { "dropping-particle" : "", "family" : "Antman", "given" : "E.", "non-dropping-particle" : "", "parse-names" : false, "suffix" : "" }, { "dropping-particle" : "", "family" : "Lau", "given" : "J.", "non-dropping-particle" : "", "parse-names" : false, "suffix" : "" }, { "dropping-particle" : "", "family" : "Kupelnick", "given" : "B.", "non-dropping-particle" : "", "parse-names" : false, "suffix" : "" }, { "dropping-particle" : "", "family" : "Association of Women's Health", "given" : "Obstetric and Neonatal Nurses", "non-dropping-particle" : "", "parse-names" : false, "suffix" : "" }, { "dropping-particle" : "", "family" : "Beck", "given" : "C.T.", "non-dropping-particle" : "", "parse-names" : false, "suffix" : "" }, { "dropping-particle" : "", "family" : "Brown", "given" : "S.A.", "non-dropping-particle" : "", "parse-names" : false, "suffix" : "" }, { "dropping-particle" : "", "family" : "Burns", "given" : "N.", "non-dropping-particle" : "", "parse-names" : false, "suffix" : "" }, { "dropping-particle" : "", "family" : "Burns", "given" : "N.", "non-dropping-particle" : "", "parse-names" : false, "suffix" : "" }, { "dropping-particle" : "", "family" : "Grove", "given" : "S.K.", "non-dropping-particle" : "", "parse-names" : false, "suffix" : "" }, { "dropping-particle" : "", "family" : "Carlson", "given" : "D.S.", "non-dropping-particle" : "", "parse-names" : false, "suffix" : "" }, { "dropping-particle" : "", "family" : "Kruse", "given" : "L.K.", "non-dropping-particle" : "", "parse-names" : false, "suffix" : "" }, { "dropping-particle" : "", "family" : "Rouse", "given" : "C.L.", "non-dropping-particle" : "", "parse-names" : false, "suffix" : "" }, { "dropping-particle" : "", "family" : "Chalmers", "given" : "I.", "non-dropping-particle" : "", "parse-names" : false, "suffix" : "" }, { "dropping-particle" : "", "family" : "Dickersin", "given" : "K.", "non-dropping-particle" : "", "parse-names" : false, "suffix" : "" }, { "dropping-particle" : "", "family" : "Chalmers", "given" : "T.C.", "non-dropping-particle" : "", "parse-names" : false, "suffix" : "" }, { "dropping-particle" : "", "family" : "Cobb", "given" : "A.K.", "non-dropping-particle" : "", "parse-names" : false, "suffix" : "" }, { "dropping-particle" : "", "family" : "Hagenmaster", "given" : "J.N.", "non-dropping-particle" : "", "parse-names" : false, "suffix" : "" }, { "dropping-particle" : "", "family" : "Cochrane", "given" : "A.L.", "non-dropping-particle" : "", "parse-names" : false, "suffix" : "" }, { "dropping-particle" : "", "family" : "Cochrane", "given" : "A.L.", "non-dropping-particle" : "", "parse-names" : false, "suffix" : "" }, { "dropping-particle" : "", "family" : "Cooke", "given" : "I.", "non-dropping-particle" : "", "parse-names" : false, "suffix" : "" }, { "dropping-particle" : "", "family" : "Estabrooks", "given" : "C.", "non-dropping-particle" : "", "parse-names" : false, "suffix" : "" }, { "dropping-particle" : "", "family" : "Farquhar", "given" : "C.", "non-dropping-particle" : "", "parse-names" : false, "suffix" : "" }, { "dropping-particle" : "", "family" : "Vandekerckhove", "given" : "P.", "non-dropping-particle" : "", "parse-names" : false, "suffix" : "" }, { "dropping-particle" : "", "family" : "Forbes", "given" : "D.A.", "non-dropping-particle" : "", "parse-names" : false, "suffix" : "" }, { "dropping-particle" : "", "family" : "King", "given" : "K.M.", "non-dropping-particle" : "", "parse-names" : false, "suffix" : "" }, { "dropping-particle" : "", "family" : "Kushner", "given" : "K.E.", "non-dropping-particle" : "", "parse-names" : false, "suffix" : "" }, { "dropping-particle" : "", "family" : "Letourneau", "given" : "N.L.", "non-dropping-particle" : "", "parse-names" : false, "suffix" : "" }, { "dropping-particle" : "", "family" : "Myrick", "given" : "F.", "non-dropping-particle" : "", "parse-names" : false, "suffix" : "" }, { "dropping-particle" : "", "family" : "Profetto-McGrath", "given" : "J.", "non-dropping-particle" : "", "parse-names" : false, "suffix" : "" }, { "dropping-particle" : "", "family" : "Ford-Gilboe", "given" : "M.", "non-dropping-particle" : "", "parse-names" : false, "suffix" : "" }, { "dropping-particle" : "", "family" : "Campbell", "given" : "J.", "non-dropping-particle" : "", "parse-names" : false, "suffix" : "" }, { "dropping-particle" : "", "family" : "Berman", "given" : "H.", "non-dropping-particle" : "", "parse-names" : false, "suffix" : "" }, { "dropping-particle" : "", "family" : "Gennaro", "given" : "S.", "non-dropping-particle" : "", "parse-names" : false, "suffix" : "" }, { "dropping-particle" : "", "family" : "Goode", "given" : "C.J.", "non-dropping-particle" : "", "parse-names" : false, "suffix" : "" }, { "dropping-particle" : "", "family" : "Green", "given" : "J.", "non-dropping-particle" : "", "parse-names" : false, "suffix" : "" }, { "dropping-particle" : "", "family" : "Britten", "given" : "N.", "non-dropping-particle" : "", "parse-names" : false, "suffix" : "" }, { "dropping-particle" : "", "family" : "Greenhalgh", "given" : "T.", "non-dropping-particle" : "", "parse-names" : false, "suffix" : "" }, { "dropping-particle" : "", "family" : "Taylor", "given" : "R.", "non-dropping-particle" : "", "parse-names" : false, "suffix" : "" }, { "dropping-particle" : "", "family" : "Haughey", "given" : "B.P.", "non-dropping-particle" : "", "parse-names" : false, "suffix" : "" }, { "dropping-particle" : "", "family" : "Hodnett", "given" : "E.D.", "non-dropping-particle" : "", "parse-names" : false, "suffix" : "" }, { "dropping-particle" : "", "family" : "Kaufman", "given" : "K.", "non-dropping-particle" : "", "parse-names" : false, "suffix" : "" }, { "dropping-particle" : "", "family" : "O'Brien-Pallas", "given" : "L.", "non-dropping-particle" : "", "parse-names" : false, "suffix" : "" }, { "dropping-particle" : "", "family" : "Chipman", "given" : "M.", "non-dropping-particle" : "", "parse-names" : false, "suffix" : "" }, { "dropping-particle" : "", "family" : "Watson-MacDonell", "given" : "J.", "non-dropping-particle" : "", "parse-names" : false, "suffix" : "" }, { "dropping-particle" : "", "family" : "Kearney", "given" : "M.H.", "non-dropping-particle" : "", "parse-names" : false, "suffix" : "" }, { "dropping-particle" : "", "family" : "Marek", "given" : "K.D.", "non-dropping-particle" : "", "parse-names" : false, "suffix" : "" }, { "dropping-particle" : "", "family" : "Marshall", "given" : "C.", "non-dropping-particle" : "", "parse-names" : false, "suffix" : "" }, { "dropping-particle" : "", "family" : "Rossman", "given" : "G.B.", "non-dropping-particle" : "", "parse-names" : false, "suffix" : "" }, { "dropping-particle" : "", "family" : "Mayberry", "given" : "L.J.", "non-dropping-particle" : "", "parse-names" : false, "suffix" : "" }, { "dropping-particle" : "", "family" : "Strange", "given" : "L.B.", "non-dropping-particle" : "", "parse-names" : false, "suffix" : "" }, { "dropping-particle" : "", "family" : "Mitchell", "given" : "G.", "non-dropping-particle" : "", "parse-names" : false, "suffix" : "" }, { "dropping-particle" : "", "family" : "Morin", "given" : "K.H.", "non-dropping-particle" : "", "parse-names" : false, "suffix" : "" }, { "dropping-particle" : "", "family" : "Bucher", "given" : "L.", "non-dropping-particle" : "", "parse-names" : false, "suffix" : "" }, { "dropping-particle" : "", "family" : "Plowfield", "given" : "L.", "non-dropping-particle" : "", "parse-names" : false, "suffix" : "" }, { "dropping-particle" : "", "family" : "Hayes", "given" : "E.", "non-dropping-particle" : "", "parse-names" : false, "suffix" : "" }, { "dropping-particle" : "", "family" : "Mahoney", "given" : "P.", "non-dropping-particle" : "", "parse-names" : false, "suffix" : "" }, { "dropping-particle" : "", "family" : "Armiger", "given" : "L.", "non-dropping-particle" : "", "parse-names" : false, "suffix" : "" }, { "dropping-particle" : "", "family" : "Morse", "given" : "J.M.", "non-dropping-particle" : "", "parse-names" : false, "suffix" : "" }, { "dropping-particle" : "", "family" : "Field", "given" : "P.A.", "non-dropping-particle" : "", "parse-names" : false, "suffix" : "" }, { "dropping-particle" : "", "family" : "Morse", "given" : "J.M.", "non-dropping-particle" : "", "parse-names" : false, "suffix" : "" }, { "dropping-particle" : "", "family" : "Penrod", "given" : "J.", "non-dropping-particle" : "", "parse-names" : false, "suffix" : "" }, { "dropping-particle" : "", "family" : "Hupcey", "given" : "J.E.", "non-dropping-particle" : "", "parse-names" : false, "suffix" : "" }, { "dropping-particle" : "", "family" : "Mulhall", "given" : "A.", "non-dropping-particle" : "", "parse-names" : false, "suffix" : "" }, { "dropping-particle" : "", "family" : "Alexander", "given" : "C.", "non-dropping-particle" : "", "parse-names" : false, "suffix" : "" }, { "dropping-particle" : "le", "family" : "May", "given" : "A.", "non-dropping-particle" : "", "parse-names" : false, "suffix" : "" }, { "dropping-particle" : "", "family" : "Polit", "given" : "D.F.", "non-dropping-particle" : "", "parse-names" : false, "suffix" : "" }, { "dropping-particle" : "", "family" : "Hungler", "given" : "B.P.", "non-dropping-particle" : "", "parse-names" : false, "suffix" : "" }, { "dropping-particle" : "", "family" : "Popay", "given" : "J.", "non-dropping-particle" : "", "parse-names" : false, "suffix" : "" }, { "dropping-particle" : "", "family" : "Rogers", "given" : "A.", "non-dropping-particle" : "", "parse-names" : false, "suffix" : "" }, { "dropping-particle" : "", "family" : "Williams", "given" : "G.", "non-dropping-particle" : "", "parse-names" : false, "suffix" : "" }, { "dropping-particle" : "", "family" : "Sandelowski", "given" : "M.", "non-dropping-particle" : "", "parse-names" : false, "suffix" : "" }, { "dropping-particle" : "", "family" : "Shields", "given" : "M.A.", "non-dropping-particle" : "", "parse-names" : false, "suffix" : "" }, { "dropping-particle" : "", "family" : "Simpson", "given" : "K.R.", "non-dropping-particle" : "", "parse-names" : false, "suffix" : "" }, { "dropping-particle" : "", "family" : "Knox", "given" : "G.E.", "non-dropping-particle" : "", "parse-names" : false, "suffix" : "" }, { "dropping-particle" : "", "family" : "Streubert", "given" : "H.J.", "non-dropping-particle" : "", "parse-names" : false, "suffix" : "" }, { "dropping-particle" : "", "family" : "Carpenter", "given" : "D.R.", "non-dropping-particle" : "", "parse-names" : false, "suffix" : "" }, { "dropping-particle" : "", "family" : "Force", "given" : "U.S. Preventive Services Task", "non-dropping-particle" : "", "parse-names" : false, "suffix" : "" }, { "dropping-particle" : "", "family" : "Zinberg", "given" : "S.", "non-dropping-particle" : "", "parse-names" : false, "suffix" : "" } ], "container-title" : "Journal of Obstetric, Gynecologic &amp; Neonatal Nursing", "id" : "ITEM-2", "issue" : "6", "issued" : { "date-parts" : [ [ "2002" ] ] }, "page" : "708-714", "title" : "Evaluating the Level of Evidence of Qualitative Research", "type" : "article-journal", "volume" : "31" }, "uris" : [ "http://www.mendeley.com/documents/?uuid=614805a5-97c0-3890-8c0b-e1f2a79ebc32" ] }, { "id" : "ITEM-3", "itemData" : { "author" : [ { "dropping-particle" : "", "family" : "Rivas", "given" : "Carol", "non-dropping-particle" : "", "parse-names" : false, "suffix" : "" }, { "dropping-particle" : "", "family" : "Matheson", "given" : "Lauren", "non-dropping-particle" : "", "parse-names" : false, "suffix" : "" }, { "dropping-particle" : "", "family" : "Nayoan", "given" : "Johana", "non-dropping-particle" : "", "parse-names" : false, "suffix" : "" }, { "dropping-particle" : "", "family" : "Glaser", "given" : "Adam", "non-dropping-particle" : "", "parse-names" : false, "suffix" : "" }, { "dropping-particle" : "", "family" : "Gavin", "given" : "Anna", "non-dropping-particle" : "", "parse-names" : false, "suffix" : "" }, { "dropping-particle" : "", "family" : "Wright", "given" : "P", "non-dropping-particle" : "", "parse-names" : false, "suffix" : "" }, { "dropping-particle" : "", "family" : "Watson", "given" : "Eila", "non-dropping-particle" : "", "parse-names" : false, "suffix" : "" }, { "dropping-particle" : "", "family" : "Wagland", "given" : "Richard", "non-dropping-particle" : "", "parse-names" : false, "suffix" : "" } ], "container-title" : "In prep", "id" : "ITEM-3", "issued" : { "date-parts" : [ [ "0" ] ] }, "title" : "A metasynthesis on the prostate cancer experience for men with prostate cancer and their partners and carers.", "type" : "article-journal" }, "uris" : [ "http://www.mendeley.com/documents/?uuid=c711af56-2ddf-4800-be2d-fa9ae6250c64" ] } ], "mendeley" : { "formattedCitation" : "[16, 29, 30]", "plainTextFormattedCitation" : "[16, 29, 30]", "previouslyFormattedCitation" : "[16, 29, 30]"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16, 29, 30]</w:t>
      </w:r>
      <w:r w:rsidR="00FE350D" w:rsidRPr="00125666">
        <w:rPr>
          <w:rFonts w:ascii="Times New Roman" w:hAnsi="Times New Roman" w:cs="Times New Roman"/>
        </w:rPr>
        <w:fldChar w:fldCharType="end"/>
      </w:r>
      <w:r w:rsidR="00EA6DAA" w:rsidRPr="00125666">
        <w:rPr>
          <w:rFonts w:ascii="Times New Roman" w:hAnsi="Times New Roman" w:cs="Times New Roman"/>
        </w:rPr>
        <w:t xml:space="preserve">. This took into account credibility, methodological congruence, analytical precision, transferability and </w:t>
      </w:r>
      <w:r w:rsidRPr="00125666">
        <w:rPr>
          <w:rFonts w:ascii="Times New Roman" w:hAnsi="Times New Roman" w:cs="Times New Roman"/>
        </w:rPr>
        <w:t xml:space="preserve">heuristic relevance or </w:t>
      </w:r>
      <w:r w:rsidR="00EA6DAA" w:rsidRPr="00125666">
        <w:rPr>
          <w:rFonts w:ascii="Times New Roman" w:hAnsi="Times New Roman" w:cs="Times New Roman"/>
        </w:rPr>
        <w:t xml:space="preserve">applicability. Categorisations of studies </w:t>
      </w:r>
      <w:r w:rsidR="00B31E9A" w:rsidRPr="00125666">
        <w:rPr>
          <w:rFonts w:ascii="Times New Roman" w:hAnsi="Times New Roman" w:cs="Times New Roman"/>
        </w:rPr>
        <w:t xml:space="preserve">were </w:t>
      </w:r>
      <w:r w:rsidR="00EA6DAA" w:rsidRPr="00125666">
        <w:rPr>
          <w:rFonts w:ascii="Times New Roman" w:hAnsi="Times New Roman" w:cs="Times New Roman"/>
        </w:rPr>
        <w:t xml:space="preserve">‘good’ (score: 18-24), </w:t>
      </w:r>
      <w:r w:rsidRPr="00125666">
        <w:rPr>
          <w:rFonts w:ascii="Times New Roman" w:hAnsi="Times New Roman" w:cs="Times New Roman"/>
        </w:rPr>
        <w:t>‘</w:t>
      </w:r>
      <w:r w:rsidR="00EA6DAA" w:rsidRPr="00125666">
        <w:rPr>
          <w:rFonts w:ascii="Times New Roman" w:hAnsi="Times New Roman" w:cs="Times New Roman"/>
        </w:rPr>
        <w:t>fair</w:t>
      </w:r>
      <w:r w:rsidRPr="00125666">
        <w:rPr>
          <w:rFonts w:ascii="Times New Roman" w:hAnsi="Times New Roman" w:cs="Times New Roman"/>
        </w:rPr>
        <w:t>’</w:t>
      </w:r>
      <w:r w:rsidR="00EA6DAA" w:rsidRPr="00125666">
        <w:rPr>
          <w:rFonts w:ascii="Times New Roman" w:hAnsi="Times New Roman" w:cs="Times New Roman"/>
        </w:rPr>
        <w:t xml:space="preserve"> (score: 12-17) or ‘poor’ (score: 1-1</w:t>
      </w:r>
      <w:r w:rsidRPr="00125666">
        <w:rPr>
          <w:rFonts w:ascii="Times New Roman" w:hAnsi="Times New Roman" w:cs="Times New Roman"/>
        </w:rPr>
        <w:t>1</w:t>
      </w:r>
      <w:r w:rsidR="00EA6DAA" w:rsidRPr="00125666">
        <w:rPr>
          <w:rFonts w:ascii="Times New Roman" w:hAnsi="Times New Roman" w:cs="Times New Roman"/>
        </w:rPr>
        <w:t xml:space="preserve">). </w:t>
      </w:r>
      <w:r w:rsidR="00CF14BF" w:rsidRPr="00125666">
        <w:rPr>
          <w:rFonts w:ascii="Times New Roman" w:hAnsi="Times New Roman" w:cs="Times New Roman"/>
        </w:rPr>
        <w:t xml:space="preserve">Papers which scored as ‘poor’ </w:t>
      </w:r>
      <w:r w:rsidR="00EA6DAA" w:rsidRPr="00125666">
        <w:rPr>
          <w:rFonts w:ascii="Times New Roman" w:hAnsi="Times New Roman" w:cs="Times New Roman"/>
        </w:rPr>
        <w:t xml:space="preserve">were still included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DOI" : "10.1002/9780470692127.ch7", "author" : [ { "dropping-particle" : "", "family" : "Paterson", "given" : "Barbara L.", "non-dropping-particle" : "", "parse-names" : false, "suffix" : "" } ], "container-title" : "Reviewing Research Evidence for Nursing Practice", "id" : "ITEM-1", "issued" : { "date-parts" : [ [ "2007" ] ] }, "page" : "73-83", "title" : "Coming Out as Ill: Understanding Self-Disclosure in Chronic Illness from a Meta-Synthesis of Qualitative Research", "type" : "chapter" }, "uris" : [ "http://www.mendeley.com/documents/?uuid=01a046b2-d79d-33ad-9339-8aeda30631c1" ] } ], "mendeley" : { "formattedCitation" : "[31]", "plainTextFormattedCitation" : "[31]", "previouslyFormattedCitation" : "[31]"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31]</w:t>
      </w:r>
      <w:r w:rsidR="00FE350D" w:rsidRPr="00125666">
        <w:rPr>
          <w:rFonts w:ascii="Times New Roman" w:hAnsi="Times New Roman" w:cs="Times New Roman"/>
        </w:rPr>
        <w:fldChar w:fldCharType="end"/>
      </w:r>
      <w:r w:rsidR="00DC7805" w:rsidRPr="00125666">
        <w:rPr>
          <w:rFonts w:ascii="Times New Roman" w:hAnsi="Times New Roman" w:cs="Times New Roman"/>
        </w:rPr>
        <w:t xml:space="preserve"> as </w:t>
      </w:r>
      <w:r w:rsidR="00CF14BF" w:rsidRPr="00125666">
        <w:rPr>
          <w:rFonts w:ascii="Times New Roman" w:hAnsi="Times New Roman" w:cs="Times New Roman"/>
        </w:rPr>
        <w:t>even if the methods are weak</w:t>
      </w:r>
      <w:r w:rsidR="00A46304" w:rsidRPr="00125666">
        <w:rPr>
          <w:rFonts w:ascii="Times New Roman" w:hAnsi="Times New Roman" w:cs="Times New Roman"/>
        </w:rPr>
        <w:t xml:space="preserve"> or poorly reported</w:t>
      </w:r>
      <w:r w:rsidR="00CF14BF" w:rsidRPr="00125666">
        <w:rPr>
          <w:rFonts w:ascii="Times New Roman" w:hAnsi="Times New Roman" w:cs="Times New Roman"/>
        </w:rPr>
        <w:t xml:space="preserve">, </w:t>
      </w:r>
      <w:r w:rsidR="00DC7805" w:rsidRPr="00125666">
        <w:rPr>
          <w:rFonts w:ascii="Times New Roman" w:hAnsi="Times New Roman" w:cs="Times New Roman"/>
        </w:rPr>
        <w:t>the content and</w:t>
      </w:r>
      <w:r w:rsidR="0033419D" w:rsidRPr="00125666">
        <w:rPr>
          <w:rFonts w:ascii="Times New Roman" w:hAnsi="Times New Roman" w:cs="Times New Roman"/>
        </w:rPr>
        <w:t xml:space="preserve"> </w:t>
      </w:r>
      <w:r w:rsidR="00EA6DAA" w:rsidRPr="00125666">
        <w:rPr>
          <w:rFonts w:ascii="Times New Roman" w:hAnsi="Times New Roman" w:cs="Times New Roman"/>
        </w:rPr>
        <w:t>utility of findings</w:t>
      </w:r>
      <w:r w:rsidR="00715349" w:rsidRPr="00125666">
        <w:rPr>
          <w:rFonts w:ascii="Times New Roman" w:hAnsi="Times New Roman" w:cs="Times New Roman"/>
        </w:rPr>
        <w:t xml:space="preserve"> can still be</w:t>
      </w:r>
      <w:r w:rsidR="00C02854" w:rsidRPr="00125666">
        <w:rPr>
          <w:rFonts w:ascii="Times New Roman" w:hAnsi="Times New Roman" w:cs="Times New Roman"/>
        </w:rPr>
        <w:t xml:space="preserve"> rich and</w:t>
      </w:r>
      <w:r w:rsidR="0033419D" w:rsidRPr="00125666">
        <w:rPr>
          <w:rFonts w:ascii="Times New Roman" w:hAnsi="Times New Roman" w:cs="Times New Roman"/>
        </w:rPr>
        <w:t xml:space="preserve"> </w:t>
      </w:r>
      <w:r w:rsidR="00320DAB" w:rsidRPr="00125666">
        <w:rPr>
          <w:rFonts w:ascii="Times New Roman" w:hAnsi="Times New Roman" w:cs="Times New Roman"/>
        </w:rPr>
        <w:t>thus</w:t>
      </w:r>
      <w:r w:rsidR="001858CA" w:rsidRPr="00125666">
        <w:rPr>
          <w:rFonts w:ascii="Times New Roman" w:hAnsi="Times New Roman" w:cs="Times New Roman"/>
        </w:rPr>
        <w:t xml:space="preserve"> pertinent to the </w:t>
      </w:r>
      <w:r w:rsidR="00916EC3" w:rsidRPr="00125666">
        <w:rPr>
          <w:rFonts w:ascii="Times New Roman" w:hAnsi="Times New Roman" w:cs="Times New Roman"/>
        </w:rPr>
        <w:t>sub</w:t>
      </w:r>
      <w:r w:rsidR="00241B64" w:rsidRPr="00125666">
        <w:rPr>
          <w:rFonts w:ascii="Times New Roman" w:hAnsi="Times New Roman" w:cs="Times New Roman"/>
        </w:rPr>
        <w:t>-</w:t>
      </w:r>
      <w:r w:rsidR="00916EC3" w:rsidRPr="00125666">
        <w:rPr>
          <w:rFonts w:ascii="Times New Roman" w:hAnsi="Times New Roman" w:cs="Times New Roman"/>
        </w:rPr>
        <w:t>synthesis</w:t>
      </w:r>
      <w:r w:rsidR="001858CA" w:rsidRPr="00125666">
        <w:rPr>
          <w:rFonts w:ascii="Times New Roman" w:hAnsi="Times New Roman" w:cs="Times New Roman"/>
        </w:rPr>
        <w:t>’</w:t>
      </w:r>
      <w:r w:rsidR="00EA6DAA" w:rsidRPr="00125666">
        <w:rPr>
          <w:rFonts w:ascii="Times New Roman" w:hAnsi="Times New Roman" w:cs="Times New Roman"/>
        </w:rPr>
        <w:t xml:space="preserve"> aims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DOI" : "10.1258/135581907779497486", "ISSN" : "1355-8196", "PMID" : "17244397", "abstract" : "OBJECTIVE Qualitative research is increasingly valued as part of the evidence for policy and practice, but how it should be appraised is contested. Various appraisal methods, including checklists and other structured approaches, have been proposed but rarely evaluated. We aimed to compare three methods for appraising qualitative research papers that were candidates for inclusion in a systematic review of evidence on support for breast-feeding. METHOD A sample of 12 research papers on support for breast-feeding was appraised by six qualitative reviewers using three appraisal methods: unprompted judgement, based on expert opinion; a UK Cabinet Office quality framework; and CASP, a Critical Appraisal Skills Programme tool. Papers were assigned, following appraisals, to 1 of 5 categories, which were dichotomized to indicate whether or not papers should be included in a systematic review. Patterns of agreement in categorization of papers were assessed quantitatively using kappa statistics, and qualitatively using cross-case analysis. RESULTS Agreement in categorizing papers across the three methods was slight (kappa =0.13; 95% CI 0.06-0.24). Structured approaches did not appear to yield higher agreement than that by unprompted judgement. Qualitative analysis revealed reviewers' dilemmas in deciding between the potential impact of findings and the quality of the research execution or reporting practice. Structured instruments appeared to make reviewers more explicit about the reasons for their judgements. CONCLUSIONS Structured approaches may not produce greater consistency of judgements about whether to include qualitative papers in a systematic review. Future research should address how appraisals of qualitative research should be incorporated in systematic reviews.", "author" : [ { "dropping-particle" : "", "family" : "Dixon-Woods", "given" : "Mary", "non-dropping-particle" : "", "parse-names" : false, "suffix" : "" }, { "dropping-particle" : "", "family" : "Sutton", "given" : "Alex", "non-dropping-particle" : "", "parse-names" : false, "suffix" : "" }, { "dropping-particle" : "", "family" : "Shaw", "given" : "Rachel", "non-dropping-particle" : "", "parse-names" : false, "suffix" : "" }, { "dropping-particle" : "", "family" : "Miller", "given" : "Tina", "non-dropping-particle" : "", "parse-names" : false, "suffix" : "" }, { "dropping-particle" : "", "family" : "Smith", "given" : "Jonathan", "non-dropping-particle" : "", "parse-names" : false, "suffix" : "" }, { "dropping-particle" : "", "family" : "Young", "given" : "Bridget", "non-dropping-particle" : "", "parse-names" : false, "suffix" : "" }, { "dropping-particle" : "", "family" : "Bonas", "given" : "Sheila", "non-dropping-particle" : "", "parse-names" : false, "suffix" : "" }, { "dropping-particle" : "", "family" : "Booth", "given" : "Andrew", "non-dropping-particle" : "", "parse-names" : false, "suffix" : "" }, { "dropping-particle" : "", "family" : "Jones", "given" : "David", "non-dropping-particle" : "", "parse-names" : false, "suffix" : "" } ], "container-title" : "Journal of health services research &amp; policy", "id" : "ITEM-1", "issue" : "1", "issued" : { "date-parts" : [ [ "2007" ] ] }, "page" : "42-7", "title" : "Appraising qualitative research for inclusion in systematic reviews: a quantitative and qualitative comparison of three methods.", "type" : "article-journal", "volume" : "12" }, "uris" : [ "http://www.mendeley.com/documents/?uuid=00533459-086a-3187-acce-7dfb78ad4d24" ] } ], "mendeley" : { "formattedCitation" : "[13]", "plainTextFormattedCitation" : "[13]", "previouslyFormattedCitation" : "[13]"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13]</w:t>
      </w:r>
      <w:r w:rsidR="00FE350D" w:rsidRPr="00125666">
        <w:rPr>
          <w:rFonts w:ascii="Times New Roman" w:hAnsi="Times New Roman" w:cs="Times New Roman"/>
        </w:rPr>
        <w:fldChar w:fldCharType="end"/>
      </w:r>
      <w:r w:rsidR="00241B64" w:rsidRPr="00125666">
        <w:rPr>
          <w:rFonts w:ascii="Times New Roman" w:hAnsi="Times New Roman" w:cs="Times New Roman"/>
        </w:rPr>
        <w:t xml:space="preserve"> (see</w:t>
      </w:r>
      <w:r w:rsidR="00EB6DEB" w:rsidRPr="00125666">
        <w:rPr>
          <w:rFonts w:ascii="Times New Roman" w:hAnsi="Times New Roman" w:cs="Times New Roman"/>
        </w:rPr>
        <w:t xml:space="preserve"> </w:t>
      </w:r>
      <w:r w:rsidR="00EB7A08" w:rsidRPr="00125666">
        <w:rPr>
          <w:rFonts w:ascii="Times New Roman" w:hAnsi="Times New Roman" w:cs="Times New Roman"/>
        </w:rPr>
        <w:t>O</w:t>
      </w:r>
      <w:r w:rsidR="00BA245A" w:rsidRPr="00125666">
        <w:rPr>
          <w:rFonts w:ascii="Times New Roman" w:hAnsi="Times New Roman" w:cs="Times New Roman"/>
        </w:rPr>
        <w:t xml:space="preserve">nline </w:t>
      </w:r>
      <w:r w:rsidR="00EB7A08" w:rsidRPr="00125666">
        <w:rPr>
          <w:rFonts w:ascii="Times New Roman" w:hAnsi="Times New Roman" w:cs="Times New Roman"/>
        </w:rPr>
        <w:t>R</w:t>
      </w:r>
      <w:r w:rsidR="00BA245A" w:rsidRPr="00125666">
        <w:rPr>
          <w:rFonts w:ascii="Times New Roman" w:hAnsi="Times New Roman" w:cs="Times New Roman"/>
        </w:rPr>
        <w:t>esource 2</w:t>
      </w:r>
      <w:r w:rsidR="00241B64" w:rsidRPr="00125666">
        <w:rPr>
          <w:rFonts w:ascii="Times New Roman" w:hAnsi="Times New Roman" w:cs="Times New Roman"/>
        </w:rPr>
        <w:t>)</w:t>
      </w:r>
      <w:r w:rsidR="0012008C" w:rsidRPr="00125666">
        <w:rPr>
          <w:rFonts w:ascii="Times New Roman" w:hAnsi="Times New Roman" w:cs="Times New Roman"/>
        </w:rPr>
        <w:t>.</w:t>
      </w:r>
      <w:r w:rsidR="00850638" w:rsidRPr="00125666">
        <w:rPr>
          <w:rFonts w:ascii="Times New Roman" w:hAnsi="Times New Roman" w:cs="Times New Roman"/>
        </w:rPr>
        <w:t xml:space="preserve"> However</w:t>
      </w:r>
      <w:r w:rsidR="00327CBE" w:rsidRPr="00125666">
        <w:rPr>
          <w:rFonts w:ascii="Times New Roman" w:hAnsi="Times New Roman" w:cs="Times New Roman"/>
        </w:rPr>
        <w:t>,</w:t>
      </w:r>
      <w:r w:rsidR="00850638" w:rsidRPr="00125666">
        <w:rPr>
          <w:rFonts w:ascii="Times New Roman" w:hAnsi="Times New Roman" w:cs="Times New Roman"/>
        </w:rPr>
        <w:t xml:space="preserve"> a sensitivity analysis was undertaken</w:t>
      </w:r>
      <w:r w:rsidR="001617F5" w:rsidRPr="00125666">
        <w:rPr>
          <w:rFonts w:ascii="Times New Roman" w:hAnsi="Times New Roman" w:cs="Times New Roman"/>
        </w:rPr>
        <w:t>, whereby poor quality studies were removed</w:t>
      </w:r>
      <w:r w:rsidR="00850638" w:rsidRPr="00125666">
        <w:rPr>
          <w:rFonts w:ascii="Times New Roman" w:hAnsi="Times New Roman" w:cs="Times New Roman"/>
        </w:rPr>
        <w:t xml:space="preserve"> to check the impact </w:t>
      </w:r>
      <w:r w:rsidR="00B31E9A" w:rsidRPr="00125666">
        <w:rPr>
          <w:rFonts w:ascii="Times New Roman" w:hAnsi="Times New Roman" w:cs="Times New Roman"/>
        </w:rPr>
        <w:t>of</w:t>
      </w:r>
      <w:r w:rsidR="00850638" w:rsidRPr="00125666">
        <w:rPr>
          <w:rFonts w:ascii="Times New Roman" w:hAnsi="Times New Roman" w:cs="Times New Roman"/>
        </w:rPr>
        <w:t xml:space="preserve"> the </w:t>
      </w:r>
      <w:r w:rsidR="004E103B" w:rsidRPr="00125666">
        <w:rPr>
          <w:rFonts w:ascii="Times New Roman" w:hAnsi="Times New Roman" w:cs="Times New Roman"/>
        </w:rPr>
        <w:t xml:space="preserve">quality </w:t>
      </w:r>
      <w:r w:rsidR="00850638" w:rsidRPr="00125666">
        <w:rPr>
          <w:rFonts w:ascii="Times New Roman" w:hAnsi="Times New Roman" w:cs="Times New Roman"/>
        </w:rPr>
        <w:t>of the study on the constructs formed</w:t>
      </w:r>
      <w:r w:rsidR="001D3375"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DOI" : "10.1258/135581907779497486", "ISSN" : "1355-8196", "PMID" : "17244397", "abstract" : "OBJECTIVE Qualitative research is increasingly valued as part of the evidence for policy and practice, but how it should be appraised is contested. Various appraisal methods, including checklists and other structured approaches, have been proposed but rarely evaluated. We aimed to compare three methods for appraising qualitative research papers that were candidates for inclusion in a systematic review of evidence on support for breast-feeding. METHOD A sample of 12 research papers on support for breast-feeding was appraised by six qualitative reviewers using three appraisal methods: unprompted judgement, based on expert opinion; a UK Cabinet Office quality framework; and CASP, a Critical Appraisal Skills Programme tool. Papers were assigned, following appraisals, to 1 of 5 categories, which were dichotomized to indicate whether or not papers should be included in a systematic review. Patterns of agreement in categorization of papers were assessed quantitatively using kappa statistics, and qualitatively using cross-case analysis. RESULTS Agreement in categorizing papers across the three methods was slight (kappa =0.13; 95% CI 0.06-0.24). Structured approaches did not appear to yield higher agreement than that by unprompted judgement. Qualitative analysis revealed reviewers' dilemmas in deciding between the potential impact of findings and the quality of the research execution or reporting practice. Structured instruments appeared to make reviewers more explicit about the reasons for their judgements. CONCLUSIONS Structured approaches may not produce greater consistency of judgements about whether to include qualitative papers in a systematic review. Future research should address how appraisals of qualitative research should be incorporated in systematic reviews.", "author" : [ { "dropping-particle" : "", "family" : "Dixon-Woods", "given" : "Mary", "non-dropping-particle" : "", "parse-names" : false, "suffix" : "" }, { "dropping-particle" : "", "family" : "Sutton", "given" : "Alex", "non-dropping-particle" : "", "parse-names" : false, "suffix" : "" }, { "dropping-particle" : "", "family" : "Shaw", "given" : "Rachel", "non-dropping-particle" : "", "parse-names" : false, "suffix" : "" }, { "dropping-particle" : "", "family" : "Miller", "given" : "Tina", "non-dropping-particle" : "", "parse-names" : false, "suffix" : "" }, { "dropping-particle" : "", "family" : "Smith", "given" : "Jonathan", "non-dropping-particle" : "", "parse-names" : false, "suffix" : "" }, { "dropping-particle" : "", "family" : "Young", "given" : "Bridget", "non-dropping-particle" : "", "parse-names" : false, "suffix" : "" }, { "dropping-particle" : "", "family" : "Bonas", "given" : "Sheila", "non-dropping-particle" : "", "parse-names" : false, "suffix" : "" }, { "dropping-particle" : "", "family" : "Booth", "given" : "Andrew", "non-dropping-particle" : "", "parse-names" : false, "suffix" : "" }, { "dropping-particle" : "", "family" : "Jones", "given" : "David", "non-dropping-particle" : "", "parse-names" : false, "suffix" : "" } ], "container-title" : "Journal of health services research &amp; policy", "id" : "ITEM-1", "issue" : "1", "issued" : { "date-parts" : [ [ "2007" ] ] }, "page" : "42-7", "title" : "Appraising qualitative research for inclusion in systematic reviews: a quantitative and qualitative comparison of three methods.", "type" : "article-journal", "volume" : "12" }, "uris" : [ "http://www.mendeley.com/documents/?uuid=00533459-086a-3187-acce-7dfb78ad4d24" ] }, { "id" : "ITEM-2", "itemData" : { "DOI" : "10.1186/1471-2288-8-45", "abstract" : "Background: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 Methods: 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 Results: 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 Conclusion: 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 "author" : [ { "dropping-particle" : "", "family" : "Thomas", "given" : "James", "non-dropping-particle" : "", "parse-names" : false, "suffix" : "" }, { "dropping-particle" : "", "family" : "Harden", "given" : "Angela", "non-dropping-particle" : "", "parse-names" : false, "suffix" : "" } ], "container-title" : "BMC Medical Research Methodology", "id" : "ITEM-2", "issue" : "8", "issued" : { "date-parts" : [ [ "2008" ] ] }, "title" : "Methods for the thematic synthesis of qualitative research in systematic reviews", "type" : "article-journal", "volume" : "8" }, "uris" : [ "http://www.mendeley.com/documents/?uuid=4d639f45-3721-3958-9a86-e6d6d7ca0ae9" ] } ], "mendeley" : { "formattedCitation" : "[13, 32]", "plainTextFormattedCitation" : "[13, 32]", "previouslyFormattedCitation" : "[13, 32]"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13, 32]</w:t>
      </w:r>
      <w:r w:rsidR="00FE350D" w:rsidRPr="00125666">
        <w:rPr>
          <w:rFonts w:ascii="Times New Roman" w:hAnsi="Times New Roman" w:cs="Times New Roman"/>
        </w:rPr>
        <w:fldChar w:fldCharType="end"/>
      </w:r>
      <w:r w:rsidR="00850638" w:rsidRPr="00125666">
        <w:rPr>
          <w:rFonts w:ascii="Times New Roman" w:hAnsi="Times New Roman" w:cs="Times New Roman"/>
        </w:rPr>
        <w:t>.</w:t>
      </w:r>
      <w:r w:rsidR="00850638" w:rsidRPr="00125666">
        <w:t xml:space="preserve"> </w:t>
      </w:r>
      <w:r w:rsidR="00B51BA6" w:rsidRPr="00125666">
        <w:rPr>
          <w:highlight w:val="yellow"/>
        </w:rPr>
        <w:t xml:space="preserve"> </w:t>
      </w:r>
    </w:p>
    <w:p w14:paraId="29ABE40C" w14:textId="77777777" w:rsidR="00EA6DAA" w:rsidRPr="00125666" w:rsidRDefault="003A7D7F" w:rsidP="00C429B3">
      <w:pPr>
        <w:autoSpaceDE w:val="0"/>
        <w:autoSpaceDN w:val="0"/>
        <w:adjustRightInd w:val="0"/>
        <w:spacing w:after="0"/>
        <w:rPr>
          <w:rFonts w:ascii="Times New Roman" w:hAnsi="Times New Roman" w:cs="Times New Roman"/>
          <w:b/>
          <w:i/>
        </w:rPr>
      </w:pPr>
      <w:r w:rsidRPr="00125666">
        <w:rPr>
          <w:rFonts w:ascii="Times New Roman" w:hAnsi="Times New Roman" w:cs="Times New Roman"/>
          <w:b/>
          <w:i/>
        </w:rPr>
        <w:t>Data Analysis</w:t>
      </w:r>
    </w:p>
    <w:p w14:paraId="42586FB5" w14:textId="5BE01ADB" w:rsidR="00EA6DAA" w:rsidRPr="00125666" w:rsidRDefault="00116ED1" w:rsidP="00561536">
      <w:pPr>
        <w:autoSpaceDE w:val="0"/>
        <w:autoSpaceDN w:val="0"/>
        <w:adjustRightInd w:val="0"/>
        <w:spacing w:after="0" w:line="240" w:lineRule="auto"/>
        <w:rPr>
          <w:rFonts w:ascii="Times New Roman" w:hAnsi="Times New Roman" w:cs="Times New Roman"/>
        </w:rPr>
      </w:pPr>
      <w:r w:rsidRPr="00125666">
        <w:rPr>
          <w:rFonts w:ascii="Times New Roman" w:hAnsi="Times New Roman" w:cs="Times New Roman"/>
        </w:rPr>
        <w:t xml:space="preserve">The data synthesis </w:t>
      </w:r>
      <w:r w:rsidR="00FB542F" w:rsidRPr="00125666">
        <w:rPr>
          <w:rFonts w:ascii="Times New Roman" w:hAnsi="Times New Roman" w:cs="Times New Roman"/>
        </w:rPr>
        <w:t xml:space="preserve">drew </w:t>
      </w:r>
      <w:r w:rsidR="00EA6DAA" w:rsidRPr="00125666">
        <w:rPr>
          <w:rFonts w:ascii="Times New Roman" w:hAnsi="Times New Roman" w:cs="Times New Roman"/>
        </w:rPr>
        <w:t xml:space="preserve">on </w:t>
      </w:r>
      <w:r w:rsidR="0058674A" w:rsidRPr="00125666">
        <w:rPr>
          <w:rFonts w:ascii="Times New Roman" w:hAnsi="Times New Roman" w:cs="Times New Roman"/>
        </w:rPr>
        <w:t>a modified version of</w:t>
      </w:r>
      <w:r w:rsidR="00EB34AE" w:rsidRPr="00125666">
        <w:rPr>
          <w:rFonts w:ascii="Times New Roman" w:hAnsi="Times New Roman" w:cs="Times New Roman"/>
        </w:rPr>
        <w:t xml:space="preserve"> </w:t>
      </w:r>
      <w:proofErr w:type="spellStart"/>
      <w:r w:rsidR="00EB34AE" w:rsidRPr="00125666">
        <w:rPr>
          <w:rFonts w:ascii="Times New Roman" w:hAnsi="Times New Roman" w:cs="Times New Roman"/>
        </w:rPr>
        <w:t>Noblit</w:t>
      </w:r>
      <w:proofErr w:type="spellEnd"/>
      <w:r w:rsidR="00EB34AE" w:rsidRPr="00125666">
        <w:rPr>
          <w:rFonts w:ascii="Times New Roman" w:hAnsi="Times New Roman" w:cs="Times New Roman"/>
        </w:rPr>
        <w:t xml:space="preserve"> and Hare’s </w:t>
      </w:r>
      <w:r w:rsidR="00EA6DAA" w:rsidRPr="00125666">
        <w:rPr>
          <w:rFonts w:ascii="Times New Roman" w:hAnsi="Times New Roman" w:cs="Times New Roman"/>
        </w:rPr>
        <w:t xml:space="preserve">meta-ethnographic </w:t>
      </w:r>
      <w:r w:rsidR="0058674A" w:rsidRPr="00125666">
        <w:rPr>
          <w:rFonts w:ascii="Times New Roman" w:hAnsi="Times New Roman" w:cs="Times New Roman"/>
        </w:rPr>
        <w:t xml:space="preserve">approach </w:t>
      </w:r>
      <w:r w:rsidR="00FE350D" w:rsidRPr="00125666">
        <w:rPr>
          <w:rFonts w:ascii="Times New Roman" w:hAnsi="Times New Roman" w:cs="Times New Roman"/>
        </w:rPr>
        <w:fldChar w:fldCharType="begin" w:fldLock="1"/>
      </w:r>
      <w:r w:rsidR="00011420" w:rsidRPr="00125666">
        <w:rPr>
          <w:rFonts w:ascii="Times New Roman" w:hAnsi="Times New Roman" w:cs="Times New Roman"/>
        </w:rPr>
        <w:instrText>ADDIN CSL_CITATION { "citationItems" : [ { "id" : "ITEM-1", "itemData" : { "author" : [ { "dropping-particle" : "", "family" : "Saini", "given" : "M", "non-dropping-particle" : "", "parse-names" : false, "suffix" : "" }, { "dropping-particle" : "", "family" : "Shlonksy", "given" : "A", "non-dropping-particle" : "", "parse-names" : false, "suffix" : "" } ], "id" : "ITEM-1", "issued" : { "date-parts" : [ [ "2012" ] ] }, "publisher" : "Oxford University Press", "title" : "Systematic Synthesis of Qualitative Research", "type" : "book" }, "uris" : [ "http://www.mendeley.com/documents/?uuid=847ecf8f-ee03-33f9-8b04-df953aea9d42" ] }, { "id" : "ITEM-2", "itemData" : { "DOI" : "10.1001/archinte.166.1.22", "ISSN" : "0003-9926", "author" : [ { "dropping-particle" : "", "family" : "Feder", "given" : "Gene S.", "non-dropping-particle" : "", "parse-names" : false, "suffix" : "" }, { "dropping-particle" : "", "family" : "Hutson", "given" : "Madeleine", "non-dropping-particle" : "", "parse-names" : false, "suffix" : "" }, { "dropping-particle" : "", "family" : "Ramsay", "given" : "Jean", "non-dropping-particle" : "", "parse-names" : false, "suffix" : "" }, { "dropping-particle" : "", "family" : "Taket", "given" : "Ann R.", "non-dropping-particle" : "", "parse-names" : false, "suffix" : "" }, { "dropping-particle" : "", "family" : "R", "given" : "Jewkes", "non-dropping-particle" : "", "parse-names" : false, "suffix" : "" } ], "container-title" : "Archives of Internal Medicine", "id" : "ITEM-2", "issue" : "1", "issued" : { "date-parts" : [ [ "2006" ] ] }, "page" : "22", "title" : "Women Exposed to Intimate Partner Violence", "type" : "article-journal", "volume" : "166" }, "uris" : [ "http://www.mendeley.com/documents/?uuid=864f8c88-fbca-33fd-929f-f41d76286d92" ] }, { "id" : "ITEM-3", "itemData" : { "DOI" : "10.1258/135581902320432732", "ISSN" : "1355-8196", "author" : [ { "dropping-particle" : "", "family" : "Britten", "given" : "N.", "non-dropping-particle" : "", "parse-names" : false, "suffix" : "" }, { "dropping-particle" : "", "family" : "Campbell", "given" : "R.", "non-dropping-particle" : "", "parse-names" : false, "suffix" : "" }, { "dropping-particle" : "", "family" : "Pope", "given" : "C.", "non-dropping-particle" : "", "parse-names" : false, "suffix" : "" }, { "dropping-particle" : "", "family" : "Donovan", "given" : "J.", "non-dropping-particle" : "", "parse-names" : false, "suffix" : "" }, { "dropping-particle" : "", "family" : "Morgan", "given" : "M.", "non-dropping-particle" : "", "parse-names" : false, "suffix" : "" }, { "dropping-particle" : "", "family" : "Pill", "given" : "R.", "non-dropping-particle" : "", "parse-names" : false, "suffix" : "" } ], "container-title" : "Journal of Health Services Research &amp; Policy", "id" : "ITEM-3", "issue" : "4", "issued" : { "date-parts" : [ [ "2002" ] ] }, "page" : "209-215", "title" : "Using meta ethnography to synthesise qualitative research: a worked example", "type" : "article-journal", "volume" : "7" }, "uris" : [ "http://www.mendeley.com/documents/?uuid=758b52c1-11fa-3066-82b7-8d41e36946ce" ] }, { "id" : "ITEM-4", "itemData" : { "author" : [ { "dropping-particle" : "", "family" : "Noblit", "given" : "W", "non-dropping-particle" : "", "parse-names" : false, "suffix" : "" }, { "dropping-particle" : "", "family" : "Hare", "given" : "D", "non-dropping-particle" : "", "parse-names" : false, "suffix" : "" } ], "container-title" : "Sage", "id" : "ITEM-4", "issued" : { "date-parts" : [ [ "1988" ] ] }, "number-of-pages" : "93-123", "title" : "Meta-Ethnography: Synthesizing Qualitative Studies", "type" : "book" }, "uris" : [ "http://www.mendeley.com/documents/?uuid=f3b501a0-0585-318b-9086-62b23d280b6d" ] } ], "mendeley" : { "formattedCitation" : "[21, 28, 33, 34]", "plainTextFormattedCitation" : "[21, 28, 33, 34]", "previouslyFormattedCitation" : "[21, 28, 33, 34]"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21, 28, 33, 34]</w:t>
      </w:r>
      <w:r w:rsidR="00FE350D" w:rsidRPr="00125666">
        <w:rPr>
          <w:rFonts w:ascii="Times New Roman" w:hAnsi="Times New Roman" w:cs="Times New Roman"/>
        </w:rPr>
        <w:fldChar w:fldCharType="end"/>
      </w:r>
      <w:r w:rsidR="00EA6DAA" w:rsidRPr="00125666">
        <w:rPr>
          <w:rFonts w:ascii="Times New Roman" w:hAnsi="Times New Roman" w:cs="Times New Roman"/>
        </w:rPr>
        <w:t>. Accordingly</w:t>
      </w:r>
      <w:r w:rsidR="00DB0764" w:rsidRPr="00125666">
        <w:rPr>
          <w:rFonts w:ascii="Times New Roman" w:hAnsi="Times New Roman" w:cs="Times New Roman"/>
        </w:rPr>
        <w:t>,</w:t>
      </w:r>
      <w:r w:rsidR="00EA6DAA" w:rsidRPr="00125666">
        <w:rPr>
          <w:rFonts w:ascii="Times New Roman" w:hAnsi="Times New Roman" w:cs="Times New Roman"/>
        </w:rPr>
        <w:t xml:space="preserve"> </w:t>
      </w:r>
      <w:r w:rsidR="00075B40" w:rsidRPr="00125666">
        <w:rPr>
          <w:rFonts w:ascii="Times New Roman" w:hAnsi="Times New Roman" w:cs="Times New Roman"/>
        </w:rPr>
        <w:t>becoming familiar with the context and detail of th</w:t>
      </w:r>
      <w:r w:rsidR="00BE3533" w:rsidRPr="00125666">
        <w:rPr>
          <w:rFonts w:ascii="Times New Roman" w:hAnsi="Times New Roman" w:cs="Times New Roman"/>
        </w:rPr>
        <w:t>e studies was the first stage,</w:t>
      </w:r>
      <w:r w:rsidR="00DC728A" w:rsidRPr="00125666">
        <w:rPr>
          <w:rFonts w:ascii="Times New Roman" w:hAnsi="Times New Roman" w:cs="Times New Roman"/>
        </w:rPr>
        <w:t xml:space="preserve"> and</w:t>
      </w:r>
      <w:r w:rsidR="00DC7805" w:rsidRPr="00125666">
        <w:rPr>
          <w:rFonts w:ascii="Times New Roman" w:hAnsi="Times New Roman" w:cs="Times New Roman"/>
        </w:rPr>
        <w:t xml:space="preserve"> establishing </w:t>
      </w:r>
      <w:r w:rsidR="00075B40" w:rsidRPr="00125666">
        <w:rPr>
          <w:rFonts w:ascii="Times New Roman" w:hAnsi="Times New Roman" w:cs="Times New Roman"/>
        </w:rPr>
        <w:t xml:space="preserve">considerations of the common </w:t>
      </w:r>
      <w:r w:rsidR="00DC7805" w:rsidRPr="00125666">
        <w:rPr>
          <w:rFonts w:ascii="Times New Roman" w:hAnsi="Times New Roman" w:cs="Times New Roman"/>
        </w:rPr>
        <w:t>concepts and relationships</w:t>
      </w:r>
      <w:r w:rsidR="00075B40" w:rsidRPr="00125666">
        <w:rPr>
          <w:rFonts w:ascii="Times New Roman" w:hAnsi="Times New Roman" w:cs="Times New Roman"/>
        </w:rPr>
        <w:t>.</w:t>
      </w:r>
      <w:r w:rsidR="008A3381" w:rsidRPr="00125666">
        <w:rPr>
          <w:rFonts w:ascii="Times New Roman" w:hAnsi="Times New Roman" w:cs="Times New Roman"/>
        </w:rPr>
        <w:t xml:space="preserve"> F</w:t>
      </w:r>
      <w:r w:rsidR="0023108C" w:rsidRPr="00125666">
        <w:rPr>
          <w:rFonts w:ascii="Times New Roman" w:hAnsi="Times New Roman" w:cs="Times New Roman"/>
        </w:rPr>
        <w:t xml:space="preserve">irst and </w:t>
      </w:r>
      <w:r w:rsidR="00EA6DAA" w:rsidRPr="00125666">
        <w:rPr>
          <w:rFonts w:ascii="Times New Roman" w:hAnsi="Times New Roman" w:cs="Times New Roman"/>
        </w:rPr>
        <w:t>secon</w:t>
      </w:r>
      <w:r w:rsidRPr="00125666">
        <w:rPr>
          <w:rFonts w:ascii="Times New Roman" w:hAnsi="Times New Roman" w:cs="Times New Roman"/>
        </w:rPr>
        <w:t>d order constructs were</w:t>
      </w:r>
      <w:r w:rsidR="00EA6DAA" w:rsidRPr="00125666">
        <w:rPr>
          <w:rFonts w:ascii="Times New Roman" w:hAnsi="Times New Roman" w:cs="Times New Roman"/>
        </w:rPr>
        <w:t xml:space="preserve"> identified</w:t>
      </w:r>
      <w:r w:rsidR="00A132C9" w:rsidRPr="00125666">
        <w:rPr>
          <w:rFonts w:ascii="Times New Roman" w:hAnsi="Times New Roman" w:cs="Times New Roman"/>
        </w:rPr>
        <w:t xml:space="preserve"> by CR, LM and NC</w:t>
      </w:r>
      <w:r w:rsidR="00EA6DAA" w:rsidRPr="00125666">
        <w:rPr>
          <w:rFonts w:ascii="Times New Roman" w:hAnsi="Times New Roman" w:cs="Times New Roman"/>
        </w:rPr>
        <w:t xml:space="preserve">, </w:t>
      </w:r>
      <w:r w:rsidR="0023108C" w:rsidRPr="00125666">
        <w:rPr>
          <w:rFonts w:ascii="Times New Roman" w:hAnsi="Times New Roman" w:cs="Times New Roman"/>
        </w:rPr>
        <w:t>and then third order constructs developed</w:t>
      </w:r>
      <w:r w:rsidR="005448EE" w:rsidRPr="00125666">
        <w:rPr>
          <w:rFonts w:ascii="Times New Roman" w:hAnsi="Times New Roman" w:cs="Times New Roman"/>
        </w:rPr>
        <w:t xml:space="preserve"> </w:t>
      </w:r>
      <w:r w:rsidR="00A132C9" w:rsidRPr="00125666">
        <w:rPr>
          <w:rFonts w:ascii="Times New Roman" w:hAnsi="Times New Roman" w:cs="Times New Roman"/>
        </w:rPr>
        <w:t>by NC from researcher interpretation</w:t>
      </w:r>
      <w:r w:rsidR="0023108C" w:rsidRPr="00125666">
        <w:rPr>
          <w:rFonts w:ascii="Times New Roman" w:hAnsi="Times New Roman" w:cs="Times New Roman"/>
        </w:rPr>
        <w:t xml:space="preserve"> </w:t>
      </w:r>
      <w:r w:rsidR="00EA6DAA" w:rsidRPr="00125666">
        <w:rPr>
          <w:rFonts w:ascii="Times New Roman" w:hAnsi="Times New Roman" w:cs="Times New Roman"/>
        </w:rPr>
        <w:t>and recorded on an Excel spreadsheet.</w:t>
      </w:r>
      <w:r w:rsidR="004379FA" w:rsidRPr="00125666">
        <w:rPr>
          <w:rFonts w:ascii="Times New Roman" w:hAnsi="Times New Roman" w:cs="Times New Roman"/>
          <w:sz w:val="24"/>
          <w:szCs w:val="24"/>
        </w:rPr>
        <w:t xml:space="preserve"> ‘Construct’ is standard terminology in meta-ethnography, as the synthesis process comprises of author’s and participants constructions which is then </w:t>
      </w:r>
      <w:r w:rsidR="004379FA" w:rsidRPr="00125666">
        <w:rPr>
          <w:rFonts w:ascii="Times New Roman" w:hAnsi="Times New Roman" w:cs="Times New Roman"/>
          <w:i/>
          <w:sz w:val="24"/>
          <w:szCs w:val="24"/>
        </w:rPr>
        <w:t>assembled together as whole</w:t>
      </w:r>
      <w:r w:rsidR="00EA6DAA" w:rsidRPr="00125666">
        <w:rPr>
          <w:rFonts w:ascii="Times New Roman" w:hAnsi="Times New Roman" w:cs="Times New Roman"/>
        </w:rPr>
        <w:t xml:space="preserve"> </w:t>
      </w:r>
      <w:r w:rsidR="004379FA" w:rsidRPr="00125666">
        <w:rPr>
          <w:rFonts w:ascii="Times New Roman" w:hAnsi="Times New Roman" w:cs="Times New Roman"/>
        </w:rPr>
        <w:fldChar w:fldCharType="begin" w:fldLock="1"/>
      </w:r>
      <w:r w:rsidR="00561536" w:rsidRPr="00125666">
        <w:rPr>
          <w:rFonts w:ascii="Times New Roman" w:hAnsi="Times New Roman" w:cs="Times New Roman"/>
        </w:rPr>
        <w:instrText>ADDIN CSL_CITATION { "citationItems" : [ { "id" : "ITEM-1", "itemData" : { "author" : [ { "dropping-particle" : "", "family" : "Noblit", "given" : "W", "non-dropping-particle" : "", "parse-names" : false, "suffix" : "" }, { "dropping-particle" : "", "family" : "Hare", "given" : "D", "non-dropping-particle" : "", "parse-names" : false, "suffix" : "" } ], "container-title" : "Sage", "id" : "ITEM-1", "issued" : { "date-parts" : [ [ "1988" ] ] }, "number-of-pages" : "93-123", "title" : "Meta-Ethnography: Synthesizing Qualitative Studies", "type" : "book" }, "uris" : [ "http://www.mendeley.com/documents/?uuid=f3b501a0-0585-318b-9086-62b23d280b6d" ] } ], "mendeley" : { "formattedCitation" : "[28]", "plainTextFormattedCitation" : "[28]", "previouslyFormattedCitation" : "[28]" }, "properties" : { "noteIndex" : 0 }, "schema" : "https://github.com/citation-style-language/schema/raw/master/csl-citation.json" }</w:instrText>
      </w:r>
      <w:r w:rsidR="004379FA" w:rsidRPr="00125666">
        <w:rPr>
          <w:rFonts w:ascii="Times New Roman" w:hAnsi="Times New Roman" w:cs="Times New Roman"/>
        </w:rPr>
        <w:fldChar w:fldCharType="separate"/>
      </w:r>
      <w:r w:rsidR="004379FA" w:rsidRPr="00125666">
        <w:rPr>
          <w:rFonts w:ascii="Times New Roman" w:hAnsi="Times New Roman" w:cs="Times New Roman"/>
          <w:noProof/>
        </w:rPr>
        <w:t>[28]</w:t>
      </w:r>
      <w:r w:rsidR="004379FA" w:rsidRPr="00125666">
        <w:rPr>
          <w:rFonts w:ascii="Times New Roman" w:hAnsi="Times New Roman" w:cs="Times New Roman"/>
        </w:rPr>
        <w:fldChar w:fldCharType="end"/>
      </w:r>
      <w:r w:rsidR="004379FA" w:rsidRPr="00125666">
        <w:rPr>
          <w:rFonts w:ascii="Times New Roman" w:hAnsi="Times New Roman" w:cs="Times New Roman"/>
        </w:rPr>
        <w:t xml:space="preserve">. </w:t>
      </w:r>
      <w:r w:rsidR="00EA6DAA" w:rsidRPr="00125666">
        <w:rPr>
          <w:rFonts w:ascii="Times New Roman" w:hAnsi="Times New Roman" w:cs="Times New Roman"/>
        </w:rPr>
        <w:t>In order to be explici</w:t>
      </w:r>
      <w:r w:rsidR="00C22378" w:rsidRPr="00125666">
        <w:rPr>
          <w:rFonts w:ascii="Times New Roman" w:hAnsi="Times New Roman" w:cs="Times New Roman"/>
        </w:rPr>
        <w:t>t about first</w:t>
      </w:r>
      <w:r w:rsidR="00EA6DAA" w:rsidRPr="00125666">
        <w:rPr>
          <w:rFonts w:ascii="Times New Roman" w:hAnsi="Times New Roman" w:cs="Times New Roman"/>
        </w:rPr>
        <w:t xml:space="preserve"> and second order co</w:t>
      </w:r>
      <w:r w:rsidRPr="00125666">
        <w:rPr>
          <w:rFonts w:ascii="Times New Roman" w:hAnsi="Times New Roman" w:cs="Times New Roman"/>
        </w:rPr>
        <w:t>nstructs, a grid was</w:t>
      </w:r>
      <w:r w:rsidR="00EA6DAA" w:rsidRPr="00125666">
        <w:rPr>
          <w:rFonts w:ascii="Times New Roman" w:hAnsi="Times New Roman" w:cs="Times New Roman"/>
        </w:rPr>
        <w:t xml:space="preserve"> cr</w:t>
      </w:r>
      <w:r w:rsidR="00DC7805" w:rsidRPr="00125666">
        <w:rPr>
          <w:rFonts w:ascii="Times New Roman" w:hAnsi="Times New Roman" w:cs="Times New Roman"/>
        </w:rPr>
        <w:t>eated in</w:t>
      </w:r>
      <w:r w:rsidR="008A3381" w:rsidRPr="00125666">
        <w:rPr>
          <w:rFonts w:ascii="Times New Roman" w:hAnsi="Times New Roman" w:cs="Times New Roman"/>
        </w:rPr>
        <w:t xml:space="preserve"> which the constructs were</w:t>
      </w:r>
      <w:r w:rsidR="00EA6DAA" w:rsidRPr="00125666">
        <w:rPr>
          <w:rFonts w:ascii="Times New Roman" w:hAnsi="Times New Roman" w:cs="Times New Roman"/>
        </w:rPr>
        <w:t xml:space="preserve"> separated</w:t>
      </w:r>
      <w:r w:rsidR="00B82541" w:rsidRPr="00125666">
        <w:rPr>
          <w:rFonts w:ascii="Times New Roman" w:hAnsi="Times New Roman" w:cs="Times New Roman"/>
        </w:rPr>
        <w:t>. This</w:t>
      </w:r>
      <w:r w:rsidR="00EA6DAA" w:rsidRPr="00125666">
        <w:rPr>
          <w:rFonts w:ascii="Times New Roman" w:hAnsi="Times New Roman" w:cs="Times New Roman"/>
        </w:rPr>
        <w:t xml:space="preserve"> aid</w:t>
      </w:r>
      <w:r w:rsidR="00BE3533" w:rsidRPr="00125666">
        <w:rPr>
          <w:rFonts w:ascii="Times New Roman" w:hAnsi="Times New Roman" w:cs="Times New Roman"/>
        </w:rPr>
        <w:t>ed</w:t>
      </w:r>
      <w:r w:rsidR="00EA6DAA" w:rsidRPr="00125666">
        <w:rPr>
          <w:rFonts w:ascii="Times New Roman" w:hAnsi="Times New Roman" w:cs="Times New Roman"/>
        </w:rPr>
        <w:t xml:space="preserve"> in the development of </w:t>
      </w:r>
      <w:r w:rsidR="005448EE" w:rsidRPr="00125666">
        <w:rPr>
          <w:rFonts w:ascii="Times New Roman" w:hAnsi="Times New Roman" w:cs="Times New Roman"/>
        </w:rPr>
        <w:t xml:space="preserve">the </w:t>
      </w:r>
      <w:r w:rsidR="00EA6DAA" w:rsidRPr="00125666">
        <w:rPr>
          <w:rFonts w:ascii="Times New Roman" w:hAnsi="Times New Roman" w:cs="Times New Roman"/>
        </w:rPr>
        <w:t>third order constructs</w:t>
      </w:r>
      <w:r w:rsidR="00561536" w:rsidRPr="00125666">
        <w:rPr>
          <w:rFonts w:ascii="Times New Roman" w:hAnsi="Times New Roman" w:cs="Times New Roman"/>
        </w:rPr>
        <w:t xml:space="preserve"> </w:t>
      </w:r>
      <w:r w:rsidR="00561536"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02/pon.4222", "ISSN" : "10579249", "author" : [ { "dropping-particle" : "", "family" : "Rivas", "given" : "Carol", "non-dropping-particle" : "", "parse-names" : false, "suffix" : "" }, { "dropping-particle" : "", "family" : "Matheson", "given" : "Lauren", "non-dropping-particle" : "", "parse-names" : false, "suffix" : "" }, { "dropping-particle" : "", "family" : "Nayoan", "given" : "Johana", "non-dropping-particle" : "", "parse-names" : false, "suffix" : "" }, { "dropping-particle" : "", "family" : "Glaser", "given" : "Adam", "non-dropping-particle" : "", "parse-names" : false, "suffix" : "" }, { "dropping-particle" : "", "family" : "Gavin", "given" : "Anna", "non-dropping-particle" : "", "parse-names" : false, "suffix" : "" }, { "dropping-particle" : "", "family" : "Wright", "given" : "Penny", "non-dropping-particle" : "", "parse-names" : false, "suffix" : "" }, { "dropping-particle" : "", "family" : "Wagland", "given" : "Richard", "non-dropping-particle" : "", "parse-names" : false, "suffix" : "" }, { "dropping-particle" : "", "family" : "Watson", "given" : "Eila", "non-dropping-particle" : "", "parse-names" : false, "suffix" : "" } ], "container-title" : "Psycho-Oncology", "id" : "ITEM-1", "issued" : { "date-parts" : [ [ "2016" ] ] }, "title" : "Ethnicity and the prostate cancer experience: a qualitative metasynthesis", "type" : "article-journal" }, "uris" : [ "http://www.mendeley.com/documents/?uuid=af33db49-d243-3522-a1ad-351a869d3c74" ] } ], "mendeley" : { "formattedCitation" : "[35]", "plainTextFormattedCitation" : "[35]", "previouslyFormattedCitation" : "[35]" }, "properties" : { "noteIndex" : 0 }, "schema" : "https://github.com/citation-style-language/schema/raw/master/csl-citation.json" }</w:instrText>
      </w:r>
      <w:r w:rsidR="00561536" w:rsidRPr="00125666">
        <w:rPr>
          <w:rFonts w:ascii="Times New Roman" w:hAnsi="Times New Roman" w:cs="Times New Roman"/>
        </w:rPr>
        <w:fldChar w:fldCharType="separate"/>
      </w:r>
      <w:r w:rsidR="00561536" w:rsidRPr="00125666">
        <w:rPr>
          <w:rFonts w:ascii="Times New Roman" w:hAnsi="Times New Roman" w:cs="Times New Roman"/>
          <w:noProof/>
        </w:rPr>
        <w:t>[35]</w:t>
      </w:r>
      <w:r w:rsidR="00561536" w:rsidRPr="00125666">
        <w:rPr>
          <w:rFonts w:ascii="Times New Roman" w:hAnsi="Times New Roman" w:cs="Times New Roman"/>
        </w:rPr>
        <w:fldChar w:fldCharType="end"/>
      </w:r>
      <w:r w:rsidR="005448EE" w:rsidRPr="00125666">
        <w:rPr>
          <w:rFonts w:ascii="Times New Roman" w:hAnsi="Times New Roman" w:cs="Times New Roman"/>
        </w:rPr>
        <w:t>.</w:t>
      </w:r>
    </w:p>
    <w:p w14:paraId="55C25A4E" w14:textId="77777777" w:rsidR="00DB0764" w:rsidRPr="00125666" w:rsidRDefault="00DB0764" w:rsidP="00C429B3">
      <w:pPr>
        <w:autoSpaceDE w:val="0"/>
        <w:autoSpaceDN w:val="0"/>
        <w:adjustRightInd w:val="0"/>
        <w:spacing w:after="0"/>
        <w:rPr>
          <w:rFonts w:ascii="Times New Roman" w:hAnsi="Times New Roman" w:cs="Times New Roman"/>
        </w:rPr>
      </w:pPr>
    </w:p>
    <w:p w14:paraId="79B80B4A" w14:textId="72B09388" w:rsidR="00FD4ED5" w:rsidRPr="00125666" w:rsidRDefault="00B17C18" w:rsidP="00C14595">
      <w:pPr>
        <w:autoSpaceDE w:val="0"/>
        <w:autoSpaceDN w:val="0"/>
        <w:adjustRightInd w:val="0"/>
        <w:spacing w:after="0"/>
        <w:rPr>
          <w:rFonts w:ascii="Times New Roman" w:hAnsi="Times New Roman" w:cs="Times New Roman"/>
        </w:rPr>
      </w:pPr>
      <w:r w:rsidRPr="00125666">
        <w:rPr>
          <w:rFonts w:ascii="Times New Roman" w:hAnsi="Times New Roman" w:cs="Times New Roman"/>
        </w:rPr>
        <w:t xml:space="preserve">Studies </w:t>
      </w:r>
      <w:r w:rsidR="00FB542F" w:rsidRPr="00125666">
        <w:rPr>
          <w:rFonts w:ascii="Times New Roman" w:hAnsi="Times New Roman" w:cs="Times New Roman"/>
        </w:rPr>
        <w:t xml:space="preserve">were </w:t>
      </w:r>
      <w:r w:rsidRPr="00125666">
        <w:rPr>
          <w:rFonts w:ascii="Times New Roman" w:hAnsi="Times New Roman" w:cs="Times New Roman"/>
        </w:rPr>
        <w:t xml:space="preserve">translated into one another based on similar or recurring concept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86/1471-2288-8-21", "ISSN" : "1471-2288", "abstract" : "Qualitative synthesis has become more commonplace in recent years. Meta-ethnography is one of several methods for synthesising qualitative research and is being used increasingly within health care research. However, many aspects of the steps in the process remain ill-defined. We utilized the seven stages of the synthesis process to synthesise qualitative research on adherence to tuberculosis treatment. In this paper we discuss the methodological and practical challenges faced; of particular note are the methods used in our synthesis, the additional steps that we found useful in clarifying the process, and the key methodological challenges encountered in implementing the meta-ethnographic approach. The challenges included shaping an appropriate question for the synthesis; identifying relevant studies; assessing the quality of the studies; and synthesising findings across a very large number of primary studies from different contexts and research traditions. We offer suggestions that may assist in undertaking meta-ethnographies in the future. Meta-ethnography is a useful method for synthesising qualitative research and for developing models that interpret findings across multiple studies. Despite its growing use in health research, further research is needed to address the wide range of methodological and epistemological questions raised by the approach.", "author" : [ { "dropping-particle" : "", "family" : "Atkins", "given" : "Salla", "non-dropping-particle" : "", "parse-names" : false, "suffix" : "" }, { "dropping-particle" : "", "family" : "Lewin", "given" : "Simon", "non-dropping-particle" : "", "parse-names" : false, "suffix" : "" }, { "dropping-particle" : "", "family" : "Smith", "given" : "Helen", "non-dropping-particle" : "", "parse-names" : false, "suffix" : "" }, { "dropping-particle" : "", "family" : "Engel", "given" : "Mark", "non-dropping-particle" : "", "parse-names" : false, "suffix" : "" }, { "dropping-particle" : "", "family" : "Fretheim", "given" : "Atle", "non-dropping-particle" : "", "parse-names" : false, "suffix" : "" }, { "dropping-particle" : "", "family" : "Volmink", "given" : "Jimmy", "non-dropping-particle" : "", "parse-names" : false, "suffix" : "" }, { "dropping-particle" : "", "family" : "Jones", "given" : "M Lloyd", "non-dropping-particle" : "", "parse-names" : false, "suffix" : "" }, { "dropping-particle" : "", "family" : "Mays", "given" : "N", "non-dropping-particle" : "", "parse-names" : false, "suffix" : "" }, { "dropping-particle" : "", "family" : "Pope", "given" : "C", "non-dropping-particle" : "", "parse-names" : false, "suffix" : "" }, { "dropping-particle" : "", "family" : "McEwan", "given" : "MJ", "non-dropping-particle" : "", "parse-names" : false, "suffix" : "" }, { "dropping-particle" : "", "family" : "Espie", "given" : "CA", "non-dropping-particle" : "", "parse-names" : false, "suffix" : "" }, { "dropping-particle" : "", "family" : "Metcalfe", "given" : "J", "non-dropping-particle" : "", "parse-names" : false, "suffix" : "" }, { "dropping-particle" : "", "family" : "Britten", "given" : "N", "non-dropping-particle" : "", "parse-names" : false, "suffix" : "" }, { "dropping-particle" : "", "family" : "Campbell", "given" : "R", "non-dropping-particle" : "", "parse-names" : false, "suffix" : "" }, { "dropping-particle" : "", "family" : "Pope", "given" : "C", "non-dropping-particle" : "", "parse-names" : false, "suffix" : "" }, { "dropping-particle" : "", "family" : "Donovan", "given" : "J", "non-dropping-particle" : "", "parse-names" : false, "suffix" : "" }, { "dropping-particle" : "", "family" : "Morgan", "given" : "M", "non-dropping-particle" : "", "parse-names" : false, "suffix" : "" }, { "dropping-particle" : "", "family" : "Pill", "given" : "R", "non-dropping-particle" : "", "parse-names" : false, "suffix" : "" }, { "dropping-particle" : "", "family" : "Mays", "given" : "N", "non-dropping-particle" : "", "parse-names" : false, "suffix" : "" }, { "dropping-particle" : "", "family" : "Pope", "given" : "C", "non-dropping-particle" : "", "parse-names" : false, "suffix" : "" }, { "dropping-particle" : "", "family" : "Popay", "given" : "J", "non-dropping-particle" : "", "parse-names" : false, "suffix" : "" }, { "dropping-particle" : "", "family" : "Green", "given" : "J", "non-dropping-particle" : "", "parse-names" : false, "suffix" : "" }, { "dropping-particle" : "", "family" : "Thorogood", "given" : "N.", "non-dropping-particle" : "", "parse-names" : false, "suffix" : "" }, { "dropping-particle" : "", "family" : "Dixon-Woods", "given" : "M", "non-dropping-particle" : "", "parse-names" : false, "suffix" : "" }, { "dropping-particle" : "", "family" : "Agarwal", "given" : "S", "non-dropping-particle" : "", "parse-names" : false, "suffix" : "" }, { "dropping-particle" : "", "family" : "Young", "given" : "B", "non-dropping-particle" : "", "parse-names" : false, "suffix" : "" }, { "dropping-particle" : "", "family" : "Jones", "given" : "D", "non-dropping-particle" : "", "parse-names" : false, "suffix" : "" }, { "dropping-particle" : "", "family" : "Sutton", "given" : "A", "non-dropping-particle" : "", "parse-names" : false, "suffix" : "" }, { "dropping-particle" : "", "family" : "Thomas", "given" : "J", "non-dropping-particle" : "", "parse-names" : false, "suffix" : "" }, { "dropping-particle" : "", "family" : "Harden", "given" : "A", "non-dropping-particle" : "", "parse-names" : false, "suffix" : "" }, { "dropping-particle" : "", "family" : "Oakley", "given" : "A", "non-dropping-particle" : "", "parse-names" : false, "suffix" : "" }, { "dropping-particle" : "", "family" : "Oliver", "given" : "S", "non-dropping-particle" : "", "parse-names" : false, "suffix" : "" }, { "dropping-particle" : "", "family" : "Sutcliffe", "given" : "K", "non-dropping-particle" : "", "parse-names" : false, "suffix" : "" }, { "dropping-particle" : "", "family" : "Rees", "given" : "R", "non-dropping-particle" : "", "parse-names" : false, "suffix" : "" }, { "dropping-particle" : "", "family" : "Brunton", "given" : "G", "non-dropping-particle" : "", "parse-names" : false, "suffix" : "" }, { "dropping-particle" : "", "family" : "Kavanagh", "given" : "J.", "non-dropping-particle" : "", "parse-names" : false, "suffix" : "" }, { "dropping-particle" : "", "family" : "Harden", "given" : "A", "non-dropping-particle" : "", "parse-names" : false, "suffix" : "" }, { "dropping-particle" : "", "family" : "Garcia", "given" : "J", "non-dropping-particle" : "", "parse-names" : false, "suffix" : "" }, { "dropping-particle" : "", "family" : "Oliver", "given" : "S", "non-dropping-particle" : "", "parse-names" : false, "suffix" : "" }, { "dropping-particle" : "", "family" : "Rees", "given" : "R", "non-dropping-particle" : "", "parse-names" : false, "suffix" : "" }, { "dropping-particle" : "", "family" : "Shepherd", "given" : "J", "non-dropping-particle" : "", "parse-names" : false, "suffix" : "" }, { "dropping-particle" : "", "family" : "Brunton", "given" : "G", "non-dropping-particle" : "", "parse-names" : false, "suffix" : "" }, { "dropping-particle" : "", "family" : "Oakley", "given" : "A", "non-dropping-particle" : "", "parse-names" : false, "suffix" : "" }, { "dropping-particle" : "", "family" : "Barbour", "given" : "RS", "non-dropping-particle" : "", "parse-names" : false, "suffix" : "" }, { "dropping-particle" : "", "family" : "Barbour", "given" : "M", "non-dropping-particle" : "", "parse-names" : false, "suffix" : "" }, { "dropping-particle" : "", "family" : "Barbour", "given" : "RS", "non-dropping-particle" : "", "parse-names" : false, "suffix" : "" }, { "dropping-particle" : "", "family" : "Noblit", "given" : "GW", "non-dropping-particle" : "", "parse-names" : false, "suffix" : "" }, { "dropping-particle" : "", "family" : "Hare", "given" : "RD", "non-dropping-particle" : "", "parse-names" : false, "suffix" : "" }, { "dropping-particle" : "", "family" : "Campbell", "given" : "R", "non-dropping-particle" : "", "parse-names" : false, "suffix" : "" }, { "dropping-particle" : "", "family" : "Pound", "given" : "P", "non-dropping-particle" : "", "parse-names" : false, "suffix" : "" }, { "dropping-particle" : "", "family" : "Pope", "given" : "C", "non-dropping-particle" : "", "parse-names" : false, "suffix" : "" }, { "dropping-particle" : "", "family" : "Britten", "given" : "N", "non-dropping-particle" : "", "parse-names" : false, "suffix" : "" }, { "dropping-particle" : "", "family" : "Pill", "given" : "R", "non-dropping-particle" : "", "parse-names" : false, "suffix" : "" }, { "dropping-particle" : "", "family" : "Morgan", "given" : "M", "non-dropping-particle" : "", "parse-names" : false, "suffix" : "" }, { "dropping-particle" : "", "family" : "Donovan", "given" : "J", "non-dropping-particle" : "", "parse-names" : false, "suffix" : "" }, { "dropping-particle" : "", "family" : "Pound", "given" : "P", "non-dropping-particle" : "", "parse-names" : false, "suffix" : "" }, { "dropping-particle" : "", "family" : "Britten", "given" : "N", "non-dropping-particle" : "", "parse-names" : false, "suffix" : "" }, { "dropping-particle" : "", "family" : "Morgan", "given" : "M", "non-dropping-particle" : "", "parse-names" : false, "suffix" : "" }, { "dropping-particle" : "", "family" : "Yardley", "given" : "L", "non-dropping-particle" : "", "parse-names" : false, "suffix" : "" }, { "dropping-particle" : "", "family" : "Pope", "given" : "C", "non-dropping-particle" : "", "parse-names" : false, "suffix" : "" }, { "dropping-particle" : "", "family" : "Daker-White", "given" : "G", "non-dropping-particle" : "", "parse-names" : false, "suffix" : "" }, { "dropping-particle" : "", "family" : "Campbell", "given" : "R", "non-dropping-particle" : "", "parse-names" : false, "suffix" : "" }, { "dropping-particle" : "", "family" : "Dixon-Woods", "given" : "M", "non-dropping-particle" : "", "parse-names" : false, "suffix" : "" }, { "dropping-particle" : "", "family" : "Shaw", "given" : "RL", "non-dropping-particle" : "", "parse-names" : false, "suffix" : "" }, { "dropping-particle" : "", "family" : "Agarwal", "given" : "S", "non-dropping-particle" : "", "parse-names" : false, "suffix" : "" }, { "dropping-particle" : "", "family" : "Smith", "given" : "JA", "non-dropping-particle" : "", "parse-names" : false, "suffix" : "" }, { "dropping-particle" : "", "family" : "Walsh", "given" : "D", "non-dropping-particle" : "", "parse-names" : false, "suffix" : "" }, { "dropping-particle" : "", "family" : "Downe", "given" : "S", "non-dropping-particle" : "", "parse-names" : false, "suffix" : "" }, { "dropping-particle" : "", "family" : "Dixon-Woods", "given" : "M", "non-dropping-particle" : "", "parse-names" : false, "suffix" : "" }, { "dropping-particle" : "", "family" : "Fitzpatrick", "given" : "R", "non-dropping-particle" : "", "parse-names" : false, "suffix" : "" }, { "dropping-particle" : "", "family" : "Roberts", "given" : "K", "non-dropping-particle" : "", "parse-names" : false, "suffix" : "" }, { "dropping-particle" : "", "family" : "Evans", "given" : "D", "non-dropping-particle" : "", "parse-names" : false, "suffix" : "" }, { "dropping-particle" : "", "family" : "Barroso", "given" : "J", "non-dropping-particle" : "", "parse-names" : false, "suffix" : "" }, { "dropping-particle" : "", "family" : "Gollop", "given" : "CJ", "non-dropping-particle" : "", "parse-names" : false, "suffix" : "" }, { "dropping-particle" : "", "family" : "Sandelowski", "given" : "M", "non-dropping-particle" : "", "parse-names" : false, "suffix" : "" }, { "dropping-particle" : "", "family" : "Meynell", "given" : "J", "non-dropping-particle" : "", "parse-names" : false, "suffix" : "" }, { "dropping-particle" : "", "family" : "Pearce", "given" : "PF", "non-dropping-particle" : "", "parse-names" : false, "suffix" : "" }, { "dropping-particle" : "", "family" : "Collins", "given" : "LJ", "non-dropping-particle" : "", "parse-names" : false, "suffix" : "" }, { "dropping-particle" : "", "family" : "Booth", "given" : "A", "non-dropping-particle" : "", "parse-names" : false, "suffix" : "" }, { "dropping-particle" : "", "family" : "Spencer", "given" : "L", "non-dropping-particle" : "", "parse-names" : false, "suffix" : "" }, { "dropping-particle" : "", "family" : "Ritchie", "given" : "J", "non-dropping-particle" : "", "parse-names" : false, "suffix" : "" }, { "dropping-particle" : "", "family" : "Lewis", "given" : "J", "non-dropping-particle" : "", "parse-names" : false, "suffix" : "" }, { "dropping-particle" : "", "family" : "Dillon", "given" : "L", "non-dropping-particle" : "", "parse-names" : false, "suffix" : "" }, { "dropping-particle" : "", "family" : "Malterud", "given" : "K", "non-dropping-particle" : "", "parse-names" : false, "suffix" : "" }, { "dropping-particle" : "", "family" : "Rowan", "given" : "M", "non-dropping-particle" : "", "parse-names" : false, "suffix" : "" }, { "dropping-particle" : "", "family" : "Huston", "given" : "P", "non-dropping-particle" : "", "parse-names" : false, "suffix" : "" }, { "dropping-particle" : "", "family" : "Sandelowski", "given" : "M", "non-dropping-particle" : "", "parse-names" : false, "suffix" : "" }, { "dropping-particle" : "", "family" : "Barroso", "given" : "J", "non-dropping-particle" : "", "parse-names" : false, "suffix" : "" }, { "dropping-particle" : "", "family" : "Jnr", "given" : "V Anfara", "non-dropping-particle" : "", "parse-names" : false, "suffix" : "" }, { "dropping-particle" : "", "family" : "Brown", "given" : "K", "non-dropping-particle" : "", "parse-names" : false, "suffix" : "" }, { "dropping-particle" : "", "family" : "Mangione", "given" : "T", "non-dropping-particle" : "", "parse-names" : false, "suffix" : "" }, { "dropping-particle" : "", "family" : "Schutz", "given" : "A", "non-dropping-particle" : "", "parse-names" : false, "suffix" : "" }, { "dropping-particle" : "", "family" : "Smith", "given" : "LK", "non-dropping-particle" : "", "parse-names" : false, "suffix" : "" }, { "dropping-particle" : "", "family" : "Pope", "given" : "LC", "non-dropping-particle" : "", "parse-names" : false, "suffix" : "" }, { "dropping-particle" : "", "family" : "Botha", "given" : "JL", "non-dropping-particle" : "", "parse-names" : false, "suffix" : "" }, { "dropping-particle" : "", "family" : "Ritchie", "given" : "J", "non-dropping-particle" : "", "parse-names" : false, "suffix" : "" }, { "dropping-particle" : "", "family" : "Lewis", "given" : "J", "non-dropping-particle" : "", "parse-names" : false, "suffix" : "" }, { "dropping-particle" : "", "family" : "Walter", "given" : "FM", "non-dropping-particle" : "", "parse-names" : false, "suffix" : "" }, { "dropping-particle" : "", "family" : "Emery", "given" : "J", "non-dropping-particle" : "", "parse-names" : false, "suffix" : "" }, { "dropping-particle" : "", "family" : "Braithwaite", "given" : "D", "non-dropping-particle" : "", "parse-names" : false, "suffix" : "" }, { "dropping-particle" : "", "family" : "Marteau", "given" : "TM", "non-dropping-particle" : "", "parse-names" : false, "suffix" : "" }, { "dropping-particle" : "", "family" : "Garner", "given" : "P", "non-dropping-particle" : "", "parse-names" : false, "suffix" : "" }, { "dropping-particle" : "", "family" : "Smith", "given" : "H", "non-dropping-particle" : "", "parse-names" : false, "suffix" : "" }, { "dropping-particle" : "", "family" : "Munro", "given" : "S", "non-dropping-particle" : "", "parse-names" : false, "suffix" : "" }, { "dropping-particle" : "", "family" : "Volmink", "given" : "J", "non-dropping-particle" : "", "parse-names" : false, "suffix" : "" }, { "dropping-particle" : "", "family" : "Volmink", "given" : "J", "non-dropping-particle" : "", "parse-names" : false, "suffix" : "" }, { "dropping-particle" : "", "family" : "Garner", "given" : "P", "non-dropping-particle" : "", "parse-names" : false, "suffix" : "" }, { "dropping-particle" : "", "family" : "Noyes", "given" : "J", "non-dropping-particle" : "", "parse-names" : false, "suffix" : "" }, { "dropping-particle" : "", "family" : "Popay", "given" : "J", "non-dropping-particle" : "", "parse-names" : false, "suffix" : "" }, { "dropping-particle" : "", "family" : "Baum", "given" : "F", "non-dropping-particle" : "", "parse-names" : false, "suffix" : "" } ], "container-title" : "BMC Medical Research Methodology", "id" : "ITEM-1", "issue" : "1", "issued" : { "date-parts" : [ [ "2008" ] ] }, "page" : "21", "title" : "Conducting a meta-ethnography of qualitative literature: Lessons learnt", "type" : "article-journal", "volume" : "8" }, "uris" : [ "http://www.mendeley.com/documents/?uuid=1364a126-0c59-3a31-862d-f235e13bfea4" ] } ], "mendeley" : { "formattedCitation" : "[36]", "plainTextFormattedCitation" : "[36]", "previouslyFormattedCitation" : "[36]"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36]</w:t>
      </w:r>
      <w:r w:rsidR="00FE350D" w:rsidRPr="00125666">
        <w:rPr>
          <w:rFonts w:ascii="Times New Roman" w:hAnsi="Times New Roman" w:cs="Times New Roman"/>
        </w:rPr>
        <w:fldChar w:fldCharType="end"/>
      </w:r>
      <w:r w:rsidRPr="00125666">
        <w:rPr>
          <w:rFonts w:ascii="Times New Roman" w:hAnsi="Times New Roman" w:cs="Times New Roman"/>
        </w:rPr>
        <w:t>. This process involved distinguishing whether concepts correlated (‘reciprocal synthesis’), contradicted or adopted competing ideological perspectives (‘</w:t>
      </w:r>
      <w:proofErr w:type="spellStart"/>
      <w:r w:rsidRPr="00125666">
        <w:rPr>
          <w:rFonts w:ascii="Times New Roman" w:hAnsi="Times New Roman" w:cs="Times New Roman"/>
        </w:rPr>
        <w:t>refutational</w:t>
      </w:r>
      <w:proofErr w:type="spellEnd"/>
      <w:r w:rsidRPr="00125666">
        <w:rPr>
          <w:rFonts w:ascii="Times New Roman" w:hAnsi="Times New Roman" w:cs="Times New Roman"/>
        </w:rPr>
        <w:t xml:space="preserve"> synthesis’) or identified divergent components of the topic under study that integrated similarities and differences between concepts (‘a line of argument synthesi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author" : [ { "dropping-particle" : "", "family" : "Saini", "given" : "M", "non-dropping-particle" : "", "parse-names" : false, "suffix" : "" }, { "dropping-particle" : "", "family" : "Shlonksy", "given" : "A", "non-dropping-particle" : "", "parse-names" : false, "suffix" : "" } ], "id" : "ITEM-1", "issued" : { "date-parts" : [ [ "2012" ] ] }, "publisher" : "Oxford University Press", "title" : "Systematic Synthesis of Qualitative Research", "type" : "book" }, "uris" : [ "http://www.mendeley.com/documents/?uuid=847ecf8f-ee03-33f9-8b04-df953aea9d42" ] }, { "id" : "ITEM-2", "itemData" : { "ISSN" : "0277-9536", "PMID" : "12560003", "abstract" : "Interest in how qualitative health research might be used more widely to inform health policy and medical practice is growing. Synthesising findings from individual qualitative studies may be one method but application of conventional systematic review methodology to qualitative research presents significant philosophical and practical challenges. The aim here was to examine the feasibility of synthesising qualitative research using qualitative methodology including a formative evaluation of criteria for assessing the research to be synthesised. Ten qualitative studies of adult patients' perspectives of diabetes were purposefully selected and questions proposed by the critical appraisal skills programme (CASP) adapted and used to assess papers prior to synthesis. Each study was reviewed independently by two experienced social scientists. The level of agreement between reviewers was determined. Three papers were excluded: one because it turned out not to be qualitative research, one because the quality of the empirical work was poor and one because the qualitative findings reported were also recorded in another paper already included. The synthesis, which had two distinct elements, was conducted using the meta-ethnographic method. Firstly, four papers containing typologies of patient responses to diabetes were synthesised. Secondly, six key concepts were identified from all seven papers as being important in enabling a person with diabetes to achieve a balance in their lives and to attain a sense of well-being and control. These included: time and experience, trust in self, a less subservient approach to care providers, strategic non-compliance with medication, effective support from care providers and an acknowledgement that diabetes is serious. None of the studies included in the synthesis referenced any of the early papers nor did they appear to have taken account of or built upon previous findings. This evaluation confirmed that meta-ethnography can lead to a synthesis and extension of qualitative research in a defined field of study. In addition, from it a practical method of qualitative research assessment evolved. This process is promising but requires further testing and evaluation before it could be recommended for more widespread adoption.", "author" : [ { "dropping-particle" : "", "family" : "Campbell", "given" : "Rona", "non-dropping-particle" : "", "parse-names" : false, "suffix" : "" }, { "dropping-particle" : "", "family" : "Pound", "given" : "Pandora", "non-dropping-particle" : "", "parse-names" : false, "suffix" : "" }, { "dropping-particle" : "", "family" : "Pope", "given" : "Catherine", "non-dropping-particle" : "", "parse-names" : false, "suffix" : "" }, { "dropping-particle" : "", "family" : "Britten", "given" : "Nicky", "non-dropping-particle" : "", "parse-names" : false, "suffix" : "" }, { "dropping-particle" : "", "family" : "Pill", "given" : "Roisin", "non-dropping-particle" : "", "parse-names" : false, "suffix" : "" }, { "dropping-particle" : "", "family" : "Morgan", "given" : "Myfanwy", "non-dropping-particle" : "", "parse-names" : false, "suffix" : "" }, { "dropping-particle" : "", "family" : "Donovan", "given" : "Jenny", "non-dropping-particle" : "", "parse-names" : false, "suffix" : "" } ], "container-title" : "Social science &amp; medicine (1982)", "id" : "ITEM-2", "issue" : "4", "issued" : { "date-parts" : [ [ "2003" ] ] }, "page" : "671-84", "title" : "Evaluating meta-ethnography: a synthesis of qualitative research on lay experiences of diabetes and diabetes care.", "type" : "article-journal", "volume" : "56" }, "uris" : [ "http://www.mendeley.com/documents/?uuid=1cc2f9a6-811f-3418-9470-1b645da9efce" ] } ], "mendeley" : { "formattedCitation" : "[21, 37]", "plainTextFormattedCitation" : "[21, 37]", "previouslyFormattedCitation" : "[21, 37]"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1, 37]</w:t>
      </w:r>
      <w:r w:rsidR="00FE350D" w:rsidRPr="00125666">
        <w:rPr>
          <w:rFonts w:ascii="Times New Roman" w:hAnsi="Times New Roman" w:cs="Times New Roman"/>
        </w:rPr>
        <w:fldChar w:fldCharType="end"/>
      </w:r>
      <w:r w:rsidRPr="00125666">
        <w:rPr>
          <w:rFonts w:ascii="Times New Roman" w:hAnsi="Times New Roman" w:cs="Times New Roman"/>
        </w:rPr>
        <w:t xml:space="preserve">. </w:t>
      </w:r>
    </w:p>
    <w:p w14:paraId="55DCC749" w14:textId="77777777" w:rsidR="00C14595" w:rsidRPr="00125666" w:rsidRDefault="00C14595" w:rsidP="00C14595">
      <w:pPr>
        <w:autoSpaceDE w:val="0"/>
        <w:autoSpaceDN w:val="0"/>
        <w:adjustRightInd w:val="0"/>
        <w:spacing w:after="0"/>
        <w:rPr>
          <w:rFonts w:ascii="Times New Roman" w:hAnsi="Times New Roman" w:cs="Times New Roman"/>
        </w:rPr>
      </w:pPr>
    </w:p>
    <w:p w14:paraId="0C1A2295" w14:textId="7CC43816" w:rsidR="003A354D" w:rsidRPr="00125666" w:rsidRDefault="002015D6" w:rsidP="00C429B3">
      <w:pPr>
        <w:autoSpaceDE w:val="0"/>
        <w:autoSpaceDN w:val="0"/>
        <w:adjustRightInd w:val="0"/>
        <w:spacing w:after="0"/>
        <w:rPr>
          <w:rFonts w:ascii="Times New Roman" w:hAnsi="Times New Roman" w:cs="Times New Roman"/>
        </w:rPr>
      </w:pPr>
      <w:r w:rsidRPr="00125666">
        <w:rPr>
          <w:rFonts w:ascii="Times New Roman" w:hAnsi="Times New Roman" w:cs="Times New Roman"/>
        </w:rPr>
        <w:lastRenderedPageBreak/>
        <w:t>Sub</w:t>
      </w:r>
      <w:r w:rsidR="00CD42C2" w:rsidRPr="00125666">
        <w:rPr>
          <w:rFonts w:ascii="Times New Roman" w:hAnsi="Times New Roman" w:cs="Times New Roman"/>
        </w:rPr>
        <w:t>-</w:t>
      </w:r>
      <w:r w:rsidRPr="00125666">
        <w:rPr>
          <w:rFonts w:ascii="Times New Roman" w:hAnsi="Times New Roman" w:cs="Times New Roman"/>
        </w:rPr>
        <w:t xml:space="preserve">constructs </w:t>
      </w:r>
      <w:r w:rsidR="00261B37" w:rsidRPr="00125666">
        <w:rPr>
          <w:rFonts w:ascii="Times New Roman" w:hAnsi="Times New Roman" w:cs="Times New Roman"/>
        </w:rPr>
        <w:t>of the first and second</w:t>
      </w:r>
      <w:r w:rsidR="00864745" w:rsidRPr="00125666">
        <w:rPr>
          <w:rFonts w:ascii="Times New Roman" w:hAnsi="Times New Roman" w:cs="Times New Roman"/>
        </w:rPr>
        <w:t xml:space="preserve"> order constructs </w:t>
      </w:r>
      <w:r w:rsidRPr="00125666">
        <w:rPr>
          <w:rFonts w:ascii="Times New Roman" w:hAnsi="Times New Roman" w:cs="Times New Roman"/>
        </w:rPr>
        <w:t>were developed, fo</w:t>
      </w:r>
      <w:r w:rsidR="00C92C4B" w:rsidRPr="00125666">
        <w:rPr>
          <w:rFonts w:ascii="Times New Roman" w:hAnsi="Times New Roman" w:cs="Times New Roman"/>
        </w:rPr>
        <w:t xml:space="preserve">r example, </w:t>
      </w:r>
      <w:r w:rsidR="00611F7D" w:rsidRPr="00125666">
        <w:rPr>
          <w:rFonts w:ascii="Times New Roman" w:hAnsi="Times New Roman" w:cs="Times New Roman"/>
        </w:rPr>
        <w:t xml:space="preserve">constructs relating to the relationship were </w:t>
      </w:r>
      <w:r w:rsidRPr="00125666">
        <w:rPr>
          <w:rFonts w:ascii="Times New Roman" w:hAnsi="Times New Roman" w:cs="Times New Roman"/>
        </w:rPr>
        <w:t>subdivided in</w:t>
      </w:r>
      <w:r w:rsidR="00C22378" w:rsidRPr="00125666">
        <w:rPr>
          <w:rFonts w:ascii="Times New Roman" w:hAnsi="Times New Roman" w:cs="Times New Roman"/>
        </w:rPr>
        <w:t>to ‘communication’, ‘</w:t>
      </w:r>
      <w:r w:rsidR="00C22D38" w:rsidRPr="00125666">
        <w:rPr>
          <w:rFonts w:ascii="Times New Roman" w:hAnsi="Times New Roman" w:cs="Times New Roman"/>
        </w:rPr>
        <w:t>reassurance</w:t>
      </w:r>
      <w:r w:rsidRPr="00125666">
        <w:rPr>
          <w:rFonts w:ascii="Times New Roman" w:hAnsi="Times New Roman" w:cs="Times New Roman"/>
        </w:rPr>
        <w:t xml:space="preserve">’, ‘renegotiation’ and so forth. This </w:t>
      </w:r>
      <w:r w:rsidR="00DC7805" w:rsidRPr="00125666">
        <w:rPr>
          <w:rFonts w:ascii="Times New Roman" w:hAnsi="Times New Roman" w:cs="Times New Roman"/>
        </w:rPr>
        <w:t xml:space="preserve">helped to </w:t>
      </w:r>
      <w:r w:rsidR="0023108C" w:rsidRPr="00125666">
        <w:rPr>
          <w:rFonts w:ascii="Times New Roman" w:hAnsi="Times New Roman" w:cs="Times New Roman"/>
        </w:rPr>
        <w:t>inform</w:t>
      </w:r>
      <w:r w:rsidRPr="00125666">
        <w:rPr>
          <w:rFonts w:ascii="Times New Roman" w:hAnsi="Times New Roman" w:cs="Times New Roman"/>
        </w:rPr>
        <w:t xml:space="preserve"> the third order constructs and directed the</w:t>
      </w:r>
      <w:r w:rsidR="00860E85" w:rsidRPr="00125666">
        <w:rPr>
          <w:rFonts w:ascii="Times New Roman" w:hAnsi="Times New Roman" w:cs="Times New Roman"/>
        </w:rPr>
        <w:t xml:space="preserve"> line of argument</w:t>
      </w:r>
      <w:r w:rsidRPr="00125666">
        <w:rPr>
          <w:rFonts w:ascii="Times New Roman" w:hAnsi="Times New Roman" w:cs="Times New Roman"/>
        </w:rPr>
        <w:t xml:space="preserve"> exploration</w:t>
      </w:r>
      <w:r w:rsidR="000802DF" w:rsidRPr="00125666">
        <w:rPr>
          <w:rFonts w:ascii="Times New Roman" w:hAnsi="Times New Roman" w:cs="Times New Roman"/>
        </w:rPr>
        <w:t>s</w:t>
      </w:r>
      <w:r w:rsidRPr="00125666">
        <w:rPr>
          <w:rFonts w:ascii="Times New Roman" w:hAnsi="Times New Roman" w:cs="Times New Roman"/>
        </w:rPr>
        <w:t xml:space="preserve"> and development of a new understanding through synthesising and interpreting first and second order constructs. </w:t>
      </w:r>
      <w:r w:rsidR="00757BA0" w:rsidRPr="00125666">
        <w:rPr>
          <w:rFonts w:ascii="Times New Roman" w:hAnsi="Times New Roman" w:cs="Times New Roman"/>
        </w:rPr>
        <w:t>NC developed preliminary overarching third o</w:t>
      </w:r>
      <w:r w:rsidR="00DF07F6" w:rsidRPr="00125666">
        <w:rPr>
          <w:rFonts w:ascii="Times New Roman" w:hAnsi="Times New Roman" w:cs="Times New Roman"/>
        </w:rPr>
        <w:t xml:space="preserve">rder constructs </w:t>
      </w:r>
      <w:r w:rsidR="00660E78" w:rsidRPr="00125666">
        <w:rPr>
          <w:rFonts w:ascii="Times New Roman" w:hAnsi="Times New Roman" w:cs="Times New Roman"/>
        </w:rPr>
        <w:t>and d</w:t>
      </w:r>
      <w:r w:rsidRPr="00125666">
        <w:rPr>
          <w:rFonts w:ascii="Times New Roman" w:hAnsi="Times New Roman" w:cs="Times New Roman"/>
        </w:rPr>
        <w:t xml:space="preserve">iscussion with </w:t>
      </w:r>
      <w:r w:rsidR="00C22D38" w:rsidRPr="00125666">
        <w:rPr>
          <w:rFonts w:ascii="Times New Roman" w:hAnsi="Times New Roman" w:cs="Times New Roman"/>
        </w:rPr>
        <w:t xml:space="preserve">CR, LM, </w:t>
      </w:r>
      <w:r w:rsidRPr="00125666">
        <w:rPr>
          <w:rFonts w:ascii="Times New Roman" w:hAnsi="Times New Roman" w:cs="Times New Roman"/>
        </w:rPr>
        <w:t>EW, R</w:t>
      </w:r>
      <w:r w:rsidR="00F56B4F" w:rsidRPr="00125666">
        <w:rPr>
          <w:rFonts w:ascii="Times New Roman" w:hAnsi="Times New Roman" w:cs="Times New Roman"/>
        </w:rPr>
        <w:t>W</w:t>
      </w:r>
      <w:r w:rsidRPr="00125666">
        <w:rPr>
          <w:rFonts w:ascii="Times New Roman" w:hAnsi="Times New Roman" w:cs="Times New Roman"/>
        </w:rPr>
        <w:t xml:space="preserve">, </w:t>
      </w:r>
      <w:r w:rsidR="00C22D38" w:rsidRPr="00125666">
        <w:rPr>
          <w:rFonts w:ascii="Times New Roman" w:hAnsi="Times New Roman" w:cs="Times New Roman"/>
        </w:rPr>
        <w:t xml:space="preserve">and </w:t>
      </w:r>
      <w:r w:rsidRPr="00125666">
        <w:rPr>
          <w:rFonts w:ascii="Times New Roman" w:hAnsi="Times New Roman" w:cs="Times New Roman"/>
        </w:rPr>
        <w:t>OA aided t</w:t>
      </w:r>
      <w:r w:rsidR="00757BA0" w:rsidRPr="00125666">
        <w:rPr>
          <w:rFonts w:ascii="Times New Roman" w:hAnsi="Times New Roman" w:cs="Times New Roman"/>
        </w:rPr>
        <w:t xml:space="preserve">he </w:t>
      </w:r>
      <w:r w:rsidR="003D02C6" w:rsidRPr="00125666">
        <w:rPr>
          <w:rFonts w:ascii="Times New Roman" w:hAnsi="Times New Roman" w:cs="Times New Roman"/>
        </w:rPr>
        <w:t xml:space="preserve">refinement and </w:t>
      </w:r>
      <w:r w:rsidR="00CD42C2" w:rsidRPr="00125666">
        <w:rPr>
          <w:rFonts w:ascii="Times New Roman" w:hAnsi="Times New Roman" w:cs="Times New Roman"/>
        </w:rPr>
        <w:t xml:space="preserve">finalisation </w:t>
      </w:r>
      <w:r w:rsidR="00757BA0" w:rsidRPr="00125666">
        <w:rPr>
          <w:rFonts w:ascii="Times New Roman" w:hAnsi="Times New Roman" w:cs="Times New Roman"/>
        </w:rPr>
        <w:t>of the third order constructs</w:t>
      </w:r>
      <w:r w:rsidR="00561536" w:rsidRPr="00125666">
        <w:rPr>
          <w:rFonts w:ascii="Times New Roman" w:hAnsi="Times New Roman" w:cs="Times New Roman"/>
        </w:rPr>
        <w:t xml:space="preserve"> (see Online Resource 3 to view development of one such third order construct).</w:t>
      </w:r>
    </w:p>
    <w:p w14:paraId="2C589E5F" w14:textId="77777777" w:rsidR="003A354D" w:rsidRPr="00125666" w:rsidRDefault="003A354D" w:rsidP="00C429B3">
      <w:pPr>
        <w:autoSpaceDE w:val="0"/>
        <w:autoSpaceDN w:val="0"/>
        <w:adjustRightInd w:val="0"/>
        <w:spacing w:after="0"/>
        <w:rPr>
          <w:rFonts w:ascii="Times New Roman" w:hAnsi="Times New Roman" w:cs="Times New Roman"/>
        </w:rPr>
      </w:pPr>
    </w:p>
    <w:p w14:paraId="5AE651C0" w14:textId="77777777" w:rsidR="00D452CB" w:rsidRPr="00125666" w:rsidRDefault="00D452CB" w:rsidP="00C429B3">
      <w:pPr>
        <w:autoSpaceDE w:val="0"/>
        <w:autoSpaceDN w:val="0"/>
        <w:adjustRightInd w:val="0"/>
        <w:spacing w:after="0"/>
        <w:rPr>
          <w:rFonts w:ascii="Times New Roman" w:hAnsi="Times New Roman" w:cs="Times New Roman"/>
          <w:b/>
          <w:shd w:val="clear" w:color="auto" w:fill="FFFFFF"/>
        </w:rPr>
      </w:pPr>
      <w:r w:rsidRPr="00125666">
        <w:rPr>
          <w:rFonts w:ascii="Times New Roman" w:hAnsi="Times New Roman" w:cs="Times New Roman"/>
          <w:b/>
          <w:shd w:val="clear" w:color="auto" w:fill="FFFFFF"/>
        </w:rPr>
        <w:t>Results</w:t>
      </w:r>
    </w:p>
    <w:p w14:paraId="50DB1F18" w14:textId="04980186" w:rsidR="00D452CB" w:rsidRPr="00125666" w:rsidRDefault="00745A99" w:rsidP="00C429B3">
      <w:pPr>
        <w:autoSpaceDE w:val="0"/>
        <w:autoSpaceDN w:val="0"/>
        <w:adjustRightInd w:val="0"/>
        <w:spacing w:after="0"/>
        <w:rPr>
          <w:rFonts w:ascii="Times New Roman" w:hAnsi="Times New Roman" w:cs="Times New Roman"/>
        </w:rPr>
      </w:pPr>
      <w:r w:rsidRPr="00125666">
        <w:rPr>
          <w:rFonts w:ascii="Times New Roman" w:hAnsi="Times New Roman" w:cs="Times New Roman"/>
        </w:rPr>
        <w:t>Thirty-seven</w:t>
      </w:r>
      <w:r w:rsidR="00191D52" w:rsidRPr="00125666">
        <w:rPr>
          <w:rFonts w:ascii="Times New Roman" w:hAnsi="Times New Roman" w:cs="Times New Roman"/>
        </w:rPr>
        <w:t xml:space="preserve"> studies met </w:t>
      </w:r>
      <w:r w:rsidR="00660E78" w:rsidRPr="00125666">
        <w:rPr>
          <w:rFonts w:ascii="Times New Roman" w:hAnsi="Times New Roman" w:cs="Times New Roman"/>
        </w:rPr>
        <w:t>our</w:t>
      </w:r>
      <w:r w:rsidR="00191D52" w:rsidRPr="00125666">
        <w:rPr>
          <w:rFonts w:ascii="Times New Roman" w:hAnsi="Times New Roman" w:cs="Times New Roman"/>
        </w:rPr>
        <w:t xml:space="preserve"> inclusion criteria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1", "issue" : "11", "issued" : { "date-parts" : [ [ "2014" ] ] }, "page" : "1252-1258", "title" : "The impact of prostate cancer on partners: A qualitative exploration", "type" : "article-journal", "volume" : "23" }, "uris" : [ "http://www.mendeley.com/documents/?uuid=64f0f1c2-76e9-490f-8a42-c67f812f3571" ] }, { "id" : "ITEM-2",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2", "issue" : "3", "issued" : { "date-parts" : [ [ "2014" ] ] }, "page" : "233", "title" : "Exploring Gay Couples' Experience With Sexual Dysfunction After Radical Prostatectomy: A Qualitative Study", "type" : "article-journal", "volume" : "40" }, "uris" : [ "http://www.mendeley.com/documents/?uuid=fb6f388b-9e59-3104-82a4-aa759fb6c8f4" ] }, { "id" : "ITEM-3", "itemData" : { "DOI" : "http://dx.doi.org/10.1093/hsw/32.1.29", "ISBN" : "03607283", "ISSN" : "0360-7283", "PMID" : "17432739", "abstract" : "Spiritually based resources (SBR) generally have a salutary effect on coping with cancer diagnosis and treatment. Few studies address this relationship in long-term cancer survivorship, however. As part of a study on long-term prostate cancer survivorship, wives' ways of coping with cancer-related issues were explored through longitudinal interviews.This article describes findings from a subset of women who reported SBR use (N = 28). Wives completing a quality-of-life survey were purposively sampled by age and race and ethnicity and invited to participate in semistructured interviews. Interview transcripts were analyzed using content analysis and grounded theory. Validity was ensured through researchers' consensus, participants' verification, and key informant interviews. Although wives' spiritual beliefs were rooted in diverse traditions, common themes in SBR use were detected. An embracing spirit was the overarching theme, as characterized by acceptance of change, adversity as opportunity for growth, and proactive coping. SBR facilitated adaptation in four core areas: marriage preservation and couple intimacy, personal growth and continuous learning, health-related attitudes and behaviors, and community connections. A conceptual model of SBR use is proposed, and considerations for research and practice are offered.", "author" : [ { "dropping-particle" : "", "family" : "Ka'opua", "given" : "L.S.L", "non-dropping-particle" : "", "parse-names" : false, "suffix" : "" }, { "dropping-particle" : "", "family" : "Gotay", "given" : "C.C", "non-dropping-particle" : "", "parse-names" : false, "suffix" : "" }, { "dropping-particle" : "", "family" : "Boehm", "given" : "P.S", "non-dropping-particle" : "", "parse-names" : false, "suffix" : "" } ], "container-title" : "Health &amp; social work", "id" : "ITEM-3", "issue" : "1", "issued" : { "date-parts" : [ [ "2007" ] ] }, "page" : "29-39", "title" : "Spiritually based resources in adaptation to long-term prostate cancer survival: perspectives of elderly wives.", "type" : "article-journal", "volume" : "32" }, "uris" : [ "http://www.mendeley.com/documents/?uuid=7638c932-efb9-490c-8ef6-2117230d8bd1" ] }, { "id" : "ITEM-4", "itemData" : { "ISBN" : "03607283", "ISSN" : "0360-7283", "PMID" : "15974375", "abstract" : "Increasingly evident is the important role of partners in patients' adaptation to diagnosis, treatment, and recovery. Yet, little is known about partners' adaptation when patients reach the benchmark known as long-term survival. This study describes elderly wives of prostate cancer survivors' perspectives of adaptation to the enduring challenges of prostate cancer survival and considers their experience in the context of ethnicity. Content analysis and grounded theory methods guided data collection and analysis of two waves of in-depth interviews with 26 elderly Asian/Pacific Islanders (Chinese, Filipino, Japanese, Native Hawaiian) living in Hawai'i. Continuous learning was the most common phenomenon as reflected in four types of adaptive work: involvement in husband's health, affirmation of the marital bond, normalization of adversity, and participation in personally meaningful acts. Issues are highlighted for consideration in developing culturally relevant, age-appropriate, and strengths-based interventions.", "author" : [ { "dropping-particle" : "", "family" : "Ka'opua", "given" : "L S I", "non-dropping-particle" : "", "parse-names" : false, "suffix" : "" }, { "dropping-particle" : "", "family" : "Gotay", "given" : "C C", "non-dropping-particle" : "", "parse-names" : false, "suffix" : "" }, { "dropping-particle" : "", "family" : "Hannum", "given" : "M", "non-dropping-particle" : "", "parse-names" : false, "suffix" : "" }, { "dropping-particle" : "", "family" : "Bunghanoy", "given" : "G", "non-dropping-particle" : "", "parse-names" : false, "suffix" : "" } ], "container-title" : "Health &amp; Social Work", "id" : "ITEM-4", "issue" : "2", "issued" : { "date-parts" : [ [ "2005" ] ] }, "page" : "145-154", "title" : "Adaptation to long-term prostate cancer survival: the perspective of elderly Asian/Pacific Islander wives.", "type" : "article-journal", "volume" : "30" }, "uris" : [ "http://www.mendeley.com/documents/?uuid=fbf1ff79-e684-4c2d-a178-a23c243218e2" ] }, { "id" : "ITEM-5", "itemData" : { "DOI" : "10.14440/jbm.2015.54.A", "ISBN" : "6314442508", "ISSN" : "0036-8075", "PMID" : "25792328", "author" : [ { "dropping-particle" : "", "family" : "Rivers", "given" : "Brian", "non-dropping-particle" : "", "parse-names" : false, "suffix" : "" }, { "dropping-particle" : "", "family" : "August", "given" : "Euna", "non-dropping-particle" : "", "parse-names" : false, "suffix" : "" }, { "dropping-particle" : "", "family" : "Gwede", "given" : "Clement", "non-dropping-particle" : "", "parse-names" : false, "suffix" : "" }, { "dropping-particle" : "", "family" : "Hart, Jr", "given" : "A", "non-dropping-particle" : "", "parse-names" : false, "suffix" : "" }, { "dropping-particle" : "", "family" : "Donovan", "given" : "Kristine", "non-dropping-particle" : "", "parse-names" : false, "suffix" : "" }, { "dropping-particle" : "", "family" : "Pow-Sang", "given" : "Julio", "non-dropping-particle" : "", "parse-names" : false, "suffix" : "" }, { "dropping-particle" : "", "family" : "Quinn", "given" : "Gwendolyn", "non-dropping-particle" : "", "parse-names" : false, "suffix" : "" } ], "container-title" : "Psycho-oncology", "id" : "ITEM-5", "issue" : "1", "issued" : { "date-parts" : [ [ "2011" ] ] }, "page" : "106-110", "title" : "Psychosocial issues related to sexual functioning among African-American prostate cancer survivors and their spouses", "type" : "article-journal", "volume" : "20" }, "uris" : [ "http://www.mendeley.com/documents/?uuid=5f90a924-9c8b-42b9-957c-2e21dd073321" ] }, { "id" : "ITEM-6", "itemData" : { "DOI" : "10.1007/s13187-012-0360-1", "ISBN" : "0885-8195", "ISSN" : "08858195", "PMID" : "22544536", "abstract" : "African Americans are disproportionately affected by prostate cancer, yet less is known about the most salient psychosocial dimensions of quality of life. The purpose of this study was to explore the perceptions of African American prostate cancer survivors and their spouses of psychosocial issues related to quality of life. Twelve African American couples were recruited from a National Cancer Institute Comprehensive Cancer Center registry and a state-based non-profit organization to participate in individual interviews. The study was theoretically based on Ferrell's Quality of Life Conceptual Model. Common themes emerged regarding the psychosocial needs of African American couples. These themes were categorized into behavioral, social, psychological, and spiritual domains. Divergent perspectives were identified between male prostate cancer survivors and their female spouses. This study delineated unmet needs and areas for future in-depth investigations into psychosocial issues. The differing perspectives between patients and their spouses highlight the need for couple-centered interventions.", "author" : [ { "dropping-particle" : "", "family" : "Rivers", "given" : "B.M.", "non-dropping-particle" : "", "parse-names" : false, "suffix" : "" }, { "dropping-particle" : "", "family" : "August", "given" : "E.M.", "non-dropping-particle" : "", "parse-names" : false, "suffix" : "" }, { "dropping-particle" : "", "family" : "Quinn", "given" : "G.P.", "non-dropping-particle" : "", "parse-names" : false, "suffix" : "" }, { "dropping-particle" : "", "family" : "Gwede", "given" : "C.K.", "non-dropping-particle" : "", "parse-names" : false, "suffix" : "" }, { "dropping-particle" : "", "family" : "Pow-Sang", "given" : "J.M.", "non-dropping-particle" : "", "parse-names" : false, "suffix" : "" }, { "dropping-particle" : "", "family" : "Lee Green", "given" : "B.", "non-dropping-particle" : "", "parse-names" : false, "suffix" : "" }, { "dropping-particle" : "", "family" : "Jacobsen", "given" : "P.B.", "non-dropping-particle" : "", "parse-names" : false, "suffix" : "" } ], "container-title" : "Journal of Cancer Education", "id" : "ITEM-6", "issue" : "3", "issued" : { "date-parts" : [ [ "2012" ] ] }, "page" : "546-558", "title" : "Understanding the psychosocial issues of African American couples surviving prostate cancer", "type" : "article-journal", "volume" : "27" }, "uris" : [ "http://www.mendeley.com/documents/?uuid=37e8911f-81fe-4d51-99a3-dff76993ea29" ] }, { "id" : "ITEM-7", "itemData" : { "DOI" : "10.1177/1049732314523842", "ISBN" : "10497323", "ISSN" : "1049-7323", "PMID" : "24590418", "abstract" : "Despite a growing awareness that prostate cancer is a \"couple's disease,\" the coping strategies, subjective distress, and emotional needs of partners are not adequately addressed. To better understand wives' experiences and processes they enact, we recruited 28 low-income Latinas caring for husbands recovering from prostatectomies to participate in interviews at three time points. Their narratives destabilize a common focus on physical side effects and an implicit bias toward men's reactions. We critically examine an overarching process of normalization, with underlying themes working both toward and against normality. We identified dissonance between detailed accounts of major lifestyle changes and professed normalization. We detail the women's purposeful methods to counteract negative impacts on their lives while seeking support externally. A better understanding of women's strategies and coping is critical to design interventions and education to both capitalize on partners' role in recovery while also addressing hidden causes of increased subjective distress.", "author" : [ { "dropping-particle" : "", "family" : "Williams", "given" : "Kristen C", "non-dropping-particle" : "", "parse-names" : false, "suffix" : "" }, { "dropping-particle" : "", "family" : "Hicks", "given" : "Elisabeth M", "non-dropping-particle" : "", "parse-names" : false, "suffix" : "" }, { "dropping-particle" : "", "family" : "Chang", "given" : "Nancy", "non-dropping-particle" : "", "parse-names" : false, "suffix" : "" }, { "dropping-particle" : "", "family" : "Connor", "given" : "Sarah E", "non-dropping-particle" : "", "parse-names" : false, "suffix" : "" }, { "dropping-particle" : "", "family" : "Maliski", "given" : "Sally L", "non-dropping-particle" : "", "parse-names" : false, "suffix" : "" } ], "container-title" : "Qualitative health research", "id" : "ITEM-7", "issue" : "3", "issued" : { "date-parts" : [ [ "2014" ] ] }, "page" : "306-16", "title" : "Purposeful normalization when caring for husbands recovering from prostate cancer.", "type" : "article-journal", "volume" : "24" }, "uris" : [ "http://www.mendeley.com/documents/?uuid=90dd8b82-d891-4937-8498-e23e5227a781" ] }, { "id" : "ITEM-8", "itemData" : { "DOI" : "10.1007/s10508-013-0168-z", "ISBN" : "0004-0002, 0004-0002", "ISSN" : "00040002", "PMID" : "24045902", "abstract" : "Sexual dysfunction is the most significant long lasting effect of prostate cancer (PrCa) treatment. Despite the many medical treatments for erectile dysfunction, many couples report that they are dissatisfied with their sexual relationship and eventually cease sexual relations altogether. We sought to understand what distinguishes successful couples from those who are not successful in adjusting to changes in sexual function subsequent to PrCa treatment. Ten couples who maintained satisfying sexual intimacy after PrCa treatment and seven couples that did not were interviewed conjointly and individually. Interviews were transcribed and analyzed using grounded theory methodology. The theory that resulted suggests that individuals are motivated to engage in sex primarily because of physical pleasure and relational intimacy. The couples who valued sex primarily for relational intimacy were more likely to successfully adjust to changes in sexual function than those who primarily valued sex for physical pleasure. The attributes of acceptance, flexibility, and persistence helped sustain couples through the process of adjustment. Based on these findings, a new theory, the Physical Pleasure-Relational Intimacy Model of Sexual Motivation (PRISM) is presented. The results elucidate the main motives for engaging in sexual activity-physical pleasure and/or relational intimacy-as a determining factor in the successful maintenance of satisfying sexual intimacy after PrCa treatment. The PRISM model predicts that couples who place a greater value on sex for relational intimacy will better adjust to the sexual challenges after PrCa treatment than couples who place a lower value on sex for relational intimacy. Implications of the model for counselling are discussed. This model remains to be tested in future research.", "author" : [ { "dropping-particle" : "", "family" : "Beck", "given" : "Andrea M.", "non-dropping-particle" : "", "parse-names" : false, "suffix" : "" }, { "dropping-particle" : "", "family" : "Robinson", "given" : "John W.", "non-dropping-particle" : "", "parse-names" : false, "suffix" : "" }, { "dropping-particle" : "", "family" : "Carlson", "given" : "Linda E.", "non-dropping-particle" : "", "parse-names" : false, "suffix" : "" } ], "container-title" : "Archives of Sexual Behavior", "id" : "ITEM-8", "issue" : "8", "issued" : { "date-parts" : [ [ "2013" ] ] }, "page" : "1637-1647", "title" : "Sexual values as the key to maintaining satisfying sex after prostate cancer treatment: The physical pleasure-relational intimacy model of sexual motivation", "type" : "article-journal", "volume" : "42" }, "uris" : [ "http://www.mendeley.com/documents/?uuid=7daccaf4-7ec3-3bec-b353-abcfad641f5d" ] }, { "id" : "ITEM-9", "itemData" : { "ISSN" : "1053-816X; 1053-816X", "PMID" : "11998088", "abstract" : "The purpose of this study was to determine the effects of the experience of a radical prostatectomy on the partners of men with prostate cancer. The women described the effects of the experience on their lives and on their partner's life. Descriptions included how they were informed of their partner's diagnosis, emotions at the time of the initial diagnosis, and the sources of information and the decision process that they and their partners used that lead to surgery. The effect of the experience on their quality of life including interpersonal and sexual relationships with their partner and the information that was needed to facilitate self-care after surgery were described. The women provided clear directions for improving the health care system in managing the cancer experience using a family-centered approach.", "author" : [ { "dropping-particle" : "", "family" : "Butler", "given" : "L", "non-dropping-particle" : "", "parse-names" : false, "suffix" : "" }, { "dropping-particle" : "", "family" : "Downe-Wamboldt", "given" : "B", "non-dropping-particle" : "", "parse-names" : false, "suffix" : "" }, { "dropping-particle" : "", "family" : "Marsh", "given" : "S", "non-dropping-particle" : "", "parse-names" : false, "suffix" : "" }, { "dropping-particle" : "", "family" : "Bell", "given" : "D", "non-dropping-particle" : "", "parse-names" : false, "suffix" : "" }, { "dropping-particle" : "", "family" : "Jarvi", "given" : "K", "non-dropping-particle" : "", "parse-names" : false, "suffix" : "" } ], "container-title" : "Urologic nursing", "id" : "ITEM-9", "issue" : "4", "issued" : { "date-parts" : [ [ "2000" ] ] }, "page" : "254-258", "title" : "Behind the scenes: partners' perceptions of quality of life post radical prostatectomy", "type" : "article-journal", "volume" : "20" }, "uris" : [ "http://www.mendeley.com/documents/?uuid=6ccad72d-800a-3902-a2d6-f3c67540b20c" ] }, { "id" : "ITEM-10", "itemData" : { "DOI" : "10.1016/S0738-3991(03)00212-X", "ISBN" : "0738-3991 (Print)\\r0738-3991 (Linking)", "PMID" : "15288912", "abstract" : "This pilot study explores in depth the information-seeking behaviours of partners of men with prostate cancer. Six men with prostate cancer and their partners participated in one mini focus group discussion or four couple interviews. Theme analysis by two independent analysts produced three related themes: partners' information-seeking behaviours; partners' information-avoiding behaviours; and the conflict between seeking and avoiding information. The information-seeking behaviours of partners were individualistic, with some partners seeking voluminous information and others avoiding information. Partners sought information to help reduce their feelings of anxiety and uncertainty, to help them participate in the decision-making process, to help them care for their partner and to ensure that they had their information needs met. Partners avoided information to reduce their levels of fear and worry and to maintain a sense of normality. They failed to seek information from healthcare professionals because they felt disempowered and pressurised for time during patient-physician consultations. The information-seeking behaviours of partners changed over time and across situations and their behaviours were sometimes different from those of their partners (the patients), with some partners exhibiting more information-seeking behaviour than patients. The findings within each of these themes and their practice implications are discussed in this paper. \u00a9 2003 Elsevier Ireland Ltd. All rights reserved.", "author" : [ { "dropping-particle" : "", "family" : "Feltwell", "given" : "Annie K.", "non-dropping-particle" : "", "parse-names" : false, "suffix" : "" }, { "dropping-particle" : "", "family" : "Rees", "given" : "Charlotte E.", "non-dropping-particle" : "", "parse-names" : false, "suffix" : "" } ], "container-title" : "Patient Education and Counseling", "id" : "ITEM-10", "issue" : "2", "issued" : { "date-parts" : [ [ "2004" ] ] }, "page" : "179-185", "title" : "The information-seeking behaviours of partners of men with prostate cancer: A qualitative pilot study", "type" : "article-journal", "volume" : "54" }, "uris" : [ "http://www.mendeley.com/documents/?uuid=ce218d6d-fc5a-3c8a-8685-230a59eaf5ad" ] }, { "id" : "ITEM-11",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11", "issue" : "2", "issued" : { "date-parts" : [ [ "2011" ] ] }, "page" : "95-113", "title" : "The rupture and repair of the couple's communal body with prostate cancer.", "type" : "article-journal", "volume" : "29" }, "uris" : [ "http://www.mendeley.com/documents/?uuid=b9c4f44e-ffff-33ce-97c8-818e5034fc38" ] }, { "id" : "ITEM-12",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12",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id" : "ITEM-13",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13", "issue" : "1", "issued" : { "date-parts" : [ [ "2002" ] ] }, "page" : "15-29", "title" : "Prostate Cancer and Erectile Dysfunction: Men's Experiences", "type" : "article-journal", "volume" : "1" }, "uris" : [ "http://www.mendeley.com/documents/?uuid=93102c0b-dca2-428e-9b4a-df8d14442a5f" ] }, { "id" : "ITEM-14",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14", "issue" : "4", "issued" : { "date-parts" : [ [ "2000" ] ] }, "page" : "531-48", "title" : "Managing the Impact of Illness: The Experiences of Men with Prostate Cancer and their Spouses.", "type" : "article-journal", "volume" : "5" }, "uris" : [ "http://www.mendeley.com/documents/?uuid=baaf08f1-341a-32e7-a14e-ac53fc1bd46f" ] }, { "id" : "ITEM-15", "itemData" : { "DOI" : "10.1046/j.1523-5394.2000.84009.x", "ISSN" : "10654704", "PMID" : "11898255", "abstract" : "PURPOSE: The authors describe the experience of men with prostate cancer and their spouses in the early recovery period after surgery. DESCRIPTION OF STUDY: As part of a longitudinal qualitative study, semistructured interviews were held with 34 patients who had prostate cancer and their spouses 8 to 10 weeks after surgery. RESULTS: Five components of experience emerged from the interviews: 1) hearing news about the extent of their cancer after surgery influenced how patients viewed their cancer experience and, in many cases, their recovery; 2) men placed great emphasis on recovering their physical capacity quickly; 3) couples connected with each other through working out care routines and managing periods of irritability; 4) couples described a range of responses to surgery side effects and complications; and 5) the meaning of cancer varied for couples, with most seeing the experience as a temporary disruption. CLINICAL IMPLICATIONS: Physicians, nurses, social workers, and other health professionals working with patients before and after prostatectomies may assist couples to prepare better for the early recovery period by being both sensitive to the men's need to recover physical capacity quickly while helping them to understand that recovery takes time. Accurate information about expected periods of irritability, side effects, and possible complications would diminish the likelihood of distress during this period.", "author" : [ { "dropping-particle" : "", "family" : "Phillips", "given" : "Catherine",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Cancer Practice", "id" : "ITEM-15", "issue" : "4", "issued" : { "date-parts" : [ [ "2000" ] ] }, "page" : "165-171", "title" : "Early postsurgery experience of prostate cancer patients and spouses", "type" : "article-journal", "volume" : "8" }, "uris" : [ "http://www.mendeley.com/documents/?uuid=a50ad061-c744-3cdb-bfe0-58f803f1049e" ] }, { "id" : "ITEM-16", "itemData" : { "DOI" : "10.1080/08870446.2012.737466", "ISSN" : "0887-0446", "PMID" : "23137124", "abstract" : "Research has increasingly recognised the profound impact that cancer can have upon embodied subjectivity. However, there has been little acknowledgement of the centrality of sexuality to subjectivity, and marginalisation of the experiences of intimate partners of people with cancer. This Australian qualitative study explores the post-cancer experiences of embodied sexual subjectivity for 44 people with cancer (23 women and 21 men) and 35 partners of people with cancer (18 women and 17 men) across a range of cancer types and stages. Semi-structured interviews were analysed with theoretical thematic analysis, guided by a post-structuralist approach to sexual subjectivity as a dynamic process of becoming that can change over time, and by Williams' [(1996). The vicissitudes of embodiment across the chronic illness trajectory. Body and Society, 2, 23-47] framework on post-illness embodiment. Participants took up the following post-cancer subject positions: 'dys-embodied sexual subjectivity' - characterised by bodily betrayal, sexual loss, lack of acceptance, depression, and anxiety; 're-embodied sexual subjectivity'--characterised by greater sexual confidence, acceptance, the exploration of non-coital sexual practices and increased relational closeness; and 'oscillating sexual subjectivity'--involving a shift between states of sexual dys-embodiment and sexual re-embodiment. The findings point to the importance of focusing on the sexual health of people with cancer and partners across the cancer trajectory.", "author"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container-title" : "Psychology &amp; Health", "id" : "ITEM-16", "issue" : "6", "issued" : { "date-parts" : [ [ "2013" ] ] }, "page" : "603-619", "title" : "Embodying Sexual subjectivity after Cancer: A qualitative study of people with cancer and intimate partners", "type" : "article-journal", "volume" : "28" }, "uris" : [ "http://www.mendeley.com/documents/?uuid=097e5a53-ccdc-38bd-8061-95c60ca66c4f" ] }, { "id" : "ITEM-17", "itemData" : { "abstract" : "Background: Previous research on sex and intimacy in the context of cancer has focused on documenting sexual changes and difficulties, primarily focusing on heterosexual individuals who have sexual or reproductive cancers. Analyses of sexual renegotiation and the social construction of sex are largely absent from the research agenda.Objective: The objective of this study was to explore renegotiation of sex in individuals with cancer, and in partners, across a broad range of cancer types and relational contexts.Methods: Semistructured interviews were conducted with 44 people with cancer (23 women, 21 men) and 35 partners (18 women, 17 men), 86% of whom identified as heterosexual. The data were analyzed with theoretical thematic analysis, from a material-discursive-intrapsychic perspective.Results: Renegotiation of sex or intimacy was reported by 70% of participants, reflected in 3 themes: \u2018\u2018resisting the coital imperative: redefining \u2018sex,\u2019\u2019\u2019 \u2018\u2018resisting the coital imperative: embracing intimacy,\u2019\u2019 and \u2018\u2018adopting the coital imperative: refiguring the body through techno-medicine.\u2019\u2019 The importance of relational context was reflected in the theme \u2018\u2018the inter-subjective nature of sexual re-negotiation: relationship context and communication.\u2019\u2019Conclusions: Whereas previous research has focused on embodied changes associated with sexuality after cancer, or their psychological consequences, the findings of the present study suggest that hegemonic constructions of \u2018\u2018sex,\u2019\u2019 in particular the coital imperative, are central to the experience and negotiation of sex and intimacy after cancer.", "author" : [ { "dropping-particle" : "", "family" : "Ussher", "given" : "J.M", "non-dropping-particle" : "", "parse-names" : false, "suffix" : "" }, { "dropping-particle" : "", "family" : "Perzz", "given" : "J", "non-dropping-particle" : "", "parse-names" : false, "suffix" : "" }, { "dropping-particle" : "", "family" : "Gilbert", "given" : "E", "non-dropping-particle" : "", "parse-names" : false, "suffix" : "" }, { "dropping-particle" : "", "family" : "Wong", "given" : "WKT", "non-dropping-particle" : "", "parse-names" : false, "suffix" : "" }, { "dropping-particle" : "", "family" : "Hobbs", "given" : "K", "non-dropping-particle" : "", "parse-names" : false, "suffix" : "" } ], "container-title" : "Cancer Nursing", "id" : "ITEM-17", "issue" : "6", "issued" : { "date-parts" : [ [ "2013" ] ] }, "page" : "454\u2013462", "title" : "Renegotiating Sex and Intimacy After Cancer", "type" : "article-journal", "volume" : "36" }, "uris" : [ "http://www.mendeley.com/documents/?uuid=c4c3af35-446d-38f3-a315-2bb8255c65eb" ] }, { "id" : "ITEM-18",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18", "issue" : "5", "issued" : { "date-parts" : [ [ "2006" ] ] }, "page" : "367-377", "title" : "Qualitative analysis of couples' experience with prostate cancer by age cohort.", "type" : "article-journal", "volume" : "29" }, "uris" : [ "http://www.mendeley.com/documents/?uuid=b6b10d38-d53d-3153-8a3b-bb1b04284f1b" ] }, { "id" : "ITEM-19",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19", "issue" : "4", "issued" : { "date-parts" : [ [ "2002" ] ] }, "page" : "701-9", "title" : "Couples' experiences with prostate cancer: focus group research.", "type" : "article-journal", "volume" : "29" }, "uris" : [ "http://www.mendeley.com/documents/?uuid=03317d18-2ff5-3d66-9b39-0da52636f5ee" ] }, { "id" : "ITEM-20", "itemData" : { "DOI" : "10.3978/j.issn.2223-4683.2015.04.05", "ISSN" : "2223-4691", "PMID" : "26816819", "abstract" : "BACKGROUND: Men are likely to experience deterioration in sexual functioning as a consequence of treatment for prostate cancer. Indeed, sexual difficulties are common across all treatment modalities.\\n\\nOBJECTIVE: To determine the impact of treatment for prostate cancer on intimacy and sexual expression/relationships from the perspective of couples.\\n\\nMETHODS: An observational study was conducted including in-depth interviews with 18 people affected by prostate cancer; comprising eight couples and two individual men.\\n\\nRESULTS: Four categories were identified that illustrated the impact of prostate cancer on intimacy and sexual recovery. These related to social influences and language used to describe the loss or recovery of sexual activities; difficulties in discussing sexual activity with clinicians; the clash of individual impact of prostate cancer recovery versus the impact on the couple, and the re-integration of sexual activities into the relationship.\\n\\nCONCLUSIONS: Though only one person in a partnership experiences cancer, these data indicated the extent to which prostate cancer treatment also impacts on partners. The study indicates that adjustment to erectile dysfunction (ED) takes time, but is a highly significant event in couples' lives and its importance should not be under-estimated. Consequently, we suggest that relational models of care should be considered, whereby side-effects are recognised as impacting on both members of the partnership (for example ED, or lack or ejaculate). Supportive care in this context, therefore, may best be based on a relational approach using language and interventions that are appropriate to the patient and their situation.", "author" : [ { "dropping-particle" : "", "family" : "Kelly", "given" : "Daniel", "non-dropping-particle" : "", "parse-names" : false, "suffix" : "" }, { "dropping-particle" : "", "family" : "Forbat", "given" : "Liz", "non-dropping-particle" : "", "parse-names" : false, "suffix" : "" }, { "dropping-particle" : "", "family" : "Marshall-Lucette", "given" : "Sylvie", "non-dropping-particle" : "", "parse-names" : false, "suffix" : "" }, { "dropping-particle" : "", "family" : "White", "given" : "Isabel", "non-dropping-particle" : "", "parse-names" : false, "suffix" : "" } ], "container-title" : "Translational andrology and urology", "id" : "ITEM-20", "issue" : "2", "issued" : { "date-parts" : [ [ "2015" ] ] }, "page" : "131-8", "title" : "Co-constructing sexual recovery after prostate cancer: a qualitative study with couples.", "type" : "article-journal", "volume" : "4" }, "uris" : [ "http://www.mendeley.com/documents/?uuid=8f754de5-b525-3c82-bf6b-06291c55055c" ] }, { "id" : "ITEM-21", "itemData" : { "DOI" : "http://dx.doi.org/10.1007/s00520-014-2222-3", "ISSN" : "0941-4355", "abstract" : "Background and Aims The lack of survival advantage, adverse quality of life effects and health care costs associated with curative treatments have convinced health authorities internationally to recommend Active Surveillance(AS) as a management strategy for most low risk prostate cancers(LRPC). Research shows only 15- 40% adopt AS. Aim: To examine men with LLPC and partners' experiences of choosing between AS and the radical treatments; and using these findings, develop an online treatment decision aid(DA). Methods Newly diagnosedmen who chose curative treatment and those who chose AS, and their partners, from 3 hospitals completed semi-structured telephone interviews. Transcribed interviews underwent inductive, cyclic, and comparative analysis with inter-rater reliability. Findings were fed into the development of an online DA. Results Twenty-one men and 14 partners participated. Prostate cancer treatment information was regularly described as contradictory, confusing, and stressful. AS was commonly misunderstood. Men and partners were sometimes encumbered by memories of treatment decision-making, ongoing conflicting information and unanswered medical questions. Radical treatment was selected when cancer progression was feared or medically indicated. The online DA presents unbiased, evidence-based information in a clear form - written, graphical and audio-visual - then lead the patient and partner through a process of weighing up the benefits and costs of whether to adopt AS or a curative treatment. The video-clips involve men, their partners, urologists and radiation oncologists presenting information and personal experiences. Conclusions Rigorously-tested, up-to-date and culturally-specific DAs for LRPC which is easily accessible is urgently needed to assist with treatment decision-making involving both men and partner.", "author" : [ { "dropping-particle" : "", "family" : "O'Callaghan", "given" : "C", "non-dropping-particle" : "", "parse-names" : false, "suffix" : "" }, { "dropping-particle" : "", "family" : "Dryden", "given" : "T", "non-dropping-particle" : "", "parse-names" : false, "suffix" : "" }, { "dropping-particle" : "", "family" : "Hyatt", "given" : "A", "non-dropping-particle" : "", "parse-names" : false, "suffix" : "" }, { "dropping-particle" : "", "family" : "Brooker", "given" : "J", "non-dropping-particle" : "", "parse-names" : false, "suffix" : "" }, { "dropping-particle" : "", "family" : "Burney", "given" : "S", "non-dropping-particle" : "", "parse-names" : false, "suffix" : "" }, { "dropping-particle" : "", "family" : "Wootten", "given" : "A", "non-dropping-particle" : "", "parse-names" : false, "suffix" : "" }, { "dropping-particle" : "", "family" : "White", "given" : "A", "non-dropping-particle" : "", "parse-names" : false, "suffix" : "" }, { "dropping-particle" : "", "family" : "Murphy", "given" : "D", "non-dropping-particle" : "", "parse-names" : false, "suffix" : "" }, { "dropping-particle" : "", "family" : "Williams", "given" : "S", "non-dropping-particle" : "", "parse-names" : false, "suffix" : "" }, { "dropping-particle" : "", "family" : "Frydenberg", "given" : "M", "non-dropping-particle" : "", "parse-names" : false, "suffix" : "" }, { "dropping-particle" : "", "family" : "Schofield", "given" : "P", "non-dropping-particle" : "", "parse-names" : false, "suffix" : "" } ], "container-title" : "Psycho-Oncology", "id" : "ITEM-21", "issue" : "12", "issued" : { "date-parts" : [ [ "2014" ] ] }, "page" : "1391-1398", "title" : "\"What is this as thing?\": Men's and partners' reactions to treatment decision making for prostate cancer when active surveillance is the recommended treatment options.", "type" : "article-journal", "volume" : "23" }, "uris" : [ "http://www.mendeley.com/documents/?uuid=95e5087b-0477-30be-a023-d4845e348a83" ] }, { "id" : "ITEM-22", "itemData" : { "DOI" : "10.1007/s00520-014-2562-z", "ISBN" : "1433-7339 (Electronic) 0941-4355 (Linking)", "ISSN" : "14337339", "PMID" : "25527241", "abstract" : "INTRODUCTION: Men diagnosed with prostate cancer (PCa) can receive supportive care from an array of sources including female partners and prostate cancer support groups (PCSGs). However, little is known about how heterosexual gender relations and supportive care play out among couples who attend PCSGs. Distilling such gender relation patterns is a key to understanding and advancing supportive care for men who experience PCa and their families., PURPOSE: This study describes connections between heterosexual gender relations and PCa supportive care among couples who attend PCSGs., METHOD: In-depth, individual interviews with 30 participants (15 men treated for PCa and their female partners) were analyzed using interpretive descriptive methods. Couples were asked about their relationships, supportive care needs, and attendance at PCSGs. A heterosexual gender relations framework was used to theorize the findings., RESULTS: Findings showed that traditional heterosexual gender relations guided most couples' PCa-related support both in and out of PCSGs. Three themes were inductively derived: \"Not pushing too hard\"-balancing women's support with men's autonomy, \"Confreres\"-men supporting men at PCSGs, and \"Women are better at reassuring\"-support from and for women., CONCLUSIONS: Couples both aligned to and resisted traditional gender roles to accommodate, explain, and rationalize how, as a couple, they approached PCa supportive care needs.", "author" : [ { "dropping-particle" : "", "family" : "Oliffe", "given" : "John", "non-dropping-particle" : "", "parse-names" : false, "suffix" : "" }, { "dropping-particle" : "", "family" : "W.", "given" : "Lawrence", "non-dropping-particle" : "", "parse-names" : false, "suffix" : "" }, { "dropping-particle" : "", "family" : "Bottorff", "given" : "Joan L.", "non-dropping-particle" : "", "parse-names" : false, "suffix" : "" }, { "dropping-particle" : "", "family" : "Braybrook", "given" : "Debbie E.", "non-dropping-particle" : "", "parse-names" : false, "suffix" : "" }, { "dropping-particle" : "", "family" : "Ward", "given" : "Amanda", "non-dropping-particle" : "", "parse-names" : false, "suffix" : "" }, { "dropping-particle" : "", "family" : "Goldenberg", "given" : "Larry S.", "non-dropping-particle" : "", "parse-names" : false, "suffix" : "" } ], "container-title" : "Supportive Care in Cancer", "id" : "ITEM-22", "issue" : "4", "issued" : { "date-parts" : [ [ "2015" ] ] }, "page" : "1127-1133", "title" : "Heterosexual couples and prostate cancer support groups: a gender relations analysis", "type" : "article-journal", "volume" : "23" }, "uris" : [ "http://www.mendeley.com/documents/?uuid=f1977e5e-6d79-38bd-ae29-7d84de902af6" ] }, { "id" : "ITEM-23", "itemData" : { "DOI" : "10.1016/j.ijnurstu.2003.11.005", "ISBN" : "1425352359", "ISSN" : "00207489", "PMID" : "15120979", "abstract" : "The purpose of this qualitative study was to explore the responses and experiences of a sample of Swiss men after radical prostatectomy and their intimate partners. Interviews were conducted with 10 couples and analyzed using constant comparative method. Getting a grip on it was the core process that was developed. Men focused on regaining control over their lives, urinary and erectile function while wives efforts focused on being there. The results revealed that current clinical practice of follow up at 3 months may not address the serious deficits in the patient's ability to \"get a grip\" on incontinence and other complications of surgery. ?? 2004 Elsevier Ltd. All rights reserved.", "author" : [ { "dropping-particle" : "", "family" : "Petry", "given" : "Heidi", "non-dropping-particle" : "", "parse-names" : false, "suffix" : "" }, { "dropping-particle" : "", "family" : "Berry", "given" : "Donna L.", "non-dropping-particle" : "", "parse-names" : false, "suffix" : "" }, { "dropping-particle" : "", "family" : "Spichiger", "given" : "Elisabeth", "non-dropping-particle" : "", "parse-names" : false, "suffix" : "" }, { "dropping-particle" : "", "family" : "Kesselring", "given" : "Annemarie", "non-dropping-particle" : "", "parse-names" : false, "suffix" : "" }, { "dropping-particle" : "", "family" : "Gasser", "given" : "Thomas C.", "non-dropping-particle" : "", "parse-names" : false, "suffix" : "" }, { "dropping-particle" : "", "family" : "Sulser", "given" : "Tullio", "non-dropping-particle" : "", "parse-names" : false, "suffix" : "" }, { "dropping-particle" : "", "family" : "Kiss", "given" : "Alexander", "non-dropping-particle" : "", "parse-names" : false, "suffix" : "" } ], "container-title" : "International Journal of Nursing Studies", "id" : "ITEM-23", "issue" : "5", "issued" : { "date-parts" : [ [ "2004" ] ] }, "page" : "507-513", "title" : "Responses and experiences after radical prostatectomy: Perceptions of married couples in Switzerland", "type" : "article-journal", "volume" : "41" }, "uris" : [ "http://www.mendeley.com/documents/?uuid=333f7511-dd89-3f04-8673-b4c1c1bddb44" ] }, { "id" : "ITEM-24", "itemData" : { "DOI" : "10.1188/06.CJON.503-508", "ISBN" : "1092-1095", "ISSN" : "10921095", "PMID" : "16927903", "abstract" : "Couples surviving prostate cancer face long-term challenges in their relationships as they adapt to chronic illness. Ten couples surviving prostate cancer were brought together in a focus group to discuss their experiences and concerns regarding intimacy in their relationships. During three 30-minute segments, couples described their experiences (a) as couples, (b) as individual men and women in two concurrent break-out groups, and (c) regarding current intimacy and relationship needs. Questions asked of couples focused on (a) the process of being diagnosed and treated for prostate cancer, (b) what the experience was like for them as a couple, (c) what was helpful, harmful, and surprising throughout the experience, (d) what they currently needed most as a couple, and (e) what advice they had for other couples. Findings suggested that men and women think and respond differently to intimacy and relationship challenges that occur as a result of prostate cancer, diagnosis, and treatment. Consequently, healthcare providers in any clinical setting who may interact with prostate cancer survivors must consider the relationship and intimacy needs that are unique to men, women, and couples.", "author" : [ { "dropping-particle" : "", "family" : "Sanders", "given" : "Sharon", "non-dropping-particle" : "", "parse-names" : false, "suffix" : "" }, { "dropping-particle" : "", "family" : "Pedro", "given" : "Leli W.", "non-dropping-particle" : "", "parse-names" : false, "suffix" : "" }, { "dropping-particle" : "", "family" : "Bantum", "given" : "E. O.", "non-dropping-particle" : "", "parse-names" : false, "suffix" : "" }, { "dropping-particle" : "", "family" : "Galbraith", "given" : "Michael E.", "non-dropping-particle" : "", "parse-names" : false, "suffix" : "" } ], "container-title" : "Clinical journal of oncology nursing.", "id" : "ITEM-24", "issue" : "4", "issued" : { "date-parts" : [ [ "2006" ] ] }, "page" : "503-508", "title" : "Couples surviving prostate cancer: Long-term intimacy needs and concerns following treatment.", "type" : "article-journal", "volume" : "10" }, "uris" : [ "http://www.mendeley.com/documents/?uuid=f52fad5b-7d8f-359c-9b12-bf0b54fea184" ] }, { "id" : "ITEM-25",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25",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26",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26", "issue" : "4", "issued" : { "date-parts" : [ [ "2012" ] ] }, "page" : "452-465", "title" : "Sexual Adjustment to Androgen Deprivation Therapy: Struggles and Strategies", "type" : "article-journal", "volume" : "22" }, "uris" : [ "http://www.mendeley.com/documents/?uuid=1e137739-5dc1-373d-b956-6af2af6c3873" ] }, { "id" : "ITEM-27", "itemData" : { "DOI" : "10.1111/ijun.12091", "ISSN" : "17497701", "author" : [ { "dropping-particle" : "", "family" : "Dieperink", "given" : "Karin B.", "non-dropping-particle" : "", "parse-names" : false, "suffix" : "" }, { "dropping-particle" : "", "family" : "Mark", "given" : "Karen", "non-dropping-particle" : "", "parse-names" : false, "suffix" : "" }, { "dropping-particle" : "", "family" : "Mikkelsen", "given" : "Tina Broby", "non-dropping-particle" : "", "parse-names" : false, "suffix" : "" } ], "container-title" : "International Journal of Urological Nursing", "id" : "ITEM-27", "issue" : "1", "issued" : { "date-parts" : [ [ "2015" ] ] }, "page" : "21-29", "title" : "Marital rehabilitation after prostate cancer - a matter of intimacy", "type" : "article-journal", "volume" : "10" }, "uris" : [ "http://www.mendeley.com/documents/?uuid=a2c1f2aa-3a04-4f5e-9022-937862ad4fa1" ] }, { "id" : "ITEM-28",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28",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29", "itemData" : { "ISBN" : "1053-816X", "ISSN" : "1053-816X", "PMID" : "22073900", "abstract" : "The aim of this qualitative study was to investigate the experiences of female partners to men with prostate cancer. The women found the capacity to manage their lives through mutual love in the family and through their faith.", "author" : [ { "dropping-particle" : "", "family" : "Bruun", "given" : "Poul", "non-dropping-particle" : "", "parse-names" : false, "suffix" : "" }, { "dropping-particle" : "", "family" : "Pedersen", "given" : "Birthe D", "non-dropping-particle" : "", "parse-names" : false, "suffix" : "" }, { "dropping-particle" : "", "family" : "Osther", "given" : "Palle J", "non-dropping-particle" : "", "parse-names" : false, "suffix" : "" }, { "dropping-particle" : "", "family" : "Wagner", "given" : "Lis", "non-dropping-particle" : "", "parse-names" : false, "suffix" : "" } ], "container-title" : "Urologic nursing", "id" : "ITEM-29", "issue" : "5", "issued" : { "date-parts" : [ [ "2011" ] ] }, "page" : "294-9", "title" : "The lonely female partner: a central aspect of prostate cancer.", "type" : "article-journal", "volume" : "31" }, "uris" : [ "http://www.mendeley.com/documents/?uuid=adb1bd38-9d45-3680-93f0-bc0faaa74295" ] }, { "id" : "ITEM-30",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30", "issue" : "3", "issued" : { "date-parts" : [ [ "2013" ] ] }, "page" : "E7-E14", "title" : "In the middle and on the sideline: the experience of spouses of men with prostate cancer.", "type" : "article-journal", "volume" : "36" }, "uris" : [ "http://www.mendeley.com/documents/?uuid=7101fde6-0bee-30a3-bda7-ce86a398534e" ] }, { "id" : "ITEM-31", "itemData" : { "DOI" : "10.1111/j.1365-2354.2012.01341.x", "ISBN" : "0961-5423, 0961-5423", "ISSN" : "09615423", "PMID" : "22416793", "abstract" : "The aim of this study was to explore the needs of carers of men with prostate cancer and to identify barriers and enablers to meeting these needs. Carers were recruited to focus groups or interviews. These were recorded, transcribed and analysed by two researchers using Nvivo QSR6 and the Framework approach to index, chart and analyse data to identify emergent themes of the needs of carers, and barriers and enablers to meeting these needs. Fifteen carers took part in focus groups and 19 were interviewed. Carers' needs varied and were often unmet because of barriers to existing services. Carers needed: information; emotional support; practical support; effective medical care for the patient. Barriers to carers meeting their needs included: lack of awareness of sources of help; lack of understanding of information; reluctance to ask for help; prioritising the patient's needs. Enablers included better signposting to information and sources of support, and assessment of their needs. Interventions to address these needs should be developed taking account of the barriers and enablers identified here, and the experience of reported interventions for carers of other cancer patients. Carers should be offered an assessment to establish their needs and directed to appropriate sources of help.", "author" : [ { "dropping-particle" : "", "family" : "Sinfield", "given" : "P.", "non-dropping-particle" : "", "parse-names" : false, "suffix" : "" }, { "dropping-particle" : "", "family" : "Baker", "given" : "R.", "non-dropping-particle" : "", "parse-names" : false, "suffix" : "" }, { "dropping-particle" : "", "family" : "Ali", "given" : "S.", "non-dropping-particle" : "", "parse-names" : false, "suffix" : "" }, { "dropping-particle" : "", "family" : "Richardson", "given" : "A.", "non-dropping-particle" : "", "parse-names" : false, "suffix" : "" } ], "container-title" : "European Journal of Cancer Care", "id" : "ITEM-31", "issue" : "4", "issued" : { "date-parts" : [ [ "2012" ] ] }, "page" : "527-534", "title" : "The needs of carers of men with prostate cancer and barriers and enablers to meeting them: A qualitative study in England", "type" : "article-journal", "volume" : "21" }, "uris" : [ "http://www.mendeley.com/documents/?uuid=c9e284c6-1b86-3e80-98b7-cc5d874c8fe2" ] }, { "id" : "ITEM-32", "itemData" : { "DOI" : "10.1186/1471-2296-11-19", "ISBN" : "1471-2296 (Electronic)\\r1471-2296 (Linking)", "ISSN" : "1471-2296", "PMID" : "20211019", "abstract" : "BACKGROUND: Few studies have explored the women's experiences as a result of a partners' diagnosis of prostate cancer. This study begins to explore women's interactions with physicians (primary care and urologist) and the support needs associated with the diagnosis and treatment of their partners' prostate cancer. METHODS: Two focus groups (n = 14) of women whose partners were diagnosed with prostate cancer (diagnoses' 1 - 18 months). A trained facilitator used open-ended questions to explore ideas. The framework approach was used to analyze the transcripts. RESULTS: Three main themes emerged: 1. More support. Validation and information is needed for women including emotional support and opportunities to share experiences. 2. Role of the physician. The transfer of care once specialized treatment is no longer needed remained poorly defined, which increased confusion and feelings of abandonment related to the role of the primary physician. 3. Partners' relationship changes. Men became more dependent on their partners for support and to act as the primary communicator and caregiver. CONCLUSIONS: Additional research is needed in this field to confirm the importance of training primary care physicians to consider holistic treatment approaches that recognize the partner and family needs as important in the complete physical and emotional healing of their patients.", "author" : [ { "dropping-particle" : "", "family" : "Evertsen", "given" : "Jennifer M", "non-dropping-particle" : "", "parse-names" : false, "suffix" : "" }, { "dropping-particle" : "", "family" : "Wolkenstein", "given" : "Alan S", "non-dropping-particle" : "", "parse-names" : false, "suffix" : "" } ], "container-title" : "BMC family practice", "id" : "ITEM-32", "issue" : "11", "issued" : { "date-parts" : [ [ "2010" ] ] }, "page" : "19", "title" : "Female partners of patients after surgical prostate cancer treatment: interactions with physicians and support needs.", "type" : "article-journal", "volume" : "11" }, "uris" : [ "http://www.mendeley.com/documents/?uuid=1191c256-8615-3ec1-8b9a-5f7306ee9579" ] }, { "id" : "ITEM-33",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33", "issue" : "2", "issued" : { "date-parts" : [ [ "2010" ] ] }, "page" : "234-242", "title" : "Psychosocial adaptation in female partners of men with prostate cancer", "type" : "article-journal", "volume" : "19" }, "uris" : [ "http://www.mendeley.com/documents/?uuid=1058d421-a958-397d-bc7a-ea87ef6300bc" ] }, { "id" : "ITEM-34",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34", "issue" : "9", "issued" : { "date-parts" : [ [ "2014" ] ] }, "page" : "2509-2515", "title" : "Exploring the role of the partner in couples' sexual recovery after surgery for prostate cancer", "type" : "article-journal", "volume" : "22" }, "uris" : [ "http://www.mendeley.com/documents/?uuid=7a6c83c3-e461-3c2e-9ae7-a4cb0f464ad0" ] }, { "id" : "ITEM-35", "itemData" : { "DOI" : "10.1080/0092623X.2013.842194", "ISSN" : "1521-0715", "PMID" : "24405053", "abstract" : "Prostate cancer affects couples' sexual intimacy, but men rarely use recommended proerectile aids. This mixed-methods study aimed to identify couples' preprostatectomy barriers to sexual recovery. Interviews about anticipated sexual recovery were paired with surveys: the Dyadic Assessment Scale, the Protective Buffering Scale, the Expanded Prostate Cancer Index Composite, the Sexual Experience Questionnaire (men), and the Female Sexual Function Index. Potential barriers were derived using Grounded Theory. Quantitative data triangulated qualitative findings. Heterosexual couples (N = 28) participated. Men's average age was 62 years and their partners' average age was 58 years. Preexisting and diagnosis-related barriers included aging-related sexual dysfunction, inadequate sexual problem-solving skills, stressors, worry, avoidance of planning for sexual recovery, and dislike of artificially assisted sex. Participants endorsed moderate/high marital satisfaction (DAS: for men, M = 110.0, SD = 11.4; for partners, M = 114.1, SD = 12.1) and communication (PBS: for men, M = 24.5.2, SD = 6.1; for partners, M = 25.1, SD \u00b1 6.2). Men reported mild erectile dysfunction and incontinence (EPIC sexual function M = 76.6, SD = 21.5, urinary incontinence M = 88.4, SD = 18.2). Men's couple sexual satisfaction was lowest (Sexual Experience Questionnaire: M = 60.1, SD = 26.9). Mean total Female Sexual Function Index was low (M = 21.6, SD = 7.8). Heterosexual couples face prostatectomy-related sexual side-effects having experienced developmental sexual losses. Couples use avoidant strategies to defend against worry about cancer and anticipated prostatectomy-related sexual changes. These potential barriers are modifiable if couples can learn to cope with sexual losses and accept sexual rehabilitation strategies.", "author" : [ { "dropping-particle" : "", "family" : "Wittmann", "given" : "Daniela", "non-dropping-particle" : "", "parse-names" : false, "suffix" : "" }, { "dropping-particle" : "", "family" : "Northouse", "given" : "Laurel", "non-dropping-particle" : "", "parse-names" : false, "suffix" : "" }, { "dropping-particle" : "", "family" : "Crossley", "given" : "Heather", "non-dropping-particle" : "", "parse-names" : false, "suffix" : "" }, { "dropping-particle" : "", "family" : "Miller", "given" : "David", "non-dropping-particle" : "", "parse-names" : false, "suffix" : "" }, { "dropping-particle" : "", "family" : "Dunn", "given" : "Rodney", "non-dropping-particle" : "", "parse-names" : false, "suffix" : "" }, { "dropping-particle" : "", "family" : "Nidetz", "given" : "Jennifer", "non-dropping-particle" : "", "parse-names" : false, "suffix" : "" }, { "dropping-particle" : "", "family" : "Montie", "given" : "Jeanne", "non-dropping-particle" : "", "parse-names" : false, "suffix" : "" }, { "dropping-particle" : "", "family" : "Moyad", "given" : "Mia", "non-dropping-particle" : "", "parse-names" : false, "suffix" : "" }, { "dropping-particle" : "", "family" : "Lavin", "given" : "Katie", "non-dropping-particle" : "", "parse-names" : false, "suffix" : "" }, { "dropping-particle" : "", "family" : "Montie", "given" : "James E", "non-dropping-particle" : "", "parse-names" : false, "suffix" : "" } ], "container-title" : "Journal of sex &amp; marital therapy", "id" : "ITEM-35", "issue" : "2", "issued" : { "date-parts" : [ [ "2015" ] ] }, "page" : "155-68", "publisher" : "NIH Public Access", "title" : "A pilot study of potential pre-operative barriers to couples\u2019 sexual recovery after radical prostatectomy for prostate cancer.", "type" : "article-journal", "volume" : "41" }, "uris" : [ "http://www.mendeley.com/documents/?uuid=0569373b-035d-3df8-ae55-8c69bebb4767" ] }, { "id" : "ITEM-36", "itemData" : { "author" : [ { "dropping-particle" : "", "family" : "O'Shaughnessy", "given" : "P", "non-dropping-particle" : "", "parse-names" : false, "suffix" : "" }, { "dropping-particle" : "", "family" : "Ireland", "given" : "C", "non-dropping-particle" : "", "parse-names" : false, "suffix" : "" }, { "dropping-particle" : "", "family" : "Pelentsov", "given" : "L", "non-dropping-particle" : "", "parse-names" : false, "suffix" : "" }, { "dropping-particle" : "", "family" : "Thomas", "given" : "L", "non-dropping-particle" : "", "parse-names" : false, "suffix" : "" }, { "dropping-particle" : "", "family" : "Esterman", "given" : "A", "non-dropping-particle" : "", "parse-names" : false, "suffix" : "" } ], "container-title" : "Journal of clinical nursing", "id" : "ITEM-36", "issued" : { "date-parts" : [ [ "2013" ] ] }, "page" : "3492-3502", "title" : "Impaired sexual function and prostate cancer: a mixed method investigation into the experiences of men and their partners.", "type" : "article-journal", "volume" : "22" }, "uris" : [ "http://www.mendeley.com/documents/?uuid=66e13c65-e61a-3a6c-bee5-15f41e766a52" ] }, { "id" : "ITEM-37", "itemData" : { "DOI" : "10.1081/CNV-200039641", "abstract" : "A well-known side effect of prostate cancer treatment is erectile dysfunction. However, little is known about how men and their sexual partners think about the threat of erectile dysfunction prior to prostate cancer treatment. Twenty-one patients who had been diagnosed with early prostate cancer, but not yet treated, and 13 female partners of these men were recruited from two urologists' offices. In separate, semistructured individual interviews with men and their partners, thoughts about the threat of erectile dysfunction were solicited. Men's reactions to the possibility of losing their sexual capacity due to prostate cancer-related treatment were linked to their current level of sexual function. Women reacted to erectile dysfunction by stressing the existence of other relationship dimensions, whereas they were aware about the gravity of their male partners' feelings about potency. Finally, both men and women alike had concerns about the implications of erectile dysfunction on their relationship. Physicians advising men about treatment options should consider exploring men's current sexual function, thoughts about identity, and especially men's relationship situation. Physicians addressing these issues with men and their partners should provide resources for counseling.", "author" : [ { "dropping-particle" : "", "family" : "Boehmer", "given" : "Ulrike", "non-dropping-particle" : "", "parse-names" : false, "suffix" : "" }, { "dropping-particle" : "", "family" : "Babayan", "given" : "Richard K", "non-dropping-particle" : "", "parse-names" : false, "suffix" : "" } ], "container-title" : "Cancer Investigation", "id" : "ITEM-37", "issue" : "6", "issued" : { "date-parts" : [ [ "2004" ] ] }, "page" : "840-848", "title" : "Facing Erectile Dysfunction Due to Prostate Cancer Treatment: Perspectives of Men and Their Partners", "type" : "article-journal", "volume" : "22" }, "uris" : [ "http://www.mendeley.com/documents/?uuid=a2f381cc-db29-3260-8539-058c2d941ec7" ] } ], "mendeley" : { "formattedCitation" : "[8, 22\u201327, 38\u201367]", "plainTextFormattedCitation" : "[8, 22\u201327, 38\u201367]", "previouslyFormattedCitation" : "[8, 22\u201327, 38\u201367]"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22–27, 38–67]</w:t>
      </w:r>
      <w:r w:rsidR="00FE350D" w:rsidRPr="00125666">
        <w:rPr>
          <w:rFonts w:ascii="Times New Roman" w:hAnsi="Times New Roman" w:cs="Times New Roman"/>
        </w:rPr>
        <w:fldChar w:fldCharType="end"/>
      </w:r>
      <w:r w:rsidR="00C0299B" w:rsidRPr="00125666">
        <w:rPr>
          <w:rFonts w:ascii="Times New Roman" w:hAnsi="Times New Roman" w:cs="Times New Roman"/>
        </w:rPr>
        <w:t>. S</w:t>
      </w:r>
      <w:r w:rsidR="00191D52" w:rsidRPr="00125666">
        <w:rPr>
          <w:rFonts w:ascii="Times New Roman" w:hAnsi="Times New Roman" w:cs="Times New Roman"/>
        </w:rPr>
        <w:t>tudies were identified as good (n=</w:t>
      </w:r>
      <w:r w:rsidRPr="00125666">
        <w:rPr>
          <w:rFonts w:ascii="Times New Roman" w:hAnsi="Times New Roman" w:cs="Times New Roman"/>
        </w:rPr>
        <w:t xml:space="preserve"> 15</w:t>
      </w:r>
      <w:r w:rsidR="00191D52" w:rsidRPr="00125666">
        <w:rPr>
          <w:rFonts w:ascii="Times New Roman" w:hAnsi="Times New Roman" w:cs="Times New Roman"/>
        </w:rPr>
        <w:t>), fair (n=</w:t>
      </w:r>
      <w:r w:rsidRPr="00125666">
        <w:rPr>
          <w:rFonts w:ascii="Times New Roman" w:hAnsi="Times New Roman" w:cs="Times New Roman"/>
        </w:rPr>
        <w:t xml:space="preserve"> 20</w:t>
      </w:r>
      <w:r w:rsidR="00191D52" w:rsidRPr="00125666">
        <w:rPr>
          <w:rFonts w:ascii="Times New Roman" w:hAnsi="Times New Roman" w:cs="Times New Roman"/>
        </w:rPr>
        <w:t>) or poor quality (n=</w:t>
      </w:r>
      <w:r w:rsidR="0061174D" w:rsidRPr="00125666">
        <w:rPr>
          <w:rFonts w:ascii="Times New Roman" w:hAnsi="Times New Roman" w:cs="Times New Roman"/>
        </w:rPr>
        <w:t xml:space="preserve"> 2</w:t>
      </w:r>
      <w:r w:rsidR="00191D52" w:rsidRPr="00125666">
        <w:rPr>
          <w:rFonts w:ascii="Times New Roman" w:hAnsi="Times New Roman" w:cs="Times New Roman"/>
        </w:rPr>
        <w:t>)</w:t>
      </w:r>
      <w:r w:rsidR="00E94811" w:rsidRPr="00125666">
        <w:rPr>
          <w:rFonts w:ascii="Times New Roman" w:hAnsi="Times New Roman" w:cs="Times New Roman"/>
        </w:rPr>
        <w:t xml:space="preserve"> (see</w:t>
      </w:r>
      <w:r w:rsidR="00A107B1" w:rsidRPr="00125666">
        <w:rPr>
          <w:rFonts w:ascii="Times New Roman" w:hAnsi="Times New Roman" w:cs="Times New Roman"/>
        </w:rPr>
        <w:t xml:space="preserve"> Online R</w:t>
      </w:r>
      <w:r w:rsidR="00BA245A" w:rsidRPr="00125666">
        <w:rPr>
          <w:rFonts w:ascii="Times New Roman" w:hAnsi="Times New Roman" w:cs="Times New Roman"/>
        </w:rPr>
        <w:t>esource 2</w:t>
      </w:r>
      <w:r w:rsidR="00E94811" w:rsidRPr="00125666">
        <w:rPr>
          <w:rFonts w:ascii="Times New Roman" w:hAnsi="Times New Roman" w:cs="Times New Roman"/>
        </w:rPr>
        <w:t>)</w:t>
      </w:r>
      <w:r w:rsidR="00191D52" w:rsidRPr="00125666">
        <w:rPr>
          <w:rFonts w:ascii="Times New Roman" w:hAnsi="Times New Roman" w:cs="Times New Roman"/>
        </w:rPr>
        <w:t xml:space="preserve">. </w:t>
      </w:r>
      <w:r w:rsidR="003F367E" w:rsidRPr="00125666">
        <w:rPr>
          <w:rFonts w:ascii="Times New Roman" w:hAnsi="Times New Roman" w:cs="Times New Roman"/>
        </w:rPr>
        <w:t xml:space="preserve">The poor quality studies lacked methodological congruence, dependability and confirmability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ISBN" : "1053-816X", "ISSN" : "1053-816X", "PMID" : "22073900", "abstract" : "The aim of this qualitative study was to investigate the experiences of female partners to men with prostate cancer. The women found the capacity to manage their lives through mutual love in the family and through their faith.", "author" : [ { "dropping-particle" : "", "family" : "Bruun", "given" : "Poul", "non-dropping-particle" : "", "parse-names" : false, "suffix" : "" }, { "dropping-particle" : "", "family" : "Pedersen", "given" : "Birthe D", "non-dropping-particle" : "", "parse-names" : false, "suffix" : "" }, { "dropping-particle" : "", "family" : "Osther", "given" : "Palle J", "non-dropping-particle" : "", "parse-names" : false, "suffix" : "" }, { "dropping-particle" : "", "family" : "Wagner", "given" : "Lis", "non-dropping-particle" : "", "parse-names" : false, "suffix" : "" } ], "container-title" : "Urologic nursing", "id" : "ITEM-1", "issue" : "5", "issued" : { "date-parts" : [ [ "2011" ] ] }, "page" : "294-9", "title" : "The lonely female partner: a central aspect of prostate cancer.", "type" : "article-journal", "volume" : "31" }, "uris" : [ "http://www.mendeley.com/documents/?uuid=adb1bd38-9d45-3680-93f0-bc0faaa74295" ] }, { "id" : "ITEM-2", "itemData" : { "DOI" : "10.1188/06.CJON.503-508", "ISBN" : "1092-1095", "ISSN" : "10921095", "PMID" : "16927903", "abstract" : "Couples surviving prostate cancer face long-term challenges in their relationships as they adapt to chronic illness. Ten couples surviving prostate cancer were brought together in a focus group to discuss their experiences and concerns regarding intimacy in their relationships. During three 30-minute segments, couples described their experiences (a) as couples, (b) as individual men and women in two concurrent break-out groups, and (c) regarding current intimacy and relationship needs. Questions asked of couples focused on (a) the process of being diagnosed and treated for prostate cancer, (b) what the experience was like for them as a couple, (c) what was helpful, harmful, and surprising throughout the experience, (d) what they currently needed most as a couple, and (e) what advice they had for other couples. Findings suggested that men and women think and respond differently to intimacy and relationship challenges that occur as a result of prostate cancer, diagnosis, and treatment. Consequently, healthcare providers in any clinical setting who may interact with prostate cancer survivors must consider the relationship and intimacy needs that are unique to men, women, and couples.", "author" : [ { "dropping-particle" : "", "family" : "Sanders", "given" : "Sharon", "non-dropping-particle" : "", "parse-names" : false, "suffix" : "" }, { "dropping-particle" : "", "family" : "Pedro", "given" : "Leli W.", "non-dropping-particle" : "", "parse-names" : false, "suffix" : "" }, { "dropping-particle" : "", "family" : "Bantum", "given" : "E. O.", "non-dropping-particle" : "", "parse-names" : false, "suffix" : "" }, { "dropping-particle" : "", "family" : "Galbraith", "given" : "Michael E.", "non-dropping-particle" : "", "parse-names" : false, "suffix" : "" } ], "container-title" : "Clinical journal of oncology nursing.", "id" : "ITEM-2", "issue" : "4", "issued" : { "date-parts" : [ [ "2006" ] ] }, "page" : "503-508", "title" : "Couples surviving prostate cancer: Long-term intimacy needs and concerns following treatment.", "type" : "article-journal", "volume" : "10" }, "uris" : [ "http://www.mendeley.com/documents/?uuid=f52fad5b-7d8f-359c-9b12-bf0b54fea184" ] } ], "mendeley" : { "formattedCitation" : "[58, 61]", "plainTextFormattedCitation" : "[58, 61]", "previouslyFormattedCitation" : "[58, 61]"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58, 61]</w:t>
      </w:r>
      <w:r w:rsidR="00FE350D" w:rsidRPr="00125666">
        <w:rPr>
          <w:rFonts w:ascii="Times New Roman" w:hAnsi="Times New Roman" w:cs="Times New Roman"/>
        </w:rPr>
        <w:fldChar w:fldCharType="end"/>
      </w:r>
      <w:r w:rsidR="003F367E" w:rsidRPr="00125666">
        <w:rPr>
          <w:rFonts w:ascii="Times New Roman" w:hAnsi="Times New Roman" w:cs="Times New Roman"/>
        </w:rPr>
        <w:t xml:space="preserve">. </w:t>
      </w:r>
      <w:r w:rsidR="003E3E5A" w:rsidRPr="00125666">
        <w:rPr>
          <w:rFonts w:ascii="Times New Roman" w:hAnsi="Times New Roman" w:cs="Times New Roman"/>
        </w:rPr>
        <w:t>However, the sensitivity analysis showed that removal of the poor quality studies did not make a difference to the constructs developed and therefore</w:t>
      </w:r>
      <w:r w:rsidR="00B31E9A" w:rsidRPr="00125666">
        <w:rPr>
          <w:rFonts w:ascii="Times New Roman" w:hAnsi="Times New Roman" w:cs="Times New Roman"/>
        </w:rPr>
        <w:t xml:space="preserve"> they were</w:t>
      </w:r>
      <w:r w:rsidR="003E3E5A" w:rsidRPr="00125666">
        <w:rPr>
          <w:rFonts w:ascii="Times New Roman" w:hAnsi="Times New Roman" w:cs="Times New Roman"/>
        </w:rPr>
        <w:t xml:space="preserve"> still included.</w:t>
      </w:r>
      <w:r w:rsidR="00B51BA6" w:rsidRPr="00125666">
        <w:t xml:space="preserve"> </w:t>
      </w:r>
      <w:r w:rsidRPr="00125666">
        <w:rPr>
          <w:rFonts w:ascii="Times New Roman" w:hAnsi="Times New Roman" w:cs="Times New Roman"/>
          <w:shd w:val="clear" w:color="auto" w:fill="FFFFFF"/>
        </w:rPr>
        <w:t>Twenty-eight</w:t>
      </w:r>
      <w:r w:rsidR="0038404B" w:rsidRPr="00125666">
        <w:rPr>
          <w:rFonts w:ascii="Times New Roman" w:hAnsi="Times New Roman" w:cs="Times New Roman"/>
          <w:shd w:val="clear" w:color="auto" w:fill="FFFFFF"/>
        </w:rPr>
        <w:t xml:space="preserve"> were interview studies, f</w:t>
      </w:r>
      <w:r w:rsidR="0061174D" w:rsidRPr="00125666">
        <w:rPr>
          <w:rFonts w:ascii="Times New Roman" w:hAnsi="Times New Roman" w:cs="Times New Roman"/>
          <w:shd w:val="clear" w:color="auto" w:fill="FFFFFF"/>
        </w:rPr>
        <w:t>ive</w:t>
      </w:r>
      <w:r w:rsidR="0038404B" w:rsidRPr="00125666">
        <w:rPr>
          <w:rFonts w:ascii="Times New Roman" w:hAnsi="Times New Roman" w:cs="Times New Roman"/>
          <w:shd w:val="clear" w:color="auto" w:fill="FFFFFF"/>
        </w:rPr>
        <w:t xml:space="preserve"> studies employed focus groups, </w:t>
      </w:r>
      <w:r w:rsidRPr="00125666">
        <w:rPr>
          <w:rFonts w:ascii="Times New Roman" w:hAnsi="Times New Roman" w:cs="Times New Roman"/>
          <w:shd w:val="clear" w:color="auto" w:fill="FFFFFF"/>
        </w:rPr>
        <w:t>three</w:t>
      </w:r>
      <w:r w:rsidR="0038404B" w:rsidRPr="00125666">
        <w:rPr>
          <w:rFonts w:ascii="Times New Roman" w:hAnsi="Times New Roman" w:cs="Times New Roman"/>
          <w:shd w:val="clear" w:color="auto" w:fill="FFFFFF"/>
        </w:rPr>
        <w:t xml:space="preserve"> used a combination of both</w:t>
      </w:r>
      <w:r w:rsidR="00C22378" w:rsidRPr="00125666">
        <w:rPr>
          <w:rFonts w:ascii="Times New Roman" w:hAnsi="Times New Roman" w:cs="Times New Roman"/>
          <w:shd w:val="clear" w:color="auto" w:fill="FFFFFF"/>
        </w:rPr>
        <w:t>,</w:t>
      </w:r>
      <w:r w:rsidR="0038404B" w:rsidRPr="00125666">
        <w:rPr>
          <w:rFonts w:ascii="Times New Roman" w:hAnsi="Times New Roman" w:cs="Times New Roman"/>
          <w:shd w:val="clear" w:color="auto" w:fill="FFFFFF"/>
        </w:rPr>
        <w:t xml:space="preserve"> and one study used observation in addition to semi-structured interviews. The majority of studies were conducted in Canada </w:t>
      </w:r>
      <w:r w:rsidR="0038404B" w:rsidRPr="00125666">
        <w:rPr>
          <w:rFonts w:ascii="Times New Roman" w:hAnsi="Times New Roman" w:cs="Times New Roman"/>
          <w:i/>
          <w:shd w:val="clear" w:color="auto" w:fill="FFFFFF"/>
        </w:rPr>
        <w:t>(n</w:t>
      </w:r>
      <w:r w:rsidR="0038404B" w:rsidRPr="00125666">
        <w:rPr>
          <w:rFonts w:ascii="Times New Roman" w:hAnsi="Times New Roman" w:cs="Times New Roman"/>
          <w:shd w:val="clear" w:color="auto" w:fill="FFFFFF"/>
        </w:rPr>
        <w:t>=</w:t>
      </w:r>
      <w:r w:rsidR="00072C77" w:rsidRPr="00125666">
        <w:rPr>
          <w:rFonts w:ascii="Times New Roman" w:hAnsi="Times New Roman" w:cs="Times New Roman"/>
          <w:shd w:val="clear" w:color="auto" w:fill="FFFFFF"/>
        </w:rPr>
        <w:t>12</w:t>
      </w:r>
      <w:r w:rsidR="0038404B" w:rsidRPr="00125666">
        <w:rPr>
          <w:rFonts w:ascii="Times New Roman" w:hAnsi="Times New Roman" w:cs="Times New Roman"/>
          <w:i/>
          <w:shd w:val="clear" w:color="auto" w:fill="FFFFFF"/>
        </w:rPr>
        <w:t>)</w:t>
      </w:r>
      <w:r w:rsidR="00566633" w:rsidRPr="00125666">
        <w:rPr>
          <w:rFonts w:ascii="Times New Roman" w:hAnsi="Times New Roman" w:cs="Times New Roman"/>
          <w:shd w:val="clear" w:color="auto" w:fill="FFFFFF"/>
        </w:rPr>
        <w:t xml:space="preserve"> and</w:t>
      </w:r>
      <w:r w:rsidR="0038404B" w:rsidRPr="00125666">
        <w:rPr>
          <w:rFonts w:ascii="Times New Roman" w:hAnsi="Times New Roman" w:cs="Times New Roman"/>
          <w:i/>
          <w:shd w:val="clear" w:color="auto" w:fill="FFFFFF"/>
        </w:rPr>
        <w:t xml:space="preserve"> </w:t>
      </w:r>
      <w:r w:rsidR="0038404B" w:rsidRPr="00125666">
        <w:rPr>
          <w:rFonts w:ascii="Times New Roman" w:hAnsi="Times New Roman" w:cs="Times New Roman"/>
          <w:shd w:val="clear" w:color="auto" w:fill="FFFFFF"/>
        </w:rPr>
        <w:t>America (</w:t>
      </w:r>
      <w:r w:rsidR="0038404B" w:rsidRPr="00125666">
        <w:rPr>
          <w:rFonts w:ascii="Times New Roman" w:hAnsi="Times New Roman" w:cs="Times New Roman"/>
          <w:i/>
          <w:shd w:val="clear" w:color="auto" w:fill="FFFFFF"/>
        </w:rPr>
        <w:t>n</w:t>
      </w:r>
      <w:r w:rsidRPr="00125666">
        <w:rPr>
          <w:rFonts w:ascii="Times New Roman" w:hAnsi="Times New Roman" w:cs="Times New Roman"/>
          <w:shd w:val="clear" w:color="auto" w:fill="FFFFFF"/>
        </w:rPr>
        <w:t>=12</w:t>
      </w:r>
      <w:r w:rsidR="0038404B" w:rsidRPr="00125666">
        <w:rPr>
          <w:rFonts w:ascii="Times New Roman" w:hAnsi="Times New Roman" w:cs="Times New Roman"/>
          <w:shd w:val="clear" w:color="auto" w:fill="FFFFFF"/>
        </w:rPr>
        <w:t xml:space="preserve">), </w:t>
      </w:r>
      <w:r w:rsidR="00566633" w:rsidRPr="00125666">
        <w:rPr>
          <w:rFonts w:ascii="Times New Roman" w:hAnsi="Times New Roman" w:cs="Times New Roman"/>
          <w:shd w:val="clear" w:color="auto" w:fill="FFFFFF"/>
        </w:rPr>
        <w:t xml:space="preserve">the others in </w:t>
      </w:r>
      <w:r w:rsidR="0038404B" w:rsidRPr="00125666">
        <w:rPr>
          <w:rFonts w:ascii="Times New Roman" w:hAnsi="Times New Roman" w:cs="Times New Roman"/>
          <w:shd w:val="clear" w:color="auto" w:fill="FFFFFF"/>
        </w:rPr>
        <w:t>Australia (</w:t>
      </w:r>
      <w:r w:rsidR="0038404B" w:rsidRPr="00125666">
        <w:rPr>
          <w:rFonts w:ascii="Times New Roman" w:hAnsi="Times New Roman" w:cs="Times New Roman"/>
          <w:i/>
          <w:shd w:val="clear" w:color="auto" w:fill="FFFFFF"/>
        </w:rPr>
        <w:t>n</w:t>
      </w:r>
      <w:r w:rsidRPr="00125666">
        <w:rPr>
          <w:rFonts w:ascii="Times New Roman" w:hAnsi="Times New Roman" w:cs="Times New Roman"/>
          <w:shd w:val="clear" w:color="auto" w:fill="FFFFFF"/>
        </w:rPr>
        <w:t>=6</w:t>
      </w:r>
      <w:r w:rsidR="0038404B" w:rsidRPr="00125666">
        <w:rPr>
          <w:rFonts w:ascii="Times New Roman" w:hAnsi="Times New Roman" w:cs="Times New Roman"/>
          <w:shd w:val="clear" w:color="auto" w:fill="FFFFFF"/>
        </w:rPr>
        <w:t xml:space="preserve">), </w:t>
      </w:r>
      <w:r w:rsidR="00566633" w:rsidRPr="00125666">
        <w:rPr>
          <w:rFonts w:ascii="Times New Roman" w:hAnsi="Times New Roman" w:cs="Times New Roman"/>
          <w:shd w:val="clear" w:color="auto" w:fill="FFFFFF"/>
        </w:rPr>
        <w:t xml:space="preserve">continental </w:t>
      </w:r>
      <w:r w:rsidR="0038404B" w:rsidRPr="00125666">
        <w:rPr>
          <w:rFonts w:ascii="Times New Roman" w:hAnsi="Times New Roman" w:cs="Times New Roman"/>
          <w:shd w:val="clear" w:color="auto" w:fill="FFFFFF"/>
        </w:rPr>
        <w:t>Europe (</w:t>
      </w:r>
      <w:r w:rsidR="0038404B" w:rsidRPr="00125666">
        <w:rPr>
          <w:rFonts w:ascii="Times New Roman" w:hAnsi="Times New Roman" w:cs="Times New Roman"/>
          <w:i/>
          <w:shd w:val="clear" w:color="auto" w:fill="FFFFFF"/>
        </w:rPr>
        <w:t>n</w:t>
      </w:r>
      <w:r w:rsidR="0038404B" w:rsidRPr="00125666">
        <w:rPr>
          <w:rFonts w:ascii="Times New Roman" w:hAnsi="Times New Roman" w:cs="Times New Roman"/>
          <w:shd w:val="clear" w:color="auto" w:fill="FFFFFF"/>
        </w:rPr>
        <w:t>=4) and the UK (</w:t>
      </w:r>
      <w:r w:rsidR="0038404B" w:rsidRPr="00125666">
        <w:rPr>
          <w:rFonts w:ascii="Times New Roman" w:hAnsi="Times New Roman" w:cs="Times New Roman"/>
          <w:i/>
          <w:shd w:val="clear" w:color="auto" w:fill="FFFFFF"/>
        </w:rPr>
        <w:t>n</w:t>
      </w:r>
      <w:r w:rsidR="0038404B" w:rsidRPr="00125666">
        <w:rPr>
          <w:rFonts w:ascii="Times New Roman" w:hAnsi="Times New Roman" w:cs="Times New Roman"/>
          <w:shd w:val="clear" w:color="auto" w:fill="FFFFFF"/>
        </w:rPr>
        <w:t>=3).</w:t>
      </w:r>
      <w:r w:rsidR="00DC65B8" w:rsidRPr="00125666">
        <w:rPr>
          <w:rFonts w:ascii="Times New Roman" w:hAnsi="Times New Roman" w:cs="Times New Roman"/>
          <w:shd w:val="clear" w:color="auto" w:fill="FFFFFF"/>
        </w:rPr>
        <w:t xml:space="preserve"> Two</w:t>
      </w:r>
      <w:r w:rsidR="00B172AE" w:rsidRPr="00125666">
        <w:rPr>
          <w:rFonts w:ascii="Times New Roman" w:hAnsi="Times New Roman" w:cs="Times New Roman"/>
          <w:shd w:val="clear" w:color="auto" w:fill="FFFFFF"/>
        </w:rPr>
        <w:t xml:space="preserve"> papers were part of a</w:t>
      </w:r>
      <w:r w:rsidR="00C84E26" w:rsidRPr="00125666">
        <w:rPr>
          <w:rFonts w:ascii="Times New Roman" w:hAnsi="Times New Roman" w:cs="Times New Roman"/>
          <w:shd w:val="clear" w:color="auto" w:fill="FFFFFF"/>
        </w:rPr>
        <w:t xml:space="preserve"> larger mixed methods study</w:t>
      </w:r>
      <w:r w:rsidR="00DC65B8" w:rsidRPr="00125666">
        <w:rPr>
          <w:rFonts w:ascii="Times New Roman" w:hAnsi="Times New Roman" w:cs="Times New Roman"/>
          <w:shd w:val="clear" w:color="auto" w:fill="FFFFFF"/>
        </w:rPr>
        <w:t xml:space="preserve"> </w:t>
      </w:r>
      <w:r w:rsidR="00FE350D" w:rsidRPr="00125666">
        <w:rPr>
          <w:rFonts w:ascii="Times New Roman" w:hAnsi="Times New Roman" w:cs="Times New Roman"/>
          <w:shd w:val="clear" w:color="auto" w:fill="FFFFFF"/>
        </w:rPr>
        <w:fldChar w:fldCharType="begin" w:fldLock="1"/>
      </w:r>
      <w:r w:rsidR="00FE350D" w:rsidRPr="00125666">
        <w:rPr>
          <w:rFonts w:ascii="Times New Roman" w:hAnsi="Times New Roman" w:cs="Times New Roman"/>
          <w:shd w:val="clear" w:color="auto" w:fill="FFFFFF"/>
        </w:rPr>
        <w:instrText>ADDIN CSL_CITATION { "citationItems" : [ { "id" : "ITEM-1", "itemData" : { "abstract" : "Background: Previous research on sex and intimacy in the context of cancer has focused on documenting sexual changes and difficulties, primarily focusing on heterosexual individuals who have sexual or reproductive cancers. Analyses of sexual renegotiation and the social construction of sex are largely absent from the research agenda.Objective: The objective of this study was to explore renegotiation of sex in individuals with cancer, and in partners, across a broad range of cancer types and relational contexts.Methods: Semistructured interviews were conducted with 44 people with cancer (23 women, 21 men) and 35 partners (18 women, 17 men), 86% of whom identified as heterosexual. The data were analyzed with theoretical thematic analysis, from a material-discursive-intrapsychic perspective.Results: Renegotiation of sex or intimacy was reported by 70% of participants, reflected in 3 themes: \u2018\u2018resisting the coital imperative: redefining \u2018sex,\u2019\u2019\u2019 \u2018\u2018resisting the coital imperative: embracing intimacy,\u2019\u2019 and \u2018\u2018adopting the coital imperative: refiguring the body through techno-medicine.\u2019\u2019 The importance of relational context was reflected in the theme \u2018\u2018the inter-subjective nature of sexual re-negotiation: relationship context and communication.\u2019\u2019Conclusions: Whereas previous research has focused on embodied changes associated with sexuality after cancer, or their psychological consequences, the findings of the present study suggest that hegemonic constructions of \u2018\u2018sex,\u2019\u2019 in particular the coital imperative, are central to the experience and negotiation of sex and intimacy after cancer.", "author" : [ { "dropping-particle" : "", "family" : "Ussher", "given" : "J.M", "non-dropping-particle" : "", "parse-names" : false, "suffix" : "" }, { "dropping-particle" : "", "family" : "Perzz", "given" : "J", "non-dropping-particle" : "", "parse-names" : false, "suffix" : "" }, { "dropping-particle" : "", "family" : "Gilbert", "given" : "E", "non-dropping-particle" : "", "parse-names" : false, "suffix" : "" }, { "dropping-particle" : "", "family" : "Wong", "given" : "WKT", "non-dropping-particle" : "", "parse-names" : false, "suffix" : "" }, { "dropping-particle" : "", "family" : "Hobbs", "given" : "K", "non-dropping-particle" : "", "parse-names" : false, "suffix" : "" } ], "container-title" : "Cancer Nursing", "id" : "ITEM-1", "issue" : "6", "issued" : { "date-parts" : [ [ "2013" ] ] }, "page" : "454\u2013462", "title" : "Renegotiating Sex and Intimacy After Cancer", "type" : "article-journal", "volume" : "36" }, "uris" : [ "http://www.mendeley.com/documents/?uuid=c4c3af35-446d-38f3-a315-2bb8255c65eb" ] }, { "id" : "ITEM-2", "itemData" : { "DOI" : "10.1080/08870446.2012.737466", "ISSN" : "0887-0446", "PMID" : "23137124", "abstract" : "Research has increasingly recognised the profound impact that cancer can have upon embodied subjectivity. However, there has been little acknowledgement of the centrality of sexuality to subjectivity, and marginalisation of the experiences of intimate partners of people with cancer. This Australian qualitative study explores the post-cancer experiences of embodied sexual subjectivity for 44 people with cancer (23 women and 21 men) and 35 partners of people with cancer (18 women and 17 men) across a range of cancer types and stages. Semi-structured interviews were analysed with theoretical thematic analysis, guided by a post-structuralist approach to sexual subjectivity as a dynamic process of becoming that can change over time, and by Williams' [(1996). The vicissitudes of embodiment across the chronic illness trajectory. Body and Society, 2, 23-47] framework on post-illness embodiment. Participants took up the following post-cancer subject positions: 'dys-embodied sexual subjectivity' - characterised by bodily betrayal, sexual loss, lack of acceptance, depression, and anxiety; 're-embodied sexual subjectivity'--characterised by greater sexual confidence, acceptance, the exploration of non-coital sexual practices and increased relational closeness; and 'oscillating sexual subjectivity'--involving a shift between states of sexual dys-embodiment and sexual re-embodiment. The findings point to the importance of focusing on the sexual health of people with cancer and partners across the cancer trajectory.", "author"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container-title" : "Psychology &amp; Health", "id" : "ITEM-2", "issue" : "6", "issued" : { "date-parts" : [ [ "2013" ] ] }, "page" : "603-619", "title" : "Embodying Sexual subjectivity after Cancer: A qualitative study of people with cancer and intimate partners", "type" : "article-journal", "volume" : "28" }, "uris" : [ "http://www.mendeley.com/documents/?uuid=097e5a53-ccdc-38bd-8061-95c60ca66c4f" ] } ], "mendeley" : { "formattedCitation" : "[23, 24]", "plainTextFormattedCitation" : "[23, 24]", "previouslyFormattedCitation" : "[23, 24]" }, "properties" : { "noteIndex" : 0 }, "schema" : "https://github.com/citation-style-language/schema/raw/master/csl-citation.json" }</w:instrText>
      </w:r>
      <w:r w:rsidR="00FE350D" w:rsidRPr="00125666">
        <w:rPr>
          <w:rFonts w:ascii="Times New Roman" w:hAnsi="Times New Roman" w:cs="Times New Roman"/>
          <w:shd w:val="clear" w:color="auto" w:fill="FFFFFF"/>
        </w:rPr>
        <w:fldChar w:fldCharType="separate"/>
      </w:r>
      <w:r w:rsidR="00FE350D" w:rsidRPr="00125666">
        <w:rPr>
          <w:rFonts w:ascii="Times New Roman" w:hAnsi="Times New Roman" w:cs="Times New Roman"/>
          <w:noProof/>
          <w:shd w:val="clear" w:color="auto" w:fill="FFFFFF"/>
        </w:rPr>
        <w:t>[23, 24]</w:t>
      </w:r>
      <w:r w:rsidR="00FE350D" w:rsidRPr="00125666">
        <w:rPr>
          <w:rFonts w:ascii="Times New Roman" w:hAnsi="Times New Roman" w:cs="Times New Roman"/>
          <w:shd w:val="clear" w:color="auto" w:fill="FFFFFF"/>
        </w:rPr>
        <w:fldChar w:fldCharType="end"/>
      </w:r>
      <w:r w:rsidR="00025320" w:rsidRPr="00125666">
        <w:rPr>
          <w:rFonts w:ascii="Times New Roman" w:hAnsi="Times New Roman" w:cs="Times New Roman"/>
          <w:shd w:val="clear" w:color="auto" w:fill="FFFFFF"/>
        </w:rPr>
        <w:t xml:space="preserve">. </w:t>
      </w:r>
      <w:r w:rsidR="00611F7D" w:rsidRPr="00125666">
        <w:rPr>
          <w:rFonts w:ascii="Times New Roman" w:hAnsi="Times New Roman" w:cs="Times New Roman"/>
          <w:shd w:val="clear" w:color="auto" w:fill="FFFFFF"/>
        </w:rPr>
        <w:t>Five papers</w:t>
      </w:r>
      <w:r w:rsidR="00C5654C" w:rsidRPr="00125666">
        <w:rPr>
          <w:rFonts w:ascii="Times New Roman" w:hAnsi="Times New Roman" w:cs="Times New Roman"/>
          <w:shd w:val="clear" w:color="auto" w:fill="FFFFFF"/>
        </w:rPr>
        <w:t xml:space="preserve"> dr</w:t>
      </w:r>
      <w:r w:rsidR="00983D0B" w:rsidRPr="00125666">
        <w:rPr>
          <w:rFonts w:ascii="Times New Roman" w:hAnsi="Times New Roman" w:cs="Times New Roman"/>
          <w:shd w:val="clear" w:color="auto" w:fill="FFFFFF"/>
        </w:rPr>
        <w:t>e</w:t>
      </w:r>
      <w:r w:rsidR="00C5654C" w:rsidRPr="00125666">
        <w:rPr>
          <w:rFonts w:ascii="Times New Roman" w:hAnsi="Times New Roman" w:cs="Times New Roman"/>
          <w:shd w:val="clear" w:color="auto" w:fill="FFFFFF"/>
        </w:rPr>
        <w:t xml:space="preserve">w on the results of a longitudinal qualitative study of men with </w:t>
      </w:r>
      <w:proofErr w:type="spellStart"/>
      <w:r w:rsidR="00C5654C" w:rsidRPr="00125666">
        <w:rPr>
          <w:rFonts w:ascii="Times New Roman" w:hAnsi="Times New Roman" w:cs="Times New Roman"/>
          <w:shd w:val="clear" w:color="auto" w:fill="FFFFFF"/>
        </w:rPr>
        <w:t>PCa</w:t>
      </w:r>
      <w:proofErr w:type="spellEnd"/>
      <w:r w:rsidR="00C5654C" w:rsidRPr="00125666">
        <w:rPr>
          <w:rFonts w:ascii="Times New Roman" w:hAnsi="Times New Roman" w:cs="Times New Roman"/>
          <w:shd w:val="clear" w:color="auto" w:fill="FFFFFF"/>
        </w:rPr>
        <w:t xml:space="preserve"> and their spouses </w:t>
      </w:r>
      <w:r w:rsidR="00FE350D" w:rsidRPr="00125666">
        <w:rPr>
          <w:rFonts w:ascii="Times New Roman" w:hAnsi="Times New Roman" w:cs="Times New Roman"/>
          <w:shd w:val="clear" w:color="auto" w:fill="FFFFFF"/>
        </w:rPr>
        <w:fldChar w:fldCharType="begin" w:fldLock="1"/>
      </w:r>
      <w:r w:rsidR="00BC02E9" w:rsidRPr="00125666">
        <w:rPr>
          <w:rFonts w:ascii="Times New Roman" w:hAnsi="Times New Roman" w:cs="Times New Roman"/>
          <w:shd w:val="clear" w:color="auto" w:fill="FFFFFF"/>
        </w:rPr>
        <w:instrText>ADDIN CSL_CITATION { "citationItems" : [ { "id" : "ITEM-1",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1", "issue" : "1", "issued" : { "date-parts" : [ [ "2002" ] ] }, "page" : "15-29", "title" : "Prostate Cancer and Erectile Dysfunction: Men's Experiences", "type" : "article-journal", "volume" : "1" }, "uris" : [ "http://www.mendeley.com/documents/?uuid=93102c0b-dca2-428e-9b4a-df8d14442a5f" ] }, { "id" : "ITEM-2", "itemData" : { "DOI" : "10.1046/j.1523-5394.2000.84009.x", "ISSN" : "10654704", "PMID" : "11898255", "abstract" : "PURPOSE: The authors describe the experience of men with prostate cancer and their spouses in the early recovery period after surgery. DESCRIPTION OF STUDY: As part of a longitudinal qualitative study, semistructured interviews were held with 34 patients who had prostate cancer and their spouses 8 to 10 weeks after surgery. RESULTS: Five components of experience emerged from the interviews: 1) hearing news about the extent of their cancer after surgery influenced how patients viewed their cancer experience and, in many cases, their recovery; 2) men placed great emphasis on recovering their physical capacity quickly; 3) couples connected with each other through working out care routines and managing periods of irritability; 4) couples described a range of responses to surgery side effects and complications; and 5) the meaning of cancer varied for couples, with most seeing the experience as a temporary disruption. CLINICAL IMPLICATIONS: Physicians, nurses, social workers, and other health professionals working with patients before and after prostatectomies may assist couples to prepare better for the early recovery period by being both sensitive to the men's need to recover physical capacity quickly while helping them to understand that recovery takes time. Accurate information about expected periods of irritability, side effects, and possible complications would diminish the likelihood of distress during this period.", "author" : [ { "dropping-particle" : "", "family" : "Phillips", "given" : "Catherine",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Cancer Practice", "id" : "ITEM-2", "issue" : "4", "issued" : { "date-parts" : [ [ "2000" ] ] }, "page" : "165-171", "title" : "Early postsurgery experience of prostate cancer patients and spouses", "type" : "article-journal", "volume" : "8" }, "uris" : [ "http://www.mendeley.com/documents/?uuid=a50ad061-c744-3cdb-bfe0-58f803f1049e" ] }, { "id" : "ITEM-3",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3", "issue" : "4", "issued" : { "date-parts" : [ [ "2000" ] ] }, "page" : "531-48", "title" : "Managing the Impact of Illness: The Experiences of Men with Prostate Cancer and their Spouses.", "type" : "article-journal", "volume" : "5" }, "uris" : [ "http://www.mendeley.com/documents/?uuid=baaf08f1-341a-32e7-a14e-ac53fc1bd46f" ] }, { "id" : "ITEM-4",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4", "issue" : "2", "issued" : { "date-parts" : [ [ "2011" ] ] }, "page" : "95-113", "title" : "The rupture and repair of the couple's communal body with prostate cancer.", "type" : "article-journal", "volume" : "29" }, "uris" : [ "http://www.mendeley.com/documents/?uuid=b9c4f44e-ffff-33ce-97c8-818e5034fc38" ] }, { "id" : "ITEM-5",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5",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mendeley" : { "formattedCitation" : "[48\u201352]", "plainTextFormattedCitation" : "[48\u201352]", "previouslyFormattedCitation" : "[48\u201352]" }, "properties" : { "noteIndex" : 0 }, "schema" : "https://github.com/citation-style-language/schema/raw/master/csl-citation.json" }</w:instrText>
      </w:r>
      <w:r w:rsidR="00FE350D" w:rsidRPr="00125666">
        <w:rPr>
          <w:rFonts w:ascii="Times New Roman" w:hAnsi="Times New Roman" w:cs="Times New Roman"/>
          <w:shd w:val="clear" w:color="auto" w:fill="FFFFFF"/>
        </w:rPr>
        <w:fldChar w:fldCharType="separate"/>
      </w:r>
      <w:r w:rsidR="00561536" w:rsidRPr="00125666">
        <w:rPr>
          <w:rFonts w:ascii="Times New Roman" w:hAnsi="Times New Roman" w:cs="Times New Roman"/>
          <w:noProof/>
          <w:shd w:val="clear" w:color="auto" w:fill="FFFFFF"/>
        </w:rPr>
        <w:t>[48–52]</w:t>
      </w:r>
      <w:r w:rsidR="00FE350D" w:rsidRPr="00125666">
        <w:rPr>
          <w:rFonts w:ascii="Times New Roman" w:hAnsi="Times New Roman" w:cs="Times New Roman"/>
          <w:shd w:val="clear" w:color="auto" w:fill="FFFFFF"/>
        </w:rPr>
        <w:fldChar w:fldCharType="end"/>
      </w:r>
      <w:r w:rsidR="00C5654C" w:rsidRPr="00125666">
        <w:rPr>
          <w:rFonts w:ascii="Times New Roman" w:hAnsi="Times New Roman" w:cs="Times New Roman"/>
          <w:shd w:val="clear" w:color="auto" w:fill="FFFFFF"/>
        </w:rPr>
        <w:t>.</w:t>
      </w:r>
      <w:r w:rsidR="00C22378" w:rsidRPr="00125666">
        <w:rPr>
          <w:rFonts w:ascii="Times New Roman" w:hAnsi="Times New Roman" w:cs="Times New Roman"/>
          <w:shd w:val="clear" w:color="auto" w:fill="FFFFFF"/>
        </w:rPr>
        <w:t xml:space="preserve"> </w:t>
      </w:r>
      <w:r w:rsidR="006017DA" w:rsidRPr="00125666">
        <w:rPr>
          <w:rFonts w:ascii="Times New Roman" w:hAnsi="Times New Roman" w:cs="Times New Roman"/>
          <w:shd w:val="clear" w:color="auto" w:fill="FFFFFF"/>
        </w:rPr>
        <w:t>Two studies were each represented by two papers</w:t>
      </w:r>
      <w:r w:rsidR="00C5654C" w:rsidRPr="00125666">
        <w:rPr>
          <w:rFonts w:ascii="Times New Roman" w:hAnsi="Times New Roman" w:cs="Times New Roman"/>
          <w:shd w:val="clear" w:color="auto" w:fill="FFFFFF"/>
        </w:rPr>
        <w:t xml:space="preserve"> </w:t>
      </w:r>
      <w:r w:rsidR="00FE350D" w:rsidRPr="00125666">
        <w:rPr>
          <w:rFonts w:ascii="Times New Roman" w:hAnsi="Times New Roman" w:cs="Times New Roman"/>
          <w:shd w:val="clear" w:color="auto" w:fill="FFFFFF"/>
        </w:rPr>
        <w:fldChar w:fldCharType="begin" w:fldLock="1"/>
      </w:r>
      <w:r w:rsidR="00BC02E9" w:rsidRPr="00125666">
        <w:rPr>
          <w:rFonts w:ascii="Times New Roman" w:hAnsi="Times New Roman" w:cs="Times New Roman"/>
          <w:shd w:val="clear" w:color="auto" w:fill="FFFFFF"/>
        </w:rPr>
        <w:instrText>ADDIN CSL_CITATION { "citationItems" : [ { "id" : "ITEM-1",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1",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2",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2", "issue" : "4", "issued" : { "date-parts" : [ [ "2012" ] ] }, "page" : "452-465", "title" : "Sexual Adjustment to Androgen Deprivation Therapy: Struggles and Strategies", "type" : "article-journal", "volume" : "22" }, "uris" : [ "http://www.mendeley.com/documents/?uuid=1e137739-5dc1-373d-b956-6af2af6c3873" ] }, { "id" : "ITEM-3", "itemData" : { "DOI" : "10.1007/s13187-012-0360-1", "ISBN" : "0885-8195", "ISSN" : "08858195", "PMID" : "22544536", "abstract" : "African Americans are disproportionately affected by prostate cancer, yet less is known about the most salient psychosocial dimensions of quality of life. The purpose of this study was to explore the perceptions of African American prostate cancer survivors and their spouses of psychosocial issues related to quality of life. Twelve African American couples were recruited from a National Cancer Institute Comprehensive Cancer Center registry and a state-based non-profit organization to participate in individual interviews. The study was theoretically based on Ferrell's Quality of Life Conceptual Model. Common themes emerged regarding the psychosocial needs of African American couples. These themes were categorized into behavioral, social, psychological, and spiritual domains. Divergent perspectives were identified between male prostate cancer survivors and their female spouses. This study delineated unmet needs and areas for future in-depth investigations into psychosocial issues. The differing perspectives between patients and their spouses highlight the need for couple-centered interventions.", "author" : [ { "dropping-particle" : "", "family" : "Rivers", "given" : "B.M.", "non-dropping-particle" : "", "parse-names" : false, "suffix" : "" }, { "dropping-particle" : "", "family" : "August", "given" : "E.M.", "non-dropping-particle" : "", "parse-names" : false, "suffix" : "" }, { "dropping-particle" : "", "family" : "Quinn", "given" : "G.P.", "non-dropping-particle" : "", "parse-names" : false, "suffix" : "" }, { "dropping-particle" : "", "family" : "Gwede", "given" : "C.K.", "non-dropping-particle" : "", "parse-names" : false, "suffix" : "" }, { "dropping-particle" : "", "family" : "Pow-Sang", "given" : "J.M.", "non-dropping-particle" : "", "parse-names" : false, "suffix" : "" }, { "dropping-particle" : "", "family" : "Lee Green", "given" : "B.", "non-dropping-particle" : "", "parse-names" : false, "suffix" : "" }, { "dropping-particle" : "", "family" : "Jacobsen", "given" : "P.B.", "non-dropping-particle" : "", "parse-names" : false, "suffix" : "" } ], "container-title" : "Journal of Cancer Education", "id" : "ITEM-3", "issue" : "3", "issued" : { "date-parts" : [ [ "2012" ] ] }, "page" : "546-558", "title" : "Understanding the psychosocial issues of African American couples surviving prostate cancer", "type" : "article-journal", "volume" : "27" }, "uris" : [ "http://www.mendeley.com/documents/?uuid=37e8911f-81fe-4d51-99a3-dff76993ea29" ] }, { "id" : "ITEM-4", "itemData" : { "DOI" : "10.14440/jbm.2015.54.A", "ISBN" : "6314442508", "ISSN" : "0036-8075", "PMID" : "25792328", "author" : [ { "dropping-particle" : "", "family" : "Rivers", "given" : "Brian", "non-dropping-particle" : "", "parse-names" : false, "suffix" : "" }, { "dropping-particle" : "", "family" : "August", "given" : "Euna", "non-dropping-particle" : "", "parse-names" : false, "suffix" : "" }, { "dropping-particle" : "", "family" : "Gwede", "given" : "Clement", "non-dropping-particle" : "", "parse-names" : false, "suffix" : "" }, { "dropping-particle" : "", "family" : "Hart, Jr", "given" : "A", "non-dropping-particle" : "", "parse-names" : false, "suffix" : "" }, { "dropping-particle" : "", "family" : "Donovan", "given" : "Kristine", "non-dropping-particle" : "", "parse-names" : false, "suffix" : "" }, { "dropping-particle" : "", "family" : "Pow-Sang", "given" : "Julio", "non-dropping-particle" : "", "parse-names" : false, "suffix" : "" }, { "dropping-particle" : "", "family" : "Quinn", "given" : "Gwendolyn", "non-dropping-particle" : "", "parse-names" : false, "suffix" : "" } ], "container-title" : "Psycho-oncology", "id" : "ITEM-4", "issue" : "1", "issued" : { "date-parts" : [ [ "2011" ] ] }, "page" : "106-110", "title" : "Psychosocial issues related to sexual functioning among African-American prostate cancer survivors and their spouses", "type" : "article-journal", "volume" : "20" }, "uris" : [ "http://www.mendeley.com/documents/?uuid=5f90a924-9c8b-42b9-957c-2e21dd073321" ] } ], "mendeley" : { "formattedCitation" : "[42, 43, 59, 60]", "plainTextFormattedCitation" : "[42, 43, 59, 60]", "previouslyFormattedCitation" : "[42, 43, 59, 60]" }, "properties" : { "noteIndex" : 0 }, "schema" : "https://github.com/citation-style-language/schema/raw/master/csl-citation.json" }</w:instrText>
      </w:r>
      <w:r w:rsidR="00FE350D" w:rsidRPr="00125666">
        <w:rPr>
          <w:rFonts w:ascii="Times New Roman" w:hAnsi="Times New Roman" w:cs="Times New Roman"/>
          <w:shd w:val="clear" w:color="auto" w:fill="FFFFFF"/>
        </w:rPr>
        <w:fldChar w:fldCharType="separate"/>
      </w:r>
      <w:r w:rsidR="00561536" w:rsidRPr="00125666">
        <w:rPr>
          <w:rFonts w:ascii="Times New Roman" w:hAnsi="Times New Roman" w:cs="Times New Roman"/>
          <w:noProof/>
          <w:shd w:val="clear" w:color="auto" w:fill="FFFFFF"/>
        </w:rPr>
        <w:t>[42, 43, 59, 60]</w:t>
      </w:r>
      <w:r w:rsidR="00FE350D" w:rsidRPr="00125666">
        <w:rPr>
          <w:rFonts w:ascii="Times New Roman" w:hAnsi="Times New Roman" w:cs="Times New Roman"/>
          <w:shd w:val="clear" w:color="auto" w:fill="FFFFFF"/>
        </w:rPr>
        <w:fldChar w:fldCharType="end"/>
      </w:r>
      <w:r w:rsidR="00C5654C" w:rsidRPr="00125666">
        <w:rPr>
          <w:rFonts w:ascii="Times New Roman" w:hAnsi="Times New Roman" w:cs="Times New Roman"/>
          <w:shd w:val="clear" w:color="auto" w:fill="FFFFFF"/>
        </w:rPr>
        <w:t xml:space="preserve">. </w:t>
      </w:r>
      <w:r w:rsidR="00C22378" w:rsidRPr="00125666">
        <w:rPr>
          <w:rFonts w:ascii="Times New Roman" w:hAnsi="Times New Roman" w:cs="Times New Roman"/>
          <w:shd w:val="clear" w:color="auto" w:fill="FFFFFF"/>
        </w:rPr>
        <w:t>The 3</w:t>
      </w:r>
      <w:r w:rsidRPr="00125666">
        <w:rPr>
          <w:rFonts w:ascii="Times New Roman" w:hAnsi="Times New Roman" w:cs="Times New Roman"/>
          <w:shd w:val="clear" w:color="auto" w:fill="FFFFFF"/>
        </w:rPr>
        <w:t>7</w:t>
      </w:r>
      <w:r w:rsidR="00445674" w:rsidRPr="00125666">
        <w:rPr>
          <w:rFonts w:ascii="Times New Roman" w:hAnsi="Times New Roman" w:cs="Times New Roman"/>
          <w:shd w:val="clear" w:color="auto" w:fill="FFFFFF"/>
        </w:rPr>
        <w:t xml:space="preserve"> </w:t>
      </w:r>
      <w:r w:rsidR="003D02C6" w:rsidRPr="00125666">
        <w:rPr>
          <w:rFonts w:ascii="Times New Roman" w:hAnsi="Times New Roman" w:cs="Times New Roman"/>
          <w:shd w:val="clear" w:color="auto" w:fill="FFFFFF"/>
        </w:rPr>
        <w:t xml:space="preserve">included </w:t>
      </w:r>
      <w:r w:rsidR="00445674" w:rsidRPr="00125666">
        <w:rPr>
          <w:rFonts w:ascii="Times New Roman" w:hAnsi="Times New Roman" w:cs="Times New Roman"/>
          <w:shd w:val="clear" w:color="auto" w:fill="FFFFFF"/>
        </w:rPr>
        <w:t xml:space="preserve">studies were </w:t>
      </w:r>
      <w:r w:rsidR="006678F9" w:rsidRPr="00125666">
        <w:rPr>
          <w:rFonts w:ascii="Times New Roman" w:hAnsi="Times New Roman" w:cs="Times New Roman"/>
          <w:shd w:val="clear" w:color="auto" w:fill="FFFFFF"/>
        </w:rPr>
        <w:t>heterogeneous</w:t>
      </w:r>
      <w:r w:rsidR="00445674" w:rsidRPr="00125666">
        <w:rPr>
          <w:rFonts w:ascii="Times New Roman" w:hAnsi="Times New Roman" w:cs="Times New Roman"/>
          <w:shd w:val="clear" w:color="auto" w:fill="FFFFFF"/>
        </w:rPr>
        <w:t xml:space="preserve"> with regard to treatment type and age.</w:t>
      </w:r>
      <w:r w:rsidR="00140A96" w:rsidRPr="00125666">
        <w:rPr>
          <w:rFonts w:ascii="Times New Roman" w:hAnsi="Times New Roman" w:cs="Times New Roman"/>
          <w:shd w:val="clear" w:color="auto" w:fill="FFFFFF"/>
        </w:rPr>
        <w:t xml:space="preserve"> O</w:t>
      </w:r>
      <w:r w:rsidR="00A16A14" w:rsidRPr="00125666">
        <w:rPr>
          <w:rFonts w:ascii="Times New Roman" w:hAnsi="Times New Roman" w:cs="Times New Roman"/>
          <w:shd w:val="clear" w:color="auto" w:fill="FFFFFF"/>
        </w:rPr>
        <w:t>nly six</w:t>
      </w:r>
      <w:r w:rsidR="00C84E26" w:rsidRPr="00125666">
        <w:rPr>
          <w:rFonts w:ascii="Times New Roman" w:hAnsi="Times New Roman" w:cs="Times New Roman"/>
          <w:shd w:val="clear" w:color="auto" w:fill="FFFFFF"/>
        </w:rPr>
        <w:t xml:space="preserve"> studies</w:t>
      </w:r>
      <w:r w:rsidR="00F84ADF" w:rsidRPr="00125666">
        <w:rPr>
          <w:rFonts w:ascii="Times New Roman" w:hAnsi="Times New Roman" w:cs="Times New Roman"/>
          <w:shd w:val="clear" w:color="auto" w:fill="FFFFFF"/>
        </w:rPr>
        <w:t xml:space="preserve"> </w:t>
      </w:r>
      <w:r w:rsidR="00A16A14" w:rsidRPr="00125666">
        <w:rPr>
          <w:rFonts w:ascii="Times New Roman" w:hAnsi="Times New Roman" w:cs="Times New Roman"/>
          <w:shd w:val="clear" w:color="auto" w:fill="FFFFFF"/>
        </w:rPr>
        <w:t xml:space="preserve">recruited same sex </w:t>
      </w:r>
      <w:r w:rsidR="0023108C" w:rsidRPr="00125666">
        <w:rPr>
          <w:rFonts w:ascii="Times New Roman" w:hAnsi="Times New Roman" w:cs="Times New Roman"/>
          <w:shd w:val="clear" w:color="auto" w:fill="FFFFFF"/>
        </w:rPr>
        <w:t>couples</w:t>
      </w:r>
      <w:r w:rsidR="0066061A" w:rsidRPr="00125666">
        <w:rPr>
          <w:rFonts w:ascii="Times New Roman" w:hAnsi="Times New Roman" w:cs="Times New Roman"/>
          <w:shd w:val="clear" w:color="auto" w:fill="FFFFFF"/>
        </w:rPr>
        <w:t xml:space="preserve"> </w:t>
      </w:r>
      <w:r w:rsidR="00FE350D" w:rsidRPr="00125666">
        <w:rPr>
          <w:rFonts w:ascii="Times New Roman" w:hAnsi="Times New Roman" w:cs="Times New Roman"/>
          <w:shd w:val="clear" w:color="auto" w:fill="FFFFFF"/>
        </w:rPr>
        <w:fldChar w:fldCharType="begin" w:fldLock="1"/>
      </w:r>
      <w:r w:rsidR="00BC02E9" w:rsidRPr="00125666">
        <w:rPr>
          <w:rFonts w:ascii="Times New Roman" w:hAnsi="Times New Roman" w:cs="Times New Roman"/>
          <w:shd w:val="clear" w:color="auto" w:fill="FFFFFF"/>
        </w:rPr>
        <w:instrText>ADDIN CSL_CITATION { "citationItems" : [ { "id" : "ITEM-1", "itemData" : { "DOI" : "10.1080/08870446.2013.811242", "ISBN" : "1476-8321 (Electronic)\\r0887-0446 (Linking)", "ISSN" : "1476-8321", "PMID" : "23805956", "abstract" : "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tient-centred practice outcomes, with the majority of participants positioning personal, patient-centred and situational factors as barriers to the discussion of sex within many clinical consultations. This included: absence of knowledge, confidence and comfort; positioning sex as irrelevant or inappropriate for some people; and limitations of the clinical context. In contrast, those who did routinely discuss sexuality adopted a subject position of agency, responsibility and confidence.", "author" : [ { "dropping-particle" : "", "family" : "Ussher", "given" : "Jane M", "non-dropping-particle" : "", "parse-names" : false, "suffix" : "" }, { "dropping-particle" : "", "family" : "Perz", "given" : "Janette", "non-dropping-particle" : "", "parse-names" : false, "suffix" : "" }, { "dropping-particle" : "", "family" : "Gilbert", "given" : "Emilee", "non-dropping-particle" : "", "parse-names" : false, "suffix" : "" }, { "dropping-particle" : "", "family" : "Wong", "given" : "W K Tim", "non-dropping-particle" : "", "parse-names" : false, "suffix" : "" }, { "dropping-particle" : "", "family" : "Mason", "given" : "Catherine", "non-dropping-particle" : "", "parse-names" : false, "suffix" : "" }, { "dropping-particle" : "", "family" : "Hobbs", "given" : "Kim", "non-dropping-particle" : "", "parse-names" : false, "suffix" : "" }, { "dropping-particle" : "", "family" : "Kirsten", "given" : "Laura", "non-dropping-particle" : "", "parse-names" : false, "suffix" : "" } ], "container-title" : "Psychology &amp; health", "id" : "ITEM-1", "issue" : "12", "issued" : { "date-parts" : [ [ "2013" ] ] }, "page" : "1370-90", "title" : "Talking about sex after cancer: a discourse analytic study of health care professional accounts of sexual communication with patients.", "type" : "article-journal", "volume" : "28" }, "uris" : [ "http://www.mendeley.com/documents/?uuid=b4c0f697-c028-4719-91bc-dbf313328a1f" ] }, { "id" : "ITEM-2", "itemData" : { "DOI" : "10.1080/08870446.2012.737466", "ISSN" : "0887-0446", "PMID" : "23137124", "abstract" : "Research has increasingly recognised the profound impact that cancer can have upon embodied subjectivity. However, there has been little acknowledgement of the centrality of sexuality to subjectivity, and marginalisation of the experiences of intimate partners of people with cancer. This Australian qualitative study explores the post-cancer experiences of embodied sexual subjectivity for 44 people with cancer (23 women and 21 men) and 35 partners of people with cancer (18 women and 17 men) across a range of cancer types and stages. Semi-structured interviews were analysed with theoretical thematic analysis, guided by a post-structuralist approach to sexual subjectivity as a dynamic process of becoming that can change over time, and by Williams' [(1996). The vicissitudes of embodiment across the chronic illness trajectory. Body and Society, 2, 23-47] framework on post-illness embodiment. Participants took up the following post-cancer subject positions: 'dys-embodied sexual subjectivity' - characterised by bodily betrayal, sexual loss, lack of acceptance, depression, and anxiety; 're-embodied sexual subjectivity'--characterised by greater sexual confidence, acceptance, the exploration of non-coital sexual practices and increased relational closeness; and 'oscillating sexual subjectivity'--involving a shift between states of sexual dys-embodiment and sexual re-embodiment. The findings point to the importance of focusing on the sexual health of people with cancer and partners across the cancer trajectory.", "author"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container-title" : "Psychology &amp; Health", "id" : "ITEM-2", "issue" : "6", "issued" : { "date-parts" : [ [ "2013" ] ] }, "page" : "603-619", "title" : "Embodying Sexual subjectivity after Cancer: A qualitative study of people with cancer and intimate partners", "type" : "article-journal", "volume" : "28" }, "uris" : [ "http://www.mendeley.com/documents/?uuid=097e5a53-ccdc-38bd-8061-95c60ca66c4f" ] }, { "id" : "ITEM-3",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3", "issue" : "9", "issued" : { "date-parts" : [ [ "2014" ] ] }, "page" : "2509-2515", "title" : "Exploring the role of the partner in couples' sexual recovery after surgery for prostate cancer", "type" : "article-journal", "volume" : "22" }, "uris" : [ "http://www.mendeley.com/documents/?uuid=7a6c83c3-e461-3c2e-9ae7-a4cb0f464ad0" ] }, { "id" : "ITEM-4",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4",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5", "itemData" : { "DOI" : "10.3978/j.issn.2223-4683.2015.04.05", "ISSN" : "2223-4691", "PMID" : "26816819", "abstract" : "BACKGROUND: Men are likely to experience deterioration in sexual functioning as a consequence of treatment for prostate cancer. Indeed, sexual difficulties are common across all treatment modalities.\\n\\nOBJECTIVE: To determine the impact of treatment for prostate cancer on intimacy and sexual expression/relationships from the perspective of couples.\\n\\nMETHODS: An observational study was conducted including in-depth interviews with 18 people affected by prostate cancer; comprising eight couples and two individual men.\\n\\nRESULTS: Four categories were identified that illustrated the impact of prostate cancer on intimacy and sexual recovery. These related to social influences and language used to describe the loss or recovery of sexual activities; difficulties in discussing sexual activity with clinicians; the clash of individual impact of prostate cancer recovery versus the impact on the couple, and the re-integration of sexual activities into the relationship.\\n\\nCONCLUSIONS: Though only one person in a partnership experiences cancer, these data indicated the extent to which prostate cancer treatment also impacts on partners. The study indicates that adjustment to erectile dysfunction (ED) takes time, but is a highly significant event in couples' lives and its importance should not be under-estimated. Consequently, we suggest that relational models of care should be considered, whereby side-effects are recognised as impacting on both members of the partnership (for example ED, or lack or ejaculate). Supportive care in this context, therefore, may best be based on a relational approach using language and interventions that are appropriate to the patient and their situation.", "author" : [ { "dropping-particle" : "", "family" : "Kelly", "given" : "Daniel", "non-dropping-particle" : "", "parse-names" : false, "suffix" : "" }, { "dropping-particle" : "", "family" : "Forbat", "given" : "Liz", "non-dropping-particle" : "", "parse-names" : false, "suffix" : "" }, { "dropping-particle" : "", "family" : "Marshall-Lucette", "given" : "Sylvie", "non-dropping-particle" : "", "parse-names" : false, "suffix" : "" }, { "dropping-particle" : "", "family" : "White", "given" : "Isabel", "non-dropping-particle" : "", "parse-names" : false, "suffix" : "" } ], "container-title" : "Translational andrology and urology", "id" : "ITEM-5", "issue" : "2", "issued" : { "date-parts" : [ [ "2015" ] ] }, "page" : "131-8", "title" : "Co-constructing sexual recovery after prostate cancer: a qualitative study with couples.", "type" : "article-journal", "volume" : "4" }, "uris" : [ "http://www.mendeley.com/documents/?uuid=8f754de5-b525-3c82-bf6b-06291c55055c" ] }, { "id" : "ITEM-6",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6", "issue" : "3", "issued" : { "date-parts" : [ [ "2014" ] ] }, "page" : "233", "title" : "Exploring Gay Couples' Experience With Sexual Dysfunction After Radical Prostatectomy: A Qualitative Study", "type" : "article-journal", "volume" : "40" }, "uris" : [ "http://www.mendeley.com/documents/?uuid=fb6f388b-9e59-3104-82a4-aa759fb6c8f4" ] } ], "mendeley" : { "formattedCitation" : "[23, 25, 39, 54, 66, 68]", "plainTextFormattedCitation" : "[23, 25, 39, 54, 66, 68]", "previouslyFormattedCitation" : "[23, 25, 39, 54, 66, 68]" }, "properties" : { "noteIndex" : 0 }, "schema" : "https://github.com/citation-style-language/schema/raw/master/csl-citation.json" }</w:instrText>
      </w:r>
      <w:r w:rsidR="00FE350D" w:rsidRPr="00125666">
        <w:rPr>
          <w:rFonts w:ascii="Times New Roman" w:hAnsi="Times New Roman" w:cs="Times New Roman"/>
          <w:shd w:val="clear" w:color="auto" w:fill="FFFFFF"/>
        </w:rPr>
        <w:fldChar w:fldCharType="separate"/>
      </w:r>
      <w:r w:rsidR="00561536" w:rsidRPr="00125666">
        <w:rPr>
          <w:rFonts w:ascii="Times New Roman" w:hAnsi="Times New Roman" w:cs="Times New Roman"/>
          <w:noProof/>
          <w:shd w:val="clear" w:color="auto" w:fill="FFFFFF"/>
        </w:rPr>
        <w:t>[23, 25, 39, 54, 66, 68]</w:t>
      </w:r>
      <w:r w:rsidR="00FE350D" w:rsidRPr="00125666">
        <w:rPr>
          <w:rFonts w:ascii="Times New Roman" w:hAnsi="Times New Roman" w:cs="Times New Roman"/>
          <w:shd w:val="clear" w:color="auto" w:fill="FFFFFF"/>
        </w:rPr>
        <w:fldChar w:fldCharType="end"/>
      </w:r>
      <w:r w:rsidR="00AF390F" w:rsidRPr="00125666">
        <w:rPr>
          <w:rFonts w:ascii="Times New Roman" w:hAnsi="Times New Roman" w:cs="Times New Roman"/>
          <w:shd w:val="clear" w:color="auto" w:fill="FFFFFF"/>
        </w:rPr>
        <w:t>, of which</w:t>
      </w:r>
      <w:r w:rsidR="00445674" w:rsidRPr="00125666">
        <w:rPr>
          <w:rFonts w:ascii="Times New Roman" w:hAnsi="Times New Roman" w:cs="Times New Roman"/>
          <w:shd w:val="clear" w:color="auto" w:fill="FFFFFF"/>
        </w:rPr>
        <w:t xml:space="preserve"> the sample sizes were small</w:t>
      </w:r>
      <w:r w:rsidR="00C84E26" w:rsidRPr="00125666">
        <w:rPr>
          <w:rFonts w:ascii="Times New Roman" w:hAnsi="Times New Roman" w:cs="Times New Roman"/>
          <w:shd w:val="clear" w:color="auto" w:fill="FFFFFF"/>
        </w:rPr>
        <w:t>. A commonly reported limit</w:t>
      </w:r>
      <w:r w:rsidR="00981E96" w:rsidRPr="00125666">
        <w:rPr>
          <w:rFonts w:ascii="Times New Roman" w:hAnsi="Times New Roman" w:cs="Times New Roman"/>
          <w:shd w:val="clear" w:color="auto" w:fill="FFFFFF"/>
        </w:rPr>
        <w:t>ation was</w:t>
      </w:r>
      <w:r w:rsidR="00C84E26" w:rsidRPr="00125666">
        <w:rPr>
          <w:rFonts w:ascii="Times New Roman" w:hAnsi="Times New Roman" w:cs="Times New Roman"/>
          <w:shd w:val="clear" w:color="auto" w:fill="FFFFFF"/>
        </w:rPr>
        <w:t xml:space="preserve"> the lack of</w:t>
      </w:r>
      <w:r w:rsidR="00445674" w:rsidRPr="00125666">
        <w:rPr>
          <w:rFonts w:ascii="Times New Roman" w:hAnsi="Times New Roman" w:cs="Times New Roman"/>
          <w:shd w:val="clear" w:color="auto" w:fill="FFFFFF"/>
        </w:rPr>
        <w:t xml:space="preserve"> </w:t>
      </w:r>
      <w:r w:rsidR="003D02C6" w:rsidRPr="00125666">
        <w:rPr>
          <w:rFonts w:ascii="Times New Roman" w:hAnsi="Times New Roman" w:cs="Times New Roman"/>
          <w:shd w:val="clear" w:color="auto" w:fill="FFFFFF"/>
        </w:rPr>
        <w:t>ethnic diversity</w:t>
      </w:r>
      <w:r w:rsidR="0023108C" w:rsidRPr="00125666">
        <w:rPr>
          <w:rFonts w:ascii="Times New Roman" w:hAnsi="Times New Roman" w:cs="Times New Roman"/>
          <w:shd w:val="clear" w:color="auto" w:fill="FFFFFF"/>
        </w:rPr>
        <w:t xml:space="preserve"> i</w:t>
      </w:r>
      <w:r w:rsidR="00445674" w:rsidRPr="00125666">
        <w:rPr>
          <w:rFonts w:ascii="Times New Roman" w:hAnsi="Times New Roman" w:cs="Times New Roman"/>
          <w:shd w:val="clear" w:color="auto" w:fill="FFFFFF"/>
        </w:rPr>
        <w:t>n participants</w:t>
      </w:r>
      <w:r w:rsidR="00C84E26" w:rsidRPr="00125666">
        <w:rPr>
          <w:rFonts w:ascii="Times New Roman" w:hAnsi="Times New Roman" w:cs="Times New Roman"/>
          <w:shd w:val="clear" w:color="auto" w:fill="FFFFFF"/>
        </w:rPr>
        <w:t xml:space="preserve"> recruited.</w:t>
      </w:r>
    </w:p>
    <w:p w14:paraId="47B6156D" w14:textId="77777777" w:rsidR="00D452CB" w:rsidRPr="00125666" w:rsidRDefault="00D452CB" w:rsidP="00C429B3">
      <w:pPr>
        <w:autoSpaceDE w:val="0"/>
        <w:autoSpaceDN w:val="0"/>
        <w:adjustRightInd w:val="0"/>
        <w:spacing w:after="0"/>
        <w:rPr>
          <w:rFonts w:ascii="Times New Roman" w:hAnsi="Times New Roman" w:cs="Times New Roman"/>
          <w:b/>
          <w:i/>
        </w:rPr>
      </w:pPr>
    </w:p>
    <w:p w14:paraId="20365A83" w14:textId="2DD39D25" w:rsidR="00E3502A" w:rsidRPr="00125666" w:rsidRDefault="00E3502A" w:rsidP="00E3502A">
      <w:pPr>
        <w:autoSpaceDE w:val="0"/>
        <w:autoSpaceDN w:val="0"/>
        <w:adjustRightInd w:val="0"/>
        <w:rPr>
          <w:rFonts w:ascii="Times New Roman" w:hAnsi="Times New Roman" w:cs="Times New Roman"/>
        </w:rPr>
      </w:pPr>
      <w:r w:rsidRPr="00125666">
        <w:rPr>
          <w:rFonts w:ascii="Times New Roman" w:hAnsi="Times New Roman" w:cs="Times New Roman"/>
        </w:rPr>
        <w:t xml:space="preserve">The </w:t>
      </w:r>
      <w:r w:rsidR="00A132C9" w:rsidRPr="00125666">
        <w:rPr>
          <w:rFonts w:ascii="Times New Roman" w:hAnsi="Times New Roman" w:cs="Times New Roman"/>
        </w:rPr>
        <w:t>process</w:t>
      </w:r>
      <w:r w:rsidRPr="00125666">
        <w:rPr>
          <w:rFonts w:ascii="Times New Roman" w:hAnsi="Times New Roman" w:cs="Times New Roman"/>
        </w:rPr>
        <w:t xml:space="preserve"> of </w:t>
      </w:r>
      <w:r w:rsidR="00795CD4" w:rsidRPr="00125666">
        <w:rPr>
          <w:rFonts w:ascii="Times New Roman" w:hAnsi="Times New Roman" w:cs="Times New Roman"/>
        </w:rPr>
        <w:t xml:space="preserve">synthesising the data through </w:t>
      </w:r>
      <w:r w:rsidRPr="00125666">
        <w:rPr>
          <w:rFonts w:ascii="Times New Roman" w:hAnsi="Times New Roman" w:cs="Times New Roman"/>
        </w:rPr>
        <w:t xml:space="preserve">first, </w:t>
      </w:r>
      <w:r w:rsidR="009C02E4" w:rsidRPr="00125666">
        <w:rPr>
          <w:rFonts w:ascii="Times New Roman" w:hAnsi="Times New Roman" w:cs="Times New Roman"/>
        </w:rPr>
        <w:t>second</w:t>
      </w:r>
      <w:r w:rsidRPr="00125666">
        <w:rPr>
          <w:rFonts w:ascii="Times New Roman" w:hAnsi="Times New Roman" w:cs="Times New Roman"/>
        </w:rPr>
        <w:t xml:space="preserve"> and third order constructs </w:t>
      </w:r>
      <w:r w:rsidR="00BD4657" w:rsidRPr="00125666">
        <w:rPr>
          <w:rFonts w:ascii="Times New Roman" w:hAnsi="Times New Roman" w:cs="Times New Roman"/>
        </w:rPr>
        <w:t xml:space="preserve">of </w:t>
      </w:r>
      <w:r w:rsidRPr="00125666">
        <w:rPr>
          <w:rFonts w:ascii="Times New Roman" w:hAnsi="Times New Roman" w:cs="Times New Roman"/>
        </w:rPr>
        <w:t xml:space="preserve">included studies is presented in Table </w:t>
      </w:r>
      <w:r w:rsidR="006B59FD" w:rsidRPr="00125666">
        <w:rPr>
          <w:rFonts w:ascii="Times New Roman" w:hAnsi="Times New Roman" w:cs="Times New Roman"/>
        </w:rPr>
        <w:t>4</w:t>
      </w:r>
      <w:r w:rsidRPr="00125666">
        <w:rPr>
          <w:rFonts w:ascii="Times New Roman" w:hAnsi="Times New Roman" w:cs="Times New Roman"/>
        </w:rPr>
        <w:t xml:space="preserve"> (see Online R</w:t>
      </w:r>
      <w:r w:rsidR="00795CD4" w:rsidRPr="00125666">
        <w:rPr>
          <w:rFonts w:ascii="Times New Roman" w:hAnsi="Times New Roman" w:cs="Times New Roman"/>
        </w:rPr>
        <w:t>esource 4</w:t>
      </w:r>
      <w:r w:rsidRPr="00125666">
        <w:rPr>
          <w:rFonts w:ascii="Times New Roman" w:hAnsi="Times New Roman" w:cs="Times New Roman"/>
        </w:rPr>
        <w:t xml:space="preserve">). </w:t>
      </w:r>
      <w:r w:rsidR="00B14EDD" w:rsidRPr="00125666">
        <w:rPr>
          <w:rFonts w:ascii="Times New Roman" w:hAnsi="Times New Roman" w:cs="Times New Roman"/>
        </w:rPr>
        <w:t xml:space="preserve">Seven key third order constructs emerged from the papers on couples’ experiences of </w:t>
      </w:r>
      <w:proofErr w:type="spellStart"/>
      <w:r w:rsidR="00B14EDD" w:rsidRPr="00125666">
        <w:rPr>
          <w:rFonts w:ascii="Times New Roman" w:hAnsi="Times New Roman" w:cs="Times New Roman"/>
        </w:rPr>
        <w:t>PCa</w:t>
      </w:r>
      <w:proofErr w:type="spellEnd"/>
      <w:r w:rsidR="00B14EDD" w:rsidRPr="00125666">
        <w:rPr>
          <w:rFonts w:ascii="Times New Roman" w:hAnsi="Times New Roman" w:cs="Times New Roman"/>
        </w:rPr>
        <w:t xml:space="preserve">. The majority of </w:t>
      </w:r>
      <w:r w:rsidR="009C02E4" w:rsidRPr="00125666">
        <w:rPr>
          <w:rFonts w:ascii="Times New Roman" w:hAnsi="Times New Roman" w:cs="Times New Roman"/>
        </w:rPr>
        <w:t xml:space="preserve">the </w:t>
      </w:r>
      <w:r w:rsidR="00B14EDD" w:rsidRPr="00125666">
        <w:rPr>
          <w:rFonts w:ascii="Times New Roman" w:hAnsi="Times New Roman" w:cs="Times New Roman"/>
        </w:rPr>
        <w:t>studies</w:t>
      </w:r>
      <w:r w:rsidR="002453C2" w:rsidRPr="00125666">
        <w:rPr>
          <w:rFonts w:ascii="Times New Roman" w:hAnsi="Times New Roman" w:cs="Times New Roman"/>
        </w:rPr>
        <w:t xml:space="preserve"> aims</w:t>
      </w:r>
      <w:r w:rsidR="00B14EDD" w:rsidRPr="00125666">
        <w:rPr>
          <w:rFonts w:ascii="Times New Roman" w:hAnsi="Times New Roman" w:cs="Times New Roman"/>
        </w:rPr>
        <w:t xml:space="preserve"> included in this </w:t>
      </w:r>
      <w:proofErr w:type="spellStart"/>
      <w:r w:rsidR="00B14EDD" w:rsidRPr="00125666">
        <w:rPr>
          <w:rFonts w:ascii="Times New Roman" w:hAnsi="Times New Roman" w:cs="Times New Roman"/>
        </w:rPr>
        <w:t>metasynthesis</w:t>
      </w:r>
      <w:proofErr w:type="spellEnd"/>
      <w:r w:rsidR="00B14EDD" w:rsidRPr="00125666">
        <w:rPr>
          <w:rFonts w:ascii="Times New Roman" w:hAnsi="Times New Roman" w:cs="Times New Roman"/>
        </w:rPr>
        <w:t xml:space="preserve"> </w:t>
      </w:r>
      <w:r w:rsidR="00BF1400" w:rsidRPr="00125666">
        <w:rPr>
          <w:rFonts w:ascii="Times New Roman" w:hAnsi="Times New Roman" w:cs="Times New Roman"/>
        </w:rPr>
        <w:t>explored issues</w:t>
      </w:r>
      <w:r w:rsidR="00B14EDD" w:rsidRPr="00125666">
        <w:rPr>
          <w:rFonts w:ascii="Times New Roman" w:hAnsi="Times New Roman" w:cs="Times New Roman"/>
        </w:rPr>
        <w:t xml:space="preserve"> relating to </w:t>
      </w:r>
      <w:r w:rsidR="00261B37" w:rsidRPr="00125666">
        <w:rPr>
          <w:rFonts w:ascii="Times New Roman" w:hAnsi="Times New Roman" w:cs="Times New Roman"/>
        </w:rPr>
        <w:t xml:space="preserve">relational intimacy after </w:t>
      </w:r>
      <w:proofErr w:type="spellStart"/>
      <w:r w:rsidR="00261B37" w:rsidRPr="00125666">
        <w:rPr>
          <w:rFonts w:ascii="Times New Roman" w:hAnsi="Times New Roman" w:cs="Times New Roman"/>
        </w:rPr>
        <w:t>PCa</w:t>
      </w:r>
      <w:proofErr w:type="spellEnd"/>
      <w:r w:rsidR="00261B37" w:rsidRPr="00125666">
        <w:rPr>
          <w:rFonts w:ascii="Times New Roman" w:hAnsi="Times New Roman" w:cs="Times New Roman"/>
        </w:rPr>
        <w:t xml:space="preserve"> treatment, thus the impact to the sexual relationship. This,</w:t>
      </w:r>
      <w:r w:rsidR="00B14EDD" w:rsidRPr="00125666">
        <w:rPr>
          <w:rFonts w:ascii="Times New Roman" w:hAnsi="Times New Roman" w:cs="Times New Roman"/>
        </w:rPr>
        <w:t xml:space="preserve"> therefore</w:t>
      </w:r>
      <w:r w:rsidR="00261B37" w:rsidRPr="00125666">
        <w:rPr>
          <w:rFonts w:ascii="Times New Roman" w:hAnsi="Times New Roman" w:cs="Times New Roman"/>
        </w:rPr>
        <w:t>,</w:t>
      </w:r>
      <w:r w:rsidR="00B14EDD" w:rsidRPr="00125666">
        <w:rPr>
          <w:rFonts w:ascii="Times New Roman" w:hAnsi="Times New Roman" w:cs="Times New Roman"/>
        </w:rPr>
        <w:t xml:space="preserve"> had an impact on the constructs developed. </w:t>
      </w:r>
      <w:r w:rsidR="002C2A3A" w:rsidRPr="00125666">
        <w:rPr>
          <w:rFonts w:ascii="Times New Roman" w:hAnsi="Times New Roman" w:cs="Times New Roman"/>
        </w:rPr>
        <w:t>Processes of relational adjustment and non-adjustment were also identified in participants</w:t>
      </w:r>
      <w:r w:rsidR="00A65C28" w:rsidRPr="00125666">
        <w:rPr>
          <w:rFonts w:ascii="Times New Roman" w:hAnsi="Times New Roman" w:cs="Times New Roman"/>
        </w:rPr>
        <w:t>’</w:t>
      </w:r>
      <w:r w:rsidR="002C2A3A" w:rsidRPr="00125666">
        <w:rPr>
          <w:rFonts w:ascii="Times New Roman" w:hAnsi="Times New Roman" w:cs="Times New Roman"/>
        </w:rPr>
        <w:t xml:space="preserve"> experiences and authors</w:t>
      </w:r>
      <w:r w:rsidR="00A65C28" w:rsidRPr="00125666">
        <w:rPr>
          <w:rFonts w:ascii="Times New Roman" w:hAnsi="Times New Roman" w:cs="Times New Roman"/>
        </w:rPr>
        <w:t>’</w:t>
      </w:r>
      <w:r w:rsidR="002C2A3A" w:rsidRPr="00125666">
        <w:rPr>
          <w:rFonts w:ascii="Times New Roman" w:hAnsi="Times New Roman" w:cs="Times New Roman"/>
        </w:rPr>
        <w:t xml:space="preserve"> interpretations of their stories. </w:t>
      </w:r>
      <w:r w:rsidRPr="00125666">
        <w:rPr>
          <w:rFonts w:ascii="Times New Roman" w:hAnsi="Times New Roman" w:cs="Times New Roman"/>
        </w:rPr>
        <w:t>The third order constructs developed from the studies are described below with exemplar extracts provided</w:t>
      </w:r>
      <w:r w:rsidR="00B14EDD" w:rsidRPr="00125666">
        <w:rPr>
          <w:rFonts w:ascii="Times New Roman" w:hAnsi="Times New Roman" w:cs="Times New Roman"/>
        </w:rPr>
        <w:t>.</w:t>
      </w:r>
    </w:p>
    <w:p w14:paraId="437C0D64" w14:textId="7B729469" w:rsidR="00D2279A" w:rsidRPr="00125666" w:rsidRDefault="00136D0C" w:rsidP="00C429B3">
      <w:pPr>
        <w:rPr>
          <w:rFonts w:ascii="Times New Roman" w:hAnsi="Times New Roman" w:cs="Times New Roman"/>
        </w:rPr>
      </w:pPr>
      <w:r w:rsidRPr="00125666">
        <w:rPr>
          <w:rFonts w:ascii="Times New Roman" w:hAnsi="Times New Roman" w:cs="Times New Roman"/>
          <w:b/>
          <w:i/>
        </w:rPr>
        <w:t>A</w:t>
      </w:r>
      <w:r w:rsidR="00D80527" w:rsidRPr="00125666">
        <w:rPr>
          <w:rFonts w:ascii="Times New Roman" w:hAnsi="Times New Roman" w:cs="Times New Roman"/>
          <w:b/>
          <w:i/>
        </w:rPr>
        <w:t>ccepting</w:t>
      </w:r>
      <w:r w:rsidR="00A24029" w:rsidRPr="00125666">
        <w:rPr>
          <w:rFonts w:ascii="Times New Roman" w:hAnsi="Times New Roman" w:cs="Times New Roman"/>
          <w:b/>
          <w:i/>
        </w:rPr>
        <w:t xml:space="preserve"> Change </w:t>
      </w:r>
      <w:r w:rsidRPr="00125666">
        <w:rPr>
          <w:rFonts w:ascii="Times New Roman" w:hAnsi="Times New Roman" w:cs="Times New Roman"/>
          <w:b/>
          <w:i/>
        </w:rPr>
        <w:t>versus</w:t>
      </w:r>
      <w:r w:rsidR="00A24029" w:rsidRPr="00125666">
        <w:rPr>
          <w:rFonts w:ascii="Times New Roman" w:hAnsi="Times New Roman" w:cs="Times New Roman"/>
          <w:b/>
          <w:i/>
        </w:rPr>
        <w:t xml:space="preserve"> seeking continuity                                                                                                                                 </w:t>
      </w:r>
      <w:proofErr w:type="gramStart"/>
      <w:r w:rsidR="00783269" w:rsidRPr="00125666">
        <w:rPr>
          <w:rFonts w:ascii="Times New Roman" w:hAnsi="Times New Roman" w:cs="Times New Roman"/>
        </w:rPr>
        <w:t>This</w:t>
      </w:r>
      <w:proofErr w:type="gramEnd"/>
      <w:r w:rsidR="00A24029" w:rsidRPr="00125666">
        <w:rPr>
          <w:rFonts w:ascii="Times New Roman" w:hAnsi="Times New Roman" w:cs="Times New Roman"/>
        </w:rPr>
        <w:t xml:space="preserve"> </w:t>
      </w:r>
      <w:r w:rsidR="00783269" w:rsidRPr="00125666">
        <w:rPr>
          <w:rFonts w:ascii="Times New Roman" w:hAnsi="Times New Roman" w:cs="Times New Roman"/>
        </w:rPr>
        <w:t>core construct highlights</w:t>
      </w:r>
      <w:r w:rsidR="00D80527" w:rsidRPr="00125666">
        <w:rPr>
          <w:rFonts w:ascii="Times New Roman" w:hAnsi="Times New Roman" w:cs="Times New Roman"/>
        </w:rPr>
        <w:t xml:space="preserve"> how couples </w:t>
      </w:r>
      <w:r w:rsidR="0050635B" w:rsidRPr="00125666">
        <w:rPr>
          <w:rFonts w:ascii="Times New Roman" w:hAnsi="Times New Roman" w:cs="Times New Roman"/>
        </w:rPr>
        <w:t>learned to</w:t>
      </w:r>
      <w:r w:rsidR="00C12358" w:rsidRPr="00125666">
        <w:rPr>
          <w:rFonts w:ascii="Times New Roman" w:hAnsi="Times New Roman" w:cs="Times New Roman"/>
        </w:rPr>
        <w:t xml:space="preserve"> </w:t>
      </w:r>
      <w:r w:rsidR="0050635B" w:rsidRPr="00125666">
        <w:rPr>
          <w:rFonts w:ascii="Times New Roman" w:hAnsi="Times New Roman" w:cs="Times New Roman"/>
        </w:rPr>
        <w:t xml:space="preserve">deal with </w:t>
      </w:r>
      <w:r w:rsidR="00184F00" w:rsidRPr="00125666">
        <w:rPr>
          <w:rFonts w:ascii="Times New Roman" w:hAnsi="Times New Roman" w:cs="Times New Roman"/>
        </w:rPr>
        <w:t xml:space="preserve">change </w:t>
      </w:r>
      <w:r w:rsidR="00C73795" w:rsidRPr="00125666">
        <w:rPr>
          <w:rFonts w:ascii="Times New Roman" w:hAnsi="Times New Roman" w:cs="Times New Roman"/>
        </w:rPr>
        <w:t xml:space="preserve">and is </w:t>
      </w:r>
      <w:r w:rsidR="00EE3CD1" w:rsidRPr="00125666">
        <w:rPr>
          <w:rFonts w:ascii="Times New Roman" w:hAnsi="Times New Roman" w:cs="Times New Roman"/>
        </w:rPr>
        <w:t xml:space="preserve">also </w:t>
      </w:r>
      <w:r w:rsidR="00C73795" w:rsidRPr="00125666">
        <w:rPr>
          <w:rFonts w:ascii="Times New Roman" w:hAnsi="Times New Roman" w:cs="Times New Roman"/>
        </w:rPr>
        <w:t xml:space="preserve">reflected </w:t>
      </w:r>
      <w:r w:rsidR="00EE3CD1" w:rsidRPr="00125666">
        <w:rPr>
          <w:rFonts w:ascii="Times New Roman" w:hAnsi="Times New Roman" w:cs="Times New Roman"/>
        </w:rPr>
        <w:t>in the subsequent</w:t>
      </w:r>
      <w:r w:rsidR="00C73795" w:rsidRPr="00125666">
        <w:rPr>
          <w:rFonts w:ascii="Times New Roman" w:hAnsi="Times New Roman" w:cs="Times New Roman"/>
        </w:rPr>
        <w:t xml:space="preserve"> constructs</w:t>
      </w:r>
      <w:r w:rsidR="002A170E" w:rsidRPr="00125666">
        <w:rPr>
          <w:rFonts w:ascii="Times New Roman" w:hAnsi="Times New Roman" w:cs="Times New Roman"/>
        </w:rPr>
        <w:t>.</w:t>
      </w:r>
    </w:p>
    <w:p w14:paraId="544FC63B" w14:textId="5CB904DE" w:rsidR="00C76586" w:rsidRPr="00125666" w:rsidRDefault="00C76586" w:rsidP="00C429B3">
      <w:pPr>
        <w:rPr>
          <w:rFonts w:ascii="Times New Roman" w:hAnsi="Times New Roman" w:cs="Times New Roman"/>
          <w:i/>
        </w:rPr>
      </w:pPr>
      <w:r w:rsidRPr="00125666">
        <w:rPr>
          <w:rFonts w:ascii="Times New Roman" w:hAnsi="Times New Roman" w:cs="Times New Roman"/>
        </w:rPr>
        <w:t>Reaching acceptance was a pivotal process for some couples, particularly in relation to altered sexual activity</w:t>
      </w:r>
      <w:r w:rsidR="0049612D" w:rsidRPr="00125666">
        <w:rPr>
          <w:rFonts w:ascii="Times New Roman" w:hAnsi="Times New Roman" w:cs="Times New Roman"/>
        </w:rPr>
        <w:t>,</w:t>
      </w:r>
      <w:r w:rsidR="00D7506F" w:rsidRPr="00125666">
        <w:rPr>
          <w:rFonts w:ascii="Times New Roman" w:hAnsi="Times New Roman" w:cs="Times New Roman"/>
        </w:rPr>
        <w:t xml:space="preserve"> </w:t>
      </w:r>
      <w:r w:rsidR="00B97C22" w:rsidRPr="00125666">
        <w:rPr>
          <w:rFonts w:ascii="Times New Roman" w:hAnsi="Times New Roman" w:cs="Times New Roman"/>
        </w:rPr>
        <w:t>with couples</w:t>
      </w:r>
      <w:r w:rsidR="002C2A3A" w:rsidRPr="00125666">
        <w:rPr>
          <w:rFonts w:ascii="Times New Roman" w:hAnsi="Times New Roman" w:cs="Times New Roman"/>
        </w:rPr>
        <w:t xml:space="preserve"> </w:t>
      </w:r>
      <w:r w:rsidRPr="00125666">
        <w:rPr>
          <w:rFonts w:ascii="Times New Roman" w:hAnsi="Times New Roman" w:cs="Times New Roman"/>
        </w:rPr>
        <w:t xml:space="preserve"> actively griev</w:t>
      </w:r>
      <w:r w:rsidR="00672A19" w:rsidRPr="00125666">
        <w:rPr>
          <w:rFonts w:ascii="Times New Roman" w:hAnsi="Times New Roman" w:cs="Times New Roman"/>
        </w:rPr>
        <w:t>ing</w:t>
      </w:r>
      <w:r w:rsidRPr="00125666">
        <w:rPr>
          <w:rFonts w:ascii="Times New Roman" w:hAnsi="Times New Roman" w:cs="Times New Roman"/>
        </w:rPr>
        <w:t xml:space="preserve"> the loss of sexual activity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1",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2",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2", "issue" : "4", "issued" : { "date-parts" : [ [ "2012" ] ] }, "page" : "452-465", "title" : "Sexual Adjustment to Androgen Deprivation Therapy: Struggles and Strategies", "type" : "article-journal", "volume" : "22" }, "uris" : [ "http://www.mendeley.com/documents/?uuid=1e137739-5dc1-373d-b956-6af2af6c3873" ] }, { "id" : "ITEM-3",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3",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4", "itemData" : { "DOI" : "10.1081/CNV-200039641", "abstract" : "A well-known side effect of prostate cancer treatment is erectile dysfunction. However, little is known about how men and their sexual partners think about the threat of erectile dysfunction prior to prostate cancer treatment. Twenty-one patients who had been diagnosed with early prostate cancer, but not yet treated, and 13 female partners of these men were recruited from two urologists' offices. In separate, semistructured individual interviews with men and their partners, thoughts about the threat of erectile dysfunction were solicited. Men's reactions to the possibility of losing their sexual capacity due to prostate cancer-related treatment were linked to their current level of sexual function. Women reacted to erectile dysfunction by stressing the existence of other relationship dimensions, whereas they were aware about the gravity of their male partners' feelings about potency. Finally, both men and women alike had concerns about the implications of erectile dysfunction on their relationship. Physicians advising men about treatment options should consider exploring men's current sexual function, thoughts about identity, and especially men's relationship situation. Physicians addressing these issues with men and their partners should provide resources for counseling.", "author" : [ { "dropping-particle" : "", "family" : "Boehmer", "given" : "Ulrike", "non-dropping-particle" : "", "parse-names" : false, "suffix" : "" }, { "dropping-particle" : "", "family" : "Babayan", "given" : "Richard K", "non-dropping-particle" : "", "parse-names" : false, "suffix" : "" } ], "container-title" : "Cancer Investigation", "id" : "ITEM-4", "issue" : "6", "issued" : { "date-parts" : [ [ "2004" ] ] }, "page" : "840-848", "title" : "Facing Erectile Dysfunction Due to Prostate Cancer Treatment: Perspectives of Men and Their Partners", "type" : "article-journal", "volume" : "22" }, "uris" : [ "http://www.mendeley.com/documents/?uuid=a2f381cc-db29-3260-8539-058c2d941ec7" ] } ], "mendeley" : { "formattedCitation" : "[25, 59, 60, 67]", "plainTextFormattedCitation" : "[25, 59, 60, 67]", "previouslyFormattedCitation" : "[25, 59, 60, 67]"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5, 59, 60, 67]</w:t>
      </w:r>
      <w:r w:rsidR="00FE350D" w:rsidRPr="00125666">
        <w:rPr>
          <w:rFonts w:ascii="Times New Roman" w:hAnsi="Times New Roman" w:cs="Times New Roman"/>
        </w:rPr>
        <w:fldChar w:fldCharType="end"/>
      </w:r>
      <w:r w:rsidRPr="00125666">
        <w:rPr>
          <w:rFonts w:ascii="Times New Roman" w:hAnsi="Times New Roman" w:cs="Times New Roman"/>
        </w:rPr>
        <w:t xml:space="preserve">. Partner acceptance of loss of  sexual activity sometimes aided the man with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w:t>
      </w:r>
      <w:r w:rsidR="00672A19" w:rsidRPr="00125666">
        <w:rPr>
          <w:rFonts w:ascii="Times New Roman" w:hAnsi="Times New Roman" w:cs="Times New Roman"/>
        </w:rPr>
        <w:t>in</w:t>
      </w:r>
      <w:r w:rsidRPr="00125666">
        <w:rPr>
          <w:rFonts w:ascii="Times New Roman" w:hAnsi="Times New Roman" w:cs="Times New Roman"/>
        </w:rPr>
        <w:t xml:space="preserve"> normalis</w:t>
      </w:r>
      <w:r w:rsidR="00672A19" w:rsidRPr="00125666">
        <w:rPr>
          <w:rFonts w:ascii="Times New Roman" w:hAnsi="Times New Roman" w:cs="Times New Roman"/>
        </w:rPr>
        <w:t>ing</w:t>
      </w:r>
      <w:r w:rsidRPr="00125666">
        <w:rPr>
          <w:rFonts w:ascii="Times New Roman" w:hAnsi="Times New Roman" w:cs="Times New Roman"/>
        </w:rPr>
        <w:t xml:space="preserve"> and integrat</w:t>
      </w:r>
      <w:r w:rsidR="00672A19" w:rsidRPr="00125666">
        <w:rPr>
          <w:rFonts w:ascii="Times New Roman" w:hAnsi="Times New Roman" w:cs="Times New Roman"/>
        </w:rPr>
        <w:t>ing</w:t>
      </w:r>
      <w:r w:rsidRPr="00125666">
        <w:rPr>
          <w:rFonts w:ascii="Times New Roman" w:hAnsi="Times New Roman" w:cs="Times New Roman"/>
        </w:rPr>
        <w:t xml:space="preserve"> this impact of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3978/j.issn.2223-4683.2015.04.05", "ISSN" : "2223-4691", "PMID" : "26816819", "abstract" : "BACKGROUND: Men are likely to experience deterioration in sexual functioning as a consequence of treatment for prostate cancer. Indeed, sexual difficulties are common across all treatment modalities.\\n\\nOBJECTIVE: To determine the impact of treatment for prostate cancer on intimacy and sexual expression/relationships from the perspective of couples.\\n\\nMETHODS: An observational study was conducted including in-depth interviews with 18 people affected by prostate cancer; comprising eight couples and two individual men.\\n\\nRESULTS: Four categories were identified that illustrated the impact of prostate cancer on intimacy and sexual recovery. These related to social influences and language used to describe the loss or recovery of sexual activities; difficulties in discussing sexual activity with clinicians; the clash of individual impact of prostate cancer recovery versus the impact on the couple, and the re-integration of sexual activities into the relationship.\\n\\nCONCLUSIONS: Though only one person in a partnership experiences cancer, these data indicated the extent to which prostate cancer treatment also impacts on partners. The study indicates that adjustment to erectile dysfunction (ED) takes time, but is a highly significant event in couples' lives and its importance should not be under-estimated. Consequently, we suggest that relational models of care should be considered, whereby side-effects are recognised as impacting on both members of the partnership (for example ED, or lack or ejaculate). Supportive care in this context, therefore, may best be based on a relational approach using language and interventions that are appropriate to the patient and their situation.", "author" : [ { "dropping-particle" : "", "family" : "Kelly", "given" : "Daniel", "non-dropping-particle" : "", "parse-names" : false, "suffix" : "" }, { "dropping-particle" : "", "family" : "Forbat", "given" : "Liz", "non-dropping-particle" : "", "parse-names" : false, "suffix" : "" }, { "dropping-particle" : "", "family" : "Marshall-Lucette", "given" : "Sylvie", "non-dropping-particle" : "", "parse-names" : false, "suffix" : "" }, { "dropping-particle" : "", "family" : "White", "given" : "Isabel", "non-dropping-particle" : "", "parse-names" : false, "suffix" : "" } ], "container-title" : "Translational andrology and urology", "id" : "ITEM-1", "issue" : "2", "issued" : { "date-parts" : [ [ "2015" ] ] }, "page" : "131-8", "title" : "Co-constructing sexual recovery after prostate cancer: a qualitative study with couples.", "type" : "article-journal", "volume" : "4" }, "uris" : [ "http://www.mendeley.com/documents/?uuid=8f754de5-b525-3c82-bf6b-06291c55055c" ] }, { "id" : "ITEM-2",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2", "issue" : "4", "issued" : { "date-parts" : [ [ "2002" ] ] }, "page" : "701-9", "title" : "Couples' experiences with prostate cancer: focus group research.", "type" : "article-journal", "volume" : "29" }, "uris" : [ "http://www.mendeley.com/documents/?uuid=03317d18-2ff5-3d66-9b39-0da52636f5ee" ] }, { "id" : "ITEM-3",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3", "issue" : "1", "issued" : { "date-parts" : [ [ "2002" ] ] }, "page" : "15-29", "title" : "Prostate Cancer and Erectile Dysfunction: Men's Experiences", "type" : "article-journal", "volume" : "1" }, "uris" : [ "http://www.mendeley.com/documents/?uuid=93102c0b-dca2-428e-9b4a-df8d14442a5f" ] }, { "id" : "ITEM-4",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4", "issue" : "5", "issued" : { "date-parts" : [ [ "2006" ] ] }, "page" : "367-377", "title" : "Qualitative analysis of couples' experience with prostate cancer by age cohort.", "type" : "article-journal", "volume" : "29" }, "uris" : [ "http://www.mendeley.com/documents/?uuid=b6b10d38-d53d-3153-8a3b-bb1b04284f1b" ] }, { "id" : "ITEM-5",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5", "issue" : "9", "issued" : { "date-parts" : [ [ "2014" ] ] }, "page" : "2509-2515", "title" : "Exploring the role of the partner in couples' sexual recovery after surgery for prostate cancer", "type" : "article-journal", "volume" : "22" }, "uris" : [ "http://www.mendeley.com/documents/?uuid=7a6c83c3-e461-3c2e-9ae7-a4cb0f464ad0" ] }, { "id" : "ITEM-6",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6", "issue" : "3", "issued" : { "date-parts" : [ [ "2013" ] ] }, "page" : "E7-E14", "title" : "In the middle and on the sideline: the experience of spouses of men with prostate cancer.", "type" : "article-journal", "volume" : "36" }, "uris" : [ "http://www.mendeley.com/documents/?uuid=7101fde6-0bee-30a3-bda7-ce86a398534e" ] }, { "id" : "ITEM-7", "itemData" : { "DOI" : "http://dx.doi.org/10.1093/hsw/32.1.29", "ISBN" : "03607283", "ISSN" : "0360-7283", "PMID" : "17432739", "abstract" : "Spiritually based resources (SBR) generally have a salutary effect on coping with cancer diagnosis and treatment. Few studies address this relationship in long-term cancer survivorship, however. As part of a study on long-term prostate cancer survivorship, wives' ways of coping with cancer-related issues were explored through longitudinal interviews.This article describes findings from a subset of women who reported SBR use (N = 28). Wives completing a quality-of-life survey were purposively sampled by age and race and ethnicity and invited to participate in semistructured interviews. Interview transcripts were analyzed using content analysis and grounded theory. Validity was ensured through researchers' consensus, participants' verification, and key informant interviews. Although wives' spiritual beliefs were rooted in diverse traditions, common themes in SBR use were detected. An embracing spirit was the overarching theme, as characterized by acceptance of change, adversity as opportunity for growth, and proactive coping. SBR facilitated adaptation in four core areas: marriage preservation and couple intimacy, personal growth and continuous learning, health-related attitudes and behaviors, and community connections. A conceptual model of SBR use is proposed, and considerations for research and practice are offered.", "author" : [ { "dropping-particle" : "", "family" : "Ka'opua", "given" : "L.S.L", "non-dropping-particle" : "", "parse-names" : false, "suffix" : "" }, { "dropping-particle" : "", "family" : "Gotay", "given" : "C.C", "non-dropping-particle" : "", "parse-names" : false, "suffix" : "" }, { "dropping-particle" : "", "family" : "Boehm", "given" : "P.S", "non-dropping-particle" : "", "parse-names" : false, "suffix" : "" } ], "container-title" : "Health &amp; social work", "id" : "ITEM-7", "issue" : "1", "issued" : { "date-parts" : [ [ "2007" ] ] }, "page" : "29-39", "title" : "Spiritually based resources in adaptation to long-term prostate cancer survival: perspectives of elderly wives.", "type" : "article-journal", "volume" : "32" }, "uris" : [ "http://www.mendeley.com/documents/?uuid=7638c932-efb9-490c-8ef6-2117230d8bd1" ] } ], "mendeley" : { "formattedCitation" : "[8, 40, 50, 53, 54, 62, 66]", "plainTextFormattedCitation" : "[8, 40, 50, 53, 54, 62, 66]", "previouslyFormattedCitation" : "[8, 40, 50, 53, 54, 62, 66]"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40, 50, 53, 54, 62, 66]</w:t>
      </w:r>
      <w:r w:rsidR="00FE350D" w:rsidRPr="00125666">
        <w:rPr>
          <w:rFonts w:ascii="Times New Roman" w:hAnsi="Times New Roman" w:cs="Times New Roman"/>
        </w:rPr>
        <w:fldChar w:fldCharType="end"/>
      </w:r>
      <w:r w:rsidRPr="00125666">
        <w:rPr>
          <w:rFonts w:ascii="Times New Roman" w:hAnsi="Times New Roman" w:cs="Times New Roman"/>
        </w:rPr>
        <w:t>. Furthermore, for both men and their partner</w:t>
      </w:r>
      <w:r w:rsidR="00983D0B" w:rsidRPr="00125666">
        <w:rPr>
          <w:rFonts w:ascii="Times New Roman" w:hAnsi="Times New Roman" w:cs="Times New Roman"/>
        </w:rPr>
        <w:t>s</w:t>
      </w:r>
      <w:r w:rsidRPr="00125666">
        <w:rPr>
          <w:rFonts w:ascii="Times New Roman" w:hAnsi="Times New Roman" w:cs="Times New Roman"/>
        </w:rPr>
        <w:t>, linking changes in sexual activity to the ageing process, menopause, other medical condition</w:t>
      </w:r>
      <w:r w:rsidR="00F40E00" w:rsidRPr="00125666">
        <w:rPr>
          <w:rFonts w:ascii="Times New Roman" w:hAnsi="Times New Roman" w:cs="Times New Roman"/>
        </w:rPr>
        <w:t xml:space="preserve">s, and the length of time they </w:t>
      </w:r>
      <w:r w:rsidRPr="00125666">
        <w:rPr>
          <w:rFonts w:ascii="Times New Roman" w:hAnsi="Times New Roman" w:cs="Times New Roman"/>
        </w:rPr>
        <w:t xml:space="preserve">have been together helped with acceptanc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1", "issue" : "5", "issued" : { "date-parts" : [ [ "2006" ] ] }, "page" : "367-377", "title" : "Qualitative analysis of couples' experience with prostate cancer by age cohort.", "type" : "article-journal", "volume" : "29" }, "uris" : [ "http://www.mendeley.com/documents/?uuid=b6b10d38-d53d-3153-8a3b-bb1b04284f1b" ] }, { "id" : "ITEM-2", "itemData" : { "DOI" : "10.1080/08870446.2012.737466", "ISSN" : "0887-0446", "PMID" : "23137124", "abstract" : "Research has increasingly recognised the profound impact that cancer can have upon embodied subjectivity. However, there has been little acknowledgement of the centrality of sexuality to subjectivity, and marginalisation of the experiences of intimate partners of people with cancer. This Australian qualitative study explores the post-cancer experiences of embodied sexual subjectivity for 44 people with cancer (23 women and 21 men) and 35 partners of people with cancer (18 women and 17 men) across a range of cancer types and stages. Semi-structured interviews were analysed with theoretical thematic analysis, guided by a post-structuralist approach to sexual subjectivity as a dynamic process of becoming that can change over time, and by Williams' [(1996). The vicissitudes of embodiment across the chronic illness trajectory. Body and Society, 2, 23-47] framework on post-illness embodiment. Participants took up the following post-cancer subject positions: 'dys-embodied sexual subjectivity' - characterised by bodily betrayal, sexual loss, lack of acceptance, depression, and anxiety; 're-embodied sexual subjectivity'--characterised by greater sexual confidence, acceptance, the exploration of non-coital sexual practices and increased relational closeness; and 'oscillating sexual subjectivity'--involving a shift between states of sexual dys-embodiment and sexual re-embodiment. The findings point to the importance of focusing on the sexual health of people with cancer and partners across the cancer trajectory.", "author"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container-title" : "Psychology &amp; Health", "id" : "ITEM-2", "issue" : "6", "issued" : { "date-parts" : [ [ "2013" ] ] }, "page" : "603-619", "title" : "Embodying Sexual subjectivity after Cancer: A qualitative study of people with cancer and intimate partners", "type" : "article-journal", "volume" : "28" }, "uris" : [ "http://www.mendeley.com/documents/?uuid=097e5a53-ccdc-38bd-8061-95c60ca66c4f" ] }, { "id" : "ITEM-3", "itemData" : { "DOI" : "10.1016/j.ijnurstu.2003.11.005", "ISBN" : "1425352359", "ISSN" : "00207489", "PMID" : "15120979", "abstract" : "The purpose of this qualitative study was to explore the responses and experiences of a sample of Swiss men after radical prostatectomy and their intimate partners. Interviews were conducted with 10 couples and analyzed using constant comparative method. Getting a grip on it was the core process that was developed. Men focused on regaining control over their lives, urinary and erectile function while wives efforts focused on being there. The results revealed that current clinical practice of follow up at 3 months may not address the serious deficits in the patient's ability to \"get a grip\" on incontinence and other complications of surgery. ?? 2004 Elsevier Ltd. All rights reserved.", "author" : [ { "dropping-particle" : "", "family" : "Petry", "given" : "Heidi", "non-dropping-particle" : "", "parse-names" : false, "suffix" : "" }, { "dropping-particle" : "", "family" : "Berry", "given" : "Donna L.", "non-dropping-particle" : "", "parse-names" : false, "suffix" : "" }, { "dropping-particle" : "", "family" : "Spichiger", "given" : "Elisabeth", "non-dropping-particle" : "", "parse-names" : false, "suffix" : "" }, { "dropping-particle" : "", "family" : "Kesselring", "given" : "Annemarie", "non-dropping-particle" : "", "parse-names" : false, "suffix" : "" }, { "dropping-particle" : "", "family" : "Gasser", "given" : "Thomas C.", "non-dropping-particle" : "", "parse-names" : false, "suffix" : "" }, { "dropping-particle" : "", "family" : "Sulser", "given" : "Tullio", "non-dropping-particle" : "", "parse-names" : false, "suffix" : "" }, { "dropping-particle" : "", "family" : "Kiss", "given" : "Alexander", "non-dropping-particle" : "", "parse-names" : false, "suffix" : "" } ], "container-title" : "International Journal of Nursing Studies", "id" : "ITEM-3", "issue" : "5", "issued" : { "date-parts" : [ [ "2004" ] ] }, "page" : "507-513", "title" : "Responses and experiences after radical prostatectomy: Perceptions of married couples in Switzerland", "type" : "article-journal", "volume" : "41" }, "uris" : [ "http://www.mendeley.com/documents/?uuid=333f7511-dd89-3f04-8673-b4c1c1bddb44" ] }, { "id" : "ITEM-4",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4", "issue" : "1", "issued" : { "date-parts" : [ [ "2002" ] ] }, "page" : "15-29", "title" : "Prostate Cancer and Erectile Dysfunction: Men's Experiences", "type" : "article-journal", "volume" : "1" }, "uris" : [ "http://www.mendeley.com/documents/?uuid=93102c0b-dca2-428e-9b4a-df8d14442a5f" ] }, { "id" : "ITEM-5",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5",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6",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6", "issue" : "4", "issued" : { "date-parts" : [ [ "2012" ] ] }, "page" : "452-465", "title" : "Sexual Adjustment to Androgen Deprivation Therapy: Struggles and Strategies", "type" : "article-journal", "volume" : "22" }, "uris" : [ "http://www.mendeley.com/documents/?uuid=1e137739-5dc1-373d-b956-6af2af6c3873" ] }, { "id" : "ITEM-7",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7", "issue" : "3", "issued" : { "date-parts" : [ [ "2014" ] ] }, "page" : "233", "title" : "Exploring Gay Couples' Experience With Sexual Dysfunction After Radical Prostatectomy: A Qualitative Study", "type" : "article-journal", "volume" : "40" }, "uris" : [ "http://www.mendeley.com/documents/?uuid=fb6f388b-9e59-3104-82a4-aa759fb6c8f4" ] }, { "id" : "ITEM-8",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8",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9", "itemData" : { "DOI" : "10.1177/1049732314523842", "ISBN" : "10497323", "ISSN" : "1049-7323", "PMID" : "24590418", "abstract" : "Despite a growing awareness that prostate cancer is a \"couple's disease,\" the coping strategies, subjective distress, and emotional needs of partners are not adequately addressed. To better understand wives' experiences and processes they enact, we recruited 28 low-income Latinas caring for husbands recovering from prostatectomies to participate in interviews at three time points. Their narratives destabilize a common focus on physical side effects and an implicit bias toward men's reactions. We critically examine an overarching process of normalization, with underlying themes working both toward and against normality. We identified dissonance between detailed accounts of major lifestyle changes and professed normalization. We detail the women's purposeful methods to counteract negative impacts on their lives while seeking support externally. A better understanding of women's strategies and coping is critical to design interventions and education to both capitalize on partners' role in recovery while also addressing hidden causes of increased subjective distress.", "author" : [ { "dropping-particle" : "", "family" : "Williams", "given" : "Kristen C", "non-dropping-particle" : "", "parse-names" : false, "suffix" : "" }, { "dropping-particle" : "", "family" : "Hicks", "given" : "Elisabeth M", "non-dropping-particle" : "", "parse-names" : false, "suffix" : "" }, { "dropping-particle" : "", "family" : "Chang", "given" : "Nancy", "non-dropping-particle" : "", "parse-names" : false, "suffix" : "" }, { "dropping-particle" : "", "family" : "Connor", "given" : "Sarah E", "non-dropping-particle" : "", "parse-names" : false, "suffix" : "" }, { "dropping-particle" : "", "family" : "Maliski", "given" : "Sally L", "non-dropping-particle" : "", "parse-names" : false, "suffix" : "" } ], "container-title" : "Qualitative health research", "id" : "ITEM-9", "issue" : "3", "issued" : { "date-parts" : [ [ "2014" ] ] }, "page" : "306-16", "title" : "Purposeful normalization when caring for husbands recovering from prostate cancer.", "type" : "article-journal", "volume" : "24" }, "uris" : [ "http://www.mendeley.com/documents/?uuid=90dd8b82-d891-4937-8498-e23e5227a781" ] }, { "id" : "ITEM-10", "itemData" : { "DOI" : "10.14440/jbm.2015.54.A", "ISBN" : "6314442508", "ISSN" : "0036-8075", "PMID" : "25792328", "author" : [ { "dropping-particle" : "", "family" : "Rivers", "given" : "Brian", "non-dropping-particle" : "", "parse-names" : false, "suffix" : "" }, { "dropping-particle" : "", "family" : "August", "given" : "Euna", "non-dropping-particle" : "", "parse-names" : false, "suffix" : "" }, { "dropping-particle" : "", "family" : "Gwede", "given" : "Clement", "non-dropping-particle" : "", "parse-names" : false, "suffix" : "" }, { "dropping-particle" : "", "family" : "Hart, Jr", "given" : "A", "non-dropping-particle" : "", "parse-names" : false, "suffix" : "" }, { "dropping-particle" : "", "family" : "Donovan", "given" : "Kristine", "non-dropping-particle" : "", "parse-names" : false, "suffix" : "" }, { "dropping-particle" : "", "family" : "Pow-Sang", "given" : "Julio", "non-dropping-particle" : "", "parse-names" : false, "suffix" : "" }, { "dropping-particle" : "", "family" : "Quinn", "given" : "Gwendolyn", "non-dropping-particle" : "", "parse-names" : false, "suffix" : "" } ], "container-title" : "Psycho-oncology", "id" : "ITEM-10", "issue" : "1", "issued" : { "date-parts" : [ [ "2011" ] ] }, "page" : "106-110", "title" : "Psychosocial issues related to sexual functioning among African-American prostate cancer survivors and their spouses", "type" : "article-journal", "volume" : "20" }, "uris" : [ "http://www.mendeley.com/documents/?uuid=5f90a924-9c8b-42b9-957c-2e21dd073321" ] }, { "id" : "ITEM-11", "itemData" : { "DOI" : "10.1007/s13187-012-0360-1", "ISBN" : "0885-8195", "ISSN" : "08858195", "PMID" : "22544536", "abstract" : "African Americans are disproportionately affected by prostate cancer, yet less is known about the most salient psychosocial dimensions of quality of life. The purpose of this study was to explore the perceptions of African American prostate cancer survivors and their spouses of psychosocial issues related to quality of life. Twelve African American couples were recruited from a National Cancer Institute Comprehensive Cancer Center registry and a state-based non-profit organization to participate in individual interviews. The study was theoretically based on Ferrell's Quality of Life Conceptual Model. Common themes emerged regarding the psychosocial needs of African American couples. These themes were categorized into behavioral, social, psychological, and spiritual domains. Divergent perspectives were identified between male prostate cancer survivors and their female spouses. This study delineated unmet needs and areas for future in-depth investigations into psychosocial issues. The differing perspectives between patients and their spouses highlight the need for couple-centered interventions.", "author" : [ { "dropping-particle" : "", "family" : "Rivers", "given" : "B.M.", "non-dropping-particle" : "", "parse-names" : false, "suffix" : "" }, { "dropping-particle" : "", "family" : "August", "given" : "E.M.", "non-dropping-particle" : "", "parse-names" : false, "suffix" : "" }, { "dropping-particle" : "", "family" : "Quinn", "given" : "G.P.", "non-dropping-particle" : "", "parse-names" : false, "suffix" : "" }, { "dropping-particle" : "", "family" : "Gwede", "given" : "C.K.", "non-dropping-particle" : "", "parse-names" : false, "suffix" : "" }, { "dropping-particle" : "", "family" : "Pow-Sang", "given" : "J.M.", "non-dropping-particle" : "", "parse-names" : false, "suffix" : "" }, { "dropping-particle" : "", "family" : "Lee Green", "given" : "B.", "non-dropping-particle" : "", "parse-names" : false, "suffix" : "" }, { "dropping-particle" : "", "family" : "Jacobsen", "given" : "P.B.", "non-dropping-particle" : "", "parse-names" : false, "suffix" : "" } ], "container-title" : "Journal of Cancer Education", "id" : "ITEM-11", "issue" : "3", "issued" : { "date-parts" : [ [ "2012" ] ] }, "page" : "546-558", "title" : "Understanding the psychosocial issues of African American couples surviving prostate cancer", "type" : "article-journal", "volume" : "27" }, "uris" : [ "http://www.mendeley.com/documents/?uuid=37e8911f-81fe-4d51-99a3-dff76993ea29" ] }, { "id" : "ITEM-12", "itemData" : { "ISBN" : "03607283", "ISSN" : "0360-7283", "PMID" : "15974375", "abstract" : "Increasingly evident is the important role of partners in patients' adaptation to diagnosis, treatment, and recovery. Yet, little is known about partners' adaptation when patients reach the benchmark known as long-term survival. This study describes elderly wives of prostate cancer survivors' perspectives of adaptation to the enduring challenges of prostate cancer survival and considers their experience in the context of ethnicity. Content analysis and grounded theory methods guided data collection and analysis of two waves of in-depth interviews with 26 elderly Asian/Pacific Islanders (Chinese, Filipino, Japanese, Native Hawaiian) living in Hawai'i. Continuous learning was the most common phenomenon as reflected in four types of adaptive work: involvement in husband's health, affirmation of the marital bond, normalization of adversity, and participation in personally meaningful acts. Issues are highlighted for consideration in developing culturally relevant, age-appropriate, and strengths-based interventions.", "author" : [ { "dropping-particle" : "", "family" : "Ka'opua", "given" : "L S I", "non-dropping-particle" : "", "parse-names" : false, "suffix" : "" }, { "dropping-particle" : "", "family" : "Gotay", "given" : "C C", "non-dropping-particle" : "", "parse-names" : false, "suffix" : "" }, { "dropping-particle" : "", "family" : "Hannum", "given" : "M", "non-dropping-particle" : "", "parse-names" : false, "suffix" : "" }, { "dropping-particle" : "", "family" : "Bunghanoy", "given" : "G", "non-dropping-particle" : "", "parse-names" : false, "suffix" : "" } ], "container-title" : "Health &amp; Social Work", "id" : "ITEM-12", "issue" : "2", "issued" : { "date-parts" : [ [ "2005" ] ] }, "page" : "145-154", "title" : "Adaptation to long-term prostate cancer survival: the perspective of elderly Asian/Pacific Islander wives.", "type" : "article-journal", "volume" : "30" }, "uris" : [ "http://www.mendeley.com/documents/?uuid=fbf1ff79-e684-4c2d-a178-a23c243218e2" ] }, { "id" : "ITEM-13", "itemData" : { "DOI" : "10.1081/CNV-200039641", "abstract" : "A well-known side effect of prostate cancer treatment is erectile dysfunction. However, little is known about how men and their sexual partners think about the threat of erectile dysfunction prior to prostate cancer treatment. Twenty-one patients who had been diagnosed with early prostate cancer, but not yet treated, and 13 female partners of these men were recruited from two urologists' offices. In separate, semistructured individual interviews with men and their partners, thoughts about the threat of erectile dysfunction were solicited. Men's reactions to the possibility of losing their sexual capacity due to prostate cancer-related treatment were linked to their current level of sexual function. Women reacted to erectile dysfunction by stressing the existence of other relationship dimensions, whereas they were aware about the gravity of their male partners' feelings about potency. Finally, both men and women alike had concerns about the implications of erectile dysfunction on their relationship. Physicians advising men about treatment options should consider exploring men's current sexual function, thoughts about identity, and especially men's relationship situation. Physicians addressing these issues with men and their partners should provide resources for counseling.", "author" : [ { "dropping-particle" : "", "family" : "Boehmer", "given" : "Ulrike", "non-dropping-particle" : "", "parse-names" : false, "suffix" : "" }, { "dropping-particle" : "", "family" : "Babayan", "given" : "Richard K", "non-dropping-particle" : "", "parse-names" : false, "suffix" : "" } ], "container-title" : "Cancer Investigation", "id" : "ITEM-13", "issue" : "6", "issued" : { "date-parts" : [ [ "2004" ] ] }, "page" : "840-848", "title" : "Facing Erectile Dysfunction Due to Prostate Cancer Treatment: Perspectives of Men and Their Partners", "type" : "article-journal", "volume" : "22" }, "uris" : [ "http://www.mendeley.com/documents/?uuid=a2f381cc-db29-3260-8539-058c2d941ec7" ] }, { "id" : "ITEM-14", "itemData" : { "DOI" : "10.1080/0092623X.2013.842194", "ISSN" : "1521-0715", "PMID" : "24405053", "abstract" : "Prostate cancer affects couples' sexual intimacy, but men rarely use recommended proerectile aids. This mixed-methods study aimed to identify couples' preprostatectomy barriers to sexual recovery. Interviews about anticipated sexual recovery were paired with surveys: the Dyadic Assessment Scale, the Protective Buffering Scale, the Expanded Prostate Cancer Index Composite, the Sexual Experience Questionnaire (men), and the Female Sexual Function Index. Potential barriers were derived using Grounded Theory. Quantitative data triangulated qualitative findings. Heterosexual couples (N = 28) participated. Men's average age was 62 years and their partners' average age was 58 years. Preexisting and diagnosis-related barriers included aging-related sexual dysfunction, inadequate sexual problem-solving skills, stressors, worry, avoidance of planning for sexual recovery, and dislike of artificially assisted sex. Participants endorsed moderate/high marital satisfaction (DAS: for men, M = 110.0, SD = 11.4; for partners, M = 114.1, SD = 12.1) and communication (PBS: for men, M = 24.5.2, SD = 6.1; for partners, M = 25.1, SD \u00b1 6.2). Men reported mild erectile dysfunction and incontinence (EPIC sexual function M = 76.6, SD = 21.5, urinary incontinence M = 88.4, SD = 18.2). Men's couple sexual satisfaction was lowest (Sexual Experience Questionnaire: M = 60.1, SD = 26.9). Mean total Female Sexual Function Index was low (M = 21.6, SD = 7.8). Heterosexual couples face prostatectomy-related sexual side-effects having experienced developmental sexual losses. Couples use avoidant strategies to defend against worry about cancer and anticipated prostatectomy-related sexual changes. These potential barriers are modifiable if couples can learn to cope with sexual losses and accept sexual rehabilitation strategies.", "author" : [ { "dropping-particle" : "", "family" : "Wittmann", "given" : "Daniela", "non-dropping-particle" : "", "parse-names" : false, "suffix" : "" }, { "dropping-particle" : "", "family" : "Northouse", "given" : "Laurel", "non-dropping-particle" : "", "parse-names" : false, "suffix" : "" }, { "dropping-particle" : "", "family" : "Crossley", "given" : "Heather", "non-dropping-particle" : "", "parse-names" : false, "suffix" : "" }, { "dropping-particle" : "", "family" : "Miller", "given" : "David", "non-dropping-particle" : "", "parse-names" : false, "suffix" : "" }, { "dropping-particle" : "", "family" : "Dunn", "given" : "Rodney", "non-dropping-particle" : "", "parse-names" : false, "suffix" : "" }, { "dropping-particle" : "", "family" : "Nidetz", "given" : "Jennifer", "non-dropping-particle" : "", "parse-names" : false, "suffix" : "" }, { "dropping-particle" : "", "family" : "Montie", "given" : "Jeanne", "non-dropping-particle" : "", "parse-names" : false, "suffix" : "" }, { "dropping-particle" : "", "family" : "Moyad", "given" : "Mia", "non-dropping-particle" : "", "parse-names" : false, "suffix" : "" }, { "dropping-particle" : "", "family" : "Lavin", "given" : "Katie", "non-dropping-particle" : "", "parse-names" : false, "suffix" : "" }, { "dropping-particle" : "", "family" : "Montie", "given" : "James E", "non-dropping-particle" : "", "parse-names" : false, "suffix" : "" } ], "container-title" : "Journal of sex &amp; marital therapy", "id" : "ITEM-14", "issue" : "2", "issued" : { "date-parts" : [ [ "2015" ] ] }, "page" : "155-68", "publisher" : "NIH Public Access", "title" : "A pilot study of potential pre-operative barriers to couples\u2019 sexual recovery after radical prostatectomy for prostate cancer.", "type" : "article-journal", "volume" : "41" }, "uris" : [ "http://www.mendeley.com/documents/?uuid=0569373b-035d-3df8-ae55-8c69bebb4767" ] } ], "mendeley" : { "formattedCitation" : "[23, 25, 26, 39, 41\u201344, 50, 53, 57, 59, 60, 67]", "plainTextFormattedCitation" : "[23, 25, 26, 39, 41\u201344, 50, 53, 57, 59, 60, 67]", "previouslyFormattedCitation" : "[23, 25, 26, 39, 41\u201344, 50, 53, 57, 59, 60, 67]"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3, 25, 26, 39, 41–44, 50, 53, 57, 59, 60, 67]</w:t>
      </w:r>
      <w:r w:rsidR="00FE350D" w:rsidRPr="00125666">
        <w:rPr>
          <w:rFonts w:ascii="Times New Roman" w:hAnsi="Times New Roman" w:cs="Times New Roman"/>
        </w:rPr>
        <w:fldChar w:fldCharType="end"/>
      </w:r>
      <w:r w:rsidRPr="00125666">
        <w:rPr>
          <w:rFonts w:ascii="Times New Roman" w:hAnsi="Times New Roman" w:cs="Times New Roman"/>
        </w:rPr>
        <w:t xml:space="preserve">: </w:t>
      </w:r>
      <w:r w:rsidR="003F06DD" w:rsidRPr="00125666">
        <w:rPr>
          <w:rFonts w:ascii="Times New Roman" w:hAnsi="Times New Roman" w:cs="Times New Roman"/>
          <w:i/>
        </w:rPr>
        <w:t>“</w:t>
      </w:r>
      <w:r w:rsidRPr="00125666">
        <w:rPr>
          <w:rFonts w:ascii="Times New Roman" w:hAnsi="Times New Roman" w:cs="Times New Roman"/>
          <w:i/>
        </w:rPr>
        <w:t xml:space="preserve">I mean when you get older anyways, the sex, </w:t>
      </w:r>
      <w:proofErr w:type="gramStart"/>
      <w:r w:rsidRPr="00125666">
        <w:rPr>
          <w:rFonts w:ascii="Times New Roman" w:hAnsi="Times New Roman" w:cs="Times New Roman"/>
          <w:i/>
        </w:rPr>
        <w:t>the</w:t>
      </w:r>
      <w:proofErr w:type="gramEnd"/>
      <w:r w:rsidRPr="00125666">
        <w:rPr>
          <w:rFonts w:ascii="Times New Roman" w:hAnsi="Times New Roman" w:cs="Times New Roman"/>
          <w:i/>
        </w:rPr>
        <w:t xml:space="preserve"> sex aspect of marriage is deteriorating actually. I think it’s different from when you’re younger</w:t>
      </w:r>
      <w:r w:rsidR="003F06DD" w:rsidRPr="00125666">
        <w:rPr>
          <w:rFonts w:ascii="Times New Roman" w:hAnsi="Times New Roman" w:cs="Times New Roman"/>
          <w:i/>
        </w:rPr>
        <w:t>”</w:t>
      </w:r>
      <w:r w:rsidRPr="00125666">
        <w:rPr>
          <w:rFonts w:ascii="Times New Roman" w:hAnsi="Times New Roman" w:cs="Times New Roman"/>
          <w:i/>
        </w:rPr>
        <w:t xml:space="preserve"> (Patient) </w:t>
      </w:r>
      <w:r w:rsidR="00FE350D" w:rsidRPr="00125666">
        <w:rPr>
          <w:rFonts w:ascii="Times New Roman" w:hAnsi="Times New Roman" w:cs="Times New Roman"/>
          <w:i/>
        </w:rPr>
        <w:fldChar w:fldCharType="begin" w:fldLock="1"/>
      </w:r>
      <w:r w:rsidR="00BC02E9" w:rsidRPr="00125666">
        <w:rPr>
          <w:rFonts w:ascii="Times New Roman" w:hAnsi="Times New Roman" w:cs="Times New Roman"/>
          <w:i/>
        </w:rPr>
        <w:instrText>ADDIN CSL_CITATION { "citationItems" : [ { "id" : "ITEM-1",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1", "issue" : "8", "issued" : { "date-parts" : [ [ "2011" ] ] }, "page" : "880-888", "title" : "A description of heterosexual couples' sexual adjustment to androgen deprivation therapy for prostate cancer", "type" : "article-journal", "volume" : "20" }, "uris" : [ "http://www.mendeley.com/documents/?uuid=19a7a733-cb86-3ab6-9365-127dbb0d782b" ] } ], "mendeley" : { "formattedCitation" : "[59]", "plainTextFormattedCitation" : "[59]", "previouslyFormattedCitation" : "[59]" }, "properties" : { "noteIndex" : 0 }, "schema" : "https://github.com/citation-style-language/schema/raw/master/csl-citation.json" }</w:instrText>
      </w:r>
      <w:r w:rsidR="00FE350D" w:rsidRPr="00125666">
        <w:rPr>
          <w:rFonts w:ascii="Times New Roman" w:hAnsi="Times New Roman" w:cs="Times New Roman"/>
          <w:i/>
        </w:rPr>
        <w:fldChar w:fldCharType="separate"/>
      </w:r>
      <w:r w:rsidR="00561536" w:rsidRPr="00125666">
        <w:rPr>
          <w:rFonts w:ascii="Times New Roman" w:hAnsi="Times New Roman" w:cs="Times New Roman"/>
          <w:noProof/>
        </w:rPr>
        <w:t>[59]</w:t>
      </w:r>
      <w:r w:rsidR="00FE350D" w:rsidRPr="00125666">
        <w:rPr>
          <w:rFonts w:ascii="Times New Roman" w:hAnsi="Times New Roman" w:cs="Times New Roman"/>
          <w:i/>
        </w:rPr>
        <w:fldChar w:fldCharType="end"/>
      </w:r>
      <w:r w:rsidRPr="00125666">
        <w:rPr>
          <w:rFonts w:ascii="Times New Roman" w:hAnsi="Times New Roman" w:cs="Times New Roman"/>
          <w:i/>
        </w:rPr>
        <w:t xml:space="preserve">. </w:t>
      </w:r>
      <w:r w:rsidRPr="00125666">
        <w:rPr>
          <w:rFonts w:ascii="Times New Roman" w:hAnsi="Times New Roman" w:cs="Times New Roman"/>
        </w:rPr>
        <w:t xml:space="preserve">This concept of acceptance was also reinforced in three studies which reported that couples who developed realistic expectations were better able to accept feelings about their current and future sexual relationship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1",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2", "itemData" : { "DOI" : "10.1007/s10508-013-0168-z", "ISBN" : "0004-0002, 0004-0002", "ISSN" : "00040002", "PMID" : "24045902", "abstract" : "Sexual dysfunction is the most significant long lasting effect of prostate cancer (PrCa) treatment. Despite the many medical treatments for erectile dysfunction, many couples report that they are dissatisfied with their sexual relationship and eventually cease sexual relations altogether. We sought to understand what distinguishes successful couples from those who are not successful in adjusting to changes in sexual function subsequent to PrCa treatment. Ten couples who maintained satisfying sexual intimacy after PrCa treatment and seven couples that did not were interviewed conjointly and individually. Interviews were transcribed and analyzed using grounded theory methodology. The theory that resulted suggests that individuals are motivated to engage in sex primarily because of physical pleasure and relational intimacy. The couples who valued sex primarily for relational intimacy were more likely to successfully adjust to changes in sexual function than those who primarily valued sex for physical pleasure. The attributes of acceptance, flexibility, and persistence helped sustain couples through the process of adjustment. Based on these findings, a new theory, the Physical Pleasure-Relational Intimacy Model of Sexual Motivation (PRISM) is presented. The results elucidate the main motives for engaging in sexual activity-physical pleasure and/or relational intimacy-as a determining factor in the successful maintenance of satisfying sexual intimacy after PrCa treatment. The PRISM model predicts that couples who place a greater value on sex for relational intimacy will better adjust to the sexual challenges after PrCa treatment than couples who place a lower value on sex for relational intimacy. Implications of the model for counselling are discussed. This model remains to be tested in future research.", "author" : [ { "dropping-particle" : "", "family" : "Beck", "given" : "Andrea M.", "non-dropping-particle" : "", "parse-names" : false, "suffix" : "" }, { "dropping-particle" : "", "family" : "Robinson", "given" : "John W.", "non-dropping-particle" : "", "parse-names" : false, "suffix" : "" }, { "dropping-particle" : "", "family" : "Carlson", "given" : "Linda E.", "non-dropping-particle" : "", "parse-names" : false, "suffix" : "" } ], "container-title" : "Archives of Sexual Behavior", "id" : "ITEM-2", "issue" : "8", "issued" : { "date-parts" : [ [ "2013" ] ] }, "page" : "1637-1647", "title" : "Sexual values as the key to maintaining satisfying sex after prostate cancer treatment: The physical pleasure-relational intimacy model of sexual motivation", "type" : "article-journal", "volume" : "42" }, "uris" : [ "http://www.mendeley.com/documents/?uuid=7daccaf4-7ec3-3bec-b353-abcfad641f5d" ] }, { "id" : "ITEM-3",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3", "issue" : "9", "issued" : { "date-parts" : [ [ "2014" ] ] }, "page" : "2509-2515", "title" : "Exploring the role of the partner in couples' sexual recovery after surgery for prostate cancer", "type" : "article-journal", "volume" : "22" }, "uris" : [ "http://www.mendeley.com/documents/?uuid=7a6c83c3-e461-3c2e-9ae7-a4cb0f464ad0" ] } ], "mendeley" : { "formattedCitation" : "[45, 59, 66]", "plainTextFormattedCitation" : "[45, 59, 66]", "previouslyFormattedCitation" : "[45, 59, 66]"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45, 59, 66]</w:t>
      </w:r>
      <w:r w:rsidR="00FE350D" w:rsidRPr="00125666">
        <w:rPr>
          <w:rFonts w:ascii="Times New Roman" w:hAnsi="Times New Roman" w:cs="Times New Roman"/>
        </w:rPr>
        <w:fldChar w:fldCharType="end"/>
      </w:r>
      <w:r w:rsidRPr="00125666">
        <w:rPr>
          <w:rFonts w:ascii="Times New Roman" w:hAnsi="Times New Roman" w:cs="Times New Roman"/>
          <w:i/>
        </w:rPr>
        <w:t>.</w:t>
      </w:r>
    </w:p>
    <w:p w14:paraId="1374ABB7" w14:textId="6A02902D" w:rsidR="00C76586" w:rsidRPr="00125666" w:rsidRDefault="00C76586" w:rsidP="00C429B3">
      <w:pPr>
        <w:rPr>
          <w:rFonts w:ascii="Times New Roman" w:hAnsi="Times New Roman" w:cs="Times New Roman"/>
        </w:rPr>
      </w:pPr>
      <w:r w:rsidRPr="00125666">
        <w:rPr>
          <w:rFonts w:ascii="Times New Roman" w:hAnsi="Times New Roman" w:cs="Times New Roman"/>
        </w:rPr>
        <w:lastRenderedPageBreak/>
        <w:t xml:space="preserve">Couples who were unable to accept loss of sexual activity often exhibited poorer adjustment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07/s10508-013-0168-z", "ISBN" : "0004-0002, 0004-0002", "ISSN" : "00040002", "PMID" : "24045902", "abstract" : "Sexual dysfunction is the most significant long lasting effect of prostate cancer (PrCa) treatment. Despite the many medical treatments for erectile dysfunction, many couples report that they are dissatisfied with their sexual relationship and eventually cease sexual relations altogether. We sought to understand what distinguishes successful couples from those who are not successful in adjusting to changes in sexual function subsequent to PrCa treatment. Ten couples who maintained satisfying sexual intimacy after PrCa treatment and seven couples that did not were interviewed conjointly and individually. Interviews were transcribed and analyzed using grounded theory methodology. The theory that resulted suggests that individuals are motivated to engage in sex primarily because of physical pleasure and relational intimacy. The couples who valued sex primarily for relational intimacy were more likely to successfully adjust to changes in sexual function than those who primarily valued sex for physical pleasure. The attributes of acceptance, flexibility, and persistence helped sustain couples through the process of adjustment. Based on these findings, a new theory, the Physical Pleasure-Relational Intimacy Model of Sexual Motivation (PRISM) is presented. The results elucidate the main motives for engaging in sexual activity-physical pleasure and/or relational intimacy-as a determining factor in the successful maintenance of satisfying sexual intimacy after PrCa treatment. The PRISM model predicts that couples who place a greater value on sex for relational intimacy will better adjust to the sexual challenges after PrCa treatment than couples who place a lower value on sex for relational intimacy. Implications of the model for counselling are discussed. This model remains to be tested in future research.", "author" : [ { "dropping-particle" : "", "family" : "Beck", "given" : "Andrea M.", "non-dropping-particle" : "", "parse-names" : false, "suffix" : "" }, { "dropping-particle" : "", "family" : "Robinson", "given" : "John W.", "non-dropping-particle" : "", "parse-names" : false, "suffix" : "" }, { "dropping-particle" : "", "family" : "Carlson", "given" : "Linda E.", "non-dropping-particle" : "", "parse-names" : false, "suffix" : "" } ], "container-title" : "Archives of Sexual Behavior", "id" : "ITEM-1", "issue" : "8", "issued" : { "date-parts" : [ [ "2013" ] ] }, "page" : "1637-1647", "title" : "Sexual values as the key to maintaining satisfying sex after prostate cancer treatment: The physical pleasure-relational intimacy model of sexual motivation", "type" : "article-journal", "volume" : "42" }, "uris" : [ "http://www.mendeley.com/documents/?uuid=7daccaf4-7ec3-3bec-b353-abcfad641f5d" ] } ], "mendeley" : { "formattedCitation" : "[45]", "plainTextFormattedCitation" : "[45]", "previouslyFormattedCitation" : "[45]"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45]</w:t>
      </w:r>
      <w:r w:rsidR="00FE350D" w:rsidRPr="00125666">
        <w:rPr>
          <w:rFonts w:ascii="Times New Roman" w:hAnsi="Times New Roman" w:cs="Times New Roman"/>
        </w:rPr>
        <w:fldChar w:fldCharType="end"/>
      </w:r>
      <w:r w:rsidRPr="00125666">
        <w:rPr>
          <w:rFonts w:ascii="Times New Roman" w:hAnsi="Times New Roman" w:cs="Times New Roman"/>
        </w:rPr>
        <w:t xml:space="preserve">; </w:t>
      </w:r>
      <w:r w:rsidR="003F06DD" w:rsidRPr="00125666">
        <w:rPr>
          <w:rFonts w:ascii="Times New Roman" w:hAnsi="Times New Roman" w:cs="Times New Roman"/>
          <w:i/>
        </w:rPr>
        <w:t>“</w:t>
      </w:r>
      <w:r w:rsidRPr="00125666">
        <w:rPr>
          <w:rFonts w:ascii="Times New Roman" w:hAnsi="Times New Roman" w:cs="Times New Roman"/>
          <w:i/>
        </w:rPr>
        <w:t xml:space="preserve">… I feel like I’ve lost the rest of my sexual life because of (man’s) operation. It has been very hard to accept. […] It seems a large part of our life is missing. It’s been very hard for both of us to accept.’’(Partner)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1", "issue" : "2", "issued" : { "date-parts" : [ [ "2010" ] ] }, "page" : "234-242", "title" : "Psychosocial adaptation in female partners of men with prostate cancer", "type" : "article-journal", "volume" : "19" }, "uris" : [ "http://www.mendeley.com/documents/?uuid=1058d421-a958-397d-bc7a-ea87ef6300bc" ] } ], "mendeley" : { "formattedCitation" : "[65]", "plainTextFormattedCitation" : "[65]", "previouslyFormattedCitation" : "[65]"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65]</w:t>
      </w:r>
      <w:r w:rsidR="00FE350D" w:rsidRPr="00125666">
        <w:rPr>
          <w:rFonts w:ascii="Times New Roman" w:hAnsi="Times New Roman" w:cs="Times New Roman"/>
        </w:rPr>
        <w:fldChar w:fldCharType="end"/>
      </w:r>
      <w:r w:rsidRPr="00125666">
        <w:rPr>
          <w:rFonts w:ascii="Times New Roman" w:hAnsi="Times New Roman" w:cs="Times New Roman"/>
        </w:rPr>
        <w:t xml:space="preserve">. Two studies highlighted that younger men may struggle to accept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1", "issue" : "5", "issued" : { "date-parts" : [ [ "2006" ] ] }, "page" : "367-377", "title" : "Qualitative analysis of couples' experience with prostate cancer by age cohort.", "type" : "article-journal", "volume" : "29" }, "uris" : [ "http://www.mendeley.com/documents/?uuid=b6b10d38-d53d-3153-8a3b-bb1b04284f1b" ] }, { "id" : "ITEM-2", "itemData" : { "DOI" : "10.1081/CNV-200039641", "abstract" : "A well-known side effect of prostate cancer treatment is erectile dysfunction. However, little is known about how men and their sexual partners think about the threat of erectile dysfunction prior to prostate cancer treatment. Twenty-one patients who had been diagnosed with early prostate cancer, but not yet treated, and 13 female partners of these men were recruited from two urologists' offices. In separate, semistructured individual interviews with men and their partners, thoughts about the threat of erectile dysfunction were solicited. Men's reactions to the possibility of losing their sexual capacity due to prostate cancer-related treatment were linked to their current level of sexual function. Women reacted to erectile dysfunction by stressing the existence of other relationship dimensions, whereas they were aware about the gravity of their male partners' feelings about potency. Finally, both men and women alike had concerns about the implications of erectile dysfunction on their relationship. Physicians advising men about treatment options should consider exploring men's current sexual function, thoughts about identity, and especially men's relationship situation. Physicians addressing these issues with men and their partners should provide resources for counseling.", "author" : [ { "dropping-particle" : "", "family" : "Boehmer", "given" : "Ulrike", "non-dropping-particle" : "", "parse-names" : false, "suffix" : "" }, { "dropping-particle" : "", "family" : "Babayan", "given" : "Richard K", "non-dropping-particle" : "", "parse-names" : false, "suffix" : "" } ], "container-title" : "Cancer Investigation", "id" : "ITEM-2", "issue" : "6", "issued" : { "date-parts" : [ [ "2004" ] ] }, "page" : "840-848", "title" : "Facing Erectile Dysfunction Due to Prostate Cancer Treatment: Perspectives of Men and Their Partners", "type" : "article-journal", "volume" : "22" }, "uris" : [ "http://www.mendeley.com/documents/?uuid=a2f381cc-db29-3260-8539-058c2d941ec7" ] } ], "mendeley" : { "formattedCitation" : "[53, 67]", "plainTextFormattedCitation" : "[53, 67]", "previouslyFormattedCitation" : "[53, 67]"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53, 67]</w:t>
      </w:r>
      <w:r w:rsidR="00FE350D" w:rsidRPr="00125666">
        <w:rPr>
          <w:rFonts w:ascii="Times New Roman" w:hAnsi="Times New Roman" w:cs="Times New Roman"/>
        </w:rPr>
        <w:fldChar w:fldCharType="end"/>
      </w:r>
      <w:r w:rsidRPr="00125666">
        <w:rPr>
          <w:rFonts w:ascii="Times New Roman" w:hAnsi="Times New Roman" w:cs="Times New Roman"/>
        </w:rPr>
        <w:t>. Older men (</w:t>
      </w:r>
      <w:r w:rsidRPr="00125666">
        <w:rPr>
          <w:rFonts w:ascii="Times New Roman" w:hAnsi="Times New Roman" w:cs="Times New Roman"/>
          <w:u w:val="single"/>
        </w:rPr>
        <w:t>&gt;</w:t>
      </w:r>
      <w:r w:rsidRPr="00125666">
        <w:rPr>
          <w:rFonts w:ascii="Times New Roman" w:hAnsi="Times New Roman" w:cs="Times New Roman"/>
        </w:rPr>
        <w:t xml:space="preserve"> =75years) appeared to be more accepting of illness</w:t>
      </w:r>
      <w:r w:rsidR="00983D0B" w:rsidRPr="00125666">
        <w:rPr>
          <w:rFonts w:ascii="Times New Roman" w:hAnsi="Times New Roman" w:cs="Times New Roman"/>
        </w:rPr>
        <w:t>,</w:t>
      </w:r>
      <w:r w:rsidRPr="00125666">
        <w:rPr>
          <w:rFonts w:ascii="Times New Roman" w:hAnsi="Times New Roman" w:cs="Times New Roman"/>
        </w:rPr>
        <w:t xml:space="preserve"> which was also highlighted in another study in which acceptance of changes to sexual experiences was attributed to advancing ag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1", "issue" : "3", "issued" : { "date-parts" : [ [ "2014" ] ] }, "page" : "233", "title" : "Exploring Gay Couples' Experience With Sexual Dysfunction After Radical Prostatectomy: A Qualitative Study", "type" : "article-journal", "volume" : "40" }, "uris" : [ "http://www.mendeley.com/documents/?uuid=fb6f388b-9e59-3104-82a4-aa759fb6c8f4" ] } ], "mendeley" : { "formattedCitation" : "[39]", "plainTextFormattedCitation" : "[39]", "previouslyFormattedCitation" : "[39]"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39]</w:t>
      </w:r>
      <w:r w:rsidR="00FE350D" w:rsidRPr="00125666">
        <w:rPr>
          <w:rFonts w:ascii="Times New Roman" w:hAnsi="Times New Roman" w:cs="Times New Roman"/>
        </w:rPr>
        <w:fldChar w:fldCharType="end"/>
      </w:r>
      <w:r w:rsidRPr="00125666">
        <w:rPr>
          <w:rFonts w:ascii="Times New Roman" w:hAnsi="Times New Roman" w:cs="Times New Roman"/>
        </w:rPr>
        <w:t>.</w:t>
      </w:r>
    </w:p>
    <w:p w14:paraId="421F387E" w14:textId="440DB456" w:rsidR="00812029" w:rsidRPr="00125666" w:rsidRDefault="00A24029" w:rsidP="008B697E">
      <w:pPr>
        <w:spacing w:after="0"/>
        <w:rPr>
          <w:rFonts w:ascii="Times New Roman" w:hAnsi="Times New Roman" w:cs="Times New Roman"/>
        </w:rPr>
      </w:pPr>
      <w:r w:rsidRPr="00125666">
        <w:rPr>
          <w:rFonts w:ascii="Times New Roman" w:hAnsi="Times New Roman" w:cs="Times New Roman"/>
        </w:rPr>
        <w:t xml:space="preserve">Studies which focused on the impact of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in ethnically diverse couples highlighted the importance of culture and value systems in supporting one another and</w:t>
      </w:r>
      <w:r w:rsidR="00B06E15" w:rsidRPr="00125666">
        <w:rPr>
          <w:rFonts w:ascii="Times New Roman" w:hAnsi="Times New Roman" w:cs="Times New Roman"/>
        </w:rPr>
        <w:t xml:space="preserve"> in reaching</w:t>
      </w:r>
      <w:r w:rsidRPr="00125666">
        <w:rPr>
          <w:rFonts w:ascii="Times New Roman" w:hAnsi="Times New Roman" w:cs="Times New Roman"/>
        </w:rPr>
        <w:t xml:space="preserve"> </w:t>
      </w:r>
      <w:r w:rsidR="00B06E15" w:rsidRPr="00125666">
        <w:rPr>
          <w:rFonts w:ascii="Times New Roman" w:hAnsi="Times New Roman" w:cs="Times New Roman"/>
        </w:rPr>
        <w:t>acceptance of their situation</w:t>
      </w:r>
      <w:r w:rsidRPr="00125666">
        <w:rPr>
          <w:rFonts w:ascii="Times New Roman" w:hAnsi="Times New Roman" w:cs="Times New Roman"/>
        </w:rPr>
        <w:t xml:space="preserve">. Faith in a higher </w:t>
      </w:r>
      <w:r w:rsidR="009A3CB5" w:rsidRPr="00125666">
        <w:rPr>
          <w:rFonts w:ascii="Times New Roman" w:hAnsi="Times New Roman" w:cs="Times New Roman"/>
        </w:rPr>
        <w:t xml:space="preserve">spiritual </w:t>
      </w:r>
      <w:r w:rsidRPr="00125666">
        <w:rPr>
          <w:rFonts w:ascii="Times New Roman" w:hAnsi="Times New Roman" w:cs="Times New Roman"/>
        </w:rPr>
        <w:t xml:space="preserve">power strengthened in time of illness and was a coping mechanism for female spouse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77/1049732314523842", "ISBN" : "10497323", "ISSN" : "1049-7323", "PMID" : "24590418", "abstract" : "Despite a growing awareness that prostate cancer is a \"couple's disease,\" the coping strategies, subjective distress, and emotional needs of partners are not adequately addressed. To better understand wives' experiences and processes they enact, we recruited 28 low-income Latinas caring for husbands recovering from prostatectomies to participate in interviews at three time points. Their narratives destabilize a common focus on physical side effects and an implicit bias toward men's reactions. We critically examine an overarching process of normalization, with underlying themes working both toward and against normality. We identified dissonance between detailed accounts of major lifestyle changes and professed normalization. We detail the women's purposeful methods to counteract negative impacts on their lives while seeking support externally. A better understanding of women's strategies and coping is critical to design interventions and education to both capitalize on partners' role in recovery while also addressing hidden causes of increased subjective distress.", "author" : [ { "dropping-particle" : "", "family" : "Williams", "given" : "Kristen C", "non-dropping-particle" : "", "parse-names" : false, "suffix" : "" }, { "dropping-particle" : "", "family" : "Hicks", "given" : "Elisabeth M", "non-dropping-particle" : "", "parse-names" : false, "suffix" : "" }, { "dropping-particle" : "", "family" : "Chang", "given" : "Nancy", "non-dropping-particle" : "", "parse-names" : false, "suffix" : "" }, { "dropping-particle" : "", "family" : "Connor", "given" : "Sarah E", "non-dropping-particle" : "", "parse-names" : false, "suffix" : "" }, { "dropping-particle" : "", "family" : "Maliski", "given" : "Sally L", "non-dropping-particle" : "", "parse-names" : false, "suffix" : "" } ], "container-title" : "Qualitative health research", "id" : "ITEM-1", "issue" : "3", "issued" : { "date-parts" : [ [ "2014" ] ] }, "page" : "306-16", "title" : "Purposeful normalization when caring for husbands recovering from prostate cancer.", "type" : "article-journal", "volume" : "24" }, "uris" : [ "http://www.mendeley.com/documents/?uuid=90dd8b82-d891-4937-8498-e23e5227a781" ] }, { "id" : "ITEM-2", "itemData" : { "DOI" : "10.1007/s13187-012-0360-1", "ISBN" : "0885-8195", "ISSN" : "08858195", "PMID" : "22544536", "abstract" : "African Americans are disproportionately affected by prostate cancer, yet less is known about the most salient psychosocial dimensions of quality of life. The purpose of this study was to explore the perceptions of African American prostate cancer survivors and their spouses of psychosocial issues related to quality of life. Twelve African American couples were recruited from a National Cancer Institute Comprehensive Cancer Center registry and a state-based non-profit organization to participate in individual interviews. The study was theoretically based on Ferrell's Quality of Life Conceptual Model. Common themes emerged regarding the psychosocial needs of African American couples. These themes were categorized into behavioral, social, psychological, and spiritual domains. Divergent perspectives were identified between male prostate cancer survivors and their female spouses. This study delineated unmet needs and areas for future in-depth investigations into psychosocial issues. The differing perspectives between patients and their spouses highlight the need for couple-centered interventions.", "author" : [ { "dropping-particle" : "", "family" : "Rivers", "given" : "B.M.", "non-dropping-particle" : "", "parse-names" : false, "suffix" : "" }, { "dropping-particle" : "", "family" : "August", "given" : "E.M.", "non-dropping-particle" : "", "parse-names" : false, "suffix" : "" }, { "dropping-particle" : "", "family" : "Quinn", "given" : "G.P.", "non-dropping-particle" : "", "parse-names" : false, "suffix" : "" }, { "dropping-particle" : "", "family" : "Gwede", "given" : "C.K.", "non-dropping-particle" : "", "parse-names" : false, "suffix" : "" }, { "dropping-particle" : "", "family" : "Pow-Sang", "given" : "J.M.", "non-dropping-particle" : "", "parse-names" : false, "suffix" : "" }, { "dropping-particle" : "", "family" : "Lee Green", "given" : "B.", "non-dropping-particle" : "", "parse-names" : false, "suffix" : "" }, { "dropping-particle" : "", "family" : "Jacobsen", "given" : "P.B.", "non-dropping-particle" : "", "parse-names" : false, "suffix" : "" } ], "container-title" : "Journal of Cancer Education", "id" : "ITEM-2", "issue" : "3", "issued" : { "date-parts" : [ [ "2012" ] ] }, "page" : "546-558", "title" : "Understanding the psychosocial issues of African American couples surviving prostate cancer", "type" : "article-journal", "volume" : "27" }, "uris" : [ "http://www.mendeley.com/documents/?uuid=37e8911f-81fe-4d51-99a3-dff76993ea29" ] }, { "id" : "ITEM-3", "itemData" : { "DOI" : "http://dx.doi.org/10.1093/hsw/32.1.29", "ISBN" : "03607283", "ISSN" : "0360-7283", "PMID" : "17432739", "abstract" : "Spiritually based resources (SBR) generally have a salutary effect on coping with cancer diagnosis and treatment. Few studies address this relationship in long-term cancer survivorship, however. As part of a study on long-term prostate cancer survivorship, wives' ways of coping with cancer-related issues were explored through longitudinal interviews.This article describes findings from a subset of women who reported SBR use (N = 28). Wives completing a quality-of-life survey were purposively sampled by age and race and ethnicity and invited to participate in semistructured interviews. Interview transcripts were analyzed using content analysis and grounded theory. Validity was ensured through researchers' consensus, participants' verification, and key informant interviews. Although wives' spiritual beliefs were rooted in diverse traditions, common themes in SBR use were detected. An embracing spirit was the overarching theme, as characterized by acceptance of change, adversity as opportunity for growth, and proactive coping. SBR facilitated adaptation in four core areas: marriage preservation and couple intimacy, personal growth and continuous learning, health-related attitudes and behaviors, and community connections. A conceptual model of SBR use is proposed, and considerations for research and practice are offered.", "author" : [ { "dropping-particle" : "", "family" : "Ka'opua", "given" : "L.S.L", "non-dropping-particle" : "", "parse-names" : false, "suffix" : "" }, { "dropping-particle" : "", "family" : "Gotay", "given" : "C.C", "non-dropping-particle" : "", "parse-names" : false, "suffix" : "" }, { "dropping-particle" : "", "family" : "Boehm", "given" : "P.S", "non-dropping-particle" : "", "parse-names" : false, "suffix" : "" } ], "container-title" : "Health &amp; social work", "id" : "ITEM-3", "issue" : "1", "issued" : { "date-parts" : [ [ "2007" ] ] }, "page" : "29-39", "title" : "Spiritually based resources in adaptation to long-term prostate cancer survival: perspectives of elderly wives.", "type" : "article-journal", "volume" : "32" }, "uris" : [ "http://www.mendeley.com/documents/?uuid=7638c932-efb9-490c-8ef6-2117230d8bd1" ] } ], "mendeley" : { "formattedCitation" : "[40, 43, 44]", "plainTextFormattedCitation" : "[40, 43, 44]", "previouslyFormattedCitation" : "[40, 43, 44]"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40, 43, 44]</w:t>
      </w:r>
      <w:r w:rsidR="00FE350D" w:rsidRPr="00125666">
        <w:rPr>
          <w:rFonts w:ascii="Times New Roman" w:hAnsi="Times New Roman" w:cs="Times New Roman"/>
        </w:rPr>
        <w:fldChar w:fldCharType="end"/>
      </w:r>
      <w:r w:rsidR="008B697E" w:rsidRPr="00125666">
        <w:rPr>
          <w:rFonts w:ascii="Times New Roman" w:hAnsi="Times New Roman" w:cs="Times New Roman"/>
        </w:rPr>
        <w:t xml:space="preserve">: </w:t>
      </w:r>
      <w:r w:rsidR="008B697E" w:rsidRPr="00125666">
        <w:rPr>
          <w:rFonts w:ascii="Times New Roman" w:hAnsi="Times New Roman" w:cs="Times New Roman"/>
          <w:i/>
        </w:rPr>
        <w:t>“[…] cause spirituality take care of stress; spirituality take care of pain, ok; you put all your worries and care in Jesus and that’s the therapy you need; if you got Jesus on your side, the health and li</w:t>
      </w:r>
      <w:r w:rsidR="003F06DD" w:rsidRPr="00125666">
        <w:rPr>
          <w:rFonts w:ascii="Times New Roman" w:hAnsi="Times New Roman" w:cs="Times New Roman"/>
          <w:i/>
        </w:rPr>
        <w:t>fe insurance, you don’t need it</w:t>
      </w:r>
      <w:r w:rsidR="008B697E" w:rsidRPr="00125666">
        <w:rPr>
          <w:rFonts w:ascii="Times New Roman" w:hAnsi="Times New Roman" w:cs="Times New Roman"/>
          <w:i/>
        </w:rPr>
        <w:t xml:space="preserve">” (Partner) </w:t>
      </w:r>
      <w:r w:rsidR="008B697E" w:rsidRPr="00125666">
        <w:rPr>
          <w:rFonts w:ascii="Times New Roman" w:hAnsi="Times New Roman" w:cs="Times New Roman"/>
          <w:i/>
        </w:rPr>
        <w:fldChar w:fldCharType="begin" w:fldLock="1"/>
      </w:r>
      <w:r w:rsidR="00BC02E9" w:rsidRPr="00125666">
        <w:rPr>
          <w:rFonts w:ascii="Times New Roman" w:hAnsi="Times New Roman" w:cs="Times New Roman"/>
          <w:i/>
        </w:rPr>
        <w:instrText>ADDIN CSL_CITATION { "citationItems" : [ { "id" : "ITEM-1", "itemData" : { "DOI" : "10.1007/s13187-012-0360-1", "ISBN" : "0885-8195", "ISSN" : "08858195", "PMID" : "22544536", "abstract" : "African Americans are disproportionately affected by prostate cancer, yet less is known about the most salient psychosocial dimensions of quality of life. The purpose of this study was to explore the perceptions of African American prostate cancer survivors and their spouses of psychosocial issues related to quality of life. Twelve African American couples were recruited from a National Cancer Institute Comprehensive Cancer Center registry and a state-based non-profit organization to participate in individual interviews. The study was theoretically based on Ferrell's Quality of Life Conceptual Model. Common themes emerged regarding the psychosocial needs of African American couples. These themes were categorized into behavioral, social, psychological, and spiritual domains. Divergent perspectives were identified between male prostate cancer survivors and their female spouses. This study delineated unmet needs and areas for future in-depth investigations into psychosocial issues. The differing perspectives between patients and their spouses highlight the need for couple-centered interventions.", "author" : [ { "dropping-particle" : "", "family" : "Rivers", "given" : "B.M.", "non-dropping-particle" : "", "parse-names" : false, "suffix" : "" }, { "dropping-particle" : "", "family" : "August", "given" : "E.M.", "non-dropping-particle" : "", "parse-names" : false, "suffix" : "" }, { "dropping-particle" : "", "family" : "Quinn", "given" : "G.P.", "non-dropping-particle" : "", "parse-names" : false, "suffix" : "" }, { "dropping-particle" : "", "family" : "Gwede", "given" : "C.K.", "non-dropping-particle" : "", "parse-names" : false, "suffix" : "" }, { "dropping-particle" : "", "family" : "Pow-Sang", "given" : "J.M.", "non-dropping-particle" : "", "parse-names" : false, "suffix" : "" }, { "dropping-particle" : "", "family" : "Lee Green", "given" : "B.", "non-dropping-particle" : "", "parse-names" : false, "suffix" : "" }, { "dropping-particle" : "", "family" : "Jacobsen", "given" : "P.B.", "non-dropping-particle" : "", "parse-names" : false, "suffix" : "" } ], "container-title" : "Journal of Cancer Education", "id" : "ITEM-1", "issue" : "3", "issued" : { "date-parts" : [ [ "2012" ] ] }, "page" : "546-558", "title" : "Understanding the psychosocial issues of African American couples surviving prostate cancer", "type" : "article-journal", "volume" : "27" }, "uris" : [ "http://www.mendeley.com/documents/?uuid=37e8911f-81fe-4d51-99a3-dff76993ea29" ] } ], "mendeley" : { "formattedCitation" : "[43]", "plainTextFormattedCitation" : "[43]", "previouslyFormattedCitation" : "[43]" }, "properties" : { "noteIndex" : 7 }, "schema" : "https://github.com/citation-style-language/schema/raw/master/csl-citation.json" }</w:instrText>
      </w:r>
      <w:r w:rsidR="008B697E" w:rsidRPr="00125666">
        <w:rPr>
          <w:rFonts w:ascii="Times New Roman" w:hAnsi="Times New Roman" w:cs="Times New Roman"/>
          <w:i/>
        </w:rPr>
        <w:fldChar w:fldCharType="separate"/>
      </w:r>
      <w:r w:rsidR="00561536" w:rsidRPr="00125666">
        <w:rPr>
          <w:rFonts w:ascii="Times New Roman" w:hAnsi="Times New Roman" w:cs="Times New Roman"/>
          <w:noProof/>
        </w:rPr>
        <w:t>[43]</w:t>
      </w:r>
      <w:r w:rsidR="008B697E" w:rsidRPr="00125666">
        <w:rPr>
          <w:rFonts w:ascii="Times New Roman" w:hAnsi="Times New Roman" w:cs="Times New Roman"/>
          <w:i/>
        </w:rPr>
        <w:fldChar w:fldCharType="end"/>
      </w:r>
      <w:r w:rsidR="00A83040" w:rsidRPr="00125666">
        <w:rPr>
          <w:rFonts w:ascii="Times New Roman" w:hAnsi="Times New Roman" w:cs="Times New Roman"/>
        </w:rPr>
        <w:t xml:space="preserve">. </w:t>
      </w:r>
      <w:r w:rsidRPr="00125666">
        <w:rPr>
          <w:rFonts w:ascii="Times New Roman" w:hAnsi="Times New Roman" w:cs="Times New Roman"/>
        </w:rPr>
        <w:t xml:space="preserve">This was also reported in one study outside of ethnic specific studies, in which faith became more significant in the period of men’s illnes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ISBN" : "1053-816X", "ISSN" : "1053-816X", "PMID" : "22073900", "abstract" : "The aim of this qualitative study was to investigate the experiences of female partners to men with prostate cancer. The women found the capacity to manage their lives through mutual love in the family and through their faith.", "author" : [ { "dropping-particle" : "", "family" : "Bruun", "given" : "Poul", "non-dropping-particle" : "", "parse-names" : false, "suffix" : "" }, { "dropping-particle" : "", "family" : "Pedersen", "given" : "Birthe D", "non-dropping-particle" : "", "parse-names" : false, "suffix" : "" }, { "dropping-particle" : "", "family" : "Osther", "given" : "Palle J", "non-dropping-particle" : "", "parse-names" : false, "suffix" : "" }, { "dropping-particle" : "", "family" : "Wagner", "given" : "Lis", "non-dropping-particle" : "", "parse-names" : false, "suffix" : "" } ], "container-title" : "Urologic nursing", "id" : "ITEM-1", "issue" : "5", "issued" : { "date-parts" : [ [ "2011" ] ] }, "page" : "294-9", "title" : "The lonely female partner: a central aspect of prostate cancer.", "type" : "article-journal", "volume" : "31" }, "uris" : [ "http://www.mendeley.com/documents/?uuid=adb1bd38-9d45-3680-93f0-bc0faaa74295" ] } ], "mendeley" : { "formattedCitation" : "[61]", "plainTextFormattedCitation" : "[61]", "previouslyFormattedCitation" : "[61]"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61]</w:t>
      </w:r>
      <w:r w:rsidR="00FE350D" w:rsidRPr="00125666">
        <w:rPr>
          <w:rFonts w:ascii="Times New Roman" w:hAnsi="Times New Roman" w:cs="Times New Roman"/>
        </w:rPr>
        <w:fldChar w:fldCharType="end"/>
      </w:r>
      <w:r w:rsidRPr="00125666">
        <w:rPr>
          <w:rFonts w:ascii="Times New Roman" w:hAnsi="Times New Roman" w:cs="Times New Roman"/>
        </w:rPr>
        <w:t xml:space="preserve">. </w:t>
      </w:r>
    </w:p>
    <w:p w14:paraId="0F69267D" w14:textId="77777777" w:rsidR="00BD4657" w:rsidRPr="00125666" w:rsidRDefault="00BD4657" w:rsidP="00C429B3">
      <w:pPr>
        <w:pStyle w:val="CommentText"/>
        <w:spacing w:line="276" w:lineRule="auto"/>
        <w:rPr>
          <w:rFonts w:ascii="Times New Roman" w:hAnsi="Times New Roman" w:cs="Times New Roman"/>
          <w:sz w:val="22"/>
          <w:szCs w:val="22"/>
        </w:rPr>
      </w:pPr>
    </w:p>
    <w:p w14:paraId="3301E74A" w14:textId="29D2A8A3" w:rsidR="00B06E15" w:rsidRPr="00125666" w:rsidRDefault="00B06E15" w:rsidP="00C429B3">
      <w:pPr>
        <w:pStyle w:val="CommentText"/>
        <w:spacing w:line="276" w:lineRule="auto"/>
        <w:rPr>
          <w:rFonts w:ascii="Times New Roman" w:hAnsi="Times New Roman" w:cs="Times New Roman"/>
          <w:b/>
          <w:i/>
          <w:sz w:val="22"/>
          <w:szCs w:val="22"/>
        </w:rPr>
      </w:pPr>
      <w:r w:rsidRPr="00125666">
        <w:rPr>
          <w:rFonts w:ascii="Times New Roman" w:hAnsi="Times New Roman" w:cs="Times New Roman"/>
          <w:sz w:val="22"/>
          <w:szCs w:val="22"/>
        </w:rPr>
        <w:t xml:space="preserve">Strategies used by couples to </w:t>
      </w:r>
      <w:r w:rsidRPr="00125666">
        <w:rPr>
          <w:rFonts w:ascii="Times New Roman" w:hAnsi="Times New Roman" w:cs="Times New Roman"/>
          <w:i/>
          <w:sz w:val="22"/>
          <w:szCs w:val="22"/>
        </w:rPr>
        <w:t>seek continuity</w:t>
      </w:r>
      <w:r w:rsidRPr="00125666">
        <w:rPr>
          <w:rFonts w:ascii="Times New Roman" w:hAnsi="Times New Roman" w:cs="Times New Roman"/>
          <w:sz w:val="22"/>
          <w:szCs w:val="22"/>
        </w:rPr>
        <w:t xml:space="preserve"> included humour, carrying on as normal by not focusing on cancer, being positive,</w:t>
      </w:r>
      <w:r w:rsidR="00A83040" w:rsidRPr="00125666">
        <w:rPr>
          <w:rFonts w:ascii="Times New Roman" w:hAnsi="Times New Roman" w:cs="Times New Roman"/>
          <w:sz w:val="22"/>
          <w:szCs w:val="22"/>
        </w:rPr>
        <w:t xml:space="preserve"> </w:t>
      </w:r>
      <w:r w:rsidR="000E0B48" w:rsidRPr="00125666">
        <w:rPr>
          <w:rFonts w:ascii="Times New Roman" w:hAnsi="Times New Roman" w:cs="Times New Roman"/>
          <w:sz w:val="22"/>
          <w:szCs w:val="22"/>
        </w:rPr>
        <w:t xml:space="preserve">and </w:t>
      </w:r>
      <w:r w:rsidRPr="00125666">
        <w:rPr>
          <w:rFonts w:ascii="Times New Roman" w:hAnsi="Times New Roman" w:cs="Times New Roman"/>
          <w:sz w:val="22"/>
          <w:szCs w:val="22"/>
        </w:rPr>
        <w:t>putting things into perspective</w:t>
      </w:r>
      <w:r w:rsidR="00672A19" w:rsidRPr="00125666">
        <w:rPr>
          <w:rFonts w:ascii="Times New Roman" w:hAnsi="Times New Roman" w:cs="Times New Roman"/>
          <w:sz w:val="22"/>
          <w:szCs w:val="22"/>
        </w:rPr>
        <w:t>.</w:t>
      </w:r>
      <w:r w:rsidR="00A83040" w:rsidRPr="00125666">
        <w:rPr>
          <w:rFonts w:ascii="Times New Roman" w:hAnsi="Times New Roman" w:cs="Times New Roman"/>
          <w:sz w:val="22"/>
          <w:szCs w:val="22"/>
        </w:rPr>
        <w:t xml:space="preserve"> </w:t>
      </w:r>
      <w:r w:rsidR="00672A19" w:rsidRPr="00125666">
        <w:rPr>
          <w:rFonts w:ascii="Times New Roman" w:hAnsi="Times New Roman" w:cs="Times New Roman"/>
          <w:sz w:val="22"/>
          <w:szCs w:val="22"/>
        </w:rPr>
        <w:t>A</w:t>
      </w:r>
      <w:r w:rsidRPr="00125666">
        <w:rPr>
          <w:rFonts w:ascii="Times New Roman" w:hAnsi="Times New Roman" w:cs="Times New Roman"/>
          <w:sz w:val="22"/>
          <w:szCs w:val="22"/>
        </w:rPr>
        <w:t xml:space="preserve">ccepting support from family and friends </w:t>
      </w:r>
      <w:r w:rsidR="00672A19" w:rsidRPr="00125666">
        <w:rPr>
          <w:rFonts w:ascii="Times New Roman" w:hAnsi="Times New Roman" w:cs="Times New Roman"/>
          <w:sz w:val="22"/>
          <w:szCs w:val="22"/>
        </w:rPr>
        <w:t>also</w:t>
      </w:r>
      <w:r w:rsidRPr="00125666">
        <w:rPr>
          <w:rFonts w:ascii="Times New Roman" w:hAnsi="Times New Roman" w:cs="Times New Roman"/>
          <w:sz w:val="22"/>
          <w:szCs w:val="22"/>
        </w:rPr>
        <w:t xml:space="preserve"> facilitated burden management for partners of men with </w:t>
      </w:r>
      <w:proofErr w:type="spellStart"/>
      <w:r w:rsidRPr="00125666">
        <w:rPr>
          <w:rFonts w:ascii="Times New Roman" w:hAnsi="Times New Roman" w:cs="Times New Roman"/>
          <w:sz w:val="22"/>
          <w:szCs w:val="22"/>
        </w:rPr>
        <w:t>PCa</w:t>
      </w:r>
      <w:proofErr w:type="spellEnd"/>
      <w:r w:rsidRPr="00125666">
        <w:rPr>
          <w:rFonts w:ascii="Times New Roman" w:hAnsi="Times New Roman" w:cs="Times New Roman"/>
          <w:sz w:val="22"/>
          <w:szCs w:val="22"/>
        </w:rPr>
        <w:t xml:space="preserve"> </w:t>
      </w:r>
      <w:r w:rsidR="00FE350D" w:rsidRPr="00125666">
        <w:rPr>
          <w:rFonts w:ascii="Times New Roman" w:hAnsi="Times New Roman" w:cs="Times New Roman"/>
          <w:sz w:val="22"/>
          <w:szCs w:val="22"/>
        </w:rPr>
        <w:fldChar w:fldCharType="begin" w:fldLock="1"/>
      </w:r>
      <w:r w:rsidR="00BC02E9" w:rsidRPr="00125666">
        <w:rPr>
          <w:rFonts w:ascii="Times New Roman" w:hAnsi="Times New Roman" w:cs="Times New Roman"/>
          <w:sz w:val="22"/>
          <w:szCs w:val="22"/>
        </w:rPr>
        <w:instrText>ADDIN CSL_CITATION { "citationItems" : [ { "id" : "ITEM-1",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1", "issue" : "4", "issued" : { "date-parts" : [ [ "2002" ] ] }, "page" : "701-9", "title" : "Couples' experiences with prostate cancer: focus group research.", "type" : "article-journal", "volume" : "29" }, "uris" : [ "http://www.mendeley.com/documents/?uuid=03317d18-2ff5-3d66-9b39-0da52636f5ee" ] }, { "id" : "ITEM-2", "itemData" : { "DOI" : "10.1046/j.1523-5394.2000.84009.x", "ISSN" : "10654704", "PMID" : "11898255", "abstract" : "PURPOSE: The authors describe the experience of men with prostate cancer and their spouses in the early recovery period after surgery. DESCRIPTION OF STUDY: As part of a longitudinal qualitative study, semistructured interviews were held with 34 patients who had prostate cancer and their spouses 8 to 10 weeks after surgery. RESULTS: Five components of experience emerged from the interviews: 1) hearing news about the extent of their cancer after surgery influenced how patients viewed their cancer experience and, in many cases, their recovery; 2) men placed great emphasis on recovering their physical capacity quickly; 3) couples connected with each other through working out care routines and managing periods of irritability; 4) couples described a range of responses to surgery side effects and complications; and 5) the meaning of cancer varied for couples, with most seeing the experience as a temporary disruption. CLINICAL IMPLICATIONS: Physicians, nurses, social workers, and other health professionals working with patients before and after prostatectomies may assist couples to prepare better for the early recovery period by being both sensitive to the men's need to recover physical capacity quickly while helping them to understand that recovery takes time. Accurate information about expected periods of irritability, side effects, and possible complications would diminish the likelihood of distress during this period.", "author" : [ { "dropping-particle" : "", "family" : "Phillips", "given" : "Catherine",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Cancer Practice", "id" : "ITEM-2", "issue" : "4", "issued" : { "date-parts" : [ [ "2000" ] ] }, "page" : "165-171", "title" : "Early postsurgery experience of prostate cancer patients and spouses", "type" : "article-journal", "volume" : "8" }, "uris" : [ "http://www.mendeley.com/documents/?uuid=a50ad061-c744-3cdb-bfe0-58f803f1049e" ] }, { "id" : "ITEM-3", "itemData" : { "DOI" : "http://dx.doi.org/10.1007/s00520-014-2222-3", "ISSN" : "0941-4355", "abstract" : "Background and Aims The lack of survival advantage, adverse quality of life effects and health care costs associated with curative treatments have convinced health authorities internationally to recommend Active Surveillance(AS) as a management strategy for most low risk prostate cancers(LRPC). Research shows only 15- 40% adopt AS. Aim: To examine men with LLPC and partners' experiences of choosing between AS and the radical treatments; and using these findings, develop an online treatment decision aid(DA). Methods Newly diagnosedmen who chose curative treatment and those who chose AS, and their partners, from 3 hospitals completed semi-structured telephone interviews. Transcribed interviews underwent inductive, cyclic, and comparative analysis with inter-rater reliability. Findings were fed into the development of an online DA. Results Twenty-one men and 14 partners participated. Prostate cancer treatment information was regularly described as contradictory, confusing, and stressful. AS was commonly misunderstood. Men and partners were sometimes encumbered by memories of treatment decision-making, ongoing conflicting information and unanswered medical questions. Radical treatment was selected when cancer progression was feared or medically indicated. The online DA presents unbiased, evidence-based information in a clear form - written, graphical and audio-visual - then lead the patient and partner through a process of weighing up the benefits and costs of whether to adopt AS or a curative treatment. The video-clips involve men, their partners, urologists and radiation oncologists presenting information and personal experiences. Conclusions Rigorously-tested, up-to-date and culturally-specific DAs for LRPC which is easily accessible is urgently needed to assist with treatment decision-making involving both men and partner.", "author" : [ { "dropping-particle" : "", "family" : "O'Callaghan", "given" : "C", "non-dropping-particle" : "", "parse-names" : false, "suffix" : "" }, { "dropping-particle" : "", "family" : "Dryden", "given" : "T", "non-dropping-particle" : "", "parse-names" : false, "suffix" : "" }, { "dropping-particle" : "", "family" : "Hyatt", "given" : "A", "non-dropping-particle" : "", "parse-names" : false, "suffix" : "" }, { "dropping-particle" : "", "family" : "Brooker", "given" : "J", "non-dropping-particle" : "", "parse-names" : false, "suffix" : "" }, { "dropping-particle" : "", "family" : "Burney", "given" : "S", "non-dropping-particle" : "", "parse-names" : false, "suffix" : "" }, { "dropping-particle" : "", "family" : "Wootten", "given" : "A", "non-dropping-particle" : "", "parse-names" : false, "suffix" : "" }, { "dropping-particle" : "", "family" : "White", "given" : "A", "non-dropping-particle" : "", "parse-names" : false, "suffix" : "" }, { "dropping-particle" : "", "family" : "Murphy", "given" : "D", "non-dropping-particle" : "", "parse-names" : false, "suffix" : "" }, { "dropping-particle" : "", "family" : "Williams", "given" : "S", "non-dropping-particle" : "", "parse-names" : false, "suffix" : "" }, { "dropping-particle" : "", "family" : "Frydenberg", "given" : "M", "non-dropping-particle" : "", "parse-names" : false, "suffix" : "" }, { "dropping-particle" : "", "family" : "Schofield", "given" : "P", "non-dropping-particle" : "", "parse-names" : false, "suffix" : "" } ], "container-title" : "Psycho-Oncology", "id" : "ITEM-3", "issue" : "12", "issued" : { "date-parts" : [ [ "2014" ] ] }, "page" : "1391-1398", "title" : "\"What is this as thing?\": Men's and partners' reactions to treatment decision making for prostate cancer when active surveillance is the recommended treatment options.", "type" : "article-journal", "volume" : "23" }, "uris" : [ "http://www.mendeley.com/documents/?uuid=95e5087b-0477-30be-a023-d4845e348a83" ] }, { "id" : "ITEM-4",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4", "issue" : "4", "issued" : { "date-parts" : [ [ "2000" ] ] }, "page" : "531-48", "title" : "Managing the Impact of Illness: The Experiences of Men with Prostate Cancer and their Spouses.", "type" : "article-journal", "volume" : "5" }, "uris" : [ "http://www.mendeley.com/documents/?uuid=baaf08f1-341a-32e7-a14e-ac53fc1bd46f" ] }, { "id" : "ITEM-5", "itemData" : { "author" : [ { "dropping-particle" : "", "family" : "Saini", "given" : "M", "non-dropping-particle" : "", "parse-names" : false, "suffix" : "" }, { "dropping-particle" : "", "family" : "Shlonksy", "given" : "A", "non-dropping-particle" : "", "parse-names" : false, "suffix" : "" } ], "id" : "ITEM-5", "issued" : { "date-parts" : [ [ "2012" ] ] }, "publisher" : "Oxford University Press", "title" : "Systematic Synthesis of Qualitative Research", "type" : "book" }, "uris" : [ "http://www.mendeley.com/documents/?uuid=847ecf8f-ee03-33f9-8b04-df953aea9d42" ] }, { "id" : "ITEM-6", "itemData" : { "DOI" : "10.1177/1049732314523842", "ISBN" : "10497323", "ISSN" : "1049-7323", "PMID" : "24590418", "abstract" : "Despite a growing awareness that prostate cancer is a \"couple's disease,\" the coping strategies, subjective distress, and emotional needs of partners are not adequately addressed. To better understand wives' experiences and processes they enact, we recruited 28 low-income Latinas caring for husbands recovering from prostatectomies to participate in interviews at three time points. Their narratives destabilize a common focus on physical side effects and an implicit bias toward men's reactions. We critically examine an overarching process of normalization, with underlying themes working both toward and against normality. We identified dissonance between detailed accounts of major lifestyle changes and professed normalization. We detail the women's purposeful methods to counteract negative impacts on their lives while seeking support externally. A better understanding of women's strategies and coping is critical to design interventions and education to both capitalize on partners' role in recovery while also addressing hidden causes of increased subjective distress.", "author" : [ { "dropping-particle" : "", "family" : "Williams", "given" : "Kristen C", "non-dropping-particle" : "", "parse-names" : false, "suffix" : "" }, { "dropping-particle" : "", "family" : "Hicks", "given" : "Elisabeth M", "non-dropping-particle" : "", "parse-names" : false, "suffix" : "" }, { "dropping-particle" : "", "family" : "Chang", "given" : "Nancy", "non-dropping-particle" : "", "parse-names" : false, "suffix" : "" }, { "dropping-particle" : "", "family" : "Connor", "given" : "Sarah E", "non-dropping-particle" : "", "parse-names" : false, "suffix" : "" }, { "dropping-particle" : "", "family" : "Maliski", "given" : "Sally L", "non-dropping-particle" : "", "parse-names" : false, "suffix" : "" } ], "container-title" : "Qualitative health research", "id" : "ITEM-6", "issue" : "3", "issued" : { "date-parts" : [ [ "2014" ] ] }, "page" : "306-16", "title" : "Purposeful normalization when caring for husbands recovering from prostate cancer.", "type" : "article-journal", "volume" : "24" }, "uris" : [ "http://www.mendeley.com/documents/?uuid=90dd8b82-d891-4937-8498-e23e5227a781" ] }, { "id" : "ITEM-7",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7", "issue" : "2", "issued" : { "date-parts" : [ [ "2010" ] ] }, "page" : "234-242", "title" : "Psychosocial adaptation in female partners of men with prostate cancer", "type" : "article-journal", "volume" : "19" }, "uris" : [ "http://www.mendeley.com/documents/?uuid=1058d421-a958-397d-bc7a-ea87ef6300bc" ] }, { "id" : "ITEM-8",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8", "issue" : "5", "issued" : { "date-parts" : [ [ "2006" ] ] }, "page" : "367-377", "title" : "Qualitative analysis of couples' experience with prostate cancer by age cohort.", "type" : "article-journal", "volume" : "29" }, "uris" : [ "http://www.mendeley.com/documents/?uuid=b6b10d38-d53d-3153-8a3b-bb1b04284f1b" ] }, { "id" : "ITEM-9",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9",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id" : "ITEM-10", "itemData" : { "DOI" : "10.1188/06.CJON.503-508", "ISBN" : "1092-1095", "ISSN" : "10921095", "PMID" : "16927903", "abstract" : "Couples surviving prostate cancer face long-term challenges in their relationships as they adapt to chronic illness. Ten couples surviving prostate cancer were brought together in a focus group to discuss their experiences and concerns regarding intimacy in their relationships. During three 30-minute segments, couples described their experiences (a) as couples, (b) as individual men and women in two concurrent break-out groups, and (c) regarding current intimacy and relationship needs. Questions asked of couples focused on (a) the process of being diagnosed and treated for prostate cancer, (b) what the experience was like for them as a couple, (c) what was helpful, harmful, and surprising throughout the experience, (d) what they currently needed most as a couple, and (e) what advice they had for other couples. Findings suggested that men and women think and respond differently to intimacy and relationship challenges that occur as a result of prostate cancer, diagnosis, and treatment. Consequently, healthcare providers in any clinical setting who may interact with prostate cancer survivors must consider the relationship and intimacy needs that are unique to men, women, and couples.", "author" : [ { "dropping-particle" : "", "family" : "Sanders", "given" : "Sharon", "non-dropping-particle" : "", "parse-names" : false, "suffix" : "" }, { "dropping-particle" : "", "family" : "Pedro", "given" : "Leli W.", "non-dropping-particle" : "", "parse-names" : false, "suffix" : "" }, { "dropping-particle" : "", "family" : "Bantum", "given" : "E. O.", "non-dropping-particle" : "", "parse-names" : false, "suffix" : "" }, { "dropping-particle" : "", "family" : "Galbraith", "given" : "Michael E.", "non-dropping-particle" : "", "parse-names" : false, "suffix" : "" } ], "container-title" : "Clinical journal of oncology nursing.", "id" : "ITEM-10", "issue" : "4", "issued" : { "date-parts" : [ [ "2006" ] ] }, "page" : "503-508", "title" : "Couples surviving prostate cancer: Long-term intimacy needs and concerns following treatment.", "type" : "article-journal", "volume" : "10" }, "uris" : [ "http://www.mendeley.com/documents/?uuid=f52fad5b-7d8f-359c-9b12-bf0b54fea184" ] }, { "id" : "ITEM-11",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11",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12",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12",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13",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13", "issue" : "3", "issued" : { "date-parts" : [ [ "2013" ] ] }, "page" : "E7-E14", "title" : "In the middle and on the sideline: the experience of spouses of men with prostate cancer.", "type" : "article-journal", "volume" : "36" }, "uris" : [ "http://www.mendeley.com/documents/?uuid=7101fde6-0bee-30a3-bda7-ce86a398534e" ] }, { "id" : "ITEM-14",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14", "issue" : "11", "issued" : { "date-parts" : [ [ "2014" ] ] }, "page" : "1252-1258", "title" : "The impact of prostate cancer on partners: A qualitative exploration", "type" : "article-journal", "volume" : "23" }, "uris" : [ "http://www.mendeley.com/documents/?uuid=64f0f1c2-76e9-490f-8a42-c67f812f3571" ] }, { "id" : "ITEM-15", "itemData" : { "ISBN" : "03607283", "ISSN" : "0360-7283", "PMID" : "15974375", "abstract" : "Increasingly evident is the important role of partners in patients' adaptation to diagnosis, treatment, and recovery. Yet, little is known about partners' adaptation when patients reach the benchmark known as long-term survival. This study describes elderly wives of prostate cancer survivors' perspectives of adaptation to the enduring challenges of prostate cancer survival and considers their experience in the context of ethnicity. Content analysis and grounded theory methods guided data collection and analysis of two waves of in-depth interviews with 26 elderly Asian/Pacific Islanders (Chinese, Filipino, Japanese, Native Hawaiian) living in Hawai'i. Continuous learning was the most common phenomenon as reflected in four types of adaptive work: involvement in husband's health, affirmation of the marital bond, normalization of adversity, and participation in personally meaningful acts. Issues are highlighted for consideration in developing culturally relevant, age-appropriate, and strengths-based interventions.", "author" : [ { "dropping-particle" : "", "family" : "Ka'opua", "given" : "L S I", "non-dropping-particle" : "", "parse-names" : false, "suffix" : "" }, { "dropping-particle" : "", "family" : "Gotay", "given" : "C C", "non-dropping-particle" : "", "parse-names" : false, "suffix" : "" }, { "dropping-particle" : "", "family" : "Hannum", "given" : "M", "non-dropping-particle" : "", "parse-names" : false, "suffix" : "" }, { "dropping-particle" : "", "family" : "Bunghanoy", "given" : "G", "non-dropping-particle" : "", "parse-names" : false, "suffix" : "" } ], "container-title" : "Health &amp; Social Work", "id" : "ITEM-15", "issue" : "2", "issued" : { "date-parts" : [ [ "2005" ] ] }, "page" : "145-154", "title" : "Adaptation to long-term prostate cancer survival: the perspective of elderly Asian/Pacific Islander wives.", "type" : "article-journal", "volume" : "30" }, "uris" : [ "http://www.mendeley.com/documents/?uuid=fbf1ff79-e684-4c2d-a178-a23c243218e2" ] }, { "id" : "ITEM-16", "itemData" : { "ISSN" : "1053-816X; 1053-816X", "PMID" : "11998088", "abstract" : "The purpose of this study was to determine the effects of the experience of a radical prostatectomy on the partners of men with prostate cancer. The women described the effects of the experience on their lives and on their partner's life. Descriptions included how they were informed of their partner's diagnosis, emotions at the time of the initial diagnosis, and the sources of information and the decision process that they and their partners used that lead to surgery. The effect of the experience on their quality of life including interpersonal and sexual relationships with their partner and the information that was needed to facilitate self-care after surgery were described. The women provided clear directions for improving the health care system in managing the cancer experience using a family-centered approach.", "author" : [ { "dropping-particle" : "", "family" : "Butler", "given" : "L", "non-dropping-particle" : "", "parse-names" : false, "suffix" : "" }, { "dropping-particle" : "", "family" : "Downe-Wamboldt", "given" : "B", "non-dropping-particle" : "", "parse-names" : false, "suffix" : "" }, { "dropping-particle" : "", "family" : "Marsh", "given" : "S", "non-dropping-particle" : "", "parse-names" : false, "suffix" : "" }, { "dropping-particle" : "", "family" : "Bell", "given" : "D", "non-dropping-particle" : "", "parse-names" : false, "suffix" : "" }, { "dropping-particle" : "", "family" : "Jarvi", "given" : "K", "non-dropping-particle" : "", "parse-names" : false, "suffix" : "" } ], "container-title" : "Urologic nursing", "id" : "ITEM-16", "issue" : "4", "issued" : { "date-parts" : [ [ "2000" ] ] }, "page" : "254-258", "title" : "Behind the scenes: partners' perceptions of quality of life post radical prostatectomy", "type" : "article-journal", "volume" : "20" }, "uris" : [ "http://www.mendeley.com/documents/?uuid=6ccad72d-800a-3902-a2d6-f3c67540b20c" ] }, { "id" : "ITEM-17",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17", "issue" : "4", "issued" : { "date-parts" : [ [ "2012" ] ] }, "page" : "452-465", "title" : "Sexual Adjustment to Androgen Deprivation Therapy: Struggles and Strategies", "type" : "article-journal", "volume" : "22" }, "uris" : [ "http://www.mendeley.com/documents/?uuid=1e137739-5dc1-373d-b956-6af2af6c3873" ] }, { "id" : "ITEM-18",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18", "issue" : "9", "issued" : { "date-parts" : [ [ "2014" ] ] }, "page" : "2509-2515", "title" : "Exploring the role of the partner in couples' sexual recovery after surgery for prostate cancer", "type" : "article-journal", "volume" : "22" }, "uris" : [ "http://www.mendeley.com/documents/?uuid=7a6c83c3-e461-3c2e-9ae7-a4cb0f464ad0" ] }, { "id" : "ITEM-19", "itemData" : { "DOI" : "10.1016/j.ijnurstu.2003.11.005", "ISBN" : "1425352359", "ISSN" : "00207489", "PMID" : "15120979", "abstract" : "The purpose of this qualitative study was to explore the responses and experiences of a sample of Swiss men after radical prostatectomy and their intimate partners. Interviews were conducted with 10 couples and analyzed using constant comparative method. Getting a grip on it was the core process that was developed. Men focused on regaining control over their lives, urinary and erectile function while wives efforts focused on being there. The results revealed that current clinical practice of follow up at 3 months may not address the serious deficits in the patient's ability to \"get a grip\" on incontinence and other complications of surgery. ?? 2004 Elsevier Ltd. All rights reserved.", "author" : [ { "dropping-particle" : "", "family" : "Petry", "given" : "Heidi", "non-dropping-particle" : "", "parse-names" : false, "suffix" : "" }, { "dropping-particle" : "", "family" : "Berry", "given" : "Donna L.", "non-dropping-particle" : "", "parse-names" : false, "suffix" : "" }, { "dropping-particle" : "", "family" : "Spichiger", "given" : "Elisabeth", "non-dropping-particle" : "", "parse-names" : false, "suffix" : "" }, { "dropping-particle" : "", "family" : "Kesselring", "given" : "Annemarie", "non-dropping-particle" : "", "parse-names" : false, "suffix" : "" }, { "dropping-particle" : "", "family" : "Gasser", "given" : "Thomas C.", "non-dropping-particle" : "", "parse-names" : false, "suffix" : "" }, { "dropping-particle" : "", "family" : "Sulser", "given" : "Tullio", "non-dropping-particle" : "", "parse-names" : false, "suffix" : "" }, { "dropping-particle" : "", "family" : "Kiss", "given" : "Alexander", "non-dropping-particle" : "", "parse-names" : false, "suffix" : "" } ], "container-title" : "International Journal of Nursing Studies", "id" : "ITEM-19", "issue" : "5", "issued" : { "date-parts" : [ [ "2004" ] ] }, "page" : "507-513", "title" : "Responses and experiences after radical prostatectomy: Perceptions of married couples in Switzerland", "type" : "article-journal", "volume" : "41" }, "uris" : [ "http://www.mendeley.com/documents/?uuid=333f7511-dd89-3f04-8673-b4c1c1bddb44" ] }, { "id" : "ITEM-20",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20", "issue" : "2", "issued" : { "date-parts" : [ [ "2011" ] ] }, "page" : "95-113", "title" : "The rupture and repair of the couple's communal body with prostate cancer.", "type" : "article-journal", "volume" : "29" }, "uris" : [ "http://www.mendeley.com/documents/?uuid=b9c4f44e-ffff-33ce-97c8-818e5034fc38" ] }, { "id" : "ITEM-21", "itemData" : { "DOI" : "10.1186/1471-2296-11-19", "ISBN" : "1471-2296 (Electronic)\\r1471-2296 (Linking)", "ISSN" : "1471-2296", "PMID" : "20211019", "abstract" : "BACKGROUND: Few studies have explored the women's experiences as a result of a partners' diagnosis of prostate cancer. This study begins to explore women's interactions with physicians (primary care and urologist) and the support needs associated with the diagnosis and treatment of their partners' prostate cancer. METHODS: Two focus groups (n = 14) of women whose partners were diagnosed with prostate cancer (diagnoses' 1 - 18 months). A trained facilitator used open-ended questions to explore ideas. The framework approach was used to analyze the transcripts. RESULTS: Three main themes emerged: 1. More support. Validation and information is needed for women including emotional support and opportunities to share experiences. 2. Role of the physician. The transfer of care once specialized treatment is no longer needed remained poorly defined, which increased confusion and feelings of abandonment related to the role of the primary physician. 3. Partners' relationship changes. Men became more dependent on their partners for support and to act as the primary communicator and caregiver. CONCLUSIONS: Additional research is needed in this field to confirm the importance of training primary care physicians to consider holistic treatment approaches that recognize the partner and family needs as important in the complete physical and emotional healing of their patients.", "author" : [ { "dropping-particle" : "", "family" : "Evertsen", "given" : "Jennifer M", "non-dropping-particle" : "", "parse-names" : false, "suffix" : "" }, { "dropping-particle" : "", "family" : "Wolkenstein", "given" : "Alan S", "non-dropping-particle" : "", "parse-names" : false, "suffix" : "" } ], "container-title" : "BMC family practice", "id" : "ITEM-21", "issue" : "11", "issued" : { "date-parts" : [ [ "2010" ] ] }, "page" : "19", "title" : "Female partners of patients after surgical prostate cancer treatment: interactions with physicians and support needs.", "type" : "article-journal", "volume" : "11" }, "uris" : [ "http://www.mendeley.com/documents/?uuid=1191c256-8615-3ec1-8b9a-5f7306ee9579" ] }, { "id" : "ITEM-22", "itemData" : { "ISBN" : "1053-816X", "ISSN" : "1053-816X", "PMID" : "22073900", "abstract" : "The aim of this qualitative study was to investigate the experiences of female partners to men with prostate cancer. The women found the capacity to manage their lives through mutual love in the family and through their faith.", "author" : [ { "dropping-particle" : "", "family" : "Bruun", "given" : "Poul", "non-dropping-particle" : "", "parse-names" : false, "suffix" : "" }, { "dropping-particle" : "", "family" : "Pedersen", "given" : "Birthe D", "non-dropping-particle" : "", "parse-names" : false, "suffix" : "" }, { "dropping-particle" : "", "family" : "Osther", "given" : "Palle J", "non-dropping-particle" : "", "parse-names" : false, "suffix" : "" }, { "dropping-particle" : "", "family" : "Wagner", "given" : "Lis", "non-dropping-particle" : "", "parse-names" : false, "suffix" : "" } ], "container-title" : "Urologic nursing", "id" : "ITEM-22", "issue" : "5", "issued" : { "date-parts" : [ [ "2011" ] ] }, "page" : "294-9", "title" : "The lonely female partner: a central aspect of prostate cancer.", "type" : "article-journal", "volume" : "31" }, "uris" : [ "http://www.mendeley.com/documents/?uuid=adb1bd38-9d45-3680-93f0-bc0faaa74295" ] }, { "id" : "ITEM-23", "itemData" : { "DOI" : "10.1007/s13187-012-0360-1", "ISBN" : "0885-8195", "ISSN" : "08858195", "PMID" : "22544536", "abstract" : "African Americans are disproportionately affected by prostate cancer, yet less is known about the most salient psychosocial dimensions of quality of life. The purpose of this study was to explore the perceptions of African American prostate cancer survivors and their spouses of psychosocial issues related to quality of life. Twelve African American couples were recruited from a National Cancer Institute Comprehensive Cancer Center registry and a state-based non-profit organization to participate in individual interviews. The study was theoretically based on Ferrell's Quality of Life Conceptual Model. Common themes emerged regarding the psychosocial needs of African American couples. These themes were categorized into behavioral, social, psychological, and spiritual domains. Divergent perspectives were identified between male prostate cancer survivors and their female spouses. This study delineated unmet needs and areas for future in-depth investigations into psychosocial issues. The differing perspectives between patients and their spouses highlight the need for couple-centered interventions.", "author" : [ { "dropping-particle" : "", "family" : "Rivers", "given" : "B.M.", "non-dropping-particle" : "", "parse-names" : false, "suffix" : "" }, { "dropping-particle" : "", "family" : "August", "given" : "E.M.", "non-dropping-particle" : "", "parse-names" : false, "suffix" : "" }, { "dropping-particle" : "", "family" : "Quinn", "given" : "G.P.", "non-dropping-particle" : "", "parse-names" : false, "suffix" : "" }, { "dropping-particle" : "", "family" : "Gwede", "given" : "C.K.", "non-dropping-particle" : "", "parse-names" : false, "suffix" : "" }, { "dropping-particle" : "", "family" : "Pow-Sang", "given" : "J.M.", "non-dropping-particle" : "", "parse-names" : false, "suffix" : "" }, { "dropping-particle" : "", "family" : "Lee Green", "given" : "B.", "non-dropping-particle" : "", "parse-names" : false, "suffix" : "" }, { "dropping-particle" : "", "family" : "Jacobsen", "given" : "P.B.", "non-dropping-particle" : "", "parse-names" : false, "suffix" : "" } ], "container-title" : "Journal of Cancer Education", "id" : "ITEM-23", "issue" : "3", "issued" : { "date-parts" : [ [ "2012" ] ] }, "page" : "546-558", "title" : "Understanding the psychosocial issues of African American couples surviving prostate cancer", "type" : "article-journal", "volume" : "27" }, "uris" : [ "http://www.mendeley.com/documents/?uuid=37e8911f-81fe-4d51-99a3-dff76993ea29" ] }, { "id" : "ITEM-24",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24", "issue" : "1", "issued" : { "date-parts" : [ [ "2002" ] ] }, "page" : "15-29", "title" : "Prostate Cancer and Erectile Dysfunction: Men's Experiences", "type" : "article-journal", "volume" : "1" }, "uris" : [ "http://www.mendeley.com/documents/?uuid=93102c0b-dca2-428e-9b4a-df8d14442a5f" ] }, { "id" : "ITEM-25",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25", "issue" : "3", "issued" : { "date-parts" : [ [ "2014" ] ] }, "page" : "233", "title" : "Exploring Gay Couples' Experience With Sexual Dysfunction After Radical Prostatectomy: A Qualitative Study", "type" : "article-journal", "volume" : "40" }, "uris" : [ "http://www.mendeley.com/documents/?uuid=fb6f388b-9e59-3104-82a4-aa759fb6c8f4" ] }, { "id" : "ITEM-26", "itemData" : { "DOI" : "10.1080/0092623X.2013.842194", "ISSN" : "1521-0715", "PMID" : "24405053", "abstract" : "Prostate cancer affects couples' sexual intimacy, but men rarely use recommended proerectile aids. This mixed-methods study aimed to identify couples' preprostatectomy barriers to sexual recovery. Interviews about anticipated sexual recovery were paired with surveys: the Dyadic Assessment Scale, the Protective Buffering Scale, the Expanded Prostate Cancer Index Composite, the Sexual Experience Questionnaire (men), and the Female Sexual Function Index. Potential barriers were derived using Grounded Theory. Quantitative data triangulated qualitative findings. Heterosexual couples (N = 28) participated. Men's average age was 62 years and their partners' average age was 58 years. Preexisting and diagnosis-related barriers included aging-related sexual dysfunction, inadequate sexual problem-solving skills, stressors, worry, avoidance of planning for sexual recovery, and dislike of artificially assisted sex. Participants endorsed moderate/high marital satisfaction (DAS: for men, M = 110.0, SD = 11.4; for partners, M = 114.1, SD = 12.1) and communication (PBS: for men, M = 24.5.2, SD = 6.1; for partners, M = 25.1, SD \u00b1 6.2). Men reported mild erectile dysfunction and incontinence (EPIC sexual function M = 76.6, SD = 21.5, urinary incontinence M = 88.4, SD = 18.2). Men's couple sexual satisfaction was lowest (Sexual Experience Questionnaire: M = 60.1, SD = 26.9). Mean total Female Sexual Function Index was low (M = 21.6, SD = 7.8). Heterosexual couples face prostatectomy-related sexual side-effects having experienced developmental sexual losses. Couples use avoidant strategies to defend against worry about cancer and anticipated prostatectomy-related sexual changes. These potential barriers are modifiable if couples can learn to cope with sexual losses and accept sexual rehabilitation strategies.", "author" : [ { "dropping-particle" : "", "family" : "Wittmann", "given" : "Daniela", "non-dropping-particle" : "", "parse-names" : false, "suffix" : "" }, { "dropping-particle" : "", "family" : "Northouse", "given" : "Laurel", "non-dropping-particle" : "", "parse-names" : false, "suffix" : "" }, { "dropping-particle" : "", "family" : "Crossley", "given" : "Heather", "non-dropping-particle" : "", "parse-names" : false, "suffix" : "" }, { "dropping-particle" : "", "family" : "Miller", "given" : "David", "non-dropping-particle" : "", "parse-names" : false, "suffix" : "" }, { "dropping-particle" : "", "family" : "Dunn", "given" : "Rodney", "non-dropping-particle" : "", "parse-names" : false, "suffix" : "" }, { "dropping-particle" : "", "family" : "Nidetz", "given" : "Jennifer", "non-dropping-particle" : "", "parse-names" : false, "suffix" : "" }, { "dropping-particle" : "", "family" : "Montie", "given" : "Jeanne", "non-dropping-particle" : "", "parse-names" : false, "suffix" : "" }, { "dropping-particle" : "", "family" : "Moyad", "given" : "Mia", "non-dropping-particle" : "", "parse-names" : false, "suffix" : "" }, { "dropping-particle" : "", "family" : "Lavin", "given" : "Katie", "non-dropping-particle" : "", "parse-names" : false, "suffix" : "" }, { "dropping-particle" : "", "family" : "Montie", "given" : "James E", "non-dropping-particle" : "", "parse-names" : false, "suffix" : "" } ], "container-title" : "Journal of sex &amp; marital therapy", "id" : "ITEM-26", "issue" : "2", "issued" : { "date-parts" : [ [ "2015" ] ] }, "page" : "155-68", "publisher" : "NIH Public Access", "title" : "A pilot study of potential pre-operative barriers to couples\u2019 sexual recovery after radical prostatectomy for prostate cancer.", "type" : "article-journal", "volume" : "41" }, "uris" : [ "http://www.mendeley.com/documents/?uuid=0569373b-035d-3df8-ae55-8c69bebb4767" ] } ], "mendeley" : { "formattedCitation" : "[8, 21, 25, 26, 38, 39, 41, 43, 44, 46, 48\u201353, 55, 57\u201362, 64\u201366]", "plainTextFormattedCitation" : "[8, 21, 25, 26, 38, 39, 41, 43, 44, 46, 48\u201353, 55, 57\u201362, 64\u201366]", "previouslyFormattedCitation" : "[8, 21, 25, 26, 38, 39, 41, 43, 44, 46, 48\u201353, 55, 57\u201362, 64\u201366]" }, "properties" : { "noteIndex" : 0 }, "schema" : "https://github.com/citation-style-language/schema/raw/master/csl-citation.json" }</w:instrText>
      </w:r>
      <w:r w:rsidR="00FE350D" w:rsidRPr="00125666">
        <w:rPr>
          <w:rFonts w:ascii="Times New Roman" w:hAnsi="Times New Roman" w:cs="Times New Roman"/>
          <w:sz w:val="22"/>
          <w:szCs w:val="22"/>
        </w:rPr>
        <w:fldChar w:fldCharType="separate"/>
      </w:r>
      <w:r w:rsidR="00561536" w:rsidRPr="00125666">
        <w:rPr>
          <w:rFonts w:ascii="Times New Roman" w:hAnsi="Times New Roman" w:cs="Times New Roman"/>
          <w:noProof/>
          <w:sz w:val="22"/>
          <w:szCs w:val="22"/>
        </w:rPr>
        <w:t>[8, 21, 25, 26, 38, 39, 41, 43, 44, 46, 48–53, 55, 57–62, 64–66]</w:t>
      </w:r>
      <w:r w:rsidR="00FE350D" w:rsidRPr="00125666">
        <w:rPr>
          <w:rFonts w:ascii="Times New Roman" w:hAnsi="Times New Roman" w:cs="Times New Roman"/>
          <w:sz w:val="22"/>
          <w:szCs w:val="22"/>
        </w:rPr>
        <w:fldChar w:fldCharType="end"/>
      </w:r>
      <w:r w:rsidRPr="00125666">
        <w:rPr>
          <w:rFonts w:ascii="Times New Roman" w:hAnsi="Times New Roman" w:cs="Times New Roman"/>
          <w:sz w:val="22"/>
          <w:szCs w:val="22"/>
        </w:rPr>
        <w:t xml:space="preserve">. </w:t>
      </w:r>
    </w:p>
    <w:p w14:paraId="5304136C" w14:textId="5AA99D61" w:rsidR="00A24029" w:rsidRPr="00125666" w:rsidRDefault="004E1C8E" w:rsidP="00006954">
      <w:pPr>
        <w:rPr>
          <w:rFonts w:ascii="Times New Roman" w:hAnsi="Times New Roman" w:cs="Times New Roman"/>
        </w:rPr>
      </w:pPr>
      <w:r w:rsidRPr="00125666">
        <w:rPr>
          <w:rFonts w:ascii="Times New Roman" w:hAnsi="Times New Roman" w:cs="Times New Roman"/>
        </w:rPr>
        <w:t xml:space="preserve">Information and support </w:t>
      </w:r>
      <w:r w:rsidR="009002FB" w:rsidRPr="00125666">
        <w:rPr>
          <w:rFonts w:ascii="Times New Roman" w:hAnsi="Times New Roman" w:cs="Times New Roman"/>
        </w:rPr>
        <w:t xml:space="preserve">were </w:t>
      </w:r>
      <w:r w:rsidRPr="00125666">
        <w:rPr>
          <w:rFonts w:ascii="Times New Roman" w:hAnsi="Times New Roman" w:cs="Times New Roman"/>
        </w:rPr>
        <w:t xml:space="preserve">important in enabling couples </w:t>
      </w:r>
      <w:r w:rsidR="00A24029" w:rsidRPr="00125666">
        <w:rPr>
          <w:rFonts w:ascii="Times New Roman" w:hAnsi="Times New Roman" w:cs="Times New Roman"/>
        </w:rPr>
        <w:t xml:space="preserve">to </w:t>
      </w:r>
      <w:r w:rsidR="00230248" w:rsidRPr="00125666">
        <w:rPr>
          <w:rFonts w:ascii="Times New Roman" w:hAnsi="Times New Roman" w:cs="Times New Roman"/>
        </w:rPr>
        <w:t>seek continuity in their situation</w:t>
      </w:r>
      <w:r w:rsidR="00A24029" w:rsidRPr="00125666">
        <w:rPr>
          <w:rFonts w:ascii="Times New Roman" w:hAnsi="Times New Roman" w:cs="Times New Roman"/>
        </w:rPr>
        <w:t>. Couples reported recei</w:t>
      </w:r>
      <w:r w:rsidR="00F40E00" w:rsidRPr="00125666">
        <w:rPr>
          <w:rFonts w:ascii="Times New Roman" w:hAnsi="Times New Roman" w:cs="Times New Roman"/>
        </w:rPr>
        <w:t>ving</w:t>
      </w:r>
      <w:r w:rsidR="00A24029" w:rsidRPr="00125666">
        <w:rPr>
          <w:rFonts w:ascii="Times New Roman" w:hAnsi="Times New Roman" w:cs="Times New Roman"/>
        </w:rPr>
        <w:t xml:space="preserve"> </w:t>
      </w:r>
      <w:r w:rsidR="00672A19" w:rsidRPr="00125666">
        <w:rPr>
          <w:rFonts w:ascii="Times New Roman" w:hAnsi="Times New Roman" w:cs="Times New Roman"/>
        </w:rPr>
        <w:t>varying</w:t>
      </w:r>
      <w:r w:rsidR="00B73B28" w:rsidRPr="00125666">
        <w:rPr>
          <w:rFonts w:ascii="Times New Roman" w:hAnsi="Times New Roman" w:cs="Times New Roman"/>
        </w:rPr>
        <w:t xml:space="preserve"> levels of </w:t>
      </w:r>
      <w:r w:rsidR="00A24029" w:rsidRPr="00125666">
        <w:rPr>
          <w:rFonts w:ascii="Times New Roman" w:hAnsi="Times New Roman" w:cs="Times New Roman"/>
        </w:rPr>
        <w:t xml:space="preserve">support/information from healthcare professional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1", "issue" : "4", "issued" : { "date-parts" : [ [ "2000" ] ] }, "page" : "531-48", "title" : "Managing the Impact of Illness: The Experiences of Men with Prostate Cancer and their Spouses.", "type" : "article-journal", "volume" : "5" }, "uris" : [ "http://www.mendeley.com/documents/?uuid=baaf08f1-341a-32e7-a14e-ac53fc1bd46f" ] }, { "id" : "ITEM-2", "itemData" : { "DOI" : "http://dx.doi.org/10.1007/s00520-014-2222-3", "ISSN" : "0941-4355", "abstract" : "Background and Aims The lack of survival advantage, adverse quality of life effects and health care costs associated with curative treatments have convinced health authorities internationally to recommend Active Surveillance(AS) as a management strategy for most low risk prostate cancers(LRPC). Research shows only 15- 40% adopt AS. Aim: To examine men with LLPC and partners' experiences of choosing between AS and the radical treatments; and using these findings, develop an online treatment decision aid(DA). Methods Newly diagnosedmen who chose curative treatment and those who chose AS, and their partners, from 3 hospitals completed semi-structured telephone interviews. Transcribed interviews underwent inductive, cyclic, and comparative analysis with inter-rater reliability. Findings were fed into the development of an online DA. Results Twenty-one men and 14 partners participated. Prostate cancer treatment information was regularly described as contradictory, confusing, and stressful. AS was commonly misunderstood. Men and partners were sometimes encumbered by memories of treatment decision-making, ongoing conflicting information and unanswered medical questions. Radical treatment was selected when cancer progression was feared or medically indicated. The online DA presents unbiased, evidence-based information in a clear form - written, graphical and audio-visual - then lead the patient and partner through a process of weighing up the benefits and costs of whether to adopt AS or a curative treatment. The video-clips involve men, their partners, urologists and radiation oncologists presenting information and personal experiences. Conclusions Rigorously-tested, up-to-date and culturally-specific DAs for LRPC which is easily accessible is urgently needed to assist with treatment decision-making involving both men and partner.", "author" : [ { "dropping-particle" : "", "family" : "O'Callaghan", "given" : "C", "non-dropping-particle" : "", "parse-names" : false, "suffix" : "" }, { "dropping-particle" : "", "family" : "Dryden", "given" : "T", "non-dropping-particle" : "", "parse-names" : false, "suffix" : "" }, { "dropping-particle" : "", "family" : "Hyatt", "given" : "A", "non-dropping-particle" : "", "parse-names" : false, "suffix" : "" }, { "dropping-particle" : "", "family" : "Brooker", "given" : "J", "non-dropping-particle" : "", "parse-names" : false, "suffix" : "" }, { "dropping-particle" : "", "family" : "Burney", "given" : "S", "non-dropping-particle" : "", "parse-names" : false, "suffix" : "" }, { "dropping-particle" : "", "family" : "Wootten", "given" : "A", "non-dropping-particle" : "", "parse-names" : false, "suffix" : "" }, { "dropping-particle" : "", "family" : "White", "given" : "A", "non-dropping-particle" : "", "parse-names" : false, "suffix" : "" }, { "dropping-particle" : "", "family" : "Murphy", "given" : "D", "non-dropping-particle" : "", "parse-names" : false, "suffix" : "" }, { "dropping-particle" : "", "family" : "Williams", "given" : "S", "non-dropping-particle" : "", "parse-names" : false, "suffix" : "" }, { "dropping-particle" : "", "family" : "Frydenberg", "given" : "M", "non-dropping-particle" : "", "parse-names" : false, "suffix" : "" }, { "dropping-particle" : "", "family" : "Schofield", "given" : "P", "non-dropping-particle" : "", "parse-names" : false, "suffix" : "" } ], "container-title" : "Psycho-Oncology", "id" : "ITEM-2", "issue" : "12", "issued" : { "date-parts" : [ [ "2014" ] ] }, "page" : "1391-1398", "title" : "\"What is this as thing?\": Men's and partners' reactions to treatment decision making for prostate cancer when active surveillance is the recommended treatment options.", "type" : "article-journal", "volume" : "23" }, "uris" : [ "http://www.mendeley.com/documents/?uuid=95e5087b-0477-30be-a023-d4845e348a83" ] }, { "id" : "ITEM-3", "itemData" : { "DOI" : "10.1186/1471-2296-11-19", "ISBN" : "1471-2296 (Electronic)\\r1471-2296 (Linking)", "ISSN" : "1471-2296", "PMID" : "20211019", "abstract" : "BACKGROUND: Few studies have explored the women's experiences as a result of a partners' diagnosis of prostate cancer. This study begins to explore women's interactions with physicians (primary care and urologist) and the support needs associated with the diagnosis and treatment of their partners' prostate cancer. METHODS: Two focus groups (n = 14) of women whose partners were diagnosed with prostate cancer (diagnoses' 1 - 18 months). A trained facilitator used open-ended questions to explore ideas. The framework approach was used to analyze the transcripts. RESULTS: Three main themes emerged: 1. More support. Validation and information is needed for women including emotional support and opportunities to share experiences. 2. Role of the physician. The transfer of care once specialized treatment is no longer needed remained poorly defined, which increased confusion and feelings of abandonment related to the role of the primary physician. 3. Partners' relationship changes. Men became more dependent on their partners for support and to act as the primary communicator and caregiver. CONCLUSIONS: Additional research is needed in this field to confirm the importance of training primary care physicians to consider holistic treatment approaches that recognize the partner and family needs as important in the complete physical and emotional healing of their patients.", "author" : [ { "dropping-particle" : "", "family" : "Evertsen", "given" : "Jennifer M", "non-dropping-particle" : "", "parse-names" : false, "suffix" : "" }, { "dropping-particle" : "", "family" : "Wolkenstein", "given" : "Alan S", "non-dropping-particle" : "", "parse-names" : false, "suffix" : "" } ], "container-title" : "BMC family practice", "id" : "ITEM-3", "issue" : "11", "issued" : { "date-parts" : [ [ "2010" ] ] }, "page" : "19", "title" : "Female partners of patients after surgical prostate cancer treatment: interactions with physicians and support needs.", "type" : "article-journal", "volume" : "11" }, "uris" : [ "http://www.mendeley.com/documents/?uuid=1191c256-8615-3ec1-8b9a-5f7306ee9579" ] }, { "id" : "ITEM-4",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4", "issue" : "3", "issued" : { "date-parts" : [ [ "2013" ] ] }, "page" : "E7-E14", "title" : "In the middle and on the sideline: the experience of spouses of men with prostate cancer.", "type" : "article-journal", "volume" : "36" }, "uris" : [ "http://www.mendeley.com/documents/?uuid=7101fde6-0bee-30a3-bda7-ce86a398534e" ] }, { "id" : "ITEM-5", "itemData" : { "DOI" : "10.1111/j.1365-2354.2012.01341.x", "ISBN" : "0961-5423, 0961-5423", "ISSN" : "09615423", "PMID" : "22416793", "abstract" : "The aim of this study was to explore the needs of carers of men with prostate cancer and to identify barriers and enablers to meeting these needs. Carers were recruited to focus groups or interviews. These were recorded, transcribed and analysed by two researchers using Nvivo QSR6 and the Framework approach to index, chart and analyse data to identify emergent themes of the needs of carers, and barriers and enablers to meeting these needs. Fifteen carers took part in focus groups and 19 were interviewed. Carers' needs varied and were often unmet because of barriers to existing services. Carers needed: information; emotional support; practical support; effective medical care for the patient. Barriers to carers meeting their needs included: lack of awareness of sources of help; lack of understanding of information; reluctance to ask for help; prioritising the patient's needs. Enablers included better signposting to information and sources of support, and assessment of their needs. Interventions to address these needs should be developed taking account of the barriers and enablers identified here, and the experience of reported interventions for carers of other cancer patients. Carers should be offered an assessment to establish their needs and directed to appropriate sources of help.", "author" : [ { "dropping-particle" : "", "family" : "Sinfield", "given" : "P.", "non-dropping-particle" : "", "parse-names" : false, "suffix" : "" }, { "dropping-particle" : "", "family" : "Baker", "given" : "R.", "non-dropping-particle" : "", "parse-names" : false, "suffix" : "" }, { "dropping-particle" : "", "family" : "Ali", "given" : "S.", "non-dropping-particle" : "", "parse-names" : false, "suffix" : "" }, { "dropping-particle" : "", "family" : "Richardson", "given" : "A.", "non-dropping-particle" : "", "parse-names" : false, "suffix" : "" } ], "container-title" : "European Journal of Cancer Care", "id" : "ITEM-5", "issue" : "4", "issued" : { "date-parts" : [ [ "2012" ] ] }, "page" : "527-534", "title" : "The needs of carers of men with prostate cancer and barriers and enablers to meeting them: A qualitative study in England", "type" : "article-journal", "volume" : "21" }, "uris" : [ "http://www.mendeley.com/documents/?uuid=c9e284c6-1b86-3e80-98b7-cc5d874c8fe2" ] } ], "mendeley" : { "formattedCitation" : "[51, 55, 62\u201364]", "plainTextFormattedCitation" : "[51, 55, 62\u201364]", "previouslyFormattedCitation" : "[51, 55, 62\u201364]"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51, 55, 62–64]</w:t>
      </w:r>
      <w:r w:rsidR="00FE350D" w:rsidRPr="00125666">
        <w:rPr>
          <w:rFonts w:ascii="Times New Roman" w:hAnsi="Times New Roman" w:cs="Times New Roman"/>
        </w:rPr>
        <w:fldChar w:fldCharType="end"/>
      </w:r>
      <w:r w:rsidR="00672A19" w:rsidRPr="00125666">
        <w:rPr>
          <w:rFonts w:ascii="Times New Roman" w:hAnsi="Times New Roman" w:cs="Times New Roman"/>
        </w:rPr>
        <w:t>, and s</w:t>
      </w:r>
      <w:r w:rsidR="00A24029" w:rsidRPr="00125666">
        <w:rPr>
          <w:rFonts w:ascii="Times New Roman" w:hAnsi="Times New Roman" w:cs="Times New Roman"/>
        </w:rPr>
        <w:t xml:space="preserve">tudies highlighted that couples were not always receiving the right type of information or information delivered in the right way. Participants </w:t>
      </w:r>
      <w:r w:rsidR="00053294" w:rsidRPr="00125666">
        <w:rPr>
          <w:rFonts w:ascii="Times New Roman" w:hAnsi="Times New Roman" w:cs="Times New Roman"/>
        </w:rPr>
        <w:t xml:space="preserve">valued </w:t>
      </w:r>
      <w:r w:rsidR="0042720E" w:rsidRPr="00125666">
        <w:rPr>
          <w:rFonts w:ascii="Times New Roman" w:hAnsi="Times New Roman" w:cs="Times New Roman"/>
        </w:rPr>
        <w:t>a model</w:t>
      </w:r>
      <w:r w:rsidR="00A24029" w:rsidRPr="00125666">
        <w:rPr>
          <w:rFonts w:ascii="Times New Roman" w:hAnsi="Times New Roman" w:cs="Times New Roman"/>
        </w:rPr>
        <w:t xml:space="preserve"> of care </w:t>
      </w:r>
      <w:r w:rsidR="00053294" w:rsidRPr="00125666">
        <w:rPr>
          <w:rFonts w:ascii="Times New Roman" w:hAnsi="Times New Roman" w:cs="Times New Roman"/>
        </w:rPr>
        <w:t xml:space="preserve">that was </w:t>
      </w:r>
      <w:r w:rsidR="00A24029" w:rsidRPr="00125666">
        <w:rPr>
          <w:rFonts w:ascii="Times New Roman" w:hAnsi="Times New Roman" w:cs="Times New Roman"/>
        </w:rPr>
        <w:t>tailored to the</w:t>
      </w:r>
      <w:r w:rsidR="00053294" w:rsidRPr="00125666">
        <w:rPr>
          <w:rFonts w:ascii="Times New Roman" w:hAnsi="Times New Roman" w:cs="Times New Roman"/>
        </w:rPr>
        <w:t>ir</w:t>
      </w:r>
      <w:r w:rsidR="00A24029" w:rsidRPr="00125666">
        <w:rPr>
          <w:rFonts w:ascii="Times New Roman" w:hAnsi="Times New Roman" w:cs="Times New Roman"/>
        </w:rPr>
        <w:t xml:space="preserve"> needs, including couple</w:t>
      </w:r>
      <w:r w:rsidR="00672A19" w:rsidRPr="00125666">
        <w:rPr>
          <w:rFonts w:ascii="Times New Roman" w:hAnsi="Times New Roman" w:cs="Times New Roman"/>
        </w:rPr>
        <w:t>-</w:t>
      </w:r>
      <w:r w:rsidR="00A24029" w:rsidRPr="00125666">
        <w:rPr>
          <w:rFonts w:ascii="Times New Roman" w:hAnsi="Times New Roman" w:cs="Times New Roman"/>
        </w:rPr>
        <w:t xml:space="preserve">focused support </w:t>
      </w:r>
      <w:r w:rsidR="00672A19" w:rsidRPr="00125666">
        <w:rPr>
          <w:rFonts w:ascii="Times New Roman" w:hAnsi="Times New Roman" w:cs="Times New Roman"/>
        </w:rPr>
        <w:t>and provision of</w:t>
      </w:r>
      <w:r w:rsidR="00A24029" w:rsidRPr="00125666">
        <w:rPr>
          <w:rFonts w:ascii="Times New Roman" w:hAnsi="Times New Roman" w:cs="Times New Roman"/>
        </w:rPr>
        <w:t xml:space="preserve"> sexual and self-care information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http://dx.doi.org/10.1007/s00520-014-2222-3", "ISSN" : "0941-4355", "abstract" : "Background and Aims The lack of survival advantage, adverse quality of life effects and health care costs associated with curative treatments have convinced health authorities internationally to recommend Active Surveillance(AS) as a management strategy for most low risk prostate cancers(LRPC). Research shows only 15- 40% adopt AS. Aim: To examine men with LLPC and partners' experiences of choosing between AS and the radical treatments; and using these findings, develop an online treatment decision aid(DA). Methods Newly diagnosedmen who chose curative treatment and those who chose AS, and their partners, from 3 hospitals completed semi-structured telephone interviews. Transcribed interviews underwent inductive, cyclic, and comparative analysis with inter-rater reliability. Findings were fed into the development of an online DA. Results Twenty-one men and 14 partners participated. Prostate cancer treatment information was regularly described as contradictory, confusing, and stressful. AS was commonly misunderstood. Men and partners were sometimes encumbered by memories of treatment decision-making, ongoing conflicting information and unanswered medical questions. Radical treatment was selected when cancer progression was feared or medically indicated. The online DA presents unbiased, evidence-based information in a clear form - written, graphical and audio-visual - then lead the patient and partner through a process of weighing up the benefits and costs of whether to adopt AS or a curative treatment. The video-clips involve men, their partners, urologists and radiation oncologists presenting information and personal experiences. Conclusions Rigorously-tested, up-to-date and culturally-specific DAs for LRPC which is easily accessible is urgently needed to assist with treatment decision-making involving both men and partner.", "author" : [ { "dropping-particle" : "", "family" : "O'Callaghan", "given" : "C", "non-dropping-particle" : "", "parse-names" : false, "suffix" : "" }, { "dropping-particle" : "", "family" : "Dryden", "given" : "T", "non-dropping-particle" : "", "parse-names" : false, "suffix" : "" }, { "dropping-particle" : "", "family" : "Hyatt", "given" : "A", "non-dropping-particle" : "", "parse-names" : false, "suffix" : "" }, { "dropping-particle" : "", "family" : "Brooker", "given" : "J", "non-dropping-particle" : "", "parse-names" : false, "suffix" : "" }, { "dropping-particle" : "", "family" : "Burney", "given" : "S", "non-dropping-particle" : "", "parse-names" : false, "suffix" : "" }, { "dropping-particle" : "", "family" : "Wootten", "given" : "A", "non-dropping-particle" : "", "parse-names" : false, "suffix" : "" }, { "dropping-particle" : "", "family" : "White", "given" : "A", "non-dropping-particle" : "", "parse-names" : false, "suffix" : "" }, { "dropping-particle" : "", "family" : "Murphy", "given" : "D", "non-dropping-particle" : "", "parse-names" : false, "suffix" : "" }, { "dropping-particle" : "", "family" : "Williams", "given" : "S", "non-dropping-particle" : "", "parse-names" : false, "suffix" : "" }, { "dropping-particle" : "", "family" : "Frydenberg", "given" : "M", "non-dropping-particle" : "", "parse-names" : false, "suffix" : "" }, { "dropping-particle" : "", "family" : "Schofield", "given" : "P", "non-dropping-particle" : "", "parse-names" : false, "suffix" : "" } ], "container-title" : "Psycho-Oncology", "id" : "ITEM-1", "issue" : "12", "issued" : { "date-parts" : [ [ "2014" ] ] }, "page" : "1391-1398", "title" : "\"What is this as thing?\": Men's and partners' reactions to treatment decision making for prostate cancer when active surveillance is the recommended treatment options.", "type" : "article-journal", "volume" : "23" }, "uris" : [ "http://www.mendeley.com/documents/?uuid=95e5087b-0477-30be-a023-d4845e348a83" ] }, { "id" : "ITEM-2", "itemData" : { "DOI" : "10.3978/j.issn.2223-4683.2015.04.05", "ISSN" : "2223-4691", "PMID" : "26816819", "abstract" : "BACKGROUND: Men are likely to experience deterioration in sexual functioning as a consequence of treatment for prostate cancer. Indeed, sexual difficulties are common across all treatment modalities.\\n\\nOBJECTIVE: To determine the impact of treatment for prostate cancer on intimacy and sexual expression/relationships from the perspective of couples.\\n\\nMETHODS: An observational study was conducted including in-depth interviews with 18 people affected by prostate cancer; comprising eight couples and two individual men.\\n\\nRESULTS: Four categories were identified that illustrated the impact of prostate cancer on intimacy and sexual recovery. These related to social influences and language used to describe the loss or recovery of sexual activities; difficulties in discussing sexual activity with clinicians; the clash of individual impact of prostate cancer recovery versus the impact on the couple, and the re-integration of sexual activities into the relationship.\\n\\nCONCLUSIONS: Though only one person in a partnership experiences cancer, these data indicated the extent to which prostate cancer treatment also impacts on partners. The study indicates that adjustment to erectile dysfunction (ED) takes time, but is a highly significant event in couples' lives and its importance should not be under-estimated. Consequently, we suggest that relational models of care should be considered, whereby side-effects are recognised as impacting on both members of the partnership (for example ED, or lack or ejaculate). Supportive care in this context, therefore, may best be based on a relational approach using language and interventions that are appropriate to the patient and their situation.", "author" : [ { "dropping-particle" : "", "family" : "Kelly", "given" : "Daniel", "non-dropping-particle" : "", "parse-names" : false, "suffix" : "" }, { "dropping-particle" : "", "family" : "Forbat", "given" : "Liz", "non-dropping-particle" : "", "parse-names" : false, "suffix" : "" }, { "dropping-particle" : "", "family" : "Marshall-Lucette", "given" : "Sylvie", "non-dropping-particle" : "", "parse-names" : false, "suffix" : "" }, { "dropping-particle" : "", "family" : "White", "given" : "Isabel", "non-dropping-particle" : "", "parse-names" : false, "suffix" : "" } ], "container-title" : "Translational andrology and urology", "id" : "ITEM-2", "issue" : "2", "issued" : { "date-parts" : [ [ "2015" ] ] }, "page" : "131-8", "title" : "Co-constructing sexual recovery after prostate cancer: a qualitative study with couples.", "type" : "article-journal", "volume" : "4" }, "uris" : [ "http://www.mendeley.com/documents/?uuid=8f754de5-b525-3c82-bf6b-06291c55055c" ] }, { "id" : "ITEM-3",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3", "issue" : "4", "issued" : { "date-parts" : [ [ "2002" ] ] }, "page" : "701-9", "title" : "Couples' experiences with prostate cancer: focus group research.", "type" : "article-journal", "volume" : "29" }, "uris" : [ "http://www.mendeley.com/documents/?uuid=03317d18-2ff5-3d66-9b39-0da52636f5ee" ] }, { "id" : "ITEM-4", "itemData" : { "DOI" : "10.1186/1471-2296-11-19", "ISBN" : "1471-2296 (Electronic)\\r1471-2296 (Linking)", "ISSN" : "1471-2296", "PMID" : "20211019", "abstract" : "BACKGROUND: Few studies have explored the women's experiences as a result of a partners' diagnosis of prostate cancer. This study begins to explore women's interactions with physicians (primary care and urologist) and the support needs associated with the diagnosis and treatment of their partners' prostate cancer. METHODS: Two focus groups (n = 14) of women whose partners were diagnosed with prostate cancer (diagnoses' 1 - 18 months). A trained facilitator used open-ended questions to explore ideas. The framework approach was used to analyze the transcripts. RESULTS: Three main themes emerged: 1. More support. Validation and information is needed for women including emotional support and opportunities to share experiences. 2. Role of the physician. The transfer of care once specialized treatment is no longer needed remained poorly defined, which increased confusion and feelings of abandonment related to the role of the primary physician. 3. Partners' relationship changes. Men became more dependent on their partners for support and to act as the primary communicator and caregiver. CONCLUSIONS: Additional research is needed in this field to confirm the importance of training primary care physicians to consider holistic treatment approaches that recognize the partner and family needs as important in the complete physical and emotional healing of their patients.", "author" : [ { "dropping-particle" : "", "family" : "Evertsen", "given" : "Jennifer M", "non-dropping-particle" : "", "parse-names" : false, "suffix" : "" }, { "dropping-particle" : "", "family" : "Wolkenstein", "given" : "Alan S", "non-dropping-particle" : "", "parse-names" : false, "suffix" : "" } ], "container-title" : "BMC family practice", "id" : "ITEM-4", "issue" : "11", "issued" : { "date-parts" : [ [ "2010" ] ] }, "page" : "19", "title" : "Female partners of patients after surgical prostate cancer treatment: interactions with physicians and support needs.", "type" : "article-journal", "volume" : "11" }, "uris" : [ "http://www.mendeley.com/documents/?uuid=1191c256-8615-3ec1-8b9a-5f7306ee9579" ] }, { "id" : "ITEM-5",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5", "issue" : "3", "issued" : { "date-parts" : [ [ "2014" ] ] }, "page" : "233", "title" : "Exploring Gay Couples' Experience With Sexual Dysfunction After Radical Prostatectomy: A Qualitative Study", "type" : "article-journal", "volume" : "40" }, "uris" : [ "http://www.mendeley.com/documents/?uuid=fb6f388b-9e59-3104-82a4-aa759fb6c8f4" ] }, { "id" : "ITEM-6",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6", "issue" : "11", "issued" : { "date-parts" : [ [ "2014" ] ] }, "page" : "1252-1258", "title" : "The impact of prostate cancer on partners: A qualitative exploration", "type" : "article-journal", "volume" : "23" }, "uris" : [ "http://www.mendeley.com/documents/?uuid=64f0f1c2-76e9-490f-8a42-c67f812f3571" ] }, { "id" : "ITEM-7", "itemData" : { "DOI" : "10.14440/jbm.2015.54.A", "ISBN" : "6314442508", "ISSN" : "0036-8075", "PMID" : "25792328", "author" : [ { "dropping-particle" : "", "family" : "Rivers", "given" : "Brian", "non-dropping-particle" : "", "parse-names" : false, "suffix" : "" }, { "dropping-particle" : "", "family" : "August", "given" : "Euna", "non-dropping-particle" : "", "parse-names" : false, "suffix" : "" }, { "dropping-particle" : "", "family" : "Gwede", "given" : "Clement", "non-dropping-particle" : "", "parse-names" : false, "suffix" : "" }, { "dropping-particle" : "", "family" : "Hart, Jr", "given" : "A", "non-dropping-particle" : "", "parse-names" : false, "suffix" : "" }, { "dropping-particle" : "", "family" : "Donovan", "given" : "Kristine", "non-dropping-particle" : "", "parse-names" : false, "suffix" : "" }, { "dropping-particle" : "", "family" : "Pow-Sang", "given" : "Julio", "non-dropping-particle" : "", "parse-names" : false, "suffix" : "" }, { "dropping-particle" : "", "family" : "Quinn", "given" : "Gwendolyn", "non-dropping-particle" : "", "parse-names" : false, "suffix" : "" } ], "container-title" : "Psycho-oncology", "id" : "ITEM-7", "issue" : "1", "issued" : { "date-parts" : [ [ "2011" ] ] }, "page" : "106-110", "title" : "Psychosocial issues related to sexual functioning among African-American prostate cancer survivors and their spouses", "type" : "article-journal", "volume" : "20" }, "uris" : [ "http://www.mendeley.com/documents/?uuid=5f90a924-9c8b-42b9-957c-2e21dd073321" ] }, { "id" : "ITEM-8", "itemData" : { "DOI" : "10.1007/s13187-012-0360-1", "ISBN" : "0885-8195", "ISSN" : "08858195", "PMID" : "22544536", "abstract" : "African Americans are disproportionately affected by prostate cancer, yet less is known about the most salient psychosocial dimensions of quality of life. The purpose of this study was to explore the perceptions of African American prostate cancer survivors and their spouses of psychosocial issues related to quality of life. Twelve African American couples were recruited from a National Cancer Institute Comprehensive Cancer Center registry and a state-based non-profit organization to participate in individual interviews. The study was theoretically based on Ferrell's Quality of Life Conceptual Model. Common themes emerged regarding the psychosocial needs of African American couples. These themes were categorized into behavioral, social, psychological, and spiritual domains. Divergent perspectives were identified between male prostate cancer survivors and their female spouses. This study delineated unmet needs and areas for future in-depth investigations into psychosocial issues. The differing perspectives between patients and their spouses highlight the need for couple-centered interventions.", "author" : [ { "dropping-particle" : "", "family" : "Rivers", "given" : "B.M.", "non-dropping-particle" : "", "parse-names" : false, "suffix" : "" }, { "dropping-particle" : "", "family" : "August", "given" : "E.M.", "non-dropping-particle" : "", "parse-names" : false, "suffix" : "" }, { "dropping-particle" : "", "family" : "Quinn", "given" : "G.P.", "non-dropping-particle" : "", "parse-names" : false, "suffix" : "" }, { "dropping-particle" : "", "family" : "Gwede", "given" : "C.K.", "non-dropping-particle" : "", "parse-names" : false, "suffix" : "" }, { "dropping-particle" : "", "family" : "Pow-Sang", "given" : "J.M.", "non-dropping-particle" : "", "parse-names" : false, "suffix" : "" }, { "dropping-particle" : "", "family" : "Lee Green", "given" : "B.", "non-dropping-particle" : "", "parse-names" : false, "suffix" : "" }, { "dropping-particle" : "", "family" : "Jacobsen", "given" : "P.B.", "non-dropping-particle" : "", "parse-names" : false, "suffix" : "" } ], "container-title" : "Journal of Cancer Education", "id" : "ITEM-8", "issue" : "3", "issued" : { "date-parts" : [ [ "2012" ] ] }, "page" : "546-558", "title" : "Understanding the psychosocial issues of African American couples surviving prostate cancer", "type" : "article-journal", "volume" : "27" }, "uris" : [ "http://www.mendeley.com/documents/?uuid=37e8911f-81fe-4d51-99a3-dff76993ea29" ] }, { "id" : "ITEM-9", "itemData" : { "DOI" : "http://dx.doi.org/10.1093/hsw/32.1.29", "ISBN" : "03607283", "ISSN" : "0360-7283", "PMID" : "17432739", "abstract" : "Spiritually based resources (SBR) generally have a salutary effect on coping with cancer diagnosis and treatment. Few studies address this relationship in long-term cancer survivorship, however. As part of a study on long-term prostate cancer survivorship, wives' ways of coping with cancer-related issues were explored through longitudinal interviews.This article describes findings from a subset of women who reported SBR use (N = 28). Wives completing a quality-of-life survey were purposively sampled by age and race and ethnicity and invited to participate in semistructured interviews. Interview transcripts were analyzed using content analysis and grounded theory. Validity was ensured through researchers' consensus, participants' verification, and key informant interviews. Although wives' spiritual beliefs were rooted in diverse traditions, common themes in SBR use were detected. An embracing spirit was the overarching theme, as characterized by acceptance of change, adversity as opportunity for growth, and proactive coping. SBR facilitated adaptation in four core areas: marriage preservation and couple intimacy, personal growth and continuous learning, health-related attitudes and behaviors, and community connections. A conceptual model of SBR use is proposed, and considerations for research and practice are offered.", "author" : [ { "dropping-particle" : "", "family" : "Ka'opua", "given" : "L.S.L", "non-dropping-particle" : "", "parse-names" : false, "suffix" : "" }, { "dropping-particle" : "", "family" : "Gotay", "given" : "C.C", "non-dropping-particle" : "", "parse-names" : false, "suffix" : "" }, { "dropping-particle" : "", "family" : "Boehm", "given" : "P.S", "non-dropping-particle" : "", "parse-names" : false, "suffix" : "" } ], "container-title" : "Health &amp; social work", "id" : "ITEM-9", "issue" : "1", "issued" : { "date-parts" : [ [ "2007" ] ] }, "page" : "29-39", "title" : "Spiritually based resources in adaptation to long-term prostate cancer survival: perspectives of elderly wives.", "type" : "article-journal", "volume" : "32" }, "uris" : [ "http://www.mendeley.com/documents/?uuid=7638c932-efb9-490c-8ef6-2117230d8bd1" ] }, { "id" : "ITEM-10", "itemData" : { "DOI" : "10.1111/ijun.12091", "ISSN" : "17497701", "author" : [ { "dropping-particle" : "", "family" : "Dieperink", "given" : "Karin B.", "non-dropping-particle" : "", "parse-names" : false, "suffix" : "" }, { "dropping-particle" : "", "family" : "Mark", "given" : "Karen", "non-dropping-particle" : "", "parse-names" : false, "suffix" : "" }, { "dropping-particle" : "", "family" : "Mikkelsen", "given" : "Tina Broby", "non-dropping-particle" : "", "parse-names" : false, "suffix" : "" } ], "container-title" : "International Journal of Urological Nursing", "id" : "ITEM-10", "issue" : "1", "issued" : { "date-parts" : [ [ "2015" ] ] }, "page" : "21-29", "title" : "Marital rehabilitation after prostate cancer - a matter of intimacy", "type" : "article-journal", "volume" : "10" }, "uris" : [ "http://www.mendeley.com/documents/?uuid=a2c1f2aa-3a04-4f5e-9022-937862ad4fa1" ] }, { "id" : "ITEM-11", "itemData" : { "DOI" : "10.1188/06.CJON.503-508", "ISBN" : "1092-1095", "ISSN" : "10921095", "PMID" : "16927903", "abstract" : "Couples surviving prostate cancer face long-term challenges in their relationships as they adapt to chronic illness. Ten couples surviving prostate cancer were brought together in a focus group to discuss their experiences and concerns regarding intimacy in their relationships. During three 30-minute segments, couples described their experiences (a) as couples, (b) as individual men and women in two concurrent break-out groups, and (c) regarding current intimacy and relationship needs. Questions asked of couples focused on (a) the process of being diagnosed and treated for prostate cancer, (b) what the experience was like for them as a couple, (c) what was helpful, harmful, and surprising throughout the experience, (d) what they currently needed most as a couple, and (e) what advice they had for other couples. Findings suggested that men and women think and respond differently to intimacy and relationship challenges that occur as a result of prostate cancer, diagnosis, and treatment. Consequently, healthcare providers in any clinical setting who may interact with prostate cancer survivors must consider the relationship and intimacy needs that are unique to men, women, and couples.", "author" : [ { "dropping-particle" : "", "family" : "Sanders", "given" : "Sharon", "non-dropping-particle" : "", "parse-names" : false, "suffix" : "" }, { "dropping-particle" : "", "family" : "Pedro", "given" : "Leli W.", "non-dropping-particle" : "", "parse-names" : false, "suffix" : "" }, { "dropping-particle" : "", "family" : "Bantum", "given" : "E. O.", "non-dropping-particle" : "", "parse-names" : false, "suffix" : "" }, { "dropping-particle" : "", "family" : "Galbraith", "given" : "Michael E.", "non-dropping-particle" : "", "parse-names" : false, "suffix" : "" } ], "container-title" : "Clinical journal of oncology nursing.", "id" : "ITEM-11", "issue" : "4", "issued" : { "date-parts" : [ [ "2006" ] ] }, "page" : "503-508", "title" : "Couples surviving prostate cancer: Long-term intimacy needs and concerns following treatment.", "type" : "article-journal", "volume" : "10" }, "uris" : [ "http://www.mendeley.com/documents/?uuid=f52fad5b-7d8f-359c-9b12-bf0b54fea184" ] }, { "id" : "ITEM-12", "itemData" : { "DOI" : "10.1016/j.ijnurstu.2003.11.005", "ISBN" : "1425352359", "ISSN" : "00207489", "PMID" : "15120979", "abstract" : "The purpose of this qualitative study was to explore the responses and experiences of a sample of Swiss men after radical prostatectomy and their intimate partners. Interviews were conducted with 10 couples and analyzed using constant comparative method. Getting a grip on it was the core process that was developed. Men focused on regaining control over their lives, urinary and erectile function while wives efforts focused on being there. The results revealed that current clinical practice of follow up at 3 months may not address the serious deficits in the patient's ability to \"get a grip\" on incontinence and other complications of surgery. ?? 2004 Elsevier Ltd. All rights reserved.", "author" : [ { "dropping-particle" : "", "family" : "Petry", "given" : "Heidi", "non-dropping-particle" : "", "parse-names" : false, "suffix" : "" }, { "dropping-particle" : "", "family" : "Berry", "given" : "Donna L.", "non-dropping-particle" : "", "parse-names" : false, "suffix" : "" }, { "dropping-particle" : "", "family" : "Spichiger", "given" : "Elisabeth", "non-dropping-particle" : "", "parse-names" : false, "suffix" : "" }, { "dropping-particle" : "", "family" : "Kesselring", "given" : "Annemarie", "non-dropping-particle" : "", "parse-names" : false, "suffix" : "" }, { "dropping-particle" : "", "family" : "Gasser", "given" : "Thomas C.", "non-dropping-particle" : "", "parse-names" : false, "suffix" : "" }, { "dropping-particle" : "", "family" : "Sulser", "given" : "Tullio", "non-dropping-particle" : "", "parse-names" : false, "suffix" : "" }, { "dropping-particle" : "", "family" : "Kiss", "given" : "Alexander", "non-dropping-particle" : "", "parse-names" : false, "suffix" : "" } ], "container-title" : "International Journal of Nursing Studies", "id" : "ITEM-12", "issue" : "5", "issued" : { "date-parts" : [ [ "2004" ] ] }, "page" : "507-513", "title" : "Responses and experiences after radical prostatectomy: Perceptions of married couples in Switzerland", "type" : "article-journal", "volume" : "41" }, "uris" : [ "http://www.mendeley.com/documents/?uuid=333f7511-dd89-3f04-8673-b4c1c1bddb44" ] }, { "id" : "ITEM-13", "itemData" : { "DOI" : "10.1111/j.1365-2354.2012.01341.x", "ISBN" : "0961-5423, 0961-5423", "ISSN" : "09615423", "PMID" : "22416793", "abstract" : "The aim of this study was to explore the needs of carers of men with prostate cancer and to identify barriers and enablers to meeting these needs. Carers were recruited to focus groups or interviews. These were recorded, transcribed and analysed by two researchers using Nvivo QSR6 and the Framework approach to index, chart and analyse data to identify emergent themes of the needs of carers, and barriers and enablers to meeting these needs. Fifteen carers took part in focus groups and 19 were interviewed. Carers' needs varied and were often unmet because of barriers to existing services. Carers needed: information; emotional support; practical support; effective medical care for the patient. Barriers to carers meeting their needs included: lack of awareness of sources of help; lack of understanding of information; reluctance to ask for help; prioritising the patient's needs. Enablers included better signposting to information and sources of support, and assessment of their needs. Interventions to address these needs should be developed taking account of the barriers and enablers identified here, and the experience of reported interventions for carers of other cancer patients. Carers should be offered an assessment to establish their needs and directed to appropriate sources of help.", "author" : [ { "dropping-particle" : "", "family" : "Sinfield", "given" : "P.", "non-dropping-particle" : "", "parse-names" : false, "suffix" : "" }, { "dropping-particle" : "", "family" : "Baker", "given" : "R.", "non-dropping-particle" : "", "parse-names" : false, "suffix" : "" }, { "dropping-particle" : "", "family" : "Ali", "given" : "S.", "non-dropping-particle" : "", "parse-names" : false, "suffix" : "" }, { "dropping-particle" : "", "family" : "Richardson", "given" : "A.", "non-dropping-particle" : "", "parse-names" : false, "suffix" : "" } ], "container-title" : "European Journal of Cancer Care", "id" : "ITEM-13", "issue" : "4", "issued" : { "date-parts" : [ [ "2012" ] ] }, "page" : "527-534", "title" : "The needs of carers of men with prostate cancer and barriers and enablers to meeting them: A qualitative study in England", "type" : "article-journal", "volume" : "21" }, "uris" : [ "http://www.mendeley.com/documents/?uuid=c9e284c6-1b86-3e80-98b7-cc5d874c8fe2" ] }, { "id" : "ITEM-14", "itemData" : { "ISSN" : "1053-816X; 1053-816X", "PMID" : "11998088", "abstract" : "The purpose of this study was to determine the effects of the experience of a radical prostatectomy on the partners of men with prostate cancer. The women described the effects of the experience on their lives and on their partner's life. Descriptions included how they were informed of their partner's diagnosis, emotions at the time of the initial diagnosis, and the sources of information and the decision process that they and their partners used that lead to surgery. The effect of the experience on their quality of life including interpersonal and sexual relationships with their partner and the information that was needed to facilitate self-care after surgery were described. The women provided clear directions for improving the health care system in managing the cancer experience using a family-centered approach.", "author" : [ { "dropping-particle" : "", "family" : "Butler", "given" : "L", "non-dropping-particle" : "", "parse-names" : false, "suffix" : "" }, { "dropping-particle" : "", "family" : "Downe-Wamboldt", "given" : "B", "non-dropping-particle" : "", "parse-names" : false, "suffix" : "" }, { "dropping-particle" : "", "family" : "Marsh", "given" : "S", "non-dropping-particle" : "", "parse-names" : false, "suffix" : "" }, { "dropping-particle" : "", "family" : "Bell", "given" : "D", "non-dropping-particle" : "", "parse-names" : false, "suffix" : "" }, { "dropping-particle" : "", "family" : "Jarvi", "given" : "K", "non-dropping-particle" : "", "parse-names" : false, "suffix" : "" } ], "container-title" : "Urologic nursing", "id" : "ITEM-14", "issue" : "4", "issued" : { "date-parts" : [ [ "2000" ] ] }, "page" : "254-258", "title" : "Behind the scenes: partners' perceptions of quality of life post radical prostatectomy", "type" : "article-journal", "volume" : "20" }, "uris" : [ "http://www.mendeley.com/documents/?uuid=6ccad72d-800a-3902-a2d6-f3c67540b20c" ] }, { "id" : "ITEM-15", "itemData" : { "DOI" : "10.1080/0092623X.2013.842194", "ISSN" : "1521-0715", "PMID" : "24405053", "abstract" : "Prostate cancer affects couples' sexual intimacy, but men rarely use recommended proerectile aids. This mixed-methods study aimed to identify couples' preprostatectomy barriers to sexual recovery. Interviews about anticipated sexual recovery were paired with surveys: the Dyadic Assessment Scale, the Protective Buffering Scale, the Expanded Prostate Cancer Index Composite, the Sexual Experience Questionnaire (men), and the Female Sexual Function Index. Potential barriers were derived using Grounded Theory. Quantitative data triangulated qualitative findings. Heterosexual couples (N = 28) participated. Men's average age was 62 years and their partners' average age was 58 years. Preexisting and diagnosis-related barriers included aging-related sexual dysfunction, inadequate sexual problem-solving skills, stressors, worry, avoidance of planning for sexual recovery, and dislike of artificially assisted sex. Participants endorsed moderate/high marital satisfaction (DAS: for men, M = 110.0, SD = 11.4; for partners, M = 114.1, SD = 12.1) and communication (PBS: for men, M = 24.5.2, SD = 6.1; for partners, M = 25.1, SD \u00b1 6.2). Men reported mild erectile dysfunction and incontinence (EPIC sexual function M = 76.6, SD = 21.5, urinary incontinence M = 88.4, SD = 18.2). Men's couple sexual satisfaction was lowest (Sexual Experience Questionnaire: M = 60.1, SD = 26.9). Mean total Female Sexual Function Index was low (M = 21.6, SD = 7.8). Heterosexual couples face prostatectomy-related sexual side-effects having experienced developmental sexual losses. Couples use avoidant strategies to defend against worry about cancer and anticipated prostatectomy-related sexual changes. These potential barriers are modifiable if couples can learn to cope with sexual losses and accept sexual rehabilitation strategies.", "author" : [ { "dropping-particle" : "", "family" : "Wittmann", "given" : "Daniela", "non-dropping-particle" : "", "parse-names" : false, "suffix" : "" }, { "dropping-particle" : "", "family" : "Northouse", "given" : "Laurel", "non-dropping-particle" : "", "parse-names" : false, "suffix" : "" }, { "dropping-particle" : "", "family" : "Crossley", "given" : "Heather", "non-dropping-particle" : "", "parse-names" : false, "suffix" : "" }, { "dropping-particle" : "", "family" : "Miller", "given" : "David", "non-dropping-particle" : "", "parse-names" : false, "suffix" : "" }, { "dropping-particle" : "", "family" : "Dunn", "given" : "Rodney", "non-dropping-particle" : "", "parse-names" : false, "suffix" : "" }, { "dropping-particle" : "", "family" : "Nidetz", "given" : "Jennifer", "non-dropping-particle" : "", "parse-names" : false, "suffix" : "" }, { "dropping-particle" : "", "family" : "Montie", "given" : "Jeanne", "non-dropping-particle" : "", "parse-names" : false, "suffix" : "" }, { "dropping-particle" : "", "family" : "Moyad", "given" : "Mia", "non-dropping-particle" : "", "parse-names" : false, "suffix" : "" }, { "dropping-particle" : "", "family" : "Lavin", "given" : "Katie", "non-dropping-particle" : "", "parse-names" : false, "suffix" : "" }, { "dropping-particle" : "", "family" : "Montie", "given" : "James E", "non-dropping-particle" : "", "parse-names" : false, "suffix" : "" } ], "container-title" : "Journal of sex &amp; marital therapy", "id" : "ITEM-15", "issue" : "2", "issued" : { "date-parts" : [ [ "2015" ] ] }, "page" : "155-68", "publisher" : "NIH Public Access", "title" : "A pilot study of potential pre-operative barriers to couples\u2019 sexual recovery after radical prostatectomy for prostate cancer.", "type" : "article-journal", "volume" : "41" }, "uris" : [ "http://www.mendeley.com/documents/?uuid=0569373b-035d-3df8-ae55-8c69bebb4767" ] }, { "id" : "ITEM-16", "itemData" : { "DOI" : "10.1081/CNV-200039641", "abstract" : "A well-known side effect of prostate cancer treatment is erectile dysfunction. However, little is known about how men and their sexual partners think about the threat of erectile dysfunction prior to prostate cancer treatment. Twenty-one patients who had been diagnosed with early prostate cancer, but not yet treated, and 13 female partners of these men were recruited from two urologists' offices. In separate, semistructured individual interviews with men and their partners, thoughts about the threat of erectile dysfunction were solicited. Men's reactions to the possibility of losing their sexual capacity due to prostate cancer-related treatment were linked to their current level of sexual function. Women reacted to erectile dysfunction by stressing the existence of other relationship dimensions, whereas they were aware about the gravity of their male partners' feelings about potency. Finally, both men and women alike had concerns about the implications of erectile dysfunction on their relationship. Physicians advising men about treatment options should consider exploring men's current sexual function, thoughts about identity, and especially men's relationship situation. Physicians addressing these issues with men and their partners should provide resources for counseling.", "author" : [ { "dropping-particle" : "", "family" : "Boehmer", "given" : "Ulrike", "non-dropping-particle" : "", "parse-names" : false, "suffix" : "" }, { "dropping-particle" : "", "family" : "Babayan", "given" : "Richard K", "non-dropping-particle" : "", "parse-names" : false, "suffix" : "" } ], "container-title" : "Cancer Investigation", "id" : "ITEM-16", "issue" : "6", "issued" : { "date-parts" : [ [ "2004" ] ] }, "page" : "840-848", "title" : "Facing Erectile Dysfunction Due to Prostate Cancer Treatment: Perspectives of Men and Their Partners", "type" : "article-journal", "volume" : "22" }, "uris" : [ "http://www.mendeley.com/documents/?uuid=a2f381cc-db29-3260-8539-058c2d941ec7" ] }, { "id" : "ITEM-17", "itemData" : { "author" : [ { "dropping-particle" : "", "family" : "O'Shaughnessy", "given" : "P", "non-dropping-particle" : "", "parse-names" : false, "suffix" : "" }, { "dropping-particle" : "", "family" : "Ireland", "given" : "C", "non-dropping-particle" : "", "parse-names" : false, "suffix" : "" }, { "dropping-particle" : "", "family" : "Pelentsov", "given" : "L", "non-dropping-particle" : "", "parse-names" : false, "suffix" : "" }, { "dropping-particle" : "", "family" : "Thomas", "given" : "L", "non-dropping-particle" : "", "parse-names" : false, "suffix" : "" }, { "dropping-particle" : "", "family" : "Esterman", "given" : "A", "non-dropping-particle" : "", "parse-names" : false, "suffix" : "" } ], "container-title" : "Journal of clinical nursing", "id" : "ITEM-17", "issued" : { "date-parts" : [ [ "2013" ] ] }, "page" : "3492-3502", "title" : "Impaired sexual function and prostate cancer: a mixed method investigation into the experiences of men and their partners.", "type" : "article-journal", "volume" : "22" }, "uris" : [ "http://www.mendeley.com/documents/?uuid=66e13c65-e61a-3a6c-bee5-15f41e766a52" ] } ], "mendeley" : { "formattedCitation" : "[8, 22, 26, 27, 38\u201340, 42, 43, 46, 54, 55, 57, 58, 63, 64, 67]", "plainTextFormattedCitation" : "[8, 22, 26, 27, 38\u201340, 42, 43, 46, 54, 55, 57, 58, 63, 64, 67]", "previouslyFormattedCitation" : "[8, 22, 26, 27, 38\u201340, 42, 43, 46, 54, 55, 57, 58, 63, 64, 67]"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22, 26, 27, 38–40, 42, 43, 46, 54, 55, 57, 58, 63, 64, 67]</w:t>
      </w:r>
      <w:r w:rsidR="00FE350D" w:rsidRPr="00125666">
        <w:rPr>
          <w:rFonts w:ascii="Times New Roman" w:hAnsi="Times New Roman" w:cs="Times New Roman"/>
        </w:rPr>
        <w:fldChar w:fldCharType="end"/>
      </w:r>
      <w:r w:rsidR="00A24029" w:rsidRPr="00125666">
        <w:rPr>
          <w:rFonts w:ascii="Times New Roman" w:hAnsi="Times New Roman" w:cs="Times New Roman"/>
        </w:rPr>
        <w:t xml:space="preserve">.  </w:t>
      </w:r>
      <w:r w:rsidR="00672A19" w:rsidRPr="00125666">
        <w:rPr>
          <w:rFonts w:ascii="Times New Roman" w:hAnsi="Times New Roman" w:cs="Times New Roman"/>
        </w:rPr>
        <w:t>S</w:t>
      </w:r>
      <w:r w:rsidR="00053294" w:rsidRPr="00125666">
        <w:rPr>
          <w:rFonts w:ascii="Times New Roman" w:hAnsi="Times New Roman" w:cs="Times New Roman"/>
        </w:rPr>
        <w:t xml:space="preserve">ome studie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1", "issue" : "4", "issued" : { "date-parts" : [ [ "2002" ] ] }, "page" : "701-9", "title" : "Couples' experiences with prostate cancer: focus group research.", "type" : "article-journal", "volume" : "29" }, "uris" : [ "http://www.mendeley.com/documents/?uuid=03317d18-2ff5-3d66-9b39-0da52636f5ee" ] }, { "id" : "ITEM-2", "itemData" : { "DOI" : "10.3978/j.issn.2223-4683.2015.04.05", "ISSN" : "2223-4691", "PMID" : "26816819", "abstract" : "BACKGROUND: Men are likely to experience deterioration in sexual functioning as a consequence of treatment for prostate cancer. Indeed, sexual difficulties are common across all treatment modalities.\\n\\nOBJECTIVE: To determine the impact of treatment for prostate cancer on intimacy and sexual expression/relationships from the perspective of couples.\\n\\nMETHODS: An observational study was conducted including in-depth interviews with 18 people affected by prostate cancer; comprising eight couples and two individual men.\\n\\nRESULTS: Four categories were identified that illustrated the impact of prostate cancer on intimacy and sexual recovery. These related to social influences and language used to describe the loss or recovery of sexual activities; difficulties in discussing sexual activity with clinicians; the clash of individual impact of prostate cancer recovery versus the impact on the couple, and the re-integration of sexual activities into the relationship.\\n\\nCONCLUSIONS: Though only one person in a partnership experiences cancer, these data indicated the extent to which prostate cancer treatment also impacts on partners. The study indicates that adjustment to erectile dysfunction (ED) takes time, but is a highly significant event in couples' lives and its importance should not be under-estimated. Consequently, we suggest that relational models of care should be considered, whereby side-effects are recognised as impacting on both members of the partnership (for example ED, or lack or ejaculate). Supportive care in this context, therefore, may best be based on a relational approach using language and interventions that are appropriate to the patient and their situation.", "author" : [ { "dropping-particle" : "", "family" : "Kelly", "given" : "Daniel", "non-dropping-particle" : "", "parse-names" : false, "suffix" : "" }, { "dropping-particle" : "", "family" : "Forbat", "given" : "Liz", "non-dropping-particle" : "", "parse-names" : false, "suffix" : "" }, { "dropping-particle" : "", "family" : "Marshall-Lucette", "given" : "Sylvie", "non-dropping-particle" : "", "parse-names" : false, "suffix" : "" }, { "dropping-particle" : "", "family" : "White", "given" : "Isabel", "non-dropping-particle" : "", "parse-names" : false, "suffix" : "" } ], "container-title" : "Translational andrology and urology", "id" : "ITEM-2", "issue" : "2", "issued" : { "date-parts" : [ [ "2015" ] ] }, "page" : "131-8", "title" : "Co-constructing sexual recovery after prostate cancer: a qualitative study with couples.", "type" : "article-journal", "volume" : "4" }, "uris" : [ "http://www.mendeley.com/documents/?uuid=8f754de5-b525-3c82-bf6b-06291c55055c" ] } ], "mendeley" : { "formattedCitation" : "[8, 54]", "plainTextFormattedCitation" : "[8, 54]", "previouslyFormattedCitation" : "[8, 54]"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54]</w:t>
      </w:r>
      <w:r w:rsidR="00FE350D" w:rsidRPr="00125666">
        <w:rPr>
          <w:rFonts w:ascii="Times New Roman" w:hAnsi="Times New Roman" w:cs="Times New Roman"/>
        </w:rPr>
        <w:fldChar w:fldCharType="end"/>
      </w:r>
      <w:r w:rsidR="00A24029" w:rsidRPr="00125666">
        <w:rPr>
          <w:rFonts w:ascii="Times New Roman" w:hAnsi="Times New Roman" w:cs="Times New Roman"/>
        </w:rPr>
        <w:t xml:space="preserve">  reported that </w:t>
      </w:r>
      <w:r w:rsidR="00672A19" w:rsidRPr="00125666">
        <w:rPr>
          <w:rFonts w:ascii="Times New Roman" w:hAnsi="Times New Roman" w:cs="Times New Roman"/>
        </w:rPr>
        <w:t xml:space="preserve">couples felt </w:t>
      </w:r>
      <w:r w:rsidR="00A24029" w:rsidRPr="00125666">
        <w:rPr>
          <w:rFonts w:ascii="Times New Roman" w:hAnsi="Times New Roman" w:cs="Times New Roman"/>
        </w:rPr>
        <w:t>discussions with clinicians about sexual functioning were</w:t>
      </w:r>
      <w:r w:rsidR="00053294" w:rsidRPr="00125666">
        <w:rPr>
          <w:rFonts w:ascii="Times New Roman" w:hAnsi="Times New Roman" w:cs="Times New Roman"/>
        </w:rPr>
        <w:t xml:space="preserve"> </w:t>
      </w:r>
      <w:r w:rsidR="00A24029" w:rsidRPr="00125666">
        <w:rPr>
          <w:rFonts w:ascii="Times New Roman" w:hAnsi="Times New Roman" w:cs="Times New Roman"/>
        </w:rPr>
        <w:t xml:space="preserve">not  well-conducted, </w:t>
      </w:r>
      <w:r w:rsidR="00053294" w:rsidRPr="00125666">
        <w:rPr>
          <w:rFonts w:ascii="Times New Roman" w:hAnsi="Times New Roman" w:cs="Times New Roman"/>
        </w:rPr>
        <w:t xml:space="preserve">perhaps reflecting the </w:t>
      </w:r>
      <w:r w:rsidR="00A24029" w:rsidRPr="00125666">
        <w:rPr>
          <w:rFonts w:ascii="Times New Roman" w:hAnsi="Times New Roman" w:cs="Times New Roman"/>
        </w:rPr>
        <w:t>difficu</w:t>
      </w:r>
      <w:r w:rsidR="00F40E00" w:rsidRPr="00125666">
        <w:rPr>
          <w:rFonts w:ascii="Times New Roman" w:hAnsi="Times New Roman" w:cs="Times New Roman"/>
        </w:rPr>
        <w:t xml:space="preserve">lties </w:t>
      </w:r>
      <w:r w:rsidR="00A24029" w:rsidRPr="00125666">
        <w:rPr>
          <w:rFonts w:ascii="Times New Roman" w:hAnsi="Times New Roman" w:cs="Times New Roman"/>
        </w:rPr>
        <w:t xml:space="preserve">healthcare professionals and couples </w:t>
      </w:r>
      <w:r w:rsidR="00F40E00" w:rsidRPr="00125666">
        <w:rPr>
          <w:rFonts w:ascii="Times New Roman" w:hAnsi="Times New Roman" w:cs="Times New Roman"/>
        </w:rPr>
        <w:t>encounter</w:t>
      </w:r>
      <w:r w:rsidR="00053294" w:rsidRPr="00125666">
        <w:rPr>
          <w:rFonts w:ascii="Times New Roman" w:hAnsi="Times New Roman" w:cs="Times New Roman"/>
        </w:rPr>
        <w:t xml:space="preserve"> in </w:t>
      </w:r>
      <w:r w:rsidR="00A24029" w:rsidRPr="00125666">
        <w:rPr>
          <w:rFonts w:ascii="Times New Roman" w:hAnsi="Times New Roman" w:cs="Times New Roman"/>
        </w:rPr>
        <w:t>finding a mutually acceptable lexicon for discussing sex and intimacy</w:t>
      </w:r>
      <w:r w:rsidR="00616DE0" w:rsidRPr="00125666">
        <w:rPr>
          <w:rFonts w:ascii="Times New Roman" w:hAnsi="Times New Roman" w:cs="Times New Roman"/>
        </w:rPr>
        <w:t xml:space="preserve">. </w:t>
      </w:r>
      <w:r w:rsidR="00A24029" w:rsidRPr="00125666">
        <w:rPr>
          <w:rFonts w:ascii="Times New Roman" w:hAnsi="Times New Roman" w:cs="Times New Roman"/>
        </w:rPr>
        <w:t xml:space="preserve">Other concerns included limited opportunities offered to talk about sexual needs and not being given enough information about the possible impact and use of sexual aid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1", "issue" : "4", "issued" : { "date-parts" : [ [ "2002" ] ] }, "page" : "701-9", "title" : "Couples' experiences with prostate cancer: focus group research.", "type" : "article-journal", "volume" : "29" }, "uris" : [ "http://www.mendeley.com/documents/?uuid=03317d18-2ff5-3d66-9b39-0da52636f5ee" ] }, { "id" : "ITEM-2", "itemData" : { "DOI" : "10.3978/j.issn.2223-4683.2015.04.05", "ISSN" : "2223-4691", "PMID" : "26816819", "abstract" : "BACKGROUND: Men are likely to experience deterioration in sexual functioning as a consequence of treatment for prostate cancer. Indeed, sexual difficulties are common across all treatment modalities.\\n\\nOBJECTIVE: To determine the impact of treatment for prostate cancer on intimacy and sexual expression/relationships from the perspective of couples.\\n\\nMETHODS: An observational study was conducted including in-depth interviews with 18 people affected by prostate cancer; comprising eight couples and two individual men.\\n\\nRESULTS: Four categories were identified that illustrated the impact of prostate cancer on intimacy and sexual recovery. These related to social influences and language used to describe the loss or recovery of sexual activities; difficulties in discussing sexual activity with clinicians; the clash of individual impact of prostate cancer recovery versus the impact on the couple, and the re-integration of sexual activities into the relationship.\\n\\nCONCLUSIONS: Though only one person in a partnership experiences cancer, these data indicated the extent to which prostate cancer treatment also impacts on partners. The study indicates that adjustment to erectile dysfunction (ED) takes time, but is a highly significant event in couples' lives and its importance should not be under-estimated. Consequently, we suggest that relational models of care should be considered, whereby side-effects are recognised as impacting on both members of the partnership (for example ED, or lack or ejaculate). Supportive care in this context, therefore, may best be based on a relational approach using language and interventions that are appropriate to the patient and their situation.", "author" : [ { "dropping-particle" : "", "family" : "Kelly", "given" : "Daniel", "non-dropping-particle" : "", "parse-names" : false, "suffix" : "" }, { "dropping-particle" : "", "family" : "Forbat", "given" : "Liz", "non-dropping-particle" : "", "parse-names" : false, "suffix" : "" }, { "dropping-particle" : "", "family" : "Marshall-Lucette", "given" : "Sylvie", "non-dropping-particle" : "", "parse-names" : false, "suffix" : "" }, { "dropping-particle" : "", "family" : "White", "given" : "Isabel", "non-dropping-particle" : "", "parse-names" : false, "suffix" : "" } ], "container-title" : "Translational andrology and urology", "id" : "ITEM-2", "issue" : "2", "issued" : { "date-parts" : [ [ "2015" ] ] }, "page" : "131-8", "title" : "Co-constructing sexual recovery after prostate cancer: a qualitative study with couples.", "type" : "article-journal", "volume" : "4" }, "uris" : [ "http://www.mendeley.com/documents/?uuid=8f754de5-b525-3c82-bf6b-06291c55055c" ] }, { "id" : "ITEM-3", "itemData" : { "DOI" : "10.14440/jbm.2015.54.A", "ISBN" : "6314442508", "ISSN" : "0036-8075", "PMID" : "25792328", "author" : [ { "dropping-particle" : "", "family" : "Rivers", "given" : "Brian", "non-dropping-particle" : "", "parse-names" : false, "suffix" : "" }, { "dropping-particle" : "", "family" : "August", "given" : "Euna", "non-dropping-particle" : "", "parse-names" : false, "suffix" : "" }, { "dropping-particle" : "", "family" : "Gwede", "given" : "Clement", "non-dropping-particle" : "", "parse-names" : false, "suffix" : "" }, { "dropping-particle" : "", "family" : "Hart, Jr", "given" : "A", "non-dropping-particle" : "", "parse-names" : false, "suffix" : "" }, { "dropping-particle" : "", "family" : "Donovan", "given" : "Kristine", "non-dropping-particle" : "", "parse-names" : false, "suffix" : "" }, { "dropping-particle" : "", "family" : "Pow-Sang", "given" : "Julio", "non-dropping-particle" : "", "parse-names" : false, "suffix" : "" }, { "dropping-particle" : "", "family" : "Quinn", "given" : "Gwendolyn", "non-dropping-particle" : "", "parse-names" : false, "suffix" : "" } ], "container-title" : "Psycho-oncology", "id" : "ITEM-3", "issue" : "1", "issued" : { "date-parts" : [ [ "2011" ] ] }, "page" : "106-110", "title" : "Psychosocial issues related to sexual functioning among African-American prostate cancer survivors and their spouses", "type" : "article-journal", "volume" : "20" }, "uris" : [ "http://www.mendeley.com/documents/?uuid=5f90a924-9c8b-42b9-957c-2e21dd073321" ] }, { "id" : "ITEM-4",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4", "issue" : "11", "issued" : { "date-parts" : [ [ "2014" ] ] }, "page" : "1252-1258", "title" : "The impact of prostate cancer on partners: A qualitative exploration", "type" : "article-journal", "volume" : "23" }, "uris" : [ "http://www.mendeley.com/documents/?uuid=64f0f1c2-76e9-490f-8a42-c67f812f3571" ] } ], "mendeley" : { "formattedCitation" : "[8, 38, 42, 54]", "plainTextFormattedCitation" : "[8, 38, 42, 54]", "previouslyFormattedCitation" : "[8, 38, 42, 54]"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38, 42, 54]</w:t>
      </w:r>
      <w:r w:rsidR="00FE350D" w:rsidRPr="00125666">
        <w:rPr>
          <w:rFonts w:ascii="Times New Roman" w:hAnsi="Times New Roman" w:cs="Times New Roman"/>
        </w:rPr>
        <w:fldChar w:fldCharType="end"/>
      </w:r>
      <w:r w:rsidR="00006954" w:rsidRPr="00125666">
        <w:rPr>
          <w:rFonts w:ascii="Times New Roman" w:hAnsi="Times New Roman" w:cs="Times New Roman"/>
        </w:rPr>
        <w:t xml:space="preserve">: </w:t>
      </w:r>
      <w:r w:rsidR="003F06DD" w:rsidRPr="00125666">
        <w:rPr>
          <w:rFonts w:ascii="Times New Roman" w:hAnsi="Times New Roman" w:cs="Times New Roman"/>
          <w:i/>
        </w:rPr>
        <w:t>“</w:t>
      </w:r>
      <w:r w:rsidR="00006954" w:rsidRPr="00125666">
        <w:rPr>
          <w:rFonts w:ascii="Times New Roman" w:hAnsi="Times New Roman" w:cs="Times New Roman"/>
          <w:i/>
        </w:rPr>
        <w:t>I think you have to have a doctor or a nurse or somebody who’s in a senior position who is quite sympathetic and knows how to be able to sit down and talk to a couple, […] it’s no good like the couple going in and seeing the consultant or the doctor or the nurse and they’re just flippant with them, they don’t explain things</w:t>
      </w:r>
      <w:r w:rsidR="003F06DD" w:rsidRPr="00125666">
        <w:rPr>
          <w:rFonts w:ascii="Times New Roman" w:hAnsi="Times New Roman" w:cs="Times New Roman"/>
          <w:i/>
        </w:rPr>
        <w:t xml:space="preserve"> (Partner)”</w:t>
      </w:r>
      <w:r w:rsidR="00006954" w:rsidRPr="00125666">
        <w:rPr>
          <w:rFonts w:ascii="Times New Roman" w:hAnsi="Times New Roman" w:cs="Times New Roman"/>
        </w:rPr>
        <w:t xml:space="preserve"> </w:t>
      </w:r>
      <w:r w:rsidR="00006954"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3978/j.issn.2223-4683.2015.04.05", "ISSN" : "2223-4691", "PMID" : "26816819", "abstract" : "BACKGROUND: Men are likely to experience deterioration in sexual functioning as a consequence of treatment for prostate cancer. Indeed, sexual difficulties are common across all treatment modalities.\\n\\nOBJECTIVE: To determine the impact of treatment for prostate cancer on intimacy and sexual expression/relationships from the perspective of couples.\\n\\nMETHODS: An observational study was conducted including in-depth interviews with 18 people affected by prostate cancer; comprising eight couples and two individual men.\\n\\nRESULTS: Four categories were identified that illustrated the impact of prostate cancer on intimacy and sexual recovery. These related to social influences and language used to describe the loss or recovery of sexual activities; difficulties in discussing sexual activity with clinicians; the clash of individual impact of prostate cancer recovery versus the impact on the couple, and the re-integration of sexual activities into the relationship.\\n\\nCONCLUSIONS: Though only one person in a partnership experiences cancer, these data indicated the extent to which prostate cancer treatment also impacts on partners. The study indicates that adjustment to erectile dysfunction (ED) takes time, but is a highly significant event in couples' lives and its importance should not be under-estimated. Consequently, we suggest that relational models of care should be considered, whereby side-effects are recognised as impacting on both members of the partnership (for example ED, or lack or ejaculate). Supportive care in this context, therefore, may best be based on a relational approach using language and interventions that are appropriate to the patient and their situation.", "author" : [ { "dropping-particle" : "", "family" : "Kelly", "given" : "Daniel", "non-dropping-particle" : "", "parse-names" : false, "suffix" : "" }, { "dropping-particle" : "", "family" : "Forbat", "given" : "Liz", "non-dropping-particle" : "", "parse-names" : false, "suffix" : "" }, { "dropping-particle" : "", "family" : "Marshall-Lucette", "given" : "Sylvie", "non-dropping-particle" : "", "parse-names" : false, "suffix" : "" }, { "dropping-particle" : "", "family" : "White", "given" : "Isabel", "non-dropping-particle" : "", "parse-names" : false, "suffix" : "" } ], "container-title" : "Translational andrology and urology", "id" : "ITEM-1", "issue" : "2", "issued" : { "date-parts" : [ [ "2015" ] ] }, "page" : "131-8", "title" : "Co-constructing sexual recovery after prostate cancer: a qualitative study with couples.", "type" : "article-journal", "volume" : "4" }, "uris" : [ "http://www.mendeley.com/documents/?uuid=8f754de5-b525-3c82-bf6b-06291c55055c" ] } ], "mendeley" : { "formattedCitation" : "[54]", "plainTextFormattedCitation" : "[54]", "previouslyFormattedCitation" : "[54]" }, "properties" : { "noteIndex" : 7 }, "schema" : "https://github.com/citation-style-language/schema/raw/master/csl-citation.json" }</w:instrText>
      </w:r>
      <w:r w:rsidR="00006954" w:rsidRPr="00125666">
        <w:rPr>
          <w:rFonts w:ascii="Times New Roman" w:hAnsi="Times New Roman" w:cs="Times New Roman"/>
        </w:rPr>
        <w:fldChar w:fldCharType="separate"/>
      </w:r>
      <w:r w:rsidR="00561536" w:rsidRPr="00125666">
        <w:rPr>
          <w:rFonts w:ascii="Times New Roman" w:hAnsi="Times New Roman" w:cs="Times New Roman"/>
          <w:noProof/>
        </w:rPr>
        <w:t>[54]</w:t>
      </w:r>
      <w:r w:rsidR="00006954" w:rsidRPr="00125666">
        <w:rPr>
          <w:rFonts w:ascii="Times New Roman" w:hAnsi="Times New Roman" w:cs="Times New Roman"/>
        </w:rPr>
        <w:fldChar w:fldCharType="end"/>
      </w:r>
      <w:r w:rsidR="00006954" w:rsidRPr="00125666">
        <w:rPr>
          <w:rFonts w:ascii="Times New Roman" w:hAnsi="Times New Roman" w:cs="Times New Roman"/>
        </w:rPr>
        <w:t>.</w:t>
      </w:r>
    </w:p>
    <w:p w14:paraId="4BA2B99B" w14:textId="7E1AB506" w:rsidR="00347A4C" w:rsidRPr="00125666" w:rsidRDefault="00347A4C" w:rsidP="00C429B3">
      <w:pPr>
        <w:rPr>
          <w:rFonts w:ascii="Times New Roman" w:hAnsi="Times New Roman" w:cs="Times New Roman"/>
          <w:b/>
          <w:i/>
        </w:rPr>
      </w:pPr>
      <w:r w:rsidRPr="00125666">
        <w:rPr>
          <w:rFonts w:ascii="Times New Roman" w:hAnsi="Times New Roman" w:cs="Times New Roman"/>
          <w:b/>
          <w:i/>
        </w:rPr>
        <w:t xml:space="preserve">Cultivating Connection Vs Disengaging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treatment can often cause erectile dysfunction, and may affect the psychosexual aspect of the relationship. For couples who adjusted well to their situation,</w:t>
      </w:r>
      <w:r w:rsidR="00775D92" w:rsidRPr="00125666">
        <w:rPr>
          <w:rFonts w:ascii="Times New Roman" w:hAnsi="Times New Roman" w:cs="Times New Roman"/>
        </w:rPr>
        <w:t xml:space="preserve"> </w:t>
      </w:r>
      <w:r w:rsidRPr="00125666">
        <w:rPr>
          <w:rFonts w:ascii="Times New Roman" w:hAnsi="Times New Roman" w:cs="Times New Roman"/>
        </w:rPr>
        <w:t>integration of change was</w:t>
      </w:r>
      <w:r w:rsidR="00865DCD" w:rsidRPr="00125666">
        <w:rPr>
          <w:rFonts w:ascii="Times New Roman" w:hAnsi="Times New Roman" w:cs="Times New Roman"/>
        </w:rPr>
        <w:t xml:space="preserve"> established through</w:t>
      </w:r>
      <w:r w:rsidR="00775D92" w:rsidRPr="00125666">
        <w:rPr>
          <w:rFonts w:ascii="Times New Roman" w:hAnsi="Times New Roman" w:cs="Times New Roman"/>
        </w:rPr>
        <w:t xml:space="preserve"> </w:t>
      </w:r>
      <w:r w:rsidRPr="00125666">
        <w:rPr>
          <w:rFonts w:ascii="Times New Roman" w:hAnsi="Times New Roman" w:cs="Times New Roman"/>
        </w:rPr>
        <w:t>a renegotiation or redefining of a new sexual paradigm between both members of the dyad in which non-coital practices were positioned as sex</w:t>
      </w:r>
      <w:r w:rsidR="003F1FAE" w:rsidRPr="00125666">
        <w:rPr>
          <w:rFonts w:ascii="Times New Roman" w:hAnsi="Times New Roman" w:cs="Times New Roman"/>
        </w:rPr>
        <w:t xml:space="preserve">ual connection </w:t>
      </w:r>
      <w:r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abstract" : "Background: Previous research on sex and intimacy in the context of cancer has focused on documenting sexual changes and difficulties, primarily focusing on heterosexual individuals who have sexual or reproductive cancers. Analyses of sexual renegotiation and the social construction of sex are largely absent from the research agenda.Objective: The objective of this study was to explore renegotiation of sex in individuals with cancer, and in partners, across a broad range of cancer types and relational contexts.Methods: Semistructured interviews were conducted with 44 people with cancer (23 women, 21 men) and 35 partners (18 women, 17 men), 86% of whom identified as heterosexual. The data were analyzed with theoretical thematic analysis, from a material-discursive-intrapsychic perspective.Results: Renegotiation of sex or intimacy was reported by 70% of participants, reflected in 3 themes: \u2018\u2018resisting the coital imperative: redefining \u2018sex,\u2019\u2019\u2019 \u2018\u2018resisting the coital imperative: embracing intimacy,\u2019\u2019 and \u2018\u2018adopting the coital imperative: refiguring the body through techno-medicine.\u2019\u2019 The importance of relational context was reflected in the theme \u2018\u2018the inter-subjective nature of sexual re-negotiation: relationship context and communication.\u2019\u2019Conclusions: Whereas previous research has focused on embodied changes associated with sexuality after cancer, or their psychological consequences, the findings of the present study suggest that hegemonic constructions of \u2018\u2018sex,\u2019\u2019 in particular the coital imperative, are central to the experience and negotiation of sex and intimacy after cancer.", "author" : [ { "dropping-particle" : "", "family" : "Ussher", "given" : "J.M", "non-dropping-particle" : "", "parse-names" : false, "suffix" : "" }, { "dropping-particle" : "", "family" : "Perzz", "given" : "J", "non-dropping-particle" : "", "parse-names" : false, "suffix" : "" }, { "dropping-particle" : "", "family" : "Gilbert", "given" : "E", "non-dropping-particle" : "", "parse-names" : false, "suffix" : "" }, { "dropping-particle" : "", "family" : "Wong", "given" : "WKT", "non-dropping-particle" : "", "parse-names" : false, "suffix" : "" }, { "dropping-particle" : "", "family" : "Hobbs", "given" : "K", "non-dropping-particle" : "", "parse-names" : false, "suffix" : "" } ], "container-title" : "Cancer Nursing", "id" : "ITEM-1", "issue" : "6", "issued" : { "date-parts" : [ [ "2013" ] ] }, "page" : "454\u2013462", "title" : "Renegotiating Sex and Intimacy After Cancer", "type" : "article-journal", "volume" : "36" }, "uris" : [ "http://www.mendeley.com/documents/?uuid=c4c3af35-446d-38f3-a315-2bb8255c65eb" ] }, { "id" : "ITEM-2", "itemData" : { "DOI" : "10.1007/s10508-013-0168-z", "ISBN" : "0004-0002, 0004-0002", "ISSN" : "00040002", "PMID" : "24045902", "abstract" : "Sexual dysfunction is the most significant long lasting effect of prostate cancer (PrCa) treatment. Despite the many medical treatments for erectile dysfunction, many couples report that they are dissatisfied with their sexual relationship and eventually cease sexual relations altogether. We sought to understand what distinguishes successful couples from those who are not successful in adjusting to changes in sexual function subsequent to PrCa treatment. Ten couples who maintained satisfying sexual intimacy after PrCa treatment and seven couples that did not were interviewed conjointly and individually. Interviews were transcribed and analyzed using grounded theory methodology. The theory that resulted suggests that individuals are motivated to engage in sex primarily because of physical pleasure and relational intimacy. The couples who valued sex primarily for relational intimacy were more likely to successfully adjust to changes in sexual function than those who primarily valued sex for physical pleasure. The attributes of acceptance, flexibility, and persistence helped sustain couples through the process of adjustment. Based on these findings, a new theory, the Physical Pleasure-Relational Intimacy Model of Sexual Motivation (PRISM) is presented. The results elucidate the main motives for engaging in sexual activity-physical pleasure and/or relational intimacy-as a determining factor in the successful maintenance of satisfying sexual intimacy after PrCa treatment. The PRISM model predicts that couples who place a greater value on sex for relational intimacy will better adjust to the sexual challenges after PrCa treatment than couples who place a lower value on sex for relational intimacy. Implications of the model for counselling are discussed. This model remains to be tested in future research.", "author" : [ { "dropping-particle" : "", "family" : "Beck", "given" : "Andrea M.", "non-dropping-particle" : "", "parse-names" : false, "suffix" : "" }, { "dropping-particle" : "", "family" : "Robinson", "given" : "John W.", "non-dropping-particle" : "", "parse-names" : false, "suffix" : "" }, { "dropping-particle" : "", "family" : "Carlson", "given" : "Linda E.", "non-dropping-particle" : "", "parse-names" : false, "suffix" : "" } ], "container-title" : "Archives of Sexual Behavior", "id" : "ITEM-2", "issue" : "8", "issued" : { "date-parts" : [ [ "2013" ] ] }, "page" : "1637-1647", "title" : "Sexual values as the key to maintaining satisfying sex after prostate cancer treatment: The physical pleasure-relational intimacy model of sexual motivation", "type" : "article-journal", "volume" : "42" }, "uris" : [ "http://www.mendeley.com/documents/?uuid=7daccaf4-7ec3-3bec-b353-abcfad641f5d" ] }, { "id" : "ITEM-3",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3", "issue" : "4", "issued" : { "date-parts" : [ [ "2012" ] ] }, "page" : "452-465", "title" : "Sexual Adjustment to Androgen Deprivation Therapy: Struggles and Strategies", "type" : "article-journal", "volume" : "22" }, "uris" : [ "http://www.mendeley.com/documents/?uuid=1e137739-5dc1-373d-b956-6af2af6c3873" ] }, { "id" : "ITEM-4", "itemData" : { "DOI" : "10.1080/08870446.2012.737466", "ISSN" : "0887-0446", "PMID" : "23137124", "abstract" : "Research has increasingly recognised the profound impact that cancer can have upon embodied subjectivity. However, there has been little acknowledgement of the centrality of sexuality to subjectivity, and marginalisation of the experiences of intimate partners of people with cancer. This Australian qualitative study explores the post-cancer experiences of embodied sexual subjectivity for 44 people with cancer (23 women and 21 men) and 35 partners of people with cancer (18 women and 17 men) across a range of cancer types and stages. Semi-structured interviews were analysed with theoretical thematic analysis, guided by a post-structuralist approach to sexual subjectivity as a dynamic process of becoming that can change over time, and by Williams' [(1996). The vicissitudes of embodiment across the chronic illness trajectory. Body and Society, 2, 23-47] framework on post-illness embodiment. Participants took up the following post-cancer subject positions: 'dys-embodied sexual subjectivity' - characterised by bodily betrayal, sexual loss, lack of acceptance, depression, and anxiety; 're-embodied sexual subjectivity'--characterised by greater sexual confidence, acceptance, the exploration of non-coital sexual practices and increased relational closeness; and 'oscillating sexual subjectivity'--involving a shift between states of sexual dys-embodiment and sexual re-embodiment. The findings point to the importance of focusing on the sexual health of people with cancer and partners across the cancer trajectory.", "author"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container-title" : "Psychology &amp; Health", "id" : "ITEM-4", "issue" : "6", "issued" : { "date-parts" : [ [ "2013" ] ] }, "page" : "603-619", "title" : "Embodying Sexual subjectivity after Cancer: A qualitative study of people with cancer and intimate partners", "type" : "article-journal", "volume" : "28" }, "uris" : [ "http://www.mendeley.com/documents/?uuid=097e5a53-ccdc-38bd-8061-95c60ca66c4f" ] }, { "id" : "ITEM-5", "itemData" : { "DOI" : "10.1016/j.ijnurstu.2003.11.005", "ISBN" : "1425352359", "ISSN" : "00207489", "PMID" : "15120979", "abstract" : "The purpose of this qualitative study was to explore the responses and experiences of a sample of Swiss men after radical prostatectomy and their intimate partners. Interviews were conducted with 10 couples and analyzed using constant comparative method. Getting a grip on it was the core process that was developed. Men focused on regaining control over their lives, urinary and erectile function while wives efforts focused on being there. The results revealed that current clinical practice of follow up at 3 months may not address the serious deficits in the patient's ability to \"get a grip\" on incontinence and other complications of surgery. ?? 2004 Elsevier Ltd. All rights reserved.", "author" : [ { "dropping-particle" : "", "family" : "Petry", "given" : "Heidi", "non-dropping-particle" : "", "parse-names" : false, "suffix" : "" }, { "dropping-particle" : "", "family" : "Berry", "given" : "Donna L.", "non-dropping-particle" : "", "parse-names" : false, "suffix" : "" }, { "dropping-particle" : "", "family" : "Spichiger", "given" : "Elisabeth", "non-dropping-particle" : "", "parse-names" : false, "suffix" : "" }, { "dropping-particle" : "", "family" : "Kesselring", "given" : "Annemarie", "non-dropping-particle" : "", "parse-names" : false, "suffix" : "" }, { "dropping-particle" : "", "family" : "Gasser", "given" : "Thomas C.", "non-dropping-particle" : "", "parse-names" : false, "suffix" : "" }, { "dropping-particle" : "", "family" : "Sulser", "given" : "Tullio", "non-dropping-particle" : "", "parse-names" : false, "suffix" : "" }, { "dropping-particle" : "", "family" : "Kiss", "given" : "Alexander", "non-dropping-particle" : "", "parse-names" : false, "suffix" : "" } ], "container-title" : "International Journal of Nursing Studies", "id" : "ITEM-5", "issue" : "5", "issued" : { "date-parts" : [ [ "2004" ] ] }, "page" : "507-513", "title" : "Responses and experiences after radical prostatectomy: Perceptions of married couples in Switzerland", "type" : "article-journal", "volume" : "41" }, "uris" : [ "http://www.mendeley.com/documents/?uuid=333f7511-dd89-3f04-8673-b4c1c1bddb44" ] }, { "id" : "ITEM-6",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6", "issue" : "4", "issued" : { "date-parts" : [ [ "2002" ] ] }, "page" : "701-9", "title" : "Couples' experiences with prostate cancer: focus group research.", "type" : "article-journal", "volume" : "29" }, "uris" : [ "http://www.mendeley.com/documents/?uuid=03317d18-2ff5-3d66-9b39-0da52636f5ee" ] }, { "id" : "ITEM-7", "itemData" : { "DOI" : "10.1046/j.1523-5394.2000.84009.x", "ISSN" : "10654704", "PMID" : "11898255", "abstract" : "PURPOSE: The authors describe the experience of men with prostate cancer and their spouses in the early recovery period after surgery. DESCRIPTION OF STUDY: As part of a longitudinal qualitative study, semistructured interviews were held with 34 patients who had prostate cancer and their spouses 8 to 10 weeks after surgery. RESULTS: Five components of experience emerged from the interviews: 1) hearing news about the extent of their cancer after surgery influenced how patients viewed their cancer experience and, in many cases, their recovery; 2) men placed great emphasis on recovering their physical capacity quickly; 3) couples connected with each other through working out care routines and managing periods of irritability; 4) couples described a range of responses to surgery side effects and complications; and 5) the meaning of cancer varied for couples, with most seeing the experience as a temporary disruption. CLINICAL IMPLICATIONS: Physicians, nurses, social workers, and other health professionals working with patients before and after prostatectomies may assist couples to prepare better for the early recovery period by being both sensitive to the men's need to recover physical capacity quickly while helping them to understand that recovery takes time. Accurate information about expected periods of irritability, side effects, and possible complications would diminish the likelihood of distress during this period.", "author" : [ { "dropping-particle" : "", "family" : "Phillips", "given" : "Catherine",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Cancer Practice", "id" : "ITEM-7", "issue" : "4", "issued" : { "date-parts" : [ [ "2000" ] ] }, "page" : "165-171", "title" : "Early postsurgery experience of prostate cancer patients and spouses", "type" : "article-journal", "volume" : "8" }, "uris" : [ "http://www.mendeley.com/documents/?uuid=a50ad061-c744-3cdb-bfe0-58f803f1049e" ] }, { "id" : "ITEM-8",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8",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id" : "ITEM-9",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9", "issue" : "5", "issued" : { "date-parts" : [ [ "2006" ] ] }, "page" : "367-377", "title" : "Qualitative analysis of couples' experience with prostate cancer by age cohort.", "type" : "article-journal", "volume" : "29" }, "uris" : [ "http://www.mendeley.com/documents/?uuid=b6b10d38-d53d-3153-8a3b-bb1b04284f1b" ] }, { "id" : "ITEM-10", "itemData" : { "DOI" : "10.3978/j.issn.2223-4683.2015.04.05", "ISSN" : "2223-4691", "PMID" : "26816819", "abstract" : "BACKGROUND: Men are likely to experience deterioration in sexual functioning as a consequence of treatment for prostate cancer. Indeed, sexual difficulties are common across all treatment modalities.\\n\\nOBJECTIVE: To determine the impact of treatment for prostate cancer on intimacy and sexual expression/relationships from the perspective of couples.\\n\\nMETHODS: An observational study was conducted including in-depth interviews with 18 people affected by prostate cancer; comprising eight couples and two individual men.\\n\\nRESULTS: Four categories were identified that illustrated the impact of prostate cancer on intimacy and sexual recovery. These related to social influences and language used to describe the loss or recovery of sexual activities; difficulties in discussing sexual activity with clinicians; the clash of individual impact of prostate cancer recovery versus the impact on the couple, and the re-integration of sexual activities into the relationship.\\n\\nCONCLUSIONS: Though only one person in a partnership experiences cancer, these data indicated the extent to which prostate cancer treatment also impacts on partners. The study indicates that adjustment to erectile dysfunction (ED) takes time, but is a highly significant event in couples' lives and its importance should not be under-estimated. Consequently, we suggest that relational models of care should be considered, whereby side-effects are recognised as impacting on both members of the partnership (for example ED, or lack or ejaculate). Supportive care in this context, therefore, may best be based on a relational approach using language and interventions that are appropriate to the patient and their situation.", "author" : [ { "dropping-particle" : "", "family" : "Kelly", "given" : "Daniel", "non-dropping-particle" : "", "parse-names" : false, "suffix" : "" }, { "dropping-particle" : "", "family" : "Forbat", "given" : "Liz", "non-dropping-particle" : "", "parse-names" : false, "suffix" : "" }, { "dropping-particle" : "", "family" : "Marshall-Lucette", "given" : "Sylvie", "non-dropping-particle" : "", "parse-names" : false, "suffix" : "" }, { "dropping-particle" : "", "family" : "White", "given" : "Isabel", "non-dropping-particle" : "", "parse-names" : false, "suffix" : "" } ], "container-title" : "Translational andrology and urology", "id" : "ITEM-10", "issue" : "2", "issued" : { "date-parts" : [ [ "2015" ] ] }, "page" : "131-8", "title" : "Co-constructing sexual recovery after prostate cancer: a qualitative study with couples.", "type" : "article-journal", "volume" : "4" }, "uris" : [ "http://www.mendeley.com/documents/?uuid=8f754de5-b525-3c82-bf6b-06291c55055c" ] }, { "id" : "ITEM-11",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11", "issue" : "1", "issued" : { "date-parts" : [ [ "2002" ] ] }, "page" : "15-29", "title" : "Prostate Cancer and Erectile Dysfunction: Men's Experiences", "type" : "article-journal", "volume" : "1" }, "uris" : [ "http://www.mendeley.com/documents/?uuid=93102c0b-dca2-428e-9b4a-df8d14442a5f" ] }, { "id" : "ITEM-12",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12",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13",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13", "issue" : "2", "issued" : { "date-parts" : [ [ "2011" ] ] }, "page" : "95-113", "title" : "The rupture and repair of the couple's communal body with prostate cancer.", "type" : "article-journal", "volume" : "29" }, "uris" : [ "http://www.mendeley.com/documents/?uuid=b9c4f44e-ffff-33ce-97c8-818e5034fc38" ] }, { "id" : "ITEM-14",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14", "issue" : "9", "issued" : { "date-parts" : [ [ "2014" ] ] }, "page" : "2509-2515", "title" : "Exploring the role of the partner in couples' sexual recovery after surgery for prostate cancer", "type" : "article-journal", "volume" : "22" }, "uris" : [ "http://www.mendeley.com/documents/?uuid=7a6c83c3-e461-3c2e-9ae7-a4cb0f464ad0" ] }, { "id" : "ITEM-15",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15", "issue" : "2", "issued" : { "date-parts" : [ [ "2010" ] ] }, "page" : "234-242", "title" : "Psychosocial adaptation in female partners of men with prostate cancer", "type" : "article-journal", "volume" : "19" }, "uris" : [ "http://www.mendeley.com/documents/?uuid=1058d421-a958-397d-bc7a-ea87ef6300bc" ] }, { "id" : "ITEM-16", "itemData" : { "DOI" : "10.1188/06.CJON.503-508", "ISBN" : "1092-1095", "ISSN" : "10921095", "PMID" : "16927903", "abstract" : "Couples surviving prostate cancer face long-term challenges in their relationships as they adapt to chronic illness. Ten couples surviving prostate cancer were brought together in a focus group to discuss their experiences and concerns regarding intimacy in their relationships. During three 30-minute segments, couples described their experiences (a) as couples, (b) as individual men and women in two concurrent break-out groups, and (c) regarding current intimacy and relationship needs. Questions asked of couples focused on (a) the process of being diagnosed and treated for prostate cancer, (b) what the experience was like for them as a couple, (c) what was helpful, harmful, and surprising throughout the experience, (d) what they currently needed most as a couple, and (e) what advice they had for other couples. Findings suggested that men and women think and respond differently to intimacy and relationship challenges that occur as a result of prostate cancer, diagnosis, and treatment. Consequently, healthcare providers in any clinical setting who may interact with prostate cancer survivors must consider the relationship and intimacy needs that are unique to men, women, and couples.", "author" : [ { "dropping-particle" : "", "family" : "Sanders", "given" : "Sharon", "non-dropping-particle" : "", "parse-names" : false, "suffix" : "" }, { "dropping-particle" : "", "family" : "Pedro", "given" : "Leli W.", "non-dropping-particle" : "", "parse-names" : false, "suffix" : "" }, { "dropping-particle" : "", "family" : "Bantum", "given" : "E. O.", "non-dropping-particle" : "", "parse-names" : false, "suffix" : "" }, { "dropping-particle" : "", "family" : "Galbraith", "given" : "Michael E.", "non-dropping-particle" : "", "parse-names" : false, "suffix" : "" } ], "container-title" : "Clinical journal of oncology nursing.", "id" : "ITEM-16", "issue" : "4", "issued" : { "date-parts" : [ [ "2006" ] ] }, "page" : "503-508", "title" : "Couples surviving prostate cancer: Long-term intimacy needs and concerns following treatment.", "type" : "article-journal", "volume" : "10" }, "uris" : [ "http://www.mendeley.com/documents/?uuid=f52fad5b-7d8f-359c-9b12-bf0b54fea184" ] }, { "id" : "ITEM-17", "itemData" : { "ISSN" : "1053-816X; 1053-816X", "PMID" : "11998088", "abstract" : "The purpose of this study was to determine the effects of the experience of a radical prostatectomy on the partners of men with prostate cancer. The women described the effects of the experience on their lives and on their partner's life. Descriptions included how they were informed of their partner's diagnosis, emotions at the time of the initial diagnosis, and the sources of information and the decision process that they and their partners used that lead to surgery. The effect of the experience on their quality of life including interpersonal and sexual relationships with their partner and the information that was needed to facilitate self-care after surgery were described. The women provided clear directions for improving the health care system in managing the cancer experience using a family-centered approach.", "author" : [ { "dropping-particle" : "", "family" : "Butler", "given" : "L", "non-dropping-particle" : "", "parse-names" : false, "suffix" : "" }, { "dropping-particle" : "", "family" : "Downe-Wamboldt", "given" : "B", "non-dropping-particle" : "", "parse-names" : false, "suffix" : "" }, { "dropping-particle" : "", "family" : "Marsh", "given" : "S", "non-dropping-particle" : "", "parse-names" : false, "suffix" : "" }, { "dropping-particle" : "", "family" : "Bell", "given" : "D", "non-dropping-particle" : "", "parse-names" : false, "suffix" : "" }, { "dropping-particle" : "", "family" : "Jarvi", "given" : "K", "non-dropping-particle" : "", "parse-names" : false, "suffix" : "" } ], "container-title" : "Urologic nursing", "id" : "ITEM-17", "issue" : "4", "issued" : { "date-parts" : [ [ "2000" ] ] }, "page" : "254-258", "title" : "Behind the scenes: partners' perceptions of quality of life post radical prostatectomy", "type" : "article-journal", "volume" : "20" }, "uris" : [ "http://www.mendeley.com/documents/?uuid=6ccad72d-800a-3902-a2d6-f3c67540b20c" ] }, { "id" : "ITEM-18",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18", "issue" : "3", "issued" : { "date-parts" : [ [ "2014" ] ] }, "page" : "233", "title" : "Exploring Gay Couples' Experience With Sexual Dysfunction After Radical Prostatectomy: A Qualitative Study", "type" : "article-journal", "volume" : "40" }, "uris" : [ "http://www.mendeley.com/documents/?uuid=fb6f388b-9e59-3104-82a4-aa759fb6c8f4" ] }, { "id" : "ITEM-19", "itemData" : { "ISBN" : "03607283", "ISSN" : "0360-7283", "PMID" : "15974375", "abstract" : "Increasingly evident is the important role of partners in patients' adaptation to diagnosis, treatment, and recovery. Yet, little is known about partners' adaptation when patients reach the benchmark known as long-term survival. This study describes elderly wives of prostate cancer survivors' perspectives of adaptation to the enduring challenges of prostate cancer survival and considers their experience in the context of ethnicity. Content analysis and grounded theory methods guided data collection and analysis of two waves of in-depth interviews with 26 elderly Asian/Pacific Islanders (Chinese, Filipino, Japanese, Native Hawaiian) living in Hawai'i. Continuous learning was the most common phenomenon as reflected in four types of adaptive work: involvement in husband's health, affirmation of the marital bond, normalization of adversity, and participation in personally meaningful acts. Issues are highlighted for consideration in developing culturally relevant, age-appropriate, and strengths-based interventions.", "author" : [ { "dropping-particle" : "", "family" : "Ka'opua", "given" : "L S I", "non-dropping-particle" : "", "parse-names" : false, "suffix" : "" }, { "dropping-particle" : "", "family" : "Gotay", "given" : "C C", "non-dropping-particle" : "", "parse-names" : false, "suffix" : "" }, { "dropping-particle" : "", "family" : "Hannum", "given" : "M", "non-dropping-particle" : "", "parse-names" : false, "suffix" : "" }, { "dropping-particle" : "", "family" : "Bunghanoy", "given" : "G", "non-dropping-particle" : "", "parse-names" : false, "suffix" : "" } ], "container-title" : "Health &amp; Social Work", "id" : "ITEM-19", "issue" : "2", "issued" : { "date-parts" : [ [ "2005" ] ] }, "page" : "145-154", "title" : "Adaptation to long-term prostate cancer survival: the perspective of elderly Asian/Pacific Islander wives.", "type" : "article-journal", "volume" : "30" }, "uris" : [ "http://www.mendeley.com/documents/?uuid=fbf1ff79-e684-4c2d-a178-a23c243218e2" ] }, { "id" : "ITEM-20", "itemData" : { "DOI" : "http://dx.doi.org/10.1093/hsw/32.1.29", "ISBN" : "03607283", "ISSN" : "0360-7283", "PMID" : "17432739", "abstract" : "Spiritually based resources (SBR) generally have a salutary effect on coping with cancer diagnosis and treatment. Few studies address this relationship in long-term cancer survivorship, however. As part of a study on long-term prostate cancer survivorship, wives' ways of coping with cancer-related issues were explored through longitudinal interviews.This article describes findings from a subset of women who reported SBR use (N = 28). Wives completing a quality-of-life survey were purposively sampled by age and race and ethnicity and invited to participate in semistructured interviews. Interview transcripts were analyzed using content analysis and grounded theory. Validity was ensured through researchers' consensus, participants' verification, and key informant interviews. Although wives' spiritual beliefs were rooted in diverse traditions, common themes in SBR use were detected. An embracing spirit was the overarching theme, as characterized by acceptance of change, adversity as opportunity for growth, and proactive coping. SBR facilitated adaptation in four core areas: marriage preservation and couple intimacy, personal growth and continuous learning, health-related attitudes and behaviors, and community connections. A conceptual model of SBR use is proposed, and considerations for research and practice are offered.", "author" : [ { "dropping-particle" : "", "family" : "Ka'opua", "given" : "L.S.L", "non-dropping-particle" : "", "parse-names" : false, "suffix" : "" }, { "dropping-particle" : "", "family" : "Gotay", "given" : "C.C", "non-dropping-particle" : "", "parse-names" : false, "suffix" : "" }, { "dropping-particle" : "", "family" : "Boehm", "given" : "P.S", "non-dropping-particle" : "", "parse-names" : false, "suffix" : "" } ], "container-title" : "Health &amp; social work", "id" : "ITEM-20", "issue" : "1", "issued" : { "date-parts" : [ [ "2007" ] ] }, "page" : "29-39", "title" : "Spiritually based resources in adaptation to long-term prostate cancer survival: perspectives of elderly wives.", "type" : "article-journal", "volume" : "32" }, "uris" : [ "http://www.mendeley.com/documents/?uuid=7638c932-efb9-490c-8ef6-2117230d8bd1" ] }, { "id" : "ITEM-21", "itemData" : { "DOI" : "10.1081/CNV-200039641", "abstract" : "A well-known side effect of prostate cancer treatment is erectile dysfunction. However, little is known about how men and their sexual partners think about the threat of erectile dysfunction prior to prostate cancer treatment. Twenty-one patients who had been diagnosed with early prostate cancer, but not yet treated, and 13 female partners of these men were recruited from two urologists' offices. In separate, semistructured individual interviews with men and their partners, thoughts about the threat of erectile dysfunction were solicited. Men's reactions to the possibility of losing their sexual capacity due to prostate cancer-related treatment were linked to their current level of sexual function. Women reacted to erectile dysfunction by stressing the existence of other relationship dimensions, whereas they were aware about the gravity of their male partners' feelings about potency. Finally, both men and women alike had concerns about the implications of erectile dysfunction on their relationship. Physicians advising men about treatment options should consider exploring men's current sexual function, thoughts about identity, and especially men's relationship situation. Physicians addressing these issues with men and their partners should provide resources for counseling.", "author" : [ { "dropping-particle" : "", "family" : "Boehmer", "given" : "Ulrike", "non-dropping-particle" : "", "parse-names" : false, "suffix" : "" }, { "dropping-particle" : "", "family" : "Babayan", "given" : "Richard K", "non-dropping-particle" : "", "parse-names" : false, "suffix" : "" } ], "container-title" : "Cancer Investigation", "id" : "ITEM-21", "issue" : "6", "issued" : { "date-parts" : [ [ "2004" ] ] }, "page" : "840-848", "title" : "Facing Erectile Dysfunction Due to Prostate Cancer Treatment: Perspectives of Men and Their Partners", "type" : "article-journal", "volume" : "22" }, "uris" : [ "http://www.mendeley.com/documents/?uuid=a2f381cc-db29-3260-8539-058c2d941ec7" ] } ], "mendeley" : { "formattedCitation" : "[8, 23, 24, 39\u201341, 45, 46, 48\u201350, 52\u201354, 57\u201360, 65\u201367]", "plainTextFormattedCitation" : "[8, 23, 24, 39\u201341, 45, 46, 48\u201350, 52\u201354, 57\u201360, 65\u201367]", "previouslyFormattedCitation" : "[8, 23, 24, 39\u201341, 45, 46, 48\u201350, 52\u201354, 57\u201360, 65\u201367]"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23, 24, 39–41, 45, 46, 48–50, 52–54, 57–60, 65–67]</w:t>
      </w:r>
      <w:r w:rsidR="00FE350D" w:rsidRPr="00125666">
        <w:rPr>
          <w:rFonts w:ascii="Times New Roman" w:hAnsi="Times New Roman" w:cs="Times New Roman"/>
        </w:rPr>
        <w:fldChar w:fldCharType="end"/>
      </w:r>
      <w:r w:rsidRPr="00125666">
        <w:rPr>
          <w:rFonts w:ascii="Times New Roman" w:hAnsi="Times New Roman" w:cs="Times New Roman"/>
        </w:rPr>
        <w:t xml:space="preserve">. For example, mutual genital touching, massage, kissing, hugging, and oral sex highlighted how connection was cultivated. One participant described this as </w:t>
      </w:r>
      <w:r w:rsidR="003F06DD" w:rsidRPr="00125666">
        <w:rPr>
          <w:rFonts w:ascii="Times New Roman" w:hAnsi="Times New Roman" w:cs="Times New Roman"/>
          <w:i/>
        </w:rPr>
        <w:t>“</w:t>
      </w:r>
      <w:r w:rsidRPr="00125666">
        <w:rPr>
          <w:rFonts w:ascii="Times New Roman" w:hAnsi="Times New Roman" w:cs="Times New Roman"/>
          <w:i/>
        </w:rPr>
        <w:t>engaging</w:t>
      </w:r>
      <w:r w:rsidR="003F06DD" w:rsidRPr="00125666">
        <w:rPr>
          <w:rFonts w:ascii="Times New Roman" w:hAnsi="Times New Roman" w:cs="Times New Roman"/>
          <w:i/>
        </w:rPr>
        <w:t xml:space="preserve"> in </w:t>
      </w:r>
      <w:proofErr w:type="spellStart"/>
      <w:r w:rsidR="003F06DD" w:rsidRPr="00125666">
        <w:rPr>
          <w:rFonts w:ascii="Times New Roman" w:hAnsi="Times New Roman" w:cs="Times New Roman"/>
          <w:i/>
        </w:rPr>
        <w:t>outercourse</w:t>
      </w:r>
      <w:proofErr w:type="spellEnd"/>
      <w:r w:rsidR="003F06DD" w:rsidRPr="00125666">
        <w:rPr>
          <w:rFonts w:ascii="Times New Roman" w:hAnsi="Times New Roman" w:cs="Times New Roman"/>
          <w:i/>
        </w:rPr>
        <w:t xml:space="preserve"> not intercourse”</w:t>
      </w:r>
      <w:r w:rsidRPr="00125666">
        <w:rPr>
          <w:rFonts w:ascii="Times New Roman" w:hAnsi="Times New Roman" w:cs="Times New Roman"/>
          <w:i/>
        </w:rPr>
        <w:t xml:space="preserve"> </w:t>
      </w:r>
      <w:r w:rsidRPr="00125666">
        <w:rPr>
          <w:rFonts w:ascii="Times New Roman" w:hAnsi="Times New Roman" w:cs="Times New Roman"/>
        </w:rPr>
        <w:t>(</w:t>
      </w:r>
      <w:r w:rsidRPr="00125666">
        <w:rPr>
          <w:rFonts w:ascii="Times New Roman" w:hAnsi="Times New Roman" w:cs="Times New Roman"/>
          <w:i/>
        </w:rPr>
        <w:t>Patient</w:t>
      </w:r>
      <w:r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abstract" : "Background: Previous research on sex and intimacy in the context of cancer has focused on documenting sexual changes and difficulties, primarily focusing on heterosexual individuals who have sexual or reproductive cancers. Analyses of sexual renegotiation and the social construction of sex are largely absent from the research agenda.Objective: The objective of this study was to explore renegotiation of sex in individuals with cancer, and in partners, across a broad range of cancer types and relational contexts.Methods: Semistructured interviews were conducted with 44 people with cancer (23 women, 21 men) and 35 partners (18 women, 17 men), 86% of whom identified as heterosexual. The data were analyzed with theoretical thematic analysis, from a material-discursive-intrapsychic perspective.Results: Renegotiation of sex or intimacy was reported by 70% of participants, reflected in 3 themes: \u2018\u2018resisting the coital imperative: redefining \u2018sex,\u2019\u2019\u2019 \u2018\u2018resisting the coital imperative: embracing intimacy,\u2019\u2019 and \u2018\u2018adopting the coital imperative: refiguring the body through techno-medicine.\u2019\u2019 The importance of relational context was reflected in the theme \u2018\u2018the inter-subjective nature of sexual re-negotiation: relationship context and communication.\u2019\u2019Conclusions: Whereas previous research has focused on embodied changes associated with sexuality after cancer, or their psychological consequences, the findings of the present study suggest that hegemonic constructions of \u2018\u2018sex,\u2019\u2019 in particular the coital imperative, are central to the experience and negotiation of sex and intimacy after cancer.", "author" : [ { "dropping-particle" : "", "family" : "Ussher", "given" : "J.M", "non-dropping-particle" : "", "parse-names" : false, "suffix" : "" }, { "dropping-particle" : "", "family" : "Perzz", "given" : "J", "non-dropping-particle" : "", "parse-names" : false, "suffix" : "" }, { "dropping-particle" : "", "family" : "Gilbert", "given" : "E", "non-dropping-particle" : "", "parse-names" : false, "suffix" : "" }, { "dropping-particle" : "", "family" : "Wong", "given" : "WKT", "non-dropping-particle" : "", "parse-names" : false, "suffix" : "" }, { "dropping-particle" : "", "family" : "Hobbs", "given" : "K", "non-dropping-particle" : "", "parse-names" : false, "suffix" : "" } ], "container-title" : "Cancer Nursing", "id" : "ITEM-1", "issue" : "6", "issued" : { "date-parts" : [ [ "2013" ] ] }, "page" : "454\u2013462", "title" : "Renegotiating Sex and Intimacy After Cancer", "type" : "article-journal", "volume" : "36" }, "uris" : [ "http://www.mendeley.com/documents/?uuid=c4c3af35-446d-38f3-a315-2bb8255c65eb" ] } ], "mendeley" : { "formattedCitation" : "[24]", "plainTextFormattedCitation" : "[24]", "previouslyFormattedCitation" : "[24]"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24]</w:t>
      </w:r>
      <w:r w:rsidR="00FE350D" w:rsidRPr="00125666">
        <w:rPr>
          <w:rFonts w:ascii="Times New Roman" w:hAnsi="Times New Roman" w:cs="Times New Roman"/>
        </w:rPr>
        <w:fldChar w:fldCharType="end"/>
      </w:r>
      <w:r w:rsidRPr="00125666">
        <w:rPr>
          <w:rFonts w:ascii="Times New Roman" w:hAnsi="Times New Roman" w:cs="Times New Roman"/>
        </w:rPr>
        <w:t>. Embracing relational intimacy (emotional closeness) became the foundation for well-adjusted relationships and was considered more satisfying as both members in the dyad engaged in focusing on other parts of the relationship</w:t>
      </w:r>
      <w:r w:rsidR="003F1FAE" w:rsidRPr="00125666">
        <w:rPr>
          <w:rFonts w:ascii="Times New Roman" w:hAnsi="Times New Roman" w:cs="Times New Roman"/>
        </w:rPr>
        <w:t xml:space="preserve"> than sex</w:t>
      </w:r>
      <w:r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1",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2",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2", "issue" : "4", "issued" : { "date-parts" : [ [ "2012" ] ] }, "page" : "452-465", "title" : "Sexual Adjustment to Androgen Deprivation Therapy: Struggles and Strategies", "type" : "article-journal", "volume" : "22" }, "uris" : [ "http://www.mendeley.com/documents/?uuid=1e137739-5dc1-373d-b956-6af2af6c3873" ] }, { "id" : "ITEM-3", "itemData" : { "DOI" : "10.1007/s10508-013-0168-z", "ISBN" : "0004-0002, 0004-0002", "ISSN" : "00040002", "PMID" : "24045902", "abstract" : "Sexual dysfunction is the most significant long lasting effect of prostate cancer (PrCa) treatment. Despite the many medical treatments for erectile dysfunction, many couples report that they are dissatisfied with their sexual relationship and eventually cease sexual relations altogether. We sought to understand what distinguishes successful couples from those who are not successful in adjusting to changes in sexual function subsequent to PrCa treatment. Ten couples who maintained satisfying sexual intimacy after PrCa treatment and seven couples that did not were interviewed conjointly and individually. Interviews were transcribed and analyzed using grounded theory methodology. The theory that resulted suggests that individuals are motivated to engage in sex primarily because of physical pleasure and relational intimacy. The couples who valued sex primarily for relational intimacy were more likely to successfully adjust to changes in sexual function than those who primarily valued sex for physical pleasure. The attributes of acceptance, flexibility, and persistence helped sustain couples through the process of adjustment. Based on these findings, a new theory, the Physical Pleasure-Relational Intimacy Model of Sexual Motivation (PRISM) is presented. The results elucidate the main motives for engaging in sexual activity-physical pleasure and/or relational intimacy-as a determining factor in the successful maintenance of satisfying sexual intimacy after PrCa treatment. The PRISM model predicts that couples who place a greater value on sex for relational intimacy will better adjust to the sexual challenges after PrCa treatment than couples who place a lower value on sex for relational intimacy. Implications of the model for counselling are discussed. This model remains to be tested in future research.", "author" : [ { "dropping-particle" : "", "family" : "Beck", "given" : "Andrea M.", "non-dropping-particle" : "", "parse-names" : false, "suffix" : "" }, { "dropping-particle" : "", "family" : "Robinson", "given" : "John W.", "non-dropping-particle" : "", "parse-names" : false, "suffix" : "" }, { "dropping-particle" : "", "family" : "Carlson", "given" : "Linda E.", "non-dropping-particle" : "", "parse-names" : false, "suffix" : "" } ], "container-title" : "Archives of Sexual Behavior", "id" : "ITEM-3", "issue" : "8", "issued" : { "date-parts" : [ [ "2013" ] ] }, "page" : "1637-1647", "title" : "Sexual values as the key to maintaining satisfying sex after prostate cancer treatment: The physical pleasure-relational intimacy model of sexual motivation", "type" : "article-journal", "volume" : "42" }, "uris" : [ "http://www.mendeley.com/documents/?uuid=7daccaf4-7ec3-3bec-b353-abcfad641f5d" ] }, { "id" : "ITEM-4",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4", "issue" : "1", "issued" : { "date-parts" : [ [ "2002" ] ] }, "page" : "15-29", "title" : "Prostate Cancer and Erectile Dysfunction: Men's Experiences", "type" : "article-journal", "volume" : "1" }, "uris" : [ "http://www.mendeley.com/documents/?uuid=93102c0b-dca2-428e-9b4a-df8d14442a5f" ] }, { "id" : "ITEM-5", "itemData" : { "DOI" : "http://dx.doi.org/10.1093/hsw/32.1.29", "ISBN" : "03607283", "ISSN" : "0360-7283", "PMID" : "17432739", "abstract" : "Spiritually based resources (SBR) generally have a salutary effect on coping with cancer diagnosis and treatment. Few studies address this relationship in long-term cancer survivorship, however. As part of a study on long-term prostate cancer survivorship, wives' ways of coping with cancer-related issues were explored through longitudinal interviews.This article describes findings from a subset of women who reported SBR use (N = 28). Wives completing a quality-of-life survey were purposively sampled by age and race and ethnicity and invited to participate in semistructured interviews. Interview transcripts were analyzed using content analysis and grounded theory. Validity was ensured through researchers' consensus, participants' verification, and key informant interviews. Although wives' spiritual beliefs were rooted in diverse traditions, common themes in SBR use were detected. An embracing spirit was the overarching theme, as characterized by acceptance of change, adversity as opportunity for growth, and proactive coping. SBR facilitated adaptation in four core areas: marriage preservation and couple intimacy, personal growth and continuous learning, health-related attitudes and behaviors, and community connections. A conceptual model of SBR use is proposed, and considerations for research and practice are offered.", "author" : [ { "dropping-particle" : "", "family" : "Ka'opua", "given" : "L.S.L", "non-dropping-particle" : "", "parse-names" : false, "suffix" : "" }, { "dropping-particle" : "", "family" : "Gotay", "given" : "C.C", "non-dropping-particle" : "", "parse-names" : false, "suffix" : "" }, { "dropping-particle" : "", "family" : "Boehm", "given" : "P.S", "non-dropping-particle" : "", "parse-names" : false, "suffix" : "" } ], "container-title" : "Health &amp; social work", "id" : "ITEM-5", "issue" : "1", "issued" : { "date-parts" : [ [ "2007" ] ] }, "page" : "29-39", "title" : "Spiritually based resources in adaptation to long-term prostate cancer survival: perspectives of elderly wives.", "type" : "article-journal", "volume" : "32" }, "uris" : [ "http://www.mendeley.com/documents/?uuid=7638c932-efb9-490c-8ef6-2117230d8bd1" ] } ], "mendeley" : { "formattedCitation" : "[40, 45, 50, 59, 60]", "plainTextFormattedCitation" : "[40, 45, 50, 59, 60]", "previouslyFormattedCitation" : "[40, 45, 50, 59, 60]"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40, 45, 50, 59, 60]</w:t>
      </w:r>
      <w:r w:rsidR="00FE350D" w:rsidRPr="00125666">
        <w:rPr>
          <w:rFonts w:ascii="Times New Roman" w:hAnsi="Times New Roman" w:cs="Times New Roman"/>
        </w:rPr>
        <w:fldChar w:fldCharType="end"/>
      </w:r>
      <w:r w:rsidRPr="00125666">
        <w:rPr>
          <w:rFonts w:ascii="Times New Roman" w:hAnsi="Times New Roman" w:cs="Times New Roman"/>
        </w:rPr>
        <w:t xml:space="preserve">. Other attributes that were associated with positive adjustment were both members of the dyad </w:t>
      </w:r>
      <w:r w:rsidRPr="00125666">
        <w:rPr>
          <w:rFonts w:ascii="Times New Roman" w:hAnsi="Times New Roman" w:cs="Times New Roman"/>
        </w:rPr>
        <w:lastRenderedPageBreak/>
        <w:t xml:space="preserve">being interested in </w:t>
      </w:r>
      <w:r w:rsidR="0086434C" w:rsidRPr="00125666">
        <w:rPr>
          <w:rFonts w:ascii="Times New Roman" w:hAnsi="Times New Roman" w:cs="Times New Roman"/>
        </w:rPr>
        <w:t xml:space="preserve">engaging in </w:t>
      </w:r>
      <w:r w:rsidRPr="00125666">
        <w:rPr>
          <w:rFonts w:ascii="Times New Roman" w:hAnsi="Times New Roman" w:cs="Times New Roman"/>
        </w:rPr>
        <w:t xml:space="preserve">sex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1",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2", "itemData" : { "DOI" : "10.1007/s10508-013-0168-z", "ISBN" : "0004-0002, 0004-0002", "ISSN" : "00040002", "PMID" : "24045902", "abstract" : "Sexual dysfunction is the most significant long lasting effect of prostate cancer (PrCa) treatment. Despite the many medical treatments for erectile dysfunction, many couples report that they are dissatisfied with their sexual relationship and eventually cease sexual relations altogether. We sought to understand what distinguishes successful couples from those who are not successful in adjusting to changes in sexual function subsequent to PrCa treatment. Ten couples who maintained satisfying sexual intimacy after PrCa treatment and seven couples that did not were interviewed conjointly and individually. Interviews were transcribed and analyzed using grounded theory methodology. The theory that resulted suggests that individuals are motivated to engage in sex primarily because of physical pleasure and relational intimacy. The couples who valued sex primarily for relational intimacy were more likely to successfully adjust to changes in sexual function than those who primarily valued sex for physical pleasure. The attributes of acceptance, flexibility, and persistence helped sustain couples through the process of adjustment. Based on these findings, a new theory, the Physical Pleasure-Relational Intimacy Model of Sexual Motivation (PRISM) is presented. The results elucidate the main motives for engaging in sexual activity-physical pleasure and/or relational intimacy-as a determining factor in the successful maintenance of satisfying sexual intimacy after PrCa treatment. The PRISM model predicts that couples who place a greater value on sex for relational intimacy will better adjust to the sexual challenges after PrCa treatment than couples who place a lower value on sex for relational intimacy. Implications of the model for counselling are discussed. This model remains to be tested in future research.", "author" : [ { "dropping-particle" : "", "family" : "Beck", "given" : "Andrea M.", "non-dropping-particle" : "", "parse-names" : false, "suffix" : "" }, { "dropping-particle" : "", "family" : "Robinson", "given" : "John W.", "non-dropping-particle" : "", "parse-names" : false, "suffix" : "" }, { "dropping-particle" : "", "family" : "Carlson", "given" : "Linda E.", "non-dropping-particle" : "", "parse-names" : false, "suffix" : "" } ], "container-title" : "Archives of Sexual Behavior", "id" : "ITEM-2", "issue" : "8", "issued" : { "date-parts" : [ [ "2013" ] ] }, "page" : "1637-1647", "title" : "Sexual values as the key to maintaining satisfying sex after prostate cancer treatment: The physical pleasure-relational intimacy model of sexual motivation", "type" : "article-journal", "volume" : "42" }, "uris" : [ "http://www.mendeley.com/documents/?uuid=7daccaf4-7ec3-3bec-b353-abcfad641f5d" ] }, { "id" : "ITEM-3", "itemData" : { "DOI" : "10.3978/j.issn.2223-4683.2015.04.05", "ISSN" : "2223-4691", "PMID" : "26816819", "abstract" : "BACKGROUND: Men are likely to experience deterioration in sexual functioning as a consequence of treatment for prostate cancer. Indeed, sexual difficulties are common across all treatment modalities.\\n\\nOBJECTIVE: To determine the impact of treatment for prostate cancer on intimacy and sexual expression/relationships from the perspective of couples.\\n\\nMETHODS: An observational study was conducted including in-depth interviews with 18 people affected by prostate cancer; comprising eight couples and two individual men.\\n\\nRESULTS: Four categories were identified that illustrated the impact of prostate cancer on intimacy and sexual recovery. These related to social influences and language used to describe the loss or recovery of sexual activities; difficulties in discussing sexual activity with clinicians; the clash of individual impact of prostate cancer recovery versus the impact on the couple, and the re-integration of sexual activities into the relationship.\\n\\nCONCLUSIONS: Though only one person in a partnership experiences cancer, these data indicated the extent to which prostate cancer treatment also impacts on partners. The study indicates that adjustment to erectile dysfunction (ED) takes time, but is a highly significant event in couples' lives and its importance should not be under-estimated. Consequently, we suggest that relational models of care should be considered, whereby side-effects are recognised as impacting on both members of the partnership (for example ED, or lack or ejaculate). Supportive care in this context, therefore, may best be based on a relational approach using language and interventions that are appropriate to the patient and their situation.", "author" : [ { "dropping-particle" : "", "family" : "Kelly", "given" : "Daniel", "non-dropping-particle" : "", "parse-names" : false, "suffix" : "" }, { "dropping-particle" : "", "family" : "Forbat", "given" : "Liz", "non-dropping-particle" : "", "parse-names" : false, "suffix" : "" }, { "dropping-particle" : "", "family" : "Marshall-Lucette", "given" : "Sylvie", "non-dropping-particle" : "", "parse-names" : false, "suffix" : "" }, { "dropping-particle" : "", "family" : "White", "given" : "Isabel", "non-dropping-particle" : "", "parse-names" : false, "suffix" : "" } ], "container-title" : "Translational andrology and urology", "id" : "ITEM-3", "issue" : "2", "issued" : { "date-parts" : [ [ "2015" ] ] }, "page" : "131-8", "title" : "Co-constructing sexual recovery after prostate cancer: a qualitative study with couples.", "type" : "article-journal", "volume" : "4" }, "uris" : [ "http://www.mendeley.com/documents/?uuid=8f754de5-b525-3c82-bf6b-06291c55055c" ] }, { "id" : "ITEM-4",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4", "issue" : "9", "issued" : { "date-parts" : [ [ "2014" ] ] }, "page" : "2509-2515", "title" : "Exploring the role of the partner in couples' sexual recovery after surgery for prostate cancer", "type" : "article-journal", "volume" : "22" }, "uris" : [ "http://www.mendeley.com/documents/?uuid=7a6c83c3-e461-3c2e-9ae7-a4cb0f464ad0" ] }, { "id" : "ITEM-5", "itemData" : { "author" : [ { "dropping-particle" : "", "family" : "O'Shaughnessy", "given" : "P", "non-dropping-particle" : "", "parse-names" : false, "suffix" : "" }, { "dropping-particle" : "", "family" : "Ireland", "given" : "C", "non-dropping-particle" : "", "parse-names" : false, "suffix" : "" }, { "dropping-particle" : "", "family" : "Pelentsov", "given" : "L", "non-dropping-particle" : "", "parse-names" : false, "suffix" : "" }, { "dropping-particle" : "", "family" : "Thomas", "given" : "L", "non-dropping-particle" : "", "parse-names" : false, "suffix" : "" }, { "dropping-particle" : "", "family" : "Esterman", "given" : "A", "non-dropping-particle" : "", "parse-names" : false, "suffix" : "" } ], "container-title" : "Journal of clinical nursing", "id" : "ITEM-5", "issued" : { "date-parts" : [ [ "2013" ] ] }, "page" : "3492-3502", "title" : "Impaired sexual function and prostate cancer: a mixed method investigation into the experiences of men and their partners.", "type" : "article-journal", "volume" : "22" }, "uris" : [ "http://www.mendeley.com/documents/?uuid=66e13c65-e61a-3a6c-bee5-15f41e766a52" ] }, { "id" : "ITEM-6", "itemData" : { "DOI" : "10.1080/0092623X.2013.842194", "ISSN" : "1521-0715", "PMID" : "24405053", "abstract" : "Prostate cancer affects couples' sexual intimacy, but men rarely use recommended proerectile aids. This mixed-methods study aimed to identify couples' preprostatectomy barriers to sexual recovery. Interviews about anticipated sexual recovery were paired with surveys: the Dyadic Assessment Scale, the Protective Buffering Scale, the Expanded Prostate Cancer Index Composite, the Sexual Experience Questionnaire (men), and the Female Sexual Function Index. Potential barriers were derived using Grounded Theory. Quantitative data triangulated qualitative findings. Heterosexual couples (N = 28) participated. Men's average age was 62 years and their partners' average age was 58 years. Preexisting and diagnosis-related barriers included aging-related sexual dysfunction, inadequate sexual problem-solving skills, stressors, worry, avoidance of planning for sexual recovery, and dislike of artificially assisted sex. Participants endorsed moderate/high marital satisfaction (DAS: for men, M = 110.0, SD = 11.4; for partners, M = 114.1, SD = 12.1) and communication (PBS: for men, M = 24.5.2, SD = 6.1; for partners, M = 25.1, SD \u00b1 6.2). Men reported mild erectile dysfunction and incontinence (EPIC sexual function M = 76.6, SD = 21.5, urinary incontinence M = 88.4, SD = 18.2). Men's couple sexual satisfaction was lowest (Sexual Experience Questionnaire: M = 60.1, SD = 26.9). Mean total Female Sexual Function Index was low (M = 21.6, SD = 7.8). Heterosexual couples face prostatectomy-related sexual side-effects having experienced developmental sexual losses. Couples use avoidant strategies to defend against worry about cancer and anticipated prostatectomy-related sexual changes. These potential barriers are modifiable if couples can learn to cope with sexual losses and accept sexual rehabilitation strategies.", "author" : [ { "dropping-particle" : "", "family" : "Wittmann", "given" : "Daniela", "non-dropping-particle" : "", "parse-names" : false, "suffix" : "" }, { "dropping-particle" : "", "family" : "Northouse", "given" : "Laurel", "non-dropping-particle" : "", "parse-names" : false, "suffix" : "" }, { "dropping-particle" : "", "family" : "Crossley", "given" : "Heather", "non-dropping-particle" : "", "parse-names" : false, "suffix" : "" }, { "dropping-particle" : "", "family" : "Miller", "given" : "David", "non-dropping-particle" : "", "parse-names" : false, "suffix" : "" }, { "dropping-particle" : "", "family" : "Dunn", "given" : "Rodney", "non-dropping-particle" : "", "parse-names" : false, "suffix" : "" }, { "dropping-particle" : "", "family" : "Nidetz", "given" : "Jennifer", "non-dropping-particle" : "", "parse-names" : false, "suffix" : "" }, { "dropping-particle" : "", "family" : "Montie", "given" : "Jeanne", "non-dropping-particle" : "", "parse-names" : false, "suffix" : "" }, { "dropping-particle" : "", "family" : "Moyad", "given" : "Mia", "non-dropping-particle" : "", "parse-names" : false, "suffix" : "" }, { "dropping-particle" : "", "family" : "Lavin", "given" : "Katie", "non-dropping-particle" : "", "parse-names" : false, "suffix" : "" }, { "dropping-particle" : "", "family" : "Montie", "given" : "James E", "non-dropping-particle" : "", "parse-names" : false, "suffix" : "" } ], "container-title" : "Journal of sex &amp; marital therapy", "id" : "ITEM-6", "issue" : "2", "issued" : { "date-parts" : [ [ "2015" ] ] }, "page" : "155-68", "publisher" : "NIH Public Access", "title" : "A pilot study of potential pre-operative barriers to couples\u2019 sexual recovery after radical prostatectomy for prostate cancer.", "type" : "article-journal", "volume" : "41" }, "uris" : [ "http://www.mendeley.com/documents/?uuid=0569373b-035d-3df8-ae55-8c69bebb4767" ] } ], "mendeley" : { "formattedCitation" : "[26, 27, 45, 54, 59, 66]", "plainTextFormattedCitation" : "[26, 27, 45, 54, 59, 66]", "previouslyFormattedCitation" : "[26, 27, 45, 54, 59, 66]"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6, 27, 45, 54, 59, 66]</w:t>
      </w:r>
      <w:r w:rsidR="00FE350D" w:rsidRPr="00125666">
        <w:rPr>
          <w:rFonts w:ascii="Times New Roman" w:hAnsi="Times New Roman" w:cs="Times New Roman"/>
        </w:rPr>
        <w:fldChar w:fldCharType="end"/>
      </w:r>
      <w:r w:rsidRPr="00125666">
        <w:rPr>
          <w:rFonts w:ascii="Times New Roman" w:hAnsi="Times New Roman" w:cs="Times New Roman"/>
        </w:rPr>
        <w:t xml:space="preserve">, and being open to experimenting with the use of erectile aids as an approach to engaging in sexual activity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1",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2", "itemData" : { "DOI" : "10.1007/s10508-013-0168-z", "ISBN" : "0004-0002, 0004-0002", "ISSN" : "00040002", "PMID" : "24045902", "abstract" : "Sexual dysfunction is the most significant long lasting effect of prostate cancer (PrCa) treatment. Despite the many medical treatments for erectile dysfunction, many couples report that they are dissatisfied with their sexual relationship and eventually cease sexual relations altogether. We sought to understand what distinguishes successful couples from those who are not successful in adjusting to changes in sexual function subsequent to PrCa treatment. Ten couples who maintained satisfying sexual intimacy after PrCa treatment and seven couples that did not were interviewed conjointly and individually. Interviews were transcribed and analyzed using grounded theory methodology. The theory that resulted suggests that individuals are motivated to engage in sex primarily because of physical pleasure and relational intimacy. The couples who valued sex primarily for relational intimacy were more likely to successfully adjust to changes in sexual function than those who primarily valued sex for physical pleasure. The attributes of acceptance, flexibility, and persistence helped sustain couples through the process of adjustment. Based on these findings, a new theory, the Physical Pleasure-Relational Intimacy Model of Sexual Motivation (PRISM) is presented. The results elucidate the main motives for engaging in sexual activity-physical pleasure and/or relational intimacy-as a determining factor in the successful maintenance of satisfying sexual intimacy after PrCa treatment. The PRISM model predicts that couples who place a greater value on sex for relational intimacy will better adjust to the sexual challenges after PrCa treatment than couples who place a lower value on sex for relational intimacy. Implications of the model for counselling are discussed. This model remains to be tested in future research.", "author" : [ { "dropping-particle" : "", "family" : "Beck", "given" : "Andrea M.", "non-dropping-particle" : "", "parse-names" : false, "suffix" : "" }, { "dropping-particle" : "", "family" : "Robinson", "given" : "John W.", "non-dropping-particle" : "", "parse-names" : false, "suffix" : "" }, { "dropping-particle" : "", "family" : "Carlson", "given" : "Linda E.", "non-dropping-particle" : "", "parse-names" : false, "suffix" : "" } ], "container-title" : "Archives of Sexual Behavior", "id" : "ITEM-2", "issue" : "8", "issued" : { "date-parts" : [ [ "2013" ] ] }, "page" : "1637-1647", "title" : "Sexual values as the key to maintaining satisfying sex after prostate cancer treatment: The physical pleasure-relational intimacy model of sexual motivation", "type" : "article-journal", "volume" : "42" }, "uris" : [ "http://www.mendeley.com/documents/?uuid=7daccaf4-7ec3-3bec-b353-abcfad641f5d" ] }, { "id" : "ITEM-3",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3",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4",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4", "issue" : "9", "issued" : { "date-parts" : [ [ "2014" ] ] }, "page" : "2509-2515", "title" : "Exploring the role of the partner in couples' sexual recovery after surgery for prostate cancer", "type" : "article-journal", "volume" : "22" }, "uris" : [ "http://www.mendeley.com/documents/?uuid=7a6c83c3-e461-3c2e-9ae7-a4cb0f464ad0" ] }, { "id" : "ITEM-5", "itemData" : { "DOI" : "10.1080/08870446.2012.737466", "ISSN" : "0887-0446", "PMID" : "23137124", "abstract" : "Research has increasingly recognised the profound impact that cancer can have upon embodied subjectivity. However, there has been little acknowledgement of the centrality of sexuality to subjectivity, and marginalisation of the experiences of intimate partners of people with cancer. This Australian qualitative study explores the post-cancer experiences of embodied sexual subjectivity for 44 people with cancer (23 women and 21 men) and 35 partners of people with cancer (18 women and 17 men) across a range of cancer types and stages. Semi-structured interviews were analysed with theoretical thematic analysis, guided by a post-structuralist approach to sexual subjectivity as a dynamic process of becoming that can change over time, and by Williams' [(1996). The vicissitudes of embodiment across the chronic illness trajectory. Body and Society, 2, 23-47] framework on post-illness embodiment. Participants took up the following post-cancer subject positions: 'dys-embodied sexual subjectivity' - characterised by bodily betrayal, sexual loss, lack of acceptance, depression, and anxiety; 're-embodied sexual subjectivity'--characterised by greater sexual confidence, acceptance, the exploration of non-coital sexual practices and increased relational closeness; and 'oscillating sexual subjectivity'--involving a shift between states of sexual dys-embodiment and sexual re-embodiment. The findings point to the importance of focusing on the sexual health of people with cancer and partners across the cancer trajectory.", "author"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container-title" : "Psychology &amp; Health", "id" : "ITEM-5", "issue" : "6", "issued" : { "date-parts" : [ [ "2013" ] ] }, "page" : "603-619", "title" : "Embodying Sexual subjectivity after Cancer: A qualitative study of people with cancer and intimate partners", "type" : "article-journal", "volume" : "28" }, "uris" : [ "http://www.mendeley.com/documents/?uuid=097e5a53-ccdc-38bd-8061-95c60ca66c4f" ] }, { "id" : "ITEM-6",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6", "issue" : "4", "issued" : { "date-parts" : [ [ "2012" ] ] }, "page" : "452-465", "title" : "Sexual Adjustment to Androgen Deprivation Therapy: Struggles and Strategies", "type" : "article-journal", "volume" : "22" }, "uris" : [ "http://www.mendeley.com/documents/?uuid=1e137739-5dc1-373d-b956-6af2af6c3873" ] }, { "id" : "ITEM-7",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7", "issue" : "1", "issued" : { "date-parts" : [ [ "2002" ] ] }, "page" : "15-29", "title" : "Prostate Cancer and Erectile Dysfunction: Men's Experiences", "type" : "article-journal", "volume" : "1" }, "uris" : [ "http://www.mendeley.com/documents/?uuid=93102c0b-dca2-428e-9b4a-df8d14442a5f" ] }, { "id" : "ITEM-8",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8", "issue" : "4", "issued" : { "date-parts" : [ [ "2000" ] ] }, "page" : "531-48", "title" : "Managing the Impact of Illness: The Experiences of Men with Prostate Cancer and their Spouses.", "type" : "article-journal", "volume" : "5" }, "uris" : [ "http://www.mendeley.com/documents/?uuid=baaf08f1-341a-32e7-a14e-ac53fc1bd46f" ] }, { "id" : "ITEM-9", "itemData" : { "abstract" : "Background: Previous research on sex and intimacy in the context of cancer has focused on documenting sexual changes and difficulties, primarily focusing on heterosexual individuals who have sexual or reproductive cancers. Analyses of sexual renegotiation and the social construction of sex are largely absent from the research agenda.Objective: The objective of this study was to explore renegotiation of sex in individuals with cancer, and in partners, across a broad range of cancer types and relational contexts.Methods: Semistructured interviews were conducted with 44 people with cancer (23 women, 21 men) and 35 partners (18 women, 17 men), 86% of whom identified as heterosexual. The data were analyzed with theoretical thematic analysis, from a material-discursive-intrapsychic perspective.Results: Renegotiation of sex or intimacy was reported by 70% of participants, reflected in 3 themes: \u2018\u2018resisting the coital imperative: redefining \u2018sex,\u2019\u2019\u2019 \u2018\u2018resisting the coital imperative: embracing intimacy,\u2019\u2019 and \u2018\u2018adopting the coital imperative: refiguring the body through techno-medicine.\u2019\u2019 The importance of relational context was reflected in the theme \u2018\u2018the inter-subjective nature of sexual re-negotiation: relationship context and communication.\u2019\u2019Conclusions: Whereas previous research has focused on embodied changes associated with sexuality after cancer, or their psychological consequences, the findings of the present study suggest that hegemonic constructions of \u2018\u2018sex,\u2019\u2019 in particular the coital imperative, are central to the experience and negotiation of sex and intimacy after cancer.", "author" : [ { "dropping-particle" : "", "family" : "Ussher", "given" : "J.M", "non-dropping-particle" : "", "parse-names" : false, "suffix" : "" }, { "dropping-particle" : "", "family" : "Perzz", "given" : "J", "non-dropping-particle" : "", "parse-names" : false, "suffix" : "" }, { "dropping-particle" : "", "family" : "Gilbert", "given" : "E", "non-dropping-particle" : "", "parse-names" : false, "suffix" : "" }, { "dropping-particle" : "", "family" : "Wong", "given" : "WKT", "non-dropping-particle" : "", "parse-names" : false, "suffix" : "" }, { "dropping-particle" : "", "family" : "Hobbs", "given" : "K", "non-dropping-particle" : "", "parse-names" : false, "suffix" : "" } ], "container-title" : "Cancer Nursing", "id" : "ITEM-9", "issue" : "6", "issued" : { "date-parts" : [ [ "2013" ] ] }, "page" : "454\u2013462", "title" : "Renegotiating Sex and Intimacy After Cancer", "type" : "article-journal", "volume" : "36" }, "uris" : [ "http://www.mendeley.com/documents/?uuid=c4c3af35-446d-38f3-a315-2bb8255c65eb" ] }, { "id" : "ITEM-10",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10", "issue" : "2", "issued" : { "date-parts" : [ [ "2011" ] ] }, "page" : "95-113", "title" : "The rupture and repair of the couple's communal body with prostate cancer.", "type" : "article-journal", "volume" : "29" }, "uris" : [ "http://www.mendeley.com/documents/?uuid=b9c4f44e-ffff-33ce-97c8-818e5034fc38" ] }, { "id" : "ITEM-11",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11", "issue" : "2", "issued" : { "date-parts" : [ [ "2010" ] ] }, "page" : "234-242", "title" : "Psychosocial adaptation in female partners of men with prostate cancer", "type" : "article-journal", "volume" : "19" }, "uris" : [ "http://www.mendeley.com/documents/?uuid=1058d421-a958-397d-bc7a-ea87ef6300bc" ] }, { "id" : "ITEM-12", "itemData" : { "ISBN" : "03607283", "ISSN" : "0360-7283", "PMID" : "15974375", "abstract" : "Increasingly evident is the important role of partners in patients' adaptation to diagnosis, treatment, and recovery. Yet, little is known about partners' adaptation when patients reach the benchmark known as long-term survival. This study describes elderly wives of prostate cancer survivors' perspectives of adaptation to the enduring challenges of prostate cancer survival and considers their experience in the context of ethnicity. Content analysis and grounded theory methods guided data collection and analysis of two waves of in-depth interviews with 26 elderly Asian/Pacific Islanders (Chinese, Filipino, Japanese, Native Hawaiian) living in Hawai'i. Continuous learning was the most common phenomenon as reflected in four types of adaptive work: involvement in husband's health, affirmation of the marital bond, normalization of adversity, and participation in personally meaningful acts. Issues are highlighted for consideration in developing culturally relevant, age-appropriate, and strengths-based interventions.", "author" : [ { "dropping-particle" : "", "family" : "Ka'opua", "given" : "L S I", "non-dropping-particle" : "", "parse-names" : false, "suffix" : "" }, { "dropping-particle" : "", "family" : "Gotay", "given" : "C C", "non-dropping-particle" : "", "parse-names" : false, "suffix" : "" }, { "dropping-particle" : "", "family" : "Hannum", "given" : "M", "non-dropping-particle" : "", "parse-names" : false, "suffix" : "" }, { "dropping-particle" : "", "family" : "Bunghanoy", "given" : "G", "non-dropping-particle" : "", "parse-names" : false, "suffix" : "" } ], "container-title" : "Health &amp; Social Work", "id" : "ITEM-12", "issue" : "2", "issued" : { "date-parts" : [ [ "2005" ] ] }, "page" : "145-154", "title" : "Adaptation to long-term prostate cancer survival: the perspective of elderly Asian/Pacific Islander wives.", "type" : "article-journal", "volume" : "30" }, "uris" : [ "http://www.mendeley.com/documents/?uuid=fbf1ff79-e684-4c2d-a178-a23c243218e2" ] }, { "id" : "ITEM-13", "itemData" : { "DOI" : "10.1081/CNV-200039641", "abstract" : "A well-known side effect of prostate cancer treatment is erectile dysfunction. However, little is known about how men and their sexual partners think about the threat of erectile dysfunction prior to prostate cancer treatment. Twenty-one patients who had been diagnosed with early prostate cancer, but not yet treated, and 13 female partners of these men were recruited from two urologists' offices. In separate, semistructured individual interviews with men and their partners, thoughts about the threat of erectile dysfunction were solicited. Men's reactions to the possibility of losing their sexual capacity due to prostate cancer-related treatment were linked to their current level of sexual function. Women reacted to erectile dysfunction by stressing the existence of other relationship dimensions, whereas they were aware about the gravity of their male partners' feelings about potency. Finally, both men and women alike had concerns about the implications of erectile dysfunction on their relationship. Physicians advising men about treatment options should consider exploring men's current sexual function, thoughts about identity, and especially men's relationship situation. Physicians addressing these issues with men and their partners should provide resources for counseling.", "author" : [ { "dropping-particle" : "", "family" : "Boehmer", "given" : "Ulrike", "non-dropping-particle" : "", "parse-names" : false, "suffix" : "" }, { "dropping-particle" : "", "family" : "Babayan", "given" : "Richard K", "non-dropping-particle" : "", "parse-names" : false, "suffix" : "" } ], "container-title" : "Cancer Investigation", "id" : "ITEM-13", "issue" : "6", "issued" : { "date-parts" : [ [ "2004" ] ] }, "page" : "840-848", "title" : "Facing Erectile Dysfunction Due to Prostate Cancer Treatment: Perspectives of Men and Their Partners", "type" : "article-journal", "volume" : "22" }, "uris" : [ "http://www.mendeley.com/documents/?uuid=a2f381cc-db29-3260-8539-058c2d941ec7" ] } ], "mendeley" : { "formattedCitation" : "[23\u201325, 41, 45, 48, 50, 51, 59, 60, 65\u201367]", "plainTextFormattedCitation" : "[23\u201325, 41, 45, 48, 50, 51, 59, 60, 65\u201367]", "previouslyFormattedCitation" : "[23\u201325, 41, 45, 48, 50, 51, 59, 60, 65\u201367]"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3–25, 41, 45, 48, 50, 51, 59, 60, 65–67]</w:t>
      </w:r>
      <w:r w:rsidR="00FE350D" w:rsidRPr="00125666">
        <w:rPr>
          <w:rFonts w:ascii="Times New Roman" w:hAnsi="Times New Roman" w:cs="Times New Roman"/>
        </w:rPr>
        <w:fldChar w:fldCharType="end"/>
      </w:r>
      <w:r w:rsidRPr="00125666">
        <w:rPr>
          <w:rFonts w:ascii="Times New Roman" w:hAnsi="Times New Roman" w:cs="Times New Roman"/>
        </w:rPr>
        <w:t>.</w:t>
      </w:r>
      <w:r w:rsidRPr="00125666">
        <w:t xml:space="preserve">  </w:t>
      </w:r>
    </w:p>
    <w:p w14:paraId="3CB74BFF" w14:textId="4BB3E9C1" w:rsidR="00347A4C" w:rsidRPr="00125666" w:rsidRDefault="00347A4C" w:rsidP="00C429B3">
      <w:pPr>
        <w:rPr>
          <w:rFonts w:ascii="Times New Roman" w:hAnsi="Times New Roman" w:cs="Times New Roman"/>
        </w:rPr>
      </w:pPr>
      <w:r w:rsidRPr="00125666">
        <w:rPr>
          <w:rFonts w:ascii="Times New Roman" w:hAnsi="Times New Roman" w:cs="Times New Roman"/>
        </w:rPr>
        <w:t xml:space="preserve">Another way that connection was cultivated amongst couples was </w:t>
      </w:r>
      <w:r w:rsidR="00150D7D" w:rsidRPr="00125666">
        <w:rPr>
          <w:rFonts w:ascii="Times New Roman" w:hAnsi="Times New Roman" w:cs="Times New Roman"/>
        </w:rPr>
        <w:t xml:space="preserve">through </w:t>
      </w:r>
      <w:r w:rsidRPr="00125666">
        <w:rPr>
          <w:rFonts w:ascii="Times New Roman" w:hAnsi="Times New Roman" w:cs="Times New Roman"/>
        </w:rPr>
        <w:t>the use of open communication to express their feelings and needs</w:t>
      </w:r>
      <w:r w:rsidR="00E11B50"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07/s10508-013-0168-z", "ISBN" : "0004-0002, 0004-0002", "ISSN" : "00040002", "PMID" : "24045902", "abstract" : "Sexual dysfunction is the most significant long lasting effect of prostate cancer (PrCa) treatment. Despite the many medical treatments for erectile dysfunction, many couples report that they are dissatisfied with their sexual relationship and eventually cease sexual relations altogether. We sought to understand what distinguishes successful couples from those who are not successful in adjusting to changes in sexual function subsequent to PrCa treatment. Ten couples who maintained satisfying sexual intimacy after PrCa treatment and seven couples that did not were interviewed conjointly and individually. Interviews were transcribed and analyzed using grounded theory methodology. The theory that resulted suggests that individuals are motivated to engage in sex primarily because of physical pleasure and relational intimacy. The couples who valued sex primarily for relational intimacy were more likely to successfully adjust to changes in sexual function than those who primarily valued sex for physical pleasure. The attributes of acceptance, flexibility, and persistence helped sustain couples through the process of adjustment. Based on these findings, a new theory, the Physical Pleasure-Relational Intimacy Model of Sexual Motivation (PRISM) is presented. The results elucidate the main motives for engaging in sexual activity-physical pleasure and/or relational intimacy-as a determining factor in the successful maintenance of satisfying sexual intimacy after PrCa treatment. The PRISM model predicts that couples who place a greater value on sex for relational intimacy will better adjust to the sexual challenges after PrCa treatment than couples who place a lower value on sex for relational intimacy. Implications of the model for counselling are discussed. This model remains to be tested in future research.", "author" : [ { "dropping-particle" : "", "family" : "Beck", "given" : "Andrea M.", "non-dropping-particle" : "", "parse-names" : false, "suffix" : "" }, { "dropping-particle" : "", "family" : "Robinson", "given" : "John W.", "non-dropping-particle" : "", "parse-names" : false, "suffix" : "" }, { "dropping-particle" : "", "family" : "Carlson", "given" : "Linda E.", "non-dropping-particle" : "", "parse-names" : false, "suffix" : "" } ], "container-title" : "Archives of Sexual Behavior", "id" : "ITEM-1", "issue" : "8", "issued" : { "date-parts" : [ [ "2013" ] ] }, "page" : "1637-1647", "title" : "Sexual values as the key to maintaining satisfying sex after prostate cancer treatment: The physical pleasure-relational intimacy model of sexual motivation", "type" : "article-journal", "volume" : "42" }, "uris" : [ "http://www.mendeley.com/documents/?uuid=7daccaf4-7ec3-3bec-b353-abcfad641f5d" ] }, { "id" : "ITEM-2",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2",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id" : "ITEM-3",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3", "issue" : "1", "issued" : { "date-parts" : [ [ "2002" ] ] }, "page" : "15-29", "title" : "Prostate Cancer and Erectile Dysfunction: Men's Experiences", "type" : "article-journal", "volume" : "1" }, "uris" : [ "http://www.mendeley.com/documents/?uuid=93102c0b-dca2-428e-9b4a-df8d14442a5f" ] }, { "id" : "ITEM-4",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4", "issue" : "4", "issued" : { "date-parts" : [ [ "2000" ] ] }, "page" : "531-48", "title" : "Managing the Impact of Illness: The Experiences of Men with Prostate Cancer and their Spouses.", "type" : "article-journal", "volume" : "5" }, "uris" : [ "http://www.mendeley.com/documents/?uuid=baaf08f1-341a-32e7-a14e-ac53fc1bd46f" ] }, { "id" : "ITEM-5",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5", "issue" : "4", "issued" : { "date-parts" : [ [ "2002" ] ] }, "page" : "701-9", "title" : "Couples' experiences with prostate cancer: focus group research.", "type" : "article-journal", "volume" : "29" }, "uris" : [ "http://www.mendeley.com/documents/?uuid=03317d18-2ff5-3d66-9b39-0da52636f5ee" ] }, { "id" : "ITEM-6",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6", "issue" : "3", "issued" : { "date-parts" : [ [ "2014" ] ] }, "page" : "233", "title" : "Exploring Gay Couples' Experience With Sexual Dysfunction After Radical Prostatectomy: A Qualitative Study", "type" : "article-journal", "volume" : "40" }, "uris" : [ "http://www.mendeley.com/documents/?uuid=fb6f388b-9e59-3104-82a4-aa759fb6c8f4" ] }, { "id" : "ITEM-7", "itemData" : { "DOI" : "10.1016/j.ijnurstu.2003.11.005", "ISBN" : "1425352359", "ISSN" : "00207489", "PMID" : "15120979", "abstract" : "The purpose of this qualitative study was to explore the responses and experiences of a sample of Swiss men after radical prostatectomy and their intimate partners. Interviews were conducted with 10 couples and analyzed using constant comparative method. Getting a grip on it was the core process that was developed. Men focused on regaining control over their lives, urinary and erectile function while wives efforts focused on being there. The results revealed that current clinical practice of follow up at 3 months may not address the serious deficits in the patient's ability to \"get a grip\" on incontinence and other complications of surgery. ?? 2004 Elsevier Ltd. All rights reserved.", "author" : [ { "dropping-particle" : "", "family" : "Petry", "given" : "Heidi", "non-dropping-particle" : "", "parse-names" : false, "suffix" : "" }, { "dropping-particle" : "", "family" : "Berry", "given" : "Donna L.", "non-dropping-particle" : "", "parse-names" : false, "suffix" : "" }, { "dropping-particle" : "", "family" : "Spichiger", "given" : "Elisabeth", "non-dropping-particle" : "", "parse-names" : false, "suffix" : "" }, { "dropping-particle" : "", "family" : "Kesselring", "given" : "Annemarie", "non-dropping-particle" : "", "parse-names" : false, "suffix" : "" }, { "dropping-particle" : "", "family" : "Gasser", "given" : "Thomas C.", "non-dropping-particle" : "", "parse-names" : false, "suffix" : "" }, { "dropping-particle" : "", "family" : "Sulser", "given" : "Tullio", "non-dropping-particle" : "", "parse-names" : false, "suffix" : "" }, { "dropping-particle" : "", "family" : "Kiss", "given" : "Alexander", "non-dropping-particle" : "", "parse-names" : false, "suffix" : "" } ], "container-title" : "International Journal of Nursing Studies", "id" : "ITEM-7", "issue" : "5", "issued" : { "date-parts" : [ [ "2004" ] ] }, "page" : "507-513", "title" : "Responses and experiences after radical prostatectomy: Perceptions of married couples in Switzerland", "type" : "article-journal", "volume" : "41" }, "uris" : [ "http://www.mendeley.com/documents/?uuid=333f7511-dd89-3f04-8673-b4c1c1bddb44" ] }, { "id" : "ITEM-8",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8", "issue" : "2", "issued" : { "date-parts" : [ [ "2010" ] ] }, "page" : "234-242", "title" : "Psychosocial adaptation in female partners of men with prostate cancer", "type" : "article-journal", "volume" : "19" }, "uris" : [ "http://www.mendeley.com/documents/?uuid=1058d421-a958-397d-bc7a-ea87ef6300bc" ] }, { "id" : "ITEM-9", "itemData" : { "abstract" : "Background: Previous research on sex and intimacy in the context of cancer has focused on documenting sexual changes and difficulties, primarily focusing on heterosexual individuals who have sexual or reproductive cancers. Analyses of sexual renegotiation and the social construction of sex are largely absent from the research agenda.Objective: The objective of this study was to explore renegotiation of sex in individuals with cancer, and in partners, across a broad range of cancer types and relational contexts.Methods: Semistructured interviews were conducted with 44 people with cancer (23 women, 21 men) and 35 partners (18 women, 17 men), 86% of whom identified as heterosexual. The data were analyzed with theoretical thematic analysis, from a material-discursive-intrapsychic perspective.Results: Renegotiation of sex or intimacy was reported by 70% of participants, reflected in 3 themes: \u2018\u2018resisting the coital imperative: redefining \u2018sex,\u2019\u2019\u2019 \u2018\u2018resisting the coital imperative: embracing intimacy,\u2019\u2019 and \u2018\u2018adopting the coital imperative: refiguring the body through techno-medicine.\u2019\u2019 The importance of relational context was reflected in the theme \u2018\u2018the inter-subjective nature of sexual re-negotiation: relationship context and communication.\u2019\u2019Conclusions: Whereas previous research has focused on embodied changes associated with sexuality after cancer, or their psychological consequences, the findings of the present study suggest that hegemonic constructions of \u2018\u2018sex,\u2019\u2019 in particular the coital imperative, are central to the experience and negotiation of sex and intimacy after cancer.", "author" : [ { "dropping-particle" : "", "family" : "Ussher", "given" : "J.M", "non-dropping-particle" : "", "parse-names" : false, "suffix" : "" }, { "dropping-particle" : "", "family" : "Perzz", "given" : "J", "non-dropping-particle" : "", "parse-names" : false, "suffix" : "" }, { "dropping-particle" : "", "family" : "Gilbert", "given" : "E", "non-dropping-particle" : "", "parse-names" : false, "suffix" : "" }, { "dropping-particle" : "", "family" : "Wong", "given" : "WKT", "non-dropping-particle" : "", "parse-names" : false, "suffix" : "" }, { "dropping-particle" : "", "family" : "Hobbs", "given" : "K", "non-dropping-particle" : "", "parse-names" : false, "suffix" : "" } ], "container-title" : "Cancer Nursing", "id" : "ITEM-9", "issue" : "6", "issued" : { "date-parts" : [ [ "2013" ] ] }, "page" : "454\u2013462", "title" : "Renegotiating Sex and Intimacy After Cancer", "type" : "article-journal", "volume" : "36" }, "uris" : [ "http://www.mendeley.com/documents/?uuid=c4c3af35-446d-38f3-a315-2bb8255c65eb" ] }, { "id" : "ITEM-10",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10",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11",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11", "issue" : "4", "issued" : { "date-parts" : [ [ "2012" ] ] }, "page" : "452-465", "title" : "Sexual Adjustment to Androgen Deprivation Therapy: Struggles and Strategies", "type" : "article-journal", "volume" : "22" }, "uris" : [ "http://www.mendeley.com/documents/?uuid=1e137739-5dc1-373d-b956-6af2af6c3873" ] }, { "id" : "ITEM-12",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12", "issue" : "9", "issued" : { "date-parts" : [ [ "2014" ] ] }, "page" : "2509-2515", "title" : "Exploring the role of the partner in couples' sexual recovery after surgery for prostate cancer", "type" : "article-journal", "volume" : "22" }, "uris" : [ "http://www.mendeley.com/documents/?uuid=7a6c83c3-e461-3c2e-9ae7-a4cb0f464ad0" ] }, { "id" : "ITEM-13",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13", "issue" : "11", "issued" : { "date-parts" : [ [ "2014" ] ] }, "page" : "1252-1258", "title" : "The impact of prostate cancer on partners: A qualitative exploration", "type" : "article-journal", "volume" : "23" }, "uris" : [ "http://www.mendeley.com/documents/?uuid=64f0f1c2-76e9-490f-8a42-c67f812f3571" ] } ], "mendeley" : { "formattedCitation" : "[8, 24, 38, 39, 45, 49\u201351, 57, 59, 60, 65, 66]", "plainTextFormattedCitation" : "[8, 24, 38, 39, 45, 49\u201351, 57, 59, 60, 65, 66]", "previouslyFormattedCitation" : "[8, 24, 38, 39, 45, 49\u201351, 57, 59, 60, 65, 66]"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24, 38, 39, 45, 49–51, 57, 59, 60, 65, 66]</w:t>
      </w:r>
      <w:r w:rsidR="00FE350D" w:rsidRPr="00125666">
        <w:rPr>
          <w:rFonts w:ascii="Times New Roman" w:hAnsi="Times New Roman" w:cs="Times New Roman"/>
        </w:rPr>
        <w:fldChar w:fldCharType="end"/>
      </w:r>
      <w:r w:rsidRPr="00125666">
        <w:rPr>
          <w:rFonts w:ascii="Times New Roman" w:hAnsi="Times New Roman" w:cs="Times New Roman"/>
        </w:rPr>
        <w:t xml:space="preserve">: </w:t>
      </w:r>
      <w:r w:rsidRPr="00125666">
        <w:rPr>
          <w:rFonts w:ascii="Times New Roman" w:hAnsi="Times New Roman" w:cs="Times New Roman"/>
          <w:i/>
        </w:rPr>
        <w:t xml:space="preserve">“I emphasize open and honest communications, […] I really think you have to express your true feelings so that the other person in your life really understands what you’re going through” (Patient)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1", "issue" : "3", "issued" : { "date-parts" : [ [ "2014" ] ] }, "page" : "233", "title" : "Exploring Gay Couples' Experience With Sexual Dysfunction After Radical Prostatectomy: A Qualitative Study", "type" : "article-journal", "volume" : "40" }, "uris" : [ "http://www.mendeley.com/documents/?uuid=fb6f388b-9e59-3104-82a4-aa759fb6c8f4" ] } ], "mendeley" : { "formattedCitation" : "[39]", "plainTextFormattedCitation" : "[39]", "previouslyFormattedCitation" : "[39]"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39]</w:t>
      </w:r>
      <w:r w:rsidR="00FE350D" w:rsidRPr="00125666">
        <w:rPr>
          <w:rFonts w:ascii="Times New Roman" w:hAnsi="Times New Roman" w:cs="Times New Roman"/>
        </w:rPr>
        <w:fldChar w:fldCharType="end"/>
      </w:r>
      <w:r w:rsidRPr="00125666">
        <w:rPr>
          <w:rFonts w:ascii="Times New Roman" w:hAnsi="Times New Roman" w:cs="Times New Roman"/>
          <w:i/>
        </w:rPr>
        <w:t xml:space="preserve">. </w:t>
      </w:r>
      <w:r w:rsidRPr="00125666">
        <w:rPr>
          <w:rFonts w:ascii="Times New Roman" w:hAnsi="Times New Roman" w:cs="Times New Roman"/>
        </w:rPr>
        <w:t xml:space="preserve">Communication was highlighted as an important action in positive adjustment, and for some couples this connection could be achieved through non-verbal communication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1", "issue" : "3", "issued" : { "date-parts" : [ [ "2014" ] ] }, "page" : "233", "title" : "Exploring Gay Couples' Experience With Sexual Dysfunction After Radical Prostatectomy: A Qualitative Study", "type" : "article-journal", "volume" : "40" }, "uris" : [ "http://www.mendeley.com/documents/?uuid=fb6f388b-9e59-3104-82a4-aa759fb6c8f4" ] }, { "id" : "ITEM-2",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2", "issue" : "11", "issued" : { "date-parts" : [ [ "2014" ] ] }, "page" : "1252-1258", "title" : "The impact of prostate cancer on partners: A qualitative exploration", "type" : "article-journal", "volume" : "23" }, "uris" : [ "http://www.mendeley.com/documents/?uuid=64f0f1c2-76e9-490f-8a42-c67f812f3571" ] } ], "mendeley" : { "formattedCitation" : "[38, 39]", "plainTextFormattedCitation" : "[38, 39]", "previouslyFormattedCitation" : "[38, 39]"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38, 39]</w:t>
      </w:r>
      <w:r w:rsidR="00FE350D" w:rsidRPr="00125666">
        <w:rPr>
          <w:rFonts w:ascii="Times New Roman" w:hAnsi="Times New Roman" w:cs="Times New Roman"/>
        </w:rPr>
        <w:fldChar w:fldCharType="end"/>
      </w:r>
      <w:r w:rsidRPr="00125666">
        <w:rPr>
          <w:rFonts w:ascii="Times New Roman" w:hAnsi="Times New Roman" w:cs="Times New Roman"/>
        </w:rPr>
        <w:t>.</w:t>
      </w:r>
      <w:r w:rsidRPr="00125666">
        <w:rPr>
          <w:rFonts w:ascii="Times New Roman" w:hAnsi="Times New Roman" w:cs="Times New Roman"/>
          <w:i/>
        </w:rPr>
        <w:t xml:space="preserve"> </w:t>
      </w:r>
      <w:r w:rsidR="00B7626A" w:rsidRPr="00125666">
        <w:rPr>
          <w:rFonts w:ascii="Times New Roman" w:hAnsi="Times New Roman" w:cs="Times New Roman"/>
        </w:rPr>
        <w:t>Couples often used reassurance as a form of e</w:t>
      </w:r>
      <w:r w:rsidRPr="00125666">
        <w:rPr>
          <w:rFonts w:ascii="Times New Roman" w:hAnsi="Times New Roman" w:cs="Times New Roman"/>
        </w:rPr>
        <w:t xml:space="preserve">motional support </w:t>
      </w:r>
      <w:r w:rsidR="00B7626A" w:rsidRPr="00125666">
        <w:rPr>
          <w:rFonts w:ascii="Times New Roman" w:hAnsi="Times New Roman" w:cs="Times New Roman"/>
        </w:rPr>
        <w:t>and to reaffirm their love for one another and their future together</w:t>
      </w:r>
      <w:r w:rsidR="001806CE" w:rsidRPr="00125666">
        <w:rPr>
          <w:rFonts w:ascii="Times New Roman" w:hAnsi="Times New Roman" w:cs="Times New Roman"/>
        </w:rPr>
        <w:t>,</w:t>
      </w:r>
      <w:r w:rsidR="00B7626A" w:rsidRPr="00125666">
        <w:rPr>
          <w:rFonts w:ascii="Times New Roman" w:hAnsi="Times New Roman" w:cs="Times New Roman"/>
        </w:rPr>
        <w:t xml:space="preserve">  and that they would be able to deal</w:t>
      </w:r>
      <w:r w:rsidR="00A83040" w:rsidRPr="00125666">
        <w:rPr>
          <w:rFonts w:ascii="Times New Roman" w:hAnsi="Times New Roman" w:cs="Times New Roman"/>
        </w:rPr>
        <w:t xml:space="preserve"> with challenges as they aros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1", "issue" : "4", "issued" : { "date-parts" : [ [ "2000" ] ] }, "page" : "531-48", "title" : "Managing the Impact of Illness: The Experiences of Men with Prostate Cancer and their Spouses.", "type" : "article-journal", "volume" : "5" }, "uris" : [ "http://www.mendeley.com/documents/?uuid=baaf08f1-341a-32e7-a14e-ac53fc1bd46f" ] }, { "id" : "ITEM-2",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2", "issue" : "4", "issued" : { "date-parts" : [ [ "2012" ] ] }, "page" : "452-465", "title" : "Sexual Adjustment to Androgen Deprivation Therapy: Struggles and Strategies", "type" : "article-journal", "volume" : "22" }, "uris" : [ "http://www.mendeley.com/documents/?uuid=1e137739-5dc1-373d-b956-6af2af6c3873" ] }, { "id" : "ITEM-3",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3", "issue" : "9", "issued" : { "date-parts" : [ [ "2014" ] ] }, "page" : "2509-2515", "title" : "Exploring the role of the partner in couples' sexual recovery after surgery for prostate cancer", "type" : "article-journal", "volume" : "22" }, "uris" : [ "http://www.mendeley.com/documents/?uuid=7a6c83c3-e461-3c2e-9ae7-a4cb0f464ad0" ] }, { "id" : "ITEM-4",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4", "issue" : "3", "issued" : { "date-parts" : [ [ "2013" ] ] }, "page" : "E7-E14", "title" : "In the middle and on the sideline: the experience of spouses of men with prostate cancer.", "type" : "article-journal", "volume" : "36" }, "uris" : [ "http://www.mendeley.com/documents/?uuid=7101fde6-0bee-30a3-bda7-ce86a398534e" ] }, { "id" : "ITEM-5", "itemData" : { "ISBN" : "1053-816X", "ISSN" : "1053-816X", "PMID" : "22073900", "abstract" : "The aim of this qualitative study was to investigate the experiences of female partners to men with prostate cancer. The women found the capacity to manage their lives through mutual love in the family and through their faith.", "author" : [ { "dropping-particle" : "", "family" : "Bruun", "given" : "Poul", "non-dropping-particle" : "", "parse-names" : false, "suffix" : "" }, { "dropping-particle" : "", "family" : "Pedersen", "given" : "Birthe D", "non-dropping-particle" : "", "parse-names" : false, "suffix" : "" }, { "dropping-particle" : "", "family" : "Osther", "given" : "Palle J", "non-dropping-particle" : "", "parse-names" : false, "suffix" : "" }, { "dropping-particle" : "", "family" : "Wagner", "given" : "Lis", "non-dropping-particle" : "", "parse-names" : false, "suffix" : "" } ], "container-title" : "Urologic nursing", "id" : "ITEM-5", "issue" : "5", "issued" : { "date-parts" : [ [ "2011" ] ] }, "page" : "294-9", "title" : "The lonely female partner: a central aspect of prostate cancer.", "type" : "article-journal", "volume" : "31" }, "uris" : [ "http://www.mendeley.com/documents/?uuid=adb1bd38-9d45-3680-93f0-bc0faaa74295" ] } ], "mendeley" : { "formattedCitation" : "[51, 60\u201362, 66]", "plainTextFormattedCitation" : "[51, 60\u201362, 66]", "previouslyFormattedCitation" : "[51, 60\u201362, 66]"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51, 60–62, 66]</w:t>
      </w:r>
      <w:r w:rsidR="00FE350D" w:rsidRPr="00125666">
        <w:rPr>
          <w:rFonts w:ascii="Times New Roman" w:hAnsi="Times New Roman" w:cs="Times New Roman"/>
        </w:rPr>
        <w:fldChar w:fldCharType="end"/>
      </w:r>
      <w:r w:rsidRPr="00125666">
        <w:rPr>
          <w:rFonts w:ascii="Times New Roman" w:hAnsi="Times New Roman" w:cs="Times New Roman"/>
        </w:rPr>
        <w:t xml:space="preserve">. </w:t>
      </w:r>
    </w:p>
    <w:p w14:paraId="5EEB4390" w14:textId="2166F0AF" w:rsidR="00347A4C" w:rsidRPr="00125666" w:rsidRDefault="00347A4C" w:rsidP="00C429B3">
      <w:pPr>
        <w:spacing w:after="0"/>
        <w:rPr>
          <w:rFonts w:ascii="Times New Roman" w:hAnsi="Times New Roman" w:cs="Times New Roman"/>
        </w:rPr>
      </w:pPr>
      <w:r w:rsidRPr="00125666">
        <w:rPr>
          <w:rFonts w:ascii="Times New Roman" w:hAnsi="Times New Roman" w:cs="Times New Roman"/>
        </w:rPr>
        <w:t xml:space="preserve">However, loss of the sexual relationship sometimes led to distancing and disengagement between members of the coupl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1",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2", "itemData" : { "DOI" : "10.1111/ijun.12091", "ISSN" : "17497701", "author" : [ { "dropping-particle" : "", "family" : "Dieperink", "given" : "Karin B.", "non-dropping-particle" : "", "parse-names" : false, "suffix" : "" }, { "dropping-particle" : "", "family" : "Mark", "given" : "Karen", "non-dropping-particle" : "", "parse-names" : false, "suffix" : "" }, { "dropping-particle" : "", "family" : "Mikkelsen", "given" : "Tina Broby", "non-dropping-particle" : "", "parse-names" : false, "suffix" : "" } ], "container-title" : "International Journal of Urological Nursing", "id" : "ITEM-2", "issue" : "1", "issued" : { "date-parts" : [ [ "2015" ] ] }, "page" : "21-29", "title" : "Marital rehabilitation after prostate cancer - a matter of intimacy", "type" : "article-journal", "volume" : "10" }, "uris" : [ "http://www.mendeley.com/documents/?uuid=a2c1f2aa-3a04-4f5e-9022-937862ad4fa1" ] }, { "id" : "ITEM-3",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3", "issue" : "4", "issued" : { "date-parts" : [ [ "2012" ] ] }, "page" : "452-465", "title" : "Sexual Adjustment to Androgen Deprivation Therapy: Struggles and Strategies", "type" : "article-journal", "volume" : "22" }, "uris" : [ "http://www.mendeley.com/documents/?uuid=1e137739-5dc1-373d-b956-6af2af6c3873" ] }, { "id" : "ITEM-4",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4", "issue" : "3", "issued" : { "date-parts" : [ [ "2014" ] ] }, "page" : "233", "title" : "Exploring Gay Couples' Experience With Sexual Dysfunction After Radical Prostatectomy: A Qualitative Study", "type" : "article-journal", "volume" : "40" }, "uris" : [ "http://www.mendeley.com/documents/?uuid=fb6f388b-9e59-3104-82a4-aa759fb6c8f4" ] }, { "id" : "ITEM-5",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5", "issue" : "11", "issued" : { "date-parts" : [ [ "2014" ] ] }, "page" : "1252-1258", "title" : "The impact of prostate cancer on partners: A qualitative exploration", "type" : "article-journal", "volume" : "23" }, "uris" : [ "http://www.mendeley.com/documents/?uuid=64f0f1c2-76e9-490f-8a42-c67f812f3571" ] }, { "id" : "ITEM-6",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6",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7", "itemData" : { "DOI" : "10.1016/j.ijnurstu.2003.11.005", "ISBN" : "1425352359", "ISSN" : "00207489", "PMID" : "15120979", "abstract" : "The purpose of this qualitative study was to explore the responses and experiences of a sample of Swiss men after radical prostatectomy and their intimate partners. Interviews were conducted with 10 couples and analyzed using constant comparative method. Getting a grip on it was the core process that was developed. Men focused on regaining control over their lives, urinary and erectile function while wives efforts focused on being there. The results revealed that current clinical practice of follow up at 3 months may not address the serious deficits in the patient's ability to \"get a grip\" on incontinence and other complications of surgery. ?? 2004 Elsevier Ltd. All rights reserved.", "author" : [ { "dropping-particle" : "", "family" : "Petry", "given" : "Heidi", "non-dropping-particle" : "", "parse-names" : false, "suffix" : "" }, { "dropping-particle" : "", "family" : "Berry", "given" : "Donna L.", "non-dropping-particle" : "", "parse-names" : false, "suffix" : "" }, { "dropping-particle" : "", "family" : "Spichiger", "given" : "Elisabeth", "non-dropping-particle" : "", "parse-names" : false, "suffix" : "" }, { "dropping-particle" : "", "family" : "Kesselring", "given" : "Annemarie", "non-dropping-particle" : "", "parse-names" : false, "suffix" : "" }, { "dropping-particle" : "", "family" : "Gasser", "given" : "Thomas C.", "non-dropping-particle" : "", "parse-names" : false, "suffix" : "" }, { "dropping-particle" : "", "family" : "Sulser", "given" : "Tullio", "non-dropping-particle" : "", "parse-names" : false, "suffix" : "" }, { "dropping-particle" : "", "family" : "Kiss", "given" : "Alexander", "non-dropping-particle" : "", "parse-names" : false, "suffix" : "" } ], "container-title" : "International Journal of Nursing Studies", "id" : "ITEM-7", "issue" : "5", "issued" : { "date-parts" : [ [ "2004" ] ] }, "page" : "507-513", "title" : "Responses and experiences after radical prostatectomy: Perceptions of married couples in Switzerland", "type" : "article-journal", "volume" : "41" }, "uris" : [ "http://www.mendeley.com/documents/?uuid=333f7511-dd89-3f04-8673-b4c1c1bddb44" ] } ], "mendeley" : { "formattedCitation" : "[22, 25, 38, 39, 57, 59, 60]", "plainTextFormattedCitation" : "[22, 25, 38, 39, 57, 59, 60]", "previouslyFormattedCitation" : "[22, 25, 38, 39, 57, 59, 60]"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2, 25, 38, 39, 57, 59, 60]</w:t>
      </w:r>
      <w:r w:rsidR="00FE350D" w:rsidRPr="00125666">
        <w:rPr>
          <w:rFonts w:ascii="Times New Roman" w:hAnsi="Times New Roman" w:cs="Times New Roman"/>
        </w:rPr>
        <w:fldChar w:fldCharType="end"/>
      </w:r>
      <w:r w:rsidR="00865DCD" w:rsidRPr="00125666">
        <w:rPr>
          <w:rFonts w:ascii="Times New Roman" w:hAnsi="Times New Roman" w:cs="Times New Roman"/>
        </w:rPr>
        <w:t>, and</w:t>
      </w:r>
      <w:r w:rsidR="005F1B14" w:rsidRPr="00125666">
        <w:rPr>
          <w:rFonts w:ascii="Times New Roman" w:hAnsi="Times New Roman" w:cs="Times New Roman"/>
        </w:rPr>
        <w:t xml:space="preserve"> </w:t>
      </w:r>
      <w:r w:rsidR="00865DCD" w:rsidRPr="00125666">
        <w:rPr>
          <w:rFonts w:ascii="Times New Roman" w:hAnsi="Times New Roman" w:cs="Times New Roman"/>
        </w:rPr>
        <w:t xml:space="preserve"> may also reflect those unable to </w:t>
      </w:r>
      <w:r w:rsidR="00230248" w:rsidRPr="00125666">
        <w:rPr>
          <w:rFonts w:ascii="Times New Roman" w:hAnsi="Times New Roman" w:cs="Times New Roman"/>
        </w:rPr>
        <w:t>accept</w:t>
      </w:r>
      <w:r w:rsidR="00230248" w:rsidRPr="00125666">
        <w:rPr>
          <w:rFonts w:ascii="Times New Roman" w:hAnsi="Times New Roman" w:cs="Times New Roman"/>
          <w:i/>
        </w:rPr>
        <w:t xml:space="preserve"> </w:t>
      </w:r>
      <w:r w:rsidR="00865DCD" w:rsidRPr="00125666">
        <w:rPr>
          <w:rFonts w:ascii="Times New Roman" w:hAnsi="Times New Roman" w:cs="Times New Roman"/>
        </w:rPr>
        <w:t>this</w:t>
      </w:r>
      <w:r w:rsidR="00865DCD" w:rsidRPr="00125666">
        <w:rPr>
          <w:rFonts w:ascii="Times New Roman" w:hAnsi="Times New Roman" w:cs="Times New Roman"/>
          <w:i/>
        </w:rPr>
        <w:t xml:space="preserve"> </w:t>
      </w:r>
      <w:r w:rsidR="00865DCD" w:rsidRPr="00125666">
        <w:rPr>
          <w:rFonts w:ascii="Times New Roman" w:hAnsi="Times New Roman" w:cs="Times New Roman"/>
        </w:rPr>
        <w:t>change</w:t>
      </w:r>
      <w:r w:rsidR="00C65AC0" w:rsidRPr="00125666">
        <w:rPr>
          <w:rFonts w:ascii="Times New Roman" w:hAnsi="Times New Roman" w:cs="Times New Roman"/>
        </w:rPr>
        <w:t xml:space="preserve"> in their relationship</w:t>
      </w:r>
      <w:r w:rsidRPr="00125666">
        <w:rPr>
          <w:rFonts w:ascii="Times New Roman" w:hAnsi="Times New Roman" w:cs="Times New Roman"/>
        </w:rPr>
        <w:t xml:space="preserve">. Lack of sexual desire was also reported by men on hormone treatment and post-surgery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1",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2",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2", "issue" : "4", "issued" : { "date-parts" : [ [ "2012" ] ] }, "page" : "452-465", "title" : "Sexual Adjustment to Androgen Deprivation Therapy: Struggles and Strategies", "type" : "article-journal", "volume" : "22" }, "uris" : [ "http://www.mendeley.com/documents/?uuid=1e137739-5dc1-373d-b956-6af2af6c3873" ] }, { "id" : "ITEM-3",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3", "issue" : "3", "issued" : { "date-parts" : [ [ "2014" ] ] }, "page" : "233", "title" : "Exploring Gay Couples' Experience With Sexual Dysfunction After Radical Prostatectomy: A Qualitative Study", "type" : "article-journal", "volume" : "40" }, "uris" : [ "http://www.mendeley.com/documents/?uuid=fb6f388b-9e59-3104-82a4-aa759fb6c8f4" ] } ], "mendeley" : { "formattedCitation" : "[39, 59, 60]", "plainTextFormattedCitation" : "[39, 59, 60]", "previouslyFormattedCitation" : "[39, 59, 60]"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39, 59, 60]</w:t>
      </w:r>
      <w:r w:rsidR="00FE350D" w:rsidRPr="00125666">
        <w:rPr>
          <w:rFonts w:ascii="Times New Roman" w:hAnsi="Times New Roman" w:cs="Times New Roman"/>
        </w:rPr>
        <w:fldChar w:fldCharType="end"/>
      </w:r>
      <w:r w:rsidRPr="00125666">
        <w:rPr>
          <w:rFonts w:ascii="Times New Roman" w:hAnsi="Times New Roman" w:cs="Times New Roman"/>
        </w:rPr>
        <w:t xml:space="preserve">. Unbalanced initiation of sex caused withdrawal in the relationship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1",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2",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2", "issue" : "4", "issued" : { "date-parts" : [ [ "2012" ] ] }, "page" : "452-465", "title" : "Sexual Adjustment to Androgen Deprivation Therapy: Struggles and Strategies", "type" : "article-journal", "volume" : "22" }, "uris" : [ "http://www.mendeley.com/documents/?uuid=1e137739-5dc1-373d-b956-6af2af6c3873" ] }, { "id" : "ITEM-3",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3",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mendeley" : { "formattedCitation" : "[25, 59, 60]", "plainTextFormattedCitation" : "[25, 59, 60]", "previouslyFormattedCitation" : "[25, 59, 60]"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5, 59, 60]</w:t>
      </w:r>
      <w:r w:rsidR="00FE350D" w:rsidRPr="00125666">
        <w:rPr>
          <w:rFonts w:ascii="Times New Roman" w:hAnsi="Times New Roman" w:cs="Times New Roman"/>
        </w:rPr>
        <w:fldChar w:fldCharType="end"/>
      </w:r>
      <w:r w:rsidR="005F1B14" w:rsidRPr="00125666">
        <w:rPr>
          <w:rFonts w:ascii="Times New Roman" w:hAnsi="Times New Roman" w:cs="Times New Roman"/>
        </w:rPr>
        <w:t xml:space="preserve">, as an example of </w:t>
      </w:r>
      <w:r w:rsidRPr="00125666">
        <w:rPr>
          <w:rFonts w:ascii="Times New Roman" w:hAnsi="Times New Roman" w:cs="Times New Roman"/>
        </w:rPr>
        <w:t xml:space="preserve">those that </w:t>
      </w:r>
      <w:r w:rsidR="00B7626A" w:rsidRPr="00125666">
        <w:rPr>
          <w:rFonts w:ascii="Times New Roman" w:hAnsi="Times New Roman" w:cs="Times New Roman"/>
        </w:rPr>
        <w:t>we</w:t>
      </w:r>
      <w:r w:rsidRPr="00125666">
        <w:rPr>
          <w:rFonts w:ascii="Times New Roman" w:hAnsi="Times New Roman" w:cs="Times New Roman"/>
        </w:rPr>
        <w:t>re</w:t>
      </w:r>
      <w:r w:rsidRPr="00125666">
        <w:rPr>
          <w:rFonts w:ascii="Times New Roman" w:hAnsi="Times New Roman" w:cs="Times New Roman"/>
          <w:i/>
        </w:rPr>
        <w:t xml:space="preserve"> </w:t>
      </w:r>
      <w:r w:rsidRPr="00125666">
        <w:rPr>
          <w:rFonts w:ascii="Times New Roman" w:hAnsi="Times New Roman" w:cs="Times New Roman"/>
        </w:rPr>
        <w:t>disengaging</w:t>
      </w:r>
      <w:r w:rsidR="004A6E49" w:rsidRPr="00125666">
        <w:rPr>
          <w:rFonts w:ascii="Times New Roman" w:hAnsi="Times New Roman" w:cs="Times New Roman"/>
        </w:rPr>
        <w:t xml:space="preserve">: </w:t>
      </w:r>
      <w:r w:rsidR="004E5E6C" w:rsidRPr="00125666">
        <w:rPr>
          <w:rFonts w:ascii="Times New Roman" w:hAnsi="Times New Roman" w:cs="Times New Roman"/>
          <w:i/>
        </w:rPr>
        <w:t xml:space="preserve">“I started to avoid touching her, because she would think I would be interested when I’m really not. And then [she] would get all hot and bothered, and I’m not […]” </w:t>
      </w:r>
      <w:r w:rsidR="005448EE" w:rsidRPr="00125666">
        <w:rPr>
          <w:rFonts w:ascii="Times New Roman" w:hAnsi="Times New Roman" w:cs="Times New Roman"/>
          <w:i/>
        </w:rPr>
        <w:t>(</w:t>
      </w:r>
      <w:r w:rsidR="00C65AC0" w:rsidRPr="00125666">
        <w:rPr>
          <w:rFonts w:ascii="Times New Roman" w:hAnsi="Times New Roman" w:cs="Times New Roman"/>
          <w:i/>
        </w:rPr>
        <w:t>P</w:t>
      </w:r>
      <w:r w:rsidR="005448EE" w:rsidRPr="00125666">
        <w:rPr>
          <w:rFonts w:ascii="Times New Roman" w:hAnsi="Times New Roman" w:cs="Times New Roman"/>
          <w:i/>
        </w:rPr>
        <w:t xml:space="preserve">atient) </w:t>
      </w:r>
      <w:r w:rsidR="004E5E6C"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1", "issue" : "4", "issued" : { "date-parts" : [ [ "2012" ] ] }, "page" : "452-465", "title" : "Sexual Adjustment to Androgen Deprivation Therapy: Struggles and Strategies", "type" : "article-journal", "volume" : "22" }, "uris" : [ "http://www.mendeley.com/documents/?uuid=1e137739-5dc1-373d-b956-6af2af6c3873" ] } ], "mendeley" : { "formattedCitation" : "[60]", "plainTextFormattedCitation" : "[60]", "previouslyFormattedCitation" : "[60]" }, "properties" : { "noteIndex" : 8 }, "schema" : "https://github.com/citation-style-language/schema/raw/master/csl-citation.json" }</w:instrText>
      </w:r>
      <w:r w:rsidR="004E5E6C" w:rsidRPr="00125666">
        <w:rPr>
          <w:rFonts w:ascii="Times New Roman" w:hAnsi="Times New Roman" w:cs="Times New Roman"/>
        </w:rPr>
        <w:fldChar w:fldCharType="separate"/>
      </w:r>
      <w:r w:rsidR="00561536" w:rsidRPr="00125666">
        <w:rPr>
          <w:rFonts w:ascii="Times New Roman" w:hAnsi="Times New Roman" w:cs="Times New Roman"/>
          <w:noProof/>
        </w:rPr>
        <w:t>[60]</w:t>
      </w:r>
      <w:r w:rsidR="004E5E6C" w:rsidRPr="00125666">
        <w:rPr>
          <w:rFonts w:ascii="Times New Roman" w:hAnsi="Times New Roman" w:cs="Times New Roman"/>
        </w:rPr>
        <w:fldChar w:fldCharType="end"/>
      </w:r>
      <w:r w:rsidR="00A83040" w:rsidRPr="00125666">
        <w:rPr>
          <w:rFonts w:ascii="Times New Roman" w:hAnsi="Times New Roman" w:cs="Times New Roman"/>
        </w:rPr>
        <w:t>.</w:t>
      </w:r>
      <w:r w:rsidRPr="00125666">
        <w:rPr>
          <w:rFonts w:ascii="Times New Roman" w:hAnsi="Times New Roman" w:cs="Times New Roman"/>
        </w:rPr>
        <w:t xml:space="preserve"> Couples frequently reported lack of spontaneity in sexual activity following treatment, which for some couples resulted in feelings of unhappiness and frustration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88/06.CJON.503-508", "ISBN" : "1092-1095", "ISSN" : "10921095", "PMID" : "16927903", "abstract" : "Couples surviving prostate cancer face long-term challenges in their relationships as they adapt to chronic illness. Ten couples surviving prostate cancer were brought together in a focus group to discuss their experiences and concerns regarding intimacy in their relationships. During three 30-minute segments, couples described their experiences (a) as couples, (b) as individual men and women in two concurrent break-out groups, and (c) regarding current intimacy and relationship needs. Questions asked of couples focused on (a) the process of being diagnosed and treated for prostate cancer, (b) what the experience was like for them as a couple, (c) what was helpful, harmful, and surprising throughout the experience, (d) what they currently needed most as a couple, and (e) what advice they had for other couples. Findings suggested that men and women think and respond differently to intimacy and relationship challenges that occur as a result of prostate cancer, diagnosis, and treatment. Consequently, healthcare providers in any clinical setting who may interact with prostate cancer survivors must consider the relationship and intimacy needs that are unique to men, women, and couples.", "author" : [ { "dropping-particle" : "", "family" : "Sanders", "given" : "Sharon", "non-dropping-particle" : "", "parse-names" : false, "suffix" : "" }, { "dropping-particle" : "", "family" : "Pedro", "given" : "Leli W.", "non-dropping-particle" : "", "parse-names" : false, "suffix" : "" }, { "dropping-particle" : "", "family" : "Bantum", "given" : "E. O.", "non-dropping-particle" : "", "parse-names" : false, "suffix" : "" }, { "dropping-particle" : "", "family" : "Galbraith", "given" : "Michael E.", "non-dropping-particle" : "", "parse-names" : false, "suffix" : "" } ], "container-title" : "Clinical journal of oncology nursing.", "id" : "ITEM-1", "issue" : "4", "issued" : { "date-parts" : [ [ "2006" ] ] }, "page" : "503-508", "title" : "Couples surviving prostate cancer: Long-term intimacy needs and concerns following treatment.", "type" : "article-journal", "volume" : "10" }, "uris" : [ "http://www.mendeley.com/documents/?uuid=f52fad5b-7d8f-359c-9b12-bf0b54fea184" ] }, { "id" : "ITEM-2",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2",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3",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3", "issue" : "3", "issued" : { "date-parts" : [ [ "2014" ] ] }, "page" : "233", "title" : "Exploring Gay Couples' Experience With Sexual Dysfunction After Radical Prostatectomy: A Qualitative Study", "type" : "article-journal", "volume" : "40" }, "uris" : [ "http://www.mendeley.com/documents/?uuid=fb6f388b-9e59-3104-82a4-aa759fb6c8f4" ] } ], "mendeley" : { "formattedCitation" : "[25, 39, 58]", "plainTextFormattedCitation" : "[25, 39, 58]", "previouslyFormattedCitation" : "[25, 39, 58]"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5, 39, 58]</w:t>
      </w:r>
      <w:r w:rsidR="00FE350D" w:rsidRPr="00125666">
        <w:rPr>
          <w:rFonts w:ascii="Times New Roman" w:hAnsi="Times New Roman" w:cs="Times New Roman"/>
        </w:rPr>
        <w:fldChar w:fldCharType="end"/>
      </w:r>
      <w:r w:rsidRPr="00125666">
        <w:rPr>
          <w:rFonts w:ascii="Times New Roman" w:hAnsi="Times New Roman" w:cs="Times New Roman"/>
        </w:rPr>
        <w:t xml:space="preserve">.  Studies suggested that couples who struggled and were sexually dissatisfied had negative expectations about sexual activity which therefore hindered successful sexual outcome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1", "issue" : "4", "issued" : { "date-parts" : [ [ "2012" ] ] }, "page" : "452-465", "title" : "Sexual Adjustment to Androgen Deprivation Therapy: Struggles and Strategies", "type" : "article-journal", "volume" : "22" }, "uris" : [ "http://www.mendeley.com/documents/?uuid=1e137739-5dc1-373d-b956-6af2af6c3873" ] }, { "id" : "ITEM-2", "itemData" : { "DOI" : "10.1007/s10508-013-0168-z", "ISBN" : "0004-0002, 0004-0002", "ISSN" : "00040002", "PMID" : "24045902", "abstract" : "Sexual dysfunction is the most significant long lasting effect of prostate cancer (PrCa) treatment. Despite the many medical treatments for erectile dysfunction, many couples report that they are dissatisfied with their sexual relationship and eventually cease sexual relations altogether. We sought to understand what distinguishes successful couples from those who are not successful in adjusting to changes in sexual function subsequent to PrCa treatment. Ten couples who maintained satisfying sexual intimacy after PrCa treatment and seven couples that did not were interviewed conjointly and individually. Interviews were transcribed and analyzed using grounded theory methodology. The theory that resulted suggests that individuals are motivated to engage in sex primarily because of physical pleasure and relational intimacy. The couples who valued sex primarily for relational intimacy were more likely to successfully adjust to changes in sexual function than those who primarily valued sex for physical pleasure. The attributes of acceptance, flexibility, and persistence helped sustain couples through the process of adjustment. Based on these findings, a new theory, the Physical Pleasure-Relational Intimacy Model of Sexual Motivation (PRISM) is presented. The results elucidate the main motives for engaging in sexual activity-physical pleasure and/or relational intimacy-as a determining factor in the successful maintenance of satisfying sexual intimacy after PrCa treatment. The PRISM model predicts that couples who place a greater value on sex for relational intimacy will better adjust to the sexual challenges after PrCa treatment than couples who place a lower value on sex for relational intimacy. Implications of the model for counselling are discussed. This model remains to be tested in future research.", "author" : [ { "dropping-particle" : "", "family" : "Beck", "given" : "Andrea M.", "non-dropping-particle" : "", "parse-names" : false, "suffix" : "" }, { "dropping-particle" : "", "family" : "Robinson", "given" : "John W.", "non-dropping-particle" : "", "parse-names" : false, "suffix" : "" }, { "dropping-particle" : "", "family" : "Carlson", "given" : "Linda E.", "non-dropping-particle" : "", "parse-names" : false, "suffix" : "" } ], "container-title" : "Archives of Sexual Behavior", "id" : "ITEM-2", "issue" : "8", "issued" : { "date-parts" : [ [ "2013" ] ] }, "page" : "1637-1647", "title" : "Sexual values as the key to maintaining satisfying sex after prostate cancer treatment: The physical pleasure-relational intimacy model of sexual motivation", "type" : "article-journal", "volume" : "42" }, "uris" : [ "http://www.mendeley.com/documents/?uuid=7daccaf4-7ec3-3bec-b353-abcfad641f5d" ] }, { "id" : "ITEM-3", "itemData" : { "DOI" : "10.1080/08870446.2012.737466", "ISSN" : "0887-0446", "PMID" : "23137124", "abstract" : "Research has increasingly recognised the profound impact that cancer can have upon embodied subjectivity. However, there has been little acknowledgement of the centrality of sexuality to subjectivity, and marginalisation of the experiences of intimate partners of people with cancer. This Australian qualitative study explores the post-cancer experiences of embodied sexual subjectivity for 44 people with cancer (23 women and 21 men) and 35 partners of people with cancer (18 women and 17 men) across a range of cancer types and stages. Semi-structured interviews were analysed with theoretical thematic analysis, guided by a post-structuralist approach to sexual subjectivity as a dynamic process of becoming that can change over time, and by Williams' [(1996). The vicissitudes of embodiment across the chronic illness trajectory. Body and Society, 2, 23-47] framework on post-illness embodiment. Participants took up the following post-cancer subject positions: 'dys-embodied sexual subjectivity' - characterised by bodily betrayal, sexual loss, lack of acceptance, depression, and anxiety; 're-embodied sexual subjectivity'--characterised by greater sexual confidence, acceptance, the exploration of non-coital sexual practices and increased relational closeness; and 'oscillating sexual subjectivity'--involving a shift between states of sexual dys-embodiment and sexual re-embodiment. The findings point to the importance of focusing on the sexual health of people with cancer and partners across the cancer trajectory.", "author"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container-title" : "Psychology &amp; Health", "id" : "ITEM-3", "issue" : "6", "issued" : { "date-parts" : [ [ "2013" ] ] }, "page" : "603-619", "title" : "Embodying Sexual subjectivity after Cancer: A qualitative study of people with cancer and intimate partners", "type" : "article-journal", "volume" : "28" }, "uris" : [ "http://www.mendeley.com/documents/?uuid=097e5a53-ccdc-38bd-8061-95c60ca66c4f" ] } ], "mendeley" : { "formattedCitation" : "[23, 45, 60]", "plainTextFormattedCitation" : "[23, 45, 60]", "previouslyFormattedCitation" : "[23, 45, 60]"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3, 45, 60]</w:t>
      </w:r>
      <w:r w:rsidR="00FE350D" w:rsidRPr="00125666">
        <w:rPr>
          <w:rFonts w:ascii="Times New Roman" w:hAnsi="Times New Roman" w:cs="Times New Roman"/>
        </w:rPr>
        <w:fldChar w:fldCharType="end"/>
      </w:r>
      <w:r w:rsidRPr="00125666">
        <w:rPr>
          <w:rFonts w:ascii="Times New Roman" w:hAnsi="Times New Roman" w:cs="Times New Roman"/>
        </w:rPr>
        <w:t xml:space="preserve">. </w:t>
      </w:r>
    </w:p>
    <w:p w14:paraId="4D70752B" w14:textId="77777777" w:rsidR="007234E4" w:rsidRPr="00125666" w:rsidRDefault="007234E4" w:rsidP="00C429B3">
      <w:pPr>
        <w:spacing w:after="0"/>
        <w:rPr>
          <w:rFonts w:ascii="Times New Roman" w:hAnsi="Times New Roman" w:cs="Times New Roman"/>
        </w:rPr>
      </w:pPr>
    </w:p>
    <w:p w14:paraId="5D1BFE96" w14:textId="77777777" w:rsidR="00616DE0" w:rsidRPr="00125666" w:rsidRDefault="00347A4C" w:rsidP="00C429B3">
      <w:pPr>
        <w:spacing w:after="0"/>
        <w:rPr>
          <w:rFonts w:ascii="Times New Roman" w:hAnsi="Times New Roman" w:cs="Times New Roman"/>
          <w:b/>
          <w:i/>
        </w:rPr>
      </w:pPr>
      <w:r w:rsidRPr="00125666">
        <w:rPr>
          <w:rFonts w:ascii="Times New Roman" w:hAnsi="Times New Roman" w:cs="Times New Roman"/>
          <w:b/>
          <w:i/>
        </w:rPr>
        <w:t xml:space="preserve">Threatened identity </w:t>
      </w:r>
    </w:p>
    <w:p w14:paraId="293529B2" w14:textId="2931C6B7" w:rsidR="008457A7" w:rsidRPr="00125666" w:rsidRDefault="00C12358" w:rsidP="00C429B3">
      <w:pPr>
        <w:spacing w:after="0"/>
        <w:rPr>
          <w:rFonts w:ascii="Times New Roman" w:hAnsi="Times New Roman" w:cs="Times New Roman"/>
        </w:rPr>
      </w:pPr>
      <w:r w:rsidRPr="00125666">
        <w:rPr>
          <w:rFonts w:ascii="Times New Roman" w:hAnsi="Times New Roman" w:cs="Times New Roman"/>
          <w:bCs/>
          <w:iCs/>
        </w:rPr>
        <w:t>T</w:t>
      </w:r>
      <w:r w:rsidR="00347A4C" w:rsidRPr="00125666">
        <w:rPr>
          <w:rFonts w:ascii="Times New Roman" w:hAnsi="Times New Roman" w:cs="Times New Roman"/>
        </w:rPr>
        <w:t>he construct ‘</w:t>
      </w:r>
      <w:r w:rsidR="00347A4C" w:rsidRPr="00125666">
        <w:rPr>
          <w:rFonts w:ascii="Times New Roman" w:hAnsi="Times New Roman" w:cs="Times New Roman"/>
          <w:i/>
        </w:rPr>
        <w:t>threatened identity</w:t>
      </w:r>
      <w:r w:rsidR="00347A4C" w:rsidRPr="00125666">
        <w:rPr>
          <w:rFonts w:ascii="Times New Roman" w:hAnsi="Times New Roman" w:cs="Times New Roman"/>
        </w:rPr>
        <w:t xml:space="preserve"> refers to ways in which </w:t>
      </w:r>
      <w:r w:rsidR="00A65C28" w:rsidRPr="00125666">
        <w:rPr>
          <w:rFonts w:ascii="Times New Roman" w:hAnsi="Times New Roman" w:cs="Times New Roman"/>
        </w:rPr>
        <w:t xml:space="preserve">identities of either or both </w:t>
      </w:r>
      <w:r w:rsidR="00347A4C" w:rsidRPr="00125666">
        <w:rPr>
          <w:rFonts w:ascii="Times New Roman" w:hAnsi="Times New Roman" w:cs="Times New Roman"/>
        </w:rPr>
        <w:t>individuals in the dyads</w:t>
      </w:r>
      <w:r w:rsidR="00A65C28" w:rsidRPr="00125666">
        <w:rPr>
          <w:rFonts w:ascii="Times New Roman" w:hAnsi="Times New Roman" w:cs="Times New Roman"/>
        </w:rPr>
        <w:t xml:space="preserve"> </w:t>
      </w:r>
      <w:r w:rsidR="00347A4C" w:rsidRPr="00125666">
        <w:rPr>
          <w:rFonts w:ascii="Times New Roman" w:hAnsi="Times New Roman" w:cs="Times New Roman"/>
        </w:rPr>
        <w:t xml:space="preserve">were threatened due to </w:t>
      </w:r>
      <w:proofErr w:type="spellStart"/>
      <w:r w:rsidR="00347A4C" w:rsidRPr="00125666">
        <w:rPr>
          <w:rFonts w:ascii="Times New Roman" w:hAnsi="Times New Roman" w:cs="Times New Roman"/>
        </w:rPr>
        <w:t>PCa</w:t>
      </w:r>
      <w:proofErr w:type="spellEnd"/>
      <w:r w:rsidR="00347A4C" w:rsidRPr="00125666">
        <w:rPr>
          <w:rFonts w:ascii="Times New Roman" w:hAnsi="Times New Roman" w:cs="Times New Roman"/>
        </w:rPr>
        <w:t xml:space="preserve"> and/or its impact.</w:t>
      </w:r>
      <w:r w:rsidR="00230248" w:rsidRPr="00125666">
        <w:rPr>
          <w:rFonts w:ascii="Times New Roman" w:hAnsi="Times New Roman" w:cs="Times New Roman"/>
        </w:rPr>
        <w:t xml:space="preserve"> </w:t>
      </w:r>
      <w:r w:rsidR="008457A7" w:rsidRPr="00125666">
        <w:rPr>
          <w:rFonts w:ascii="Times New Roman" w:hAnsi="Times New Roman" w:cs="Times New Roman"/>
        </w:rPr>
        <w:t xml:space="preserve">Role changes as a consequence of the </w:t>
      </w:r>
      <w:r w:rsidR="00000B59" w:rsidRPr="00125666">
        <w:rPr>
          <w:rFonts w:ascii="Times New Roman" w:hAnsi="Times New Roman" w:cs="Times New Roman"/>
        </w:rPr>
        <w:t>side effects of treatment for</w:t>
      </w:r>
      <w:r w:rsidR="008457A7" w:rsidRPr="00125666">
        <w:rPr>
          <w:rFonts w:ascii="Times New Roman" w:hAnsi="Times New Roman" w:cs="Times New Roman"/>
        </w:rPr>
        <w:t xml:space="preserve"> </w:t>
      </w:r>
      <w:proofErr w:type="spellStart"/>
      <w:r w:rsidR="008457A7" w:rsidRPr="00125666">
        <w:rPr>
          <w:rFonts w:ascii="Times New Roman" w:hAnsi="Times New Roman" w:cs="Times New Roman"/>
        </w:rPr>
        <w:t>PCa</w:t>
      </w:r>
      <w:proofErr w:type="spellEnd"/>
      <w:r w:rsidR="008457A7" w:rsidRPr="00125666">
        <w:rPr>
          <w:rFonts w:ascii="Times New Roman" w:hAnsi="Times New Roman" w:cs="Times New Roman"/>
        </w:rPr>
        <w:t xml:space="preserve"> </w:t>
      </w:r>
      <w:r w:rsidR="00A65C28" w:rsidRPr="00125666">
        <w:rPr>
          <w:rFonts w:ascii="Times New Roman" w:hAnsi="Times New Roman" w:cs="Times New Roman"/>
        </w:rPr>
        <w:t xml:space="preserve">were one such factor </w:t>
      </w:r>
      <w:r w:rsidR="00000B59" w:rsidRPr="00125666">
        <w:rPr>
          <w:rFonts w:ascii="Times New Roman" w:hAnsi="Times New Roman" w:cs="Times New Roman"/>
        </w:rPr>
        <w:t>,</w:t>
      </w:r>
      <w:r w:rsidR="008457A7" w:rsidRPr="00125666">
        <w:rPr>
          <w:rFonts w:ascii="Times New Roman" w:hAnsi="Times New Roman" w:cs="Times New Roman"/>
        </w:rPr>
        <w:t xml:space="preserve"> as wives/partners carry out activities the husband/partner would have normally done </w:t>
      </w:r>
      <w:r w:rsidR="008457A7"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46/j.1523-5394.2000.84009.x", "ISSN" : "10654704", "PMID" : "11898255", "abstract" : "PURPOSE: The authors describe the experience of men with prostate cancer and their spouses in the early recovery period after surgery. DESCRIPTION OF STUDY: As part of a longitudinal qualitative study, semistructured interviews were held with 34 patients who had prostate cancer and their spouses 8 to 10 weeks after surgery. RESULTS: Five components of experience emerged from the interviews: 1) hearing news about the extent of their cancer after surgery influenced how patients viewed their cancer experience and, in many cases, their recovery; 2) men placed great emphasis on recovering their physical capacity quickly; 3) couples connected with each other through working out care routines and managing periods of irritability; 4) couples described a range of responses to surgery side effects and complications; and 5) the meaning of cancer varied for couples, with most seeing the experience as a temporary disruption. CLINICAL IMPLICATIONS: Physicians, nurses, social workers, and other health professionals working with patients before and after prostatectomies may assist couples to prepare better for the early recovery period by being both sensitive to the men's need to recover physical capacity quickly while helping them to understand that recovery takes time. Accurate information about expected periods of irritability, side effects, and possible complications would diminish the likelihood of distress during this period.", "author" : [ { "dropping-particle" : "", "family" : "Phillips", "given" : "Catherine",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Cancer Practice", "id" : "ITEM-1", "issue" : "4", "issued" : { "date-parts" : [ [ "2000" ] ] }, "page" : "165-171", "title" : "Early postsurgery experience of prostate cancer patients and spouses", "type" : "article-journal", "volume" : "8" }, "uris" : [ "http://www.mendeley.com/documents/?uuid=a50ad061-c744-3cdb-bfe0-58f803f1049e" ] }, { "id" : "ITEM-2",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2", "issue" : "4", "issued" : { "date-parts" : [ [ "2002" ] ] }, "page" : "701-9", "title" : "Couples' experiences with prostate cancer: focus group research.", "type" : "article-journal", "volume" : "29" }, "uris" : [ "http://www.mendeley.com/documents/?uuid=03317d18-2ff5-3d66-9b39-0da52636f5ee" ] }, { "id" : "ITEM-3",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3", "issue" : "5", "issued" : { "date-parts" : [ [ "2006" ] ] }, "page" : "367-377", "title" : "Qualitative analysis of couples' experience with prostate cancer by age cohort.", "type" : "article-journal", "volume" : "29" }, "uris" : [ "http://www.mendeley.com/documents/?uuid=b6b10d38-d53d-3153-8a3b-bb1b04284f1b" ] }, { "id" : "ITEM-4", "itemData" : { "DOI" : "10.1188/06.CJON.503-508", "ISBN" : "1092-1095", "ISSN" : "10921095", "PMID" : "16927903", "abstract" : "Couples surviving prostate cancer face long-term challenges in their relationships as they adapt to chronic illness. Ten couples surviving prostate cancer were brought together in a focus group to discuss their experiences and concerns regarding intimacy in their relationships. During three 30-minute segments, couples described their experiences (a) as couples, (b) as individual men and women in two concurrent break-out groups, and (c) regarding current intimacy and relationship needs. Questions asked of couples focused on (a) the process of being diagnosed and treated for prostate cancer, (b) what the experience was like for them as a couple, (c) what was helpful, harmful, and surprising throughout the experience, (d) what they currently needed most as a couple, and (e) what advice they had for other couples. Findings suggested that men and women think and respond differently to intimacy and relationship challenges that occur as a result of prostate cancer, diagnosis, and treatment. Consequently, healthcare providers in any clinical setting who may interact with prostate cancer survivors must consider the relationship and intimacy needs that are unique to men, women, and couples.", "author" : [ { "dropping-particle" : "", "family" : "Sanders", "given" : "Sharon", "non-dropping-particle" : "", "parse-names" : false, "suffix" : "" }, { "dropping-particle" : "", "family" : "Pedro", "given" : "Leli W.", "non-dropping-particle" : "", "parse-names" : false, "suffix" : "" }, { "dropping-particle" : "", "family" : "Bantum", "given" : "E. O.", "non-dropping-particle" : "", "parse-names" : false, "suffix" : "" }, { "dropping-particle" : "", "family" : "Galbraith", "given" : "Michael E.", "non-dropping-particle" : "", "parse-names" : false, "suffix" : "" } ], "container-title" : "Clinical journal of oncology nursing.", "id" : "ITEM-4", "issue" : "4", "issued" : { "date-parts" : [ [ "2006" ] ] }, "page" : "503-508", "title" : "Couples surviving prostate cancer: Long-term intimacy needs and concerns following treatment.", "type" : "article-journal", "volume" : "10" }, "uris" : [ "http://www.mendeley.com/documents/?uuid=f52fad5b-7d8f-359c-9b12-bf0b54fea184" ] }, { "id" : "ITEM-5",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5",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mendeley" : { "formattedCitation" : "[8, 49, 52, 53, 58]", "plainTextFormattedCitation" : "[8, 49, 52, 53, 58]", "previouslyFormattedCitation" : "[8, 49, 52, 53, 58]" }, "properties" : { "noteIndex" : 0 }, "schema" : "https://github.com/citation-style-language/schema/raw/master/csl-citation.json" }</w:instrText>
      </w:r>
      <w:r w:rsidR="008457A7" w:rsidRPr="00125666">
        <w:rPr>
          <w:rFonts w:ascii="Times New Roman" w:hAnsi="Times New Roman" w:cs="Times New Roman"/>
        </w:rPr>
        <w:fldChar w:fldCharType="separate"/>
      </w:r>
      <w:r w:rsidR="00561536" w:rsidRPr="00125666">
        <w:rPr>
          <w:rFonts w:ascii="Times New Roman" w:hAnsi="Times New Roman" w:cs="Times New Roman"/>
          <w:noProof/>
        </w:rPr>
        <w:t>[8, 49, 52, 53, 58]</w:t>
      </w:r>
      <w:r w:rsidR="008457A7" w:rsidRPr="00125666">
        <w:rPr>
          <w:rFonts w:ascii="Times New Roman" w:hAnsi="Times New Roman" w:cs="Times New Roman"/>
        </w:rPr>
        <w:fldChar w:fldCharType="end"/>
      </w:r>
      <w:r w:rsidR="008457A7" w:rsidRPr="00125666">
        <w:rPr>
          <w:rFonts w:ascii="Times New Roman" w:hAnsi="Times New Roman" w:cs="Times New Roman"/>
        </w:rPr>
        <w:t xml:space="preserve">: </w:t>
      </w:r>
      <w:r w:rsidR="008457A7" w:rsidRPr="00125666">
        <w:rPr>
          <w:rFonts w:ascii="Times New Roman" w:hAnsi="Times New Roman" w:cs="Times New Roman"/>
          <w:i/>
        </w:rPr>
        <w:t xml:space="preserve">“My wife tries to do too much. It’s physically exhausting for her and very, very difficult. But at the same time, I don’t know how to change it […]” (Patient) </w:t>
      </w:r>
      <w:r w:rsidR="008457A7" w:rsidRPr="00125666">
        <w:rPr>
          <w:rFonts w:ascii="Times New Roman" w:hAnsi="Times New Roman" w:cs="Times New Roman"/>
          <w:i/>
        </w:rPr>
        <w:fldChar w:fldCharType="begin" w:fldLock="1"/>
      </w:r>
      <w:r w:rsidR="008457A7" w:rsidRPr="00125666">
        <w:rPr>
          <w:rFonts w:ascii="Times New Roman" w:hAnsi="Times New Roman" w:cs="Times New Roman"/>
          <w:i/>
        </w:rPr>
        <w:instrText>ADDIN CSL_CITATION { "citationItems" : [ { "id" : "ITEM-1",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1", "issue" : "4", "issued" : { "date-parts" : [ [ "2002" ] ] }, "page" : "701-9", "title" : "Couples' experiences with prostate cancer: focus group research.", "type" : "article-journal", "volume" : "29" }, "uris" : [ "http://www.mendeley.com/documents/?uuid=03317d18-2ff5-3d66-9b39-0da52636f5ee" ] } ], "mendeley" : { "formattedCitation" : "[8]", "plainTextFormattedCitation" : "[8]", "previouslyFormattedCitation" : "[8]" }, "properties" : { "noteIndex" : 8 }, "schema" : "https://github.com/citation-style-language/schema/raw/master/csl-citation.json" }</w:instrText>
      </w:r>
      <w:r w:rsidR="008457A7" w:rsidRPr="00125666">
        <w:rPr>
          <w:rFonts w:ascii="Times New Roman" w:hAnsi="Times New Roman" w:cs="Times New Roman"/>
          <w:i/>
        </w:rPr>
        <w:fldChar w:fldCharType="separate"/>
      </w:r>
      <w:r w:rsidR="008457A7" w:rsidRPr="00125666">
        <w:rPr>
          <w:rFonts w:ascii="Times New Roman" w:hAnsi="Times New Roman" w:cs="Times New Roman"/>
          <w:noProof/>
        </w:rPr>
        <w:t>[8]</w:t>
      </w:r>
      <w:r w:rsidR="008457A7" w:rsidRPr="00125666">
        <w:rPr>
          <w:rFonts w:ascii="Times New Roman" w:hAnsi="Times New Roman" w:cs="Times New Roman"/>
          <w:i/>
        </w:rPr>
        <w:fldChar w:fldCharType="end"/>
      </w:r>
      <w:r w:rsidR="008457A7" w:rsidRPr="00125666">
        <w:rPr>
          <w:rFonts w:ascii="Times New Roman" w:hAnsi="Times New Roman" w:cs="Times New Roman"/>
        </w:rPr>
        <w:t xml:space="preserve">. Furthermore partners </w:t>
      </w:r>
      <w:r w:rsidR="00A65C28" w:rsidRPr="00125666">
        <w:rPr>
          <w:rFonts w:ascii="Times New Roman" w:hAnsi="Times New Roman" w:cs="Times New Roman"/>
        </w:rPr>
        <w:t>could</w:t>
      </w:r>
      <w:r w:rsidR="008457A7" w:rsidRPr="00125666">
        <w:rPr>
          <w:rFonts w:ascii="Times New Roman" w:hAnsi="Times New Roman" w:cs="Times New Roman"/>
        </w:rPr>
        <w:t xml:space="preserve"> feel </w:t>
      </w:r>
      <w:r w:rsidR="008457A7" w:rsidRPr="00125666">
        <w:rPr>
          <w:rFonts w:ascii="Times New Roman" w:hAnsi="Times New Roman" w:cs="Times New Roman"/>
          <w:i/>
        </w:rPr>
        <w:t>threatened</w:t>
      </w:r>
      <w:r w:rsidR="008457A7" w:rsidRPr="00125666">
        <w:rPr>
          <w:rFonts w:ascii="Times New Roman" w:hAnsi="Times New Roman" w:cs="Times New Roman"/>
        </w:rPr>
        <w:t xml:space="preserve">, through fear of losing their husband/partner which also caused disengagement with the man with </w:t>
      </w:r>
      <w:proofErr w:type="spellStart"/>
      <w:r w:rsidR="008457A7" w:rsidRPr="00125666">
        <w:rPr>
          <w:rFonts w:ascii="Times New Roman" w:hAnsi="Times New Roman" w:cs="Times New Roman"/>
        </w:rPr>
        <w:t>PCa</w:t>
      </w:r>
      <w:proofErr w:type="spellEnd"/>
      <w:r w:rsidR="008457A7" w:rsidRPr="00125666">
        <w:rPr>
          <w:rFonts w:ascii="Times New Roman" w:hAnsi="Times New Roman" w:cs="Times New Roman"/>
        </w:rPr>
        <w:t xml:space="preserve"> </w:t>
      </w:r>
      <w:r w:rsidR="008457A7"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1", "issue" : "2", "issued" : { "date-parts" : [ [ "2010" ] ] }, "page" : "234-242", "title" : "Psychosocial adaptation in female partners of men with prostate cancer", "type" : "article-journal", "volume" : "19" }, "uris" : [ "http://www.mendeley.com/documents/?uuid=1058d421-a958-397d-bc7a-ea87ef6300bc" ] }, { "id" : "ITEM-2",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2", "issue" : "3", "issued" : { "date-parts" : [ [ "2013" ] ] }, "page" : "E7-E14", "title" : "In the middle and on the sideline: the experience of spouses of men with prostate cancer.", "type" : "article-journal", "volume" : "36" }, "uris" : [ "http://www.mendeley.com/documents/?uuid=7101fde6-0bee-30a3-bda7-ce86a398534e" ] }, { "id" : "ITEM-3", "itemData" : { "ISBN" : "1053-816X", "ISSN" : "1053-816X", "PMID" : "22073900", "abstract" : "The aim of this qualitative study was to investigate the experiences of female partners to men with prostate cancer. The women found the capacity to manage their lives through mutual love in the family and through their faith.", "author" : [ { "dropping-particle" : "", "family" : "Bruun", "given" : "Poul", "non-dropping-particle" : "", "parse-names" : false, "suffix" : "" }, { "dropping-particle" : "", "family" : "Pedersen", "given" : "Birthe D", "non-dropping-particle" : "", "parse-names" : false, "suffix" : "" }, { "dropping-particle" : "", "family" : "Osther", "given" : "Palle J", "non-dropping-particle" : "", "parse-names" : false, "suffix" : "" }, { "dropping-particle" : "", "family" : "Wagner", "given" : "Lis", "non-dropping-particle" : "", "parse-names" : false, "suffix" : "" } ], "container-title" : "Urologic nursing", "id" : "ITEM-3", "issue" : "5", "issued" : { "date-parts" : [ [ "2011" ] ] }, "page" : "294-9", "title" : "The lonely female partner: a central aspect of prostate cancer.", "type" : "article-journal", "volume" : "31" }, "uris" : [ "http://www.mendeley.com/documents/?uuid=adb1bd38-9d45-3680-93f0-bc0faaa74295" ] }, { "id" : "ITEM-4", "itemData" : { "DOI" : "10.1177/1049732314523842", "ISBN" : "10497323", "ISSN" : "1049-7323", "PMID" : "24590418", "abstract" : "Despite a growing awareness that prostate cancer is a \"couple's disease,\" the coping strategies, subjective distress, and emotional needs of partners are not adequately addressed. To better understand wives' experiences and processes they enact, we recruited 28 low-income Latinas caring for husbands recovering from prostatectomies to participate in interviews at three time points. Their narratives destabilize a common focus on physical side effects and an implicit bias toward men's reactions. We critically examine an overarching process of normalization, with underlying themes working both toward and against normality. We identified dissonance between detailed accounts of major lifestyle changes and professed normalization. We detail the women's purposeful methods to counteract negative impacts on their lives while seeking support externally. A better understanding of women's strategies and coping is critical to design interventions and education to both capitalize on partners' role in recovery while also addressing hidden causes of increased subjective distress.", "author" : [ { "dropping-particle" : "", "family" : "Williams", "given" : "Kristen C", "non-dropping-particle" : "", "parse-names" : false, "suffix" : "" }, { "dropping-particle" : "", "family" : "Hicks", "given" : "Elisabeth M", "non-dropping-particle" : "", "parse-names" : false, "suffix" : "" }, { "dropping-particle" : "", "family" : "Chang", "given" : "Nancy", "non-dropping-particle" : "", "parse-names" : false, "suffix" : "" }, { "dropping-particle" : "", "family" : "Connor", "given" : "Sarah E", "non-dropping-particle" : "", "parse-names" : false, "suffix" : "" }, { "dropping-particle" : "", "family" : "Maliski", "given" : "Sally L", "non-dropping-particle" : "", "parse-names" : false, "suffix" : "" } ], "container-title" : "Qualitative health research", "id" : "ITEM-4", "issue" : "3", "issued" : { "date-parts" : [ [ "2014" ] ] }, "page" : "306-16", "title" : "Purposeful normalization when caring for husbands recovering from prostate cancer.", "type" : "article-journal", "volume" : "24" }, "uris" : [ "http://www.mendeley.com/documents/?uuid=90dd8b82-d891-4937-8498-e23e5227a781" ] }, { "id" : "ITEM-5", "itemData" : { "DOI" : "10.1007/s13187-012-0360-1", "ISBN" : "0885-8195", "ISSN" : "08858195", "PMID" : "22544536", "abstract" : "African Americans are disproportionately affected by prostate cancer, yet less is known about the most salient psychosocial dimensions of quality of life. The purpose of this study was to explore the perceptions of African American prostate cancer survivors and their spouses of psychosocial issues related to quality of life. Twelve African American couples were recruited from a National Cancer Institute Comprehensive Cancer Center registry and a state-based non-profit organization to participate in individual interviews. The study was theoretically based on Ferrell's Quality of Life Conceptual Model. Common themes emerged regarding the psychosocial needs of African American couples. These themes were categorized into behavioral, social, psychological, and spiritual domains. Divergent perspectives were identified between male prostate cancer survivors and their female spouses. This study delineated unmet needs and areas for future in-depth investigations into psychosocial issues. The differing perspectives between patients and their spouses highlight the need for couple-centered interventions.", "author" : [ { "dropping-particle" : "", "family" : "Rivers", "given" : "B.M.", "non-dropping-particle" : "", "parse-names" : false, "suffix" : "" }, { "dropping-particle" : "", "family" : "August", "given" : "E.M.", "non-dropping-particle" : "", "parse-names" : false, "suffix" : "" }, { "dropping-particle" : "", "family" : "Quinn", "given" : "G.P.", "non-dropping-particle" : "", "parse-names" : false, "suffix" : "" }, { "dropping-particle" : "", "family" : "Gwede", "given" : "C.K.", "non-dropping-particle" : "", "parse-names" : false, "suffix" : "" }, { "dropping-particle" : "", "family" : "Pow-Sang", "given" : "J.M.", "non-dropping-particle" : "", "parse-names" : false, "suffix" : "" }, { "dropping-particle" : "", "family" : "Lee Green", "given" : "B.", "non-dropping-particle" : "", "parse-names" : false, "suffix" : "" }, { "dropping-particle" : "", "family" : "Jacobsen", "given" : "P.B.", "non-dropping-particle" : "", "parse-names" : false, "suffix" : "" } ], "container-title" : "Journal of Cancer Education", "id" : "ITEM-5", "issue" : "3", "issued" : { "date-parts" : [ [ "2012" ] ] }, "page" : "546-558", "title" : "Understanding the psychosocial issues of African American couples surviving prostate cancer", "type" : "article-journal", "volume" : "27" }, "uris" : [ "http://www.mendeley.com/documents/?uuid=37e8911f-81fe-4d51-99a3-dff76993ea29" ] }, { "id" : "ITEM-6",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6", "issue" : "4", "issued" : { "date-parts" : [ [ "2002" ] ] }, "page" : "701-9", "title" : "Couples' experiences with prostate cancer: focus group research.", "type" : "article-journal", "volume" : "29" }, "uris" : [ "http://www.mendeley.com/documents/?uuid=03317d18-2ff5-3d66-9b39-0da52636f5ee" ] }, { "id" : "ITEM-7", "itemData" : { "DOI" : "10.1111/j.1365-2354.2012.01341.x", "ISBN" : "0961-5423, 0961-5423", "ISSN" : "09615423", "PMID" : "22416793", "abstract" : "The aim of this study was to explore the needs of carers of men with prostate cancer and to identify barriers and enablers to meeting these needs. Carers were recruited to focus groups or interviews. These were recorded, transcribed and analysed by two researchers using Nvivo QSR6 and the Framework approach to index, chart and analyse data to identify emergent themes of the needs of carers, and barriers and enablers to meeting these needs. Fifteen carers took part in focus groups and 19 were interviewed. Carers' needs varied and were often unmet because of barriers to existing services. Carers needed: information; emotional support; practical support; effective medical care for the patient. Barriers to carers meeting their needs included: lack of awareness of sources of help; lack of understanding of information; reluctance to ask for help; prioritising the patient's needs. Enablers included better signposting to information and sources of support, and assessment of their needs. Interventions to address these needs should be developed taking account of the barriers and enablers identified here, and the experience of reported interventions for carers of other cancer patients. Carers should be offered an assessment to establish their needs and directed to appropriate sources of help.", "author" : [ { "dropping-particle" : "", "family" : "Sinfield", "given" : "P.", "non-dropping-particle" : "", "parse-names" : false, "suffix" : "" }, { "dropping-particle" : "", "family" : "Baker", "given" : "R.", "non-dropping-particle" : "", "parse-names" : false, "suffix" : "" }, { "dropping-particle" : "", "family" : "Ali", "given" : "S.", "non-dropping-particle" : "", "parse-names" : false, "suffix" : "" }, { "dropping-particle" : "", "family" : "Richardson", "given" : "A.", "non-dropping-particle" : "", "parse-names" : false, "suffix" : "" } ], "container-title" : "European Journal of Cancer Care", "id" : "ITEM-7", "issue" : "4", "issued" : { "date-parts" : [ [ "2012" ] ] }, "page" : "527-534", "title" : "The needs of carers of men with prostate cancer and barriers and enablers to meeting them: A qualitative study in England", "type" : "article-journal", "volume" : "21" }, "uris" : [ "http://www.mendeley.com/documents/?uuid=c9e284c6-1b86-3e80-98b7-cc5d874c8fe2" ] } ], "mendeley" : { "formattedCitation" : "[8, 43, 44, 61\u201363, 65]", "plainTextFormattedCitation" : "[8, 43, 44, 61\u201363, 65]", "previouslyFormattedCitation" : "[8, 43, 44, 61\u201363, 65]" }, "properties" : { "noteIndex" : 0 }, "schema" : "https://github.com/citation-style-language/schema/raw/master/csl-citation.json" }</w:instrText>
      </w:r>
      <w:r w:rsidR="008457A7" w:rsidRPr="00125666">
        <w:rPr>
          <w:rFonts w:ascii="Times New Roman" w:hAnsi="Times New Roman" w:cs="Times New Roman"/>
        </w:rPr>
        <w:fldChar w:fldCharType="separate"/>
      </w:r>
      <w:r w:rsidR="00561536" w:rsidRPr="00125666">
        <w:rPr>
          <w:rFonts w:ascii="Times New Roman" w:hAnsi="Times New Roman" w:cs="Times New Roman"/>
          <w:noProof/>
        </w:rPr>
        <w:t>[8, 43, 44, 61–63, 65]</w:t>
      </w:r>
      <w:r w:rsidR="008457A7" w:rsidRPr="00125666">
        <w:rPr>
          <w:rFonts w:ascii="Times New Roman" w:hAnsi="Times New Roman" w:cs="Times New Roman"/>
        </w:rPr>
        <w:fldChar w:fldCharType="end"/>
      </w:r>
      <w:r w:rsidR="008457A7" w:rsidRPr="00125666">
        <w:rPr>
          <w:rFonts w:ascii="Times New Roman" w:hAnsi="Times New Roman" w:cs="Times New Roman"/>
        </w:rPr>
        <w:t xml:space="preserve">: </w:t>
      </w:r>
      <w:r w:rsidR="008457A7" w:rsidRPr="00125666">
        <w:rPr>
          <w:rFonts w:ascii="Times New Roman" w:hAnsi="Times New Roman" w:cs="Times New Roman"/>
          <w:i/>
        </w:rPr>
        <w:t>“I was crying all the time at first and he was trying to get his head round focusing on living and he used to say it’s like walking on eggshells round here, you know, look at you with your miserable face...and once we realised well actually the crux of this is that he’s focusing on living, and I’m focusing on him dying and the future and it’s just not the same [. . .] that was quite painful for quite a long time”</w:t>
      </w:r>
      <w:r w:rsidR="008457A7" w:rsidRPr="00125666">
        <w:rPr>
          <w:rFonts w:ascii="Times New Roman" w:hAnsi="Times New Roman" w:cs="Times New Roman"/>
        </w:rPr>
        <w:t xml:space="preserve"> </w:t>
      </w:r>
      <w:r w:rsidR="008457A7" w:rsidRPr="00125666">
        <w:rPr>
          <w:rFonts w:ascii="Times New Roman" w:hAnsi="Times New Roman" w:cs="Times New Roman"/>
          <w:i/>
        </w:rPr>
        <w:t>(Partner)</w:t>
      </w:r>
      <w:r w:rsidR="008457A7" w:rsidRPr="00125666">
        <w:rPr>
          <w:rFonts w:ascii="Times New Roman" w:hAnsi="Times New Roman" w:cs="Times New Roman"/>
        </w:rPr>
        <w:t xml:space="preserve"> </w:t>
      </w:r>
      <w:r w:rsidR="008457A7"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11/j.1365-2354.2012.01341.x", "ISBN" : "0961-5423, 0961-5423", "ISSN" : "09615423", "PMID" : "22416793", "abstract" : "The aim of this study was to explore the needs of carers of men with prostate cancer and to identify barriers and enablers to meeting these needs. Carers were recruited to focus groups or interviews. These were recorded, transcribed and analysed by two researchers using Nvivo QSR6 and the Framework approach to index, chart and analyse data to identify emergent themes of the needs of carers, and barriers and enablers to meeting these needs. Fifteen carers took part in focus groups and 19 were interviewed. Carers' needs varied and were often unmet because of barriers to existing services. Carers needed: information; emotional support; practical support; effective medical care for the patient. Barriers to carers meeting their needs included: lack of awareness of sources of help; lack of understanding of information; reluctance to ask for help; prioritising the patient's needs. Enablers included better signposting to information and sources of support, and assessment of their needs. Interventions to address these needs should be developed taking account of the barriers and enablers identified here, and the experience of reported interventions for carers of other cancer patients. Carers should be offered an assessment to establish their needs and directed to appropriate sources of help.", "author" : [ { "dropping-particle" : "", "family" : "Sinfield", "given" : "P.", "non-dropping-particle" : "", "parse-names" : false, "suffix" : "" }, { "dropping-particle" : "", "family" : "Baker", "given" : "R.", "non-dropping-particle" : "", "parse-names" : false, "suffix" : "" }, { "dropping-particle" : "", "family" : "Ali", "given" : "S.", "non-dropping-particle" : "", "parse-names" : false, "suffix" : "" }, { "dropping-particle" : "", "family" : "Richardson", "given" : "A.", "non-dropping-particle" : "", "parse-names" : false, "suffix" : "" } ], "container-title" : "European Journal of Cancer Care", "id" : "ITEM-1", "issue" : "4", "issued" : { "date-parts" : [ [ "2012" ] ] }, "page" : "527-534", "title" : "The needs of carers of men with prostate cancer and barriers and enablers to meeting them: A qualitative study in England", "type" : "article-journal", "volume" : "21" }, "uris" : [ "http://www.mendeley.com/documents/?uuid=c9e284c6-1b86-3e80-98b7-cc5d874c8fe2" ] } ], "mendeley" : { "formattedCitation" : "[63]", "plainTextFormattedCitation" : "[63]", "previouslyFormattedCitation" : "[63]" }, "properties" : { "noteIndex" : 8 }, "schema" : "https://github.com/citation-style-language/schema/raw/master/csl-citation.json" }</w:instrText>
      </w:r>
      <w:r w:rsidR="008457A7" w:rsidRPr="00125666">
        <w:rPr>
          <w:rFonts w:ascii="Times New Roman" w:hAnsi="Times New Roman" w:cs="Times New Roman"/>
        </w:rPr>
        <w:fldChar w:fldCharType="separate"/>
      </w:r>
      <w:r w:rsidR="00561536" w:rsidRPr="00125666">
        <w:rPr>
          <w:rFonts w:ascii="Times New Roman" w:hAnsi="Times New Roman" w:cs="Times New Roman"/>
          <w:noProof/>
        </w:rPr>
        <w:t>[63]</w:t>
      </w:r>
      <w:r w:rsidR="008457A7" w:rsidRPr="00125666">
        <w:rPr>
          <w:rFonts w:ascii="Times New Roman" w:hAnsi="Times New Roman" w:cs="Times New Roman"/>
        </w:rPr>
        <w:fldChar w:fldCharType="end"/>
      </w:r>
      <w:r w:rsidR="008457A7" w:rsidRPr="00125666">
        <w:rPr>
          <w:rFonts w:ascii="Times New Roman" w:hAnsi="Times New Roman" w:cs="Times New Roman"/>
        </w:rPr>
        <w:t>.</w:t>
      </w:r>
    </w:p>
    <w:p w14:paraId="6AE02844" w14:textId="77777777" w:rsidR="008457A7" w:rsidRPr="00125666" w:rsidRDefault="008457A7" w:rsidP="00C429B3">
      <w:pPr>
        <w:spacing w:after="0"/>
        <w:rPr>
          <w:rFonts w:ascii="Times New Roman" w:hAnsi="Times New Roman" w:cs="Times New Roman"/>
        </w:rPr>
      </w:pPr>
    </w:p>
    <w:p w14:paraId="6A102BFA" w14:textId="0BB46B2C" w:rsidR="0077490A" w:rsidRPr="00125666" w:rsidRDefault="00230248" w:rsidP="00C429B3">
      <w:pPr>
        <w:spacing w:after="0"/>
        <w:rPr>
          <w:rFonts w:ascii="Times New Roman" w:hAnsi="Times New Roman" w:cs="Times New Roman"/>
        </w:rPr>
      </w:pPr>
      <w:r w:rsidRPr="00125666">
        <w:rPr>
          <w:rFonts w:ascii="Times New Roman" w:hAnsi="Times New Roman" w:cs="Times New Roman"/>
        </w:rPr>
        <w:t>For some</w:t>
      </w:r>
      <w:r w:rsidR="0070368E" w:rsidRPr="00125666">
        <w:rPr>
          <w:rFonts w:ascii="Times New Roman" w:hAnsi="Times New Roman" w:cs="Times New Roman"/>
        </w:rPr>
        <w:t>,</w:t>
      </w:r>
      <w:r w:rsidRPr="00125666">
        <w:rPr>
          <w:rFonts w:ascii="Times New Roman" w:hAnsi="Times New Roman" w:cs="Times New Roman"/>
        </w:rPr>
        <w:t xml:space="preserve"> s</w:t>
      </w:r>
      <w:r w:rsidR="000A294D" w:rsidRPr="00125666">
        <w:rPr>
          <w:rFonts w:ascii="Times New Roman" w:hAnsi="Times New Roman" w:cs="Times New Roman"/>
        </w:rPr>
        <w:t xml:space="preserve">exual impairment posed a significant </w:t>
      </w:r>
      <w:r w:rsidR="000A294D" w:rsidRPr="00125666">
        <w:rPr>
          <w:rFonts w:ascii="Times New Roman" w:hAnsi="Times New Roman" w:cs="Times New Roman"/>
          <w:i/>
        </w:rPr>
        <w:t>threat</w:t>
      </w:r>
      <w:r w:rsidR="000A294D" w:rsidRPr="00125666">
        <w:rPr>
          <w:rFonts w:ascii="Times New Roman" w:hAnsi="Times New Roman" w:cs="Times New Roman"/>
        </w:rPr>
        <w:t xml:space="preserve"> to their masculine identities and therefore on the relationship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86/1471-2296-11-19", "ISBN" : "1471-2296 (Electronic)\\r1471-2296 (Linking)", "ISSN" : "1471-2296", "PMID" : "20211019", "abstract" : "BACKGROUND: Few studies have explored the women's experiences as a result of a partners' diagnosis of prostate cancer. This study begins to explore women's interactions with physicians (primary care and urologist) and the support needs associated with the diagnosis and treatment of their partners' prostate cancer. METHODS: Two focus groups (n = 14) of women whose partners were diagnosed with prostate cancer (diagnoses' 1 - 18 months). A trained facilitator used open-ended questions to explore ideas. The framework approach was used to analyze the transcripts. RESULTS: Three main themes emerged: 1. More support. Validation and information is needed for women including emotional support and opportunities to share experiences. 2. Role of the physician. The transfer of care once specialized treatment is no longer needed remained poorly defined, which increased confusion and feelings of abandonment related to the role of the primary physician. 3. Partners' relationship changes. Men became more dependent on their partners for support and to act as the primary communicator and caregiver. CONCLUSIONS: Additional research is needed in this field to confirm the importance of training primary care physicians to consider holistic treatment approaches that recognize the partner and family needs as important in the complete physical and emotional healing of their patients.", "author" : [ { "dropping-particle" : "", "family" : "Evertsen", "given" : "Jennifer M", "non-dropping-particle" : "", "parse-names" : false, "suffix" : "" }, { "dropping-particle" : "", "family" : "Wolkenstein", "given" : "Alan S", "non-dropping-particle" : "", "parse-names" : false, "suffix" : "" } ], "container-title" : "BMC family practice", "id" : "ITEM-1", "issue" : "11", "issued" : { "date-parts" : [ [ "2010" ] ] }, "page" : "19", "title" : "Female partners of patients after surgical prostate cancer treatment: interactions with physicians and support needs.", "type" : "article-journal", "volume" : "11" }, "uris" : [ "http://www.mendeley.com/documents/?uuid=1191c256-8615-3ec1-8b9a-5f7306ee9579" ] }, { "id" : "ITEM-2",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2", "issue" : "2", "issued" : { "date-parts" : [ [ "2011" ] ] }, "page" : "95-113", "title" : "The rupture and repair of the couple's communal body with prostate cancer.", "type" : "article-journal", "volume" : "29" }, "uris" : [ "http://www.mendeley.com/documents/?uuid=b9c4f44e-ffff-33ce-97c8-818e5034fc38" ] }, { "id" : "ITEM-3", "itemData" : { "DOI" : "10.1080/08870446.2012.737466", "ISSN" : "0887-0446", "PMID" : "23137124", "abstract" : "Research has increasingly recognised the profound impact that cancer can have upon embodied subjectivity. However, there has been little acknowledgement of the centrality of sexuality to subjectivity, and marginalisation of the experiences of intimate partners of people with cancer. This Australian qualitative study explores the post-cancer experiences of embodied sexual subjectivity for 44 people with cancer (23 women and 21 men) and 35 partners of people with cancer (18 women and 17 men) across a range of cancer types and stages. Semi-structured interviews were analysed with theoretical thematic analysis, guided by a post-structuralist approach to sexual subjectivity as a dynamic process of becoming that can change over time, and by Williams' [(1996). The vicissitudes of embodiment across the chronic illness trajectory. Body and Society, 2, 23-47] framework on post-illness embodiment. Participants took up the following post-cancer subject positions: 'dys-embodied sexual subjectivity' - characterised by bodily betrayal, sexual loss, lack of acceptance, depression, and anxiety; 're-embodied sexual subjectivity'--characterised by greater sexual confidence, acceptance, the exploration of non-coital sexual practices and increased relational closeness; and 'oscillating sexual subjectivity'--involving a shift between states of sexual dys-embodiment and sexual re-embodiment. The findings point to the importance of focusing on the sexual health of people with cancer and partners across the cancer trajectory.", "author"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container-title" : "Psychology &amp; Health", "id" : "ITEM-3", "issue" : "6", "issued" : { "date-parts" : [ [ "2013" ] ] }, "page" : "603-619", "title" : "Embodying Sexual subjectivity after Cancer: A qualitative study of people with cancer and intimate partners", "type" : "article-journal", "volume" : "28" }, "uris" : [ "http://www.mendeley.com/documents/?uuid=097e5a53-ccdc-38bd-8061-95c60ca66c4f" ] }, { "id" : "ITEM-4",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4", "issue" : "1", "issued" : { "date-parts" : [ [ "2002" ] ] }, "page" : "15-29", "title" : "Prostate Cancer and Erectile Dysfunction: Men's Experiences", "type" : "article-journal", "volume" : "1" }, "uris" : [ "http://www.mendeley.com/documents/?uuid=93102c0b-dca2-428e-9b4a-df8d14442a5f" ] }, { "id" : "ITEM-5",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5", "issue" : "4", "issued" : { "date-parts" : [ [ "2002" ] ] }, "page" : "701-9", "title" : "Couples' experiences with prostate cancer: focus group research.", "type" : "article-journal", "volume" : "29" }, "uris" : [ "http://www.mendeley.com/documents/?uuid=03317d18-2ff5-3d66-9b39-0da52636f5ee" ] }, { "id" : "ITEM-6",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6", "issue" : "3", "issued" : { "date-parts" : [ [ "2014" ] ] }, "page" : "233", "title" : "Exploring Gay Couples' Experience With Sexual Dysfunction After Radical Prostatectomy: A Qualitative Study", "type" : "article-journal", "volume" : "40" }, "uris" : [ "http://www.mendeley.com/documents/?uuid=fb6f388b-9e59-3104-82a4-aa759fb6c8f4" ] }, { "id" : "ITEM-7", "itemData" : { "DOI" : "10.1046/j.1523-5394.2000.84009.x", "ISSN" : "10654704", "PMID" : "11898255", "abstract" : "PURPOSE: The authors describe the experience of men with prostate cancer and their spouses in the early recovery period after surgery. DESCRIPTION OF STUDY: As part of a longitudinal qualitative study, semistructured interviews were held with 34 patients who had prostate cancer and their spouses 8 to 10 weeks after surgery. RESULTS: Five components of experience emerged from the interviews: 1) hearing news about the extent of their cancer after surgery influenced how patients viewed their cancer experience and, in many cases, their recovery; 2) men placed great emphasis on recovering their physical capacity quickly; 3) couples connected with each other through working out care routines and managing periods of irritability; 4) couples described a range of responses to surgery side effects and complications; and 5) the meaning of cancer varied for couples, with most seeing the experience as a temporary disruption. CLINICAL IMPLICATIONS: Physicians, nurses, social workers, and other health professionals working with patients before and after prostatectomies may assist couples to prepare better for the early recovery period by being both sensitive to the men's need to recover physical capacity quickly while helping them to understand that recovery takes time. Accurate information about expected periods of irritability, side effects, and possible complications would diminish the likelihood of distress during this period.", "author" : [ { "dropping-particle" : "", "family" : "Phillips", "given" : "Catherine",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Cancer Practice", "id" : "ITEM-7", "issue" : "4", "issued" : { "date-parts" : [ [ "2000" ] ] }, "page" : "165-171", "title" : "Early postsurgery experience of prostate cancer patients and spouses", "type" : "article-journal", "volume" : "8" }, "uris" : [ "http://www.mendeley.com/documents/?uuid=a50ad061-c744-3cdb-bfe0-58f803f1049e" ] }, { "id" : "ITEM-8", "itemData" : { "DOI" : "10.14440/jbm.2015.54.A", "ISBN" : "6314442508", "ISSN" : "0036-8075", "PMID" : "25792328", "author" : [ { "dropping-particle" : "", "family" : "Rivers", "given" : "Brian", "non-dropping-particle" : "", "parse-names" : false, "suffix" : "" }, { "dropping-particle" : "", "family" : "August", "given" : "Euna", "non-dropping-particle" : "", "parse-names" : false, "suffix" : "" }, { "dropping-particle" : "", "family" : "Gwede", "given" : "Clement", "non-dropping-particle" : "", "parse-names" : false, "suffix" : "" }, { "dropping-particle" : "", "family" : "Hart, Jr", "given" : "A", "non-dropping-particle" : "", "parse-names" : false, "suffix" : "" }, { "dropping-particle" : "", "family" : "Donovan", "given" : "Kristine", "non-dropping-particle" : "", "parse-names" : false, "suffix" : "" }, { "dropping-particle" : "", "family" : "Pow-Sang", "given" : "Julio", "non-dropping-particle" : "", "parse-names" : false, "suffix" : "" }, { "dropping-particle" : "", "family" : "Quinn", "given" : "Gwendolyn", "non-dropping-particle" : "", "parse-names" : false, "suffix" : "" } ], "container-title" : "Psycho-oncology", "id" : "ITEM-8", "issue" : "1", "issued" : { "date-parts" : [ [ "2011" ] ] }, "page" : "106-110", "title" : "Psychosocial issues related to sexual functioning among African-American prostate cancer survivors and their spouses", "type" : "article-journal", "volume" : "20" }, "uris" : [ "http://www.mendeley.com/documents/?uuid=5f90a924-9c8b-42b9-957c-2e21dd073321" ] }, { "id" : "ITEM-9",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9", "issue" : "2", "issued" : { "date-parts" : [ [ "2010" ] ] }, "page" : "234-242", "title" : "Psychosocial adaptation in female partners of men with prostate cancer", "type" : "article-journal", "volume" : "19" }, "uris" : [ "http://www.mendeley.com/documents/?uuid=1058d421-a958-397d-bc7a-ea87ef6300bc" ] }, { "id" : "ITEM-10",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10",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11",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11", "issue" : "4", "issued" : { "date-parts" : [ [ "2012" ] ] }, "page" : "452-465", "title" : "Sexual Adjustment to Androgen Deprivation Therapy: Struggles and Strategies", "type" : "article-journal", "volume" : "22" }, "uris" : [ "http://www.mendeley.com/documents/?uuid=1e137739-5dc1-373d-b956-6af2af6c3873" ] }, { "id" : "ITEM-12", "itemData" : { "DOI" : "10.1177/1049732314523842", "ISBN" : "10497323", "ISSN" : "1049-7323", "PMID" : "24590418", "abstract" : "Despite a growing awareness that prostate cancer is a \"couple's disease,\" the coping strategies, subjective distress, and emotional needs of partners are not adequately addressed. To better understand wives' experiences and processes they enact, we recruited 28 low-income Latinas caring for husbands recovering from prostatectomies to participate in interviews at three time points. Their narratives destabilize a common focus on physical side effects and an implicit bias toward men's reactions. We critically examine an overarching process of normalization, with underlying themes working both toward and against normality. We identified dissonance between detailed accounts of major lifestyle changes and professed normalization. We detail the women's purposeful methods to counteract negative impacts on their lives while seeking support externally. A better understanding of women's strategies and coping is critical to design interventions and education to both capitalize on partners' role in recovery while also addressing hidden causes of increased subjective distress.", "author" : [ { "dropping-particle" : "", "family" : "Williams", "given" : "Kristen C", "non-dropping-particle" : "", "parse-names" : false, "suffix" : "" }, { "dropping-particle" : "", "family" : "Hicks", "given" : "Elisabeth M", "non-dropping-particle" : "", "parse-names" : false, "suffix" : "" }, { "dropping-particle" : "", "family" : "Chang", "given" : "Nancy", "non-dropping-particle" : "", "parse-names" : false, "suffix" : "" }, { "dropping-particle" : "", "family" : "Connor", "given" : "Sarah E", "non-dropping-particle" : "", "parse-names" : false, "suffix" : "" }, { "dropping-particle" : "", "family" : "Maliski", "given" : "Sally L", "non-dropping-particle" : "", "parse-names" : false, "suffix" : "" } ], "container-title" : "Qualitative health research", "id" : "ITEM-12", "issue" : "3", "issued" : { "date-parts" : [ [ "2014" ] ] }, "page" : "306-16", "title" : "Purposeful normalization when caring for husbands recovering from prostate cancer.", "type" : "article-journal", "volume" : "24" }, "uris" : [ "http://www.mendeley.com/documents/?uuid=90dd8b82-d891-4937-8498-e23e5227a781" ] }, { "id" : "ITEM-13",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13", "issue" : "11", "issued" : { "date-parts" : [ [ "2014" ] ] }, "page" : "1252-1258", "title" : "The impact of prostate cancer on partners: A qualitative exploration", "type" : "article-journal", "volume" : "23" }, "uris" : [ "http://www.mendeley.com/documents/?uuid=64f0f1c2-76e9-490f-8a42-c67f812f3571" ] }, { "id" : "ITEM-14",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14",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15", "itemData" : { "DOI" : "10.1080/0092623X.2013.842194", "ISSN" : "1521-0715", "PMID" : "24405053", "abstract" : "Prostate cancer affects couples' sexual intimacy, but men rarely use recommended proerectile aids. This mixed-methods study aimed to identify couples' preprostatectomy barriers to sexual recovery. Interviews about anticipated sexual recovery were paired with surveys: the Dyadic Assessment Scale, the Protective Buffering Scale, the Expanded Prostate Cancer Index Composite, the Sexual Experience Questionnaire (men), and the Female Sexual Function Index. Potential barriers were derived using Grounded Theory. Quantitative data triangulated qualitative findings. Heterosexual couples (N = 28) participated. Men's average age was 62 years and their partners' average age was 58 years. Preexisting and diagnosis-related barriers included aging-related sexual dysfunction, inadequate sexual problem-solving skills, stressors, worry, avoidance of planning for sexual recovery, and dislike of artificially assisted sex. Participants endorsed moderate/high marital satisfaction (DAS: for men, M = 110.0, SD = 11.4; for partners, M = 114.1, SD = 12.1) and communication (PBS: for men, M = 24.5.2, SD = 6.1; for partners, M = 25.1, SD \u00b1 6.2). Men reported mild erectile dysfunction and incontinence (EPIC sexual function M = 76.6, SD = 21.5, urinary incontinence M = 88.4, SD = 18.2). Men's couple sexual satisfaction was lowest (Sexual Experience Questionnaire: M = 60.1, SD = 26.9). Mean total Female Sexual Function Index was low (M = 21.6, SD = 7.8). Heterosexual couples face prostatectomy-related sexual side-effects having experienced developmental sexual losses. Couples use avoidant strategies to defend against worry about cancer and anticipated prostatectomy-related sexual changes. These potential barriers are modifiable if couples can learn to cope with sexual losses and accept sexual rehabilitation strategies.", "author" : [ { "dropping-particle" : "", "family" : "Wittmann", "given" : "Daniela", "non-dropping-particle" : "", "parse-names" : false, "suffix" : "" }, { "dropping-particle" : "", "family" : "Northouse", "given" : "Laurel", "non-dropping-particle" : "", "parse-names" : false, "suffix" : "" }, { "dropping-particle" : "", "family" : "Crossley", "given" : "Heather", "non-dropping-particle" : "", "parse-names" : false, "suffix" : "" }, { "dropping-particle" : "", "family" : "Miller", "given" : "David", "non-dropping-particle" : "", "parse-names" : false, "suffix" : "" }, { "dropping-particle" : "", "family" : "Dunn", "given" : "Rodney", "non-dropping-particle" : "", "parse-names" : false, "suffix" : "" }, { "dropping-particle" : "", "family" : "Nidetz", "given" : "Jennifer", "non-dropping-particle" : "", "parse-names" : false, "suffix" : "" }, { "dropping-particle" : "", "family" : "Montie", "given" : "Jeanne", "non-dropping-particle" : "", "parse-names" : false, "suffix" : "" }, { "dropping-particle" : "", "family" : "Moyad", "given" : "Mia", "non-dropping-particle" : "", "parse-names" : false, "suffix" : "" }, { "dropping-particle" : "", "family" : "Lavin", "given" : "Katie", "non-dropping-particle" : "", "parse-names" : false, "suffix" : "" }, { "dropping-particle" : "", "family" : "Montie", "given" : "James E", "non-dropping-particle" : "", "parse-names" : false, "suffix" : "" } ], "container-title" : "Journal of sex &amp; marital therapy", "id" : "ITEM-15", "issue" : "2", "issued" : { "date-parts" : [ [ "2015" ] ] }, "page" : "155-68", "publisher" : "NIH Public Access", "title" : "A pilot study of potential pre-operative barriers to couples\u2019 sexual recovery after radical prostatectomy for prostate cancer.", "type" : "article-journal", "volume" : "41" }, "uris" : [ "http://www.mendeley.com/documents/?uuid=0569373b-035d-3df8-ae55-8c69bebb4767" ] }, { "id" : "ITEM-16", "itemData" : { "author" : [ { "dropping-particle" : "", "family" : "O'Shaughnessy", "given" : "P", "non-dropping-particle" : "", "parse-names" : false, "suffix" : "" }, { "dropping-particle" : "", "family" : "Ireland", "given" : "C", "non-dropping-particle" : "", "parse-names" : false, "suffix" : "" }, { "dropping-particle" : "", "family" : "Pelentsov", "given" : "L", "non-dropping-particle" : "", "parse-names" : false, "suffix" : "" }, { "dropping-particle" : "", "family" : "Thomas", "given" : "L", "non-dropping-particle" : "", "parse-names" : false, "suffix" : "" }, { "dropping-particle" : "", "family" : "Esterman", "given" : "A", "non-dropping-particle" : "", "parse-names" : false, "suffix" : "" } ], "container-title" : "Journal of clinical nursing", "id" : "ITEM-16", "issued" : { "date-parts" : [ [ "2013" ] ] }, "page" : "3492-3502", "title" : "Impaired sexual function and prostate cancer: a mixed method investigation into the experiences of men and their partners.", "type" : "article-journal", "volume" : "22" }, "uris" : [ "http://www.mendeley.com/documents/?uuid=66e13c65-e61a-3a6c-bee5-15f41e766a52" ] }, { "id" : "ITEM-17", "itemData" : { "DOI" : "10.1081/CNV-200039641", "abstract" : "A well-known side effect of prostate cancer treatment is erectile dysfunction. However, little is known about how men and their sexual partners think about the threat of erectile dysfunction prior to prostate cancer treatment. Twenty-one patients who had been diagnosed with early prostate cancer, but not yet treated, and 13 female partners of these men were recruited from two urologists' offices. In separate, semistructured individual interviews with men and their partners, thoughts about the threat of erectile dysfunction were solicited. Men's reactions to the possibility of losing their sexual capacity due to prostate cancer-related treatment were linked to their current level of sexual function. Women reacted to erectile dysfunction by stressing the existence of other relationship dimensions, whereas they were aware about the gravity of their male partners' feelings about potency. Finally, both men and women alike had concerns about the implications of erectile dysfunction on their relationship. Physicians advising men about treatment options should consider exploring men's current sexual function, thoughts about identity, and especially men's relationship situation. Physicians addressing these issues with men and their partners should provide resources for counseling.", "author" : [ { "dropping-particle" : "", "family" : "Boehmer", "given" : "Ulrike", "non-dropping-particle" : "", "parse-names" : false, "suffix" : "" }, { "dropping-particle" : "", "family" : "Babayan", "given" : "Richard K", "non-dropping-particle" : "", "parse-names" : false, "suffix" : "" } ], "container-title" : "Cancer Investigation", "id" : "ITEM-17", "issue" : "6", "issued" : { "date-parts" : [ [ "2004" ] ] }, "page" : "840-848", "title" : "Facing Erectile Dysfunction Due to Prostate Cancer Treatment: Perspectives of Men and Their Partners", "type" : "article-journal", "volume" : "22" }, "uris" : [ "http://www.mendeley.com/documents/?uuid=a2f381cc-db29-3260-8539-058c2d941ec7" ] } ], "mendeley" : { "formattedCitation" : "[8, 23, 25\u201327, 38, 39, 42, 44, 48, 50, 52, 59, 60, 64, 65, 67]", "plainTextFormattedCitation" : "[8, 23, 25\u201327, 38, 39, 42, 44, 48, 50, 52, 59, 60, 64, 65, 67]", "previouslyFormattedCitation" : "[8, 23, 25\u201327, 38, 39, 42, 44, 48, 50, 52, 59, 60, 64, 65, 67]"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23, 25–27, 38, 39, 42, 44, 48, 50, 52, 59, 60, 64, 65, 67]</w:t>
      </w:r>
      <w:r w:rsidR="00FE350D" w:rsidRPr="00125666">
        <w:rPr>
          <w:rFonts w:ascii="Times New Roman" w:hAnsi="Times New Roman" w:cs="Times New Roman"/>
        </w:rPr>
        <w:fldChar w:fldCharType="end"/>
      </w:r>
      <w:r w:rsidR="00F40E00" w:rsidRPr="00125666">
        <w:rPr>
          <w:rFonts w:ascii="Times New Roman" w:hAnsi="Times New Roman" w:cs="Times New Roman"/>
        </w:rPr>
        <w:t>, as s</w:t>
      </w:r>
      <w:r w:rsidR="008457A7" w:rsidRPr="00125666">
        <w:rPr>
          <w:rFonts w:ascii="Times New Roman" w:hAnsi="Times New Roman" w:cs="Times New Roman"/>
        </w:rPr>
        <w:t>ome members of the couple</w:t>
      </w:r>
      <w:r w:rsidR="00347A4C" w:rsidRPr="00125666">
        <w:rPr>
          <w:rFonts w:ascii="Times New Roman" w:hAnsi="Times New Roman" w:cs="Times New Roman"/>
        </w:rPr>
        <w:t xml:space="preserve"> felt insecure about the possibility of their </w:t>
      </w:r>
      <w:r w:rsidR="008457A7" w:rsidRPr="00125666">
        <w:rPr>
          <w:rFonts w:ascii="Times New Roman" w:hAnsi="Times New Roman" w:cs="Times New Roman"/>
        </w:rPr>
        <w:t>husband/</w:t>
      </w:r>
      <w:r w:rsidR="00347A4C" w:rsidRPr="00125666">
        <w:rPr>
          <w:rFonts w:ascii="Times New Roman" w:hAnsi="Times New Roman" w:cs="Times New Roman"/>
        </w:rPr>
        <w:t>partner leaving them and uncertainty about the trajectory of the</w:t>
      </w:r>
      <w:r w:rsidR="00A74A21" w:rsidRPr="00125666">
        <w:rPr>
          <w:rFonts w:ascii="Times New Roman" w:hAnsi="Times New Roman" w:cs="Times New Roman"/>
        </w:rPr>
        <w:t>ir</w:t>
      </w:r>
      <w:r w:rsidR="00347A4C" w:rsidRPr="00125666">
        <w:rPr>
          <w:rFonts w:ascii="Times New Roman" w:hAnsi="Times New Roman" w:cs="Times New Roman"/>
        </w:rPr>
        <w:t xml:space="preserve"> </w:t>
      </w:r>
      <w:r w:rsidR="00914F3D" w:rsidRPr="00125666">
        <w:rPr>
          <w:rFonts w:ascii="Times New Roman" w:hAnsi="Times New Roman" w:cs="Times New Roman"/>
        </w:rPr>
        <w:t>relationship</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16/j.ijnurstu.2003.11.005", "ISBN" : "1425352359", "ISSN" : "00207489", "PMID" : "15120979", "abstract" : "The purpose of this qualitative study was to explore the responses and experiences of a sample of Swiss men after radical prostatectomy and their intimate partners. Interviews were conducted with 10 couples and analyzed using constant comparative method. Getting a grip on it was the core process that was developed. Men focused on regaining control over their lives, urinary and erectile function while wives efforts focused on being there. The results revealed that current clinical practice of follow up at 3 months may not address the serious deficits in the patient's ability to \"get a grip\" on incontinence and other complications of surgery. ?? 2004 Elsevier Ltd. All rights reserved.", "author" : [ { "dropping-particle" : "", "family" : "Petry", "given" : "Heidi", "non-dropping-particle" : "", "parse-names" : false, "suffix" : "" }, { "dropping-particle" : "", "family" : "Berry", "given" : "Donna L.", "non-dropping-particle" : "", "parse-names" : false, "suffix" : "" }, { "dropping-particle" : "", "family" : "Spichiger", "given" : "Elisabeth", "non-dropping-particle" : "", "parse-names" : false, "suffix" : "" }, { "dropping-particle" : "", "family" : "Kesselring", "given" : "Annemarie", "non-dropping-particle" : "", "parse-names" : false, "suffix" : "" }, { "dropping-particle" : "", "family" : "Gasser", "given" : "Thomas C.", "non-dropping-particle" : "", "parse-names" : false, "suffix" : "" }, { "dropping-particle" : "", "family" : "Sulser", "given" : "Tullio", "non-dropping-particle" : "", "parse-names" : false, "suffix" : "" }, { "dropping-particle" : "", "family" : "Kiss", "given" : "Alexander", "non-dropping-particle" : "", "parse-names" : false, "suffix" : "" } ], "container-title" : "International Journal of Nursing Studies", "id" : "ITEM-1", "issue" : "5", "issued" : { "date-parts" : [ [ "2004" ] ] }, "page" : "507-513", "title" : "Responses and experiences after radical prostatectomy: Perceptions of married couples in Switzerland", "type" : "article-journal", "volume" : "41" }, "uris" : [ "http://www.mendeley.com/documents/?uuid=333f7511-dd89-3f04-8673-b4c1c1bddb44" ] }, { "id" : "ITEM-2",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2", "issue" : "4", "issued" : { "date-parts" : [ [ "2012" ] ] }, "page" : "452-465", "title" : "Sexual Adjustment to Androgen Deprivation Therapy: Struggles and Strategies", "type" : "article-journal", "volume" : "22" }, "uris" : [ "http://www.mendeley.com/documents/?uuid=1e137739-5dc1-373d-b956-6af2af6c3873" ] }, { "id" : "ITEM-3",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3", "issue" : "9", "issued" : { "date-parts" : [ [ "2014" ] ] }, "page" : "2509-2515", "title" : "Exploring the role of the partner in couples' sexual recovery after surgery for prostate cancer", "type" : "article-journal", "volume" : "22" }, "uris" : [ "http://www.mendeley.com/documents/?uuid=7a6c83c3-e461-3c2e-9ae7-a4cb0f464ad0" ] }, { "id" : "ITEM-4", "itemData" : { "DOI" : "10.1081/CNV-200039641", "abstract" : "A well-known side effect of prostate cancer treatment is erectile dysfunction. However, little is known about how men and their sexual partners think about the threat of erectile dysfunction prior to prostate cancer treatment. Twenty-one patients who had been diagnosed with early prostate cancer, but not yet treated, and 13 female partners of these men were recruited from two urologists' offices. In separate, semistructured individual interviews with men and their partners, thoughts about the threat of erectile dysfunction were solicited. Men's reactions to the possibility of losing their sexual capacity due to prostate cancer-related treatment were linked to their current level of sexual function. Women reacted to erectile dysfunction by stressing the existence of other rel</w:instrText>
      </w:r>
      <w:r w:rsidR="00BC02E9" w:rsidRPr="00125666">
        <w:rPr>
          <w:rFonts w:ascii="Times New Roman" w:hAnsi="Times New Roman" w:cs="Times New Roman"/>
          <w:lang w:val="fr-FR"/>
        </w:rPr>
        <w:instrText>ationship dimensions, whereas they were aware about the gravity of their male partners' feelings about potency. Finally, both men and women alike had concerns about the implications of erectile dysfunction on their relationship. Physicians advising men about treatment options should consider exploring men's current sexual function, thoughts about identity, and especially men's relationship situation. Physicians addressing these issues with men and their partners should provide resources for counseling.", "author" : [ { "dropping-particle" : "", "family" : "Boehmer", "given" : "Ulrike", "non-dropping-particle" : "", "parse-names" : false, "suffix" : "" }, { "dropping-particle" : "", "family" : "Babayan", "given" : "Richard K", "non-dropping-particle" : "", "parse-names" : false, "suffix" : "" } ], "container-title" : "Cancer Investigation", "id" : "ITEM-4", "issue" : "6", "issued" : { "date-parts" : [ [ "2004" ] ] }, "page" : "840-848", "title" : "Facing Erectile Dysfunction Due to Prostate Cancer Treatment: Perspectives of Men and Their Partners", "type" : "article-journal", "volume" : "22" }, "uris" : [ "http://www.mendeley.com/documents/?uuid=a2f381cc-db29-3260-8539-058c2d941ec7" ] } ], "mendeley" : { "formattedCitation" : "[57, 60, 66, 67]", "plainTextFormattedCitation" : "[57, 60, 66, 67]", "previouslyFormattedCitation" : "[57, 60, 66, 67]"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lang w:val="fr-FR"/>
        </w:rPr>
        <w:t>[57, 60, 66, 67]</w:t>
      </w:r>
      <w:r w:rsidR="00FE350D" w:rsidRPr="00125666">
        <w:rPr>
          <w:rFonts w:ascii="Times New Roman" w:hAnsi="Times New Roman" w:cs="Times New Roman"/>
        </w:rPr>
        <w:fldChar w:fldCharType="end"/>
      </w:r>
      <w:r w:rsidR="00BC02E9" w:rsidRPr="00125666">
        <w:rPr>
          <w:rFonts w:ascii="Times New Roman" w:hAnsi="Times New Roman" w:cs="Times New Roman"/>
          <w:lang w:val="fr-FR"/>
        </w:rPr>
        <w:t xml:space="preserve">. </w:t>
      </w:r>
      <w:proofErr w:type="spellStart"/>
      <w:r w:rsidR="00BC02E9" w:rsidRPr="00125666">
        <w:rPr>
          <w:rFonts w:ascii="Times New Roman" w:hAnsi="Times New Roman" w:cs="Times New Roman"/>
          <w:lang w:val="fr-FR"/>
        </w:rPr>
        <w:t>Petry</w:t>
      </w:r>
      <w:proofErr w:type="spellEnd"/>
      <w:r w:rsidR="00BC02E9" w:rsidRPr="00125666">
        <w:rPr>
          <w:rFonts w:ascii="Times New Roman" w:hAnsi="Times New Roman" w:cs="Times New Roman"/>
          <w:lang w:val="fr-FR"/>
        </w:rPr>
        <w:t xml:space="preserve"> et al. </w:t>
      </w:r>
      <w:r w:rsidR="00BC02E9" w:rsidRPr="00125666">
        <w:rPr>
          <w:rFonts w:ascii="Times New Roman" w:hAnsi="Times New Roman" w:cs="Times New Roman"/>
        </w:rPr>
        <w:fldChar w:fldCharType="begin" w:fldLock="1"/>
      </w:r>
      <w:r w:rsidR="00BC02E9" w:rsidRPr="00125666">
        <w:rPr>
          <w:rFonts w:ascii="Times New Roman" w:hAnsi="Times New Roman" w:cs="Times New Roman"/>
          <w:lang w:val="fr-FR"/>
        </w:rPr>
        <w:instrText>ADDIN CSL_CITATION { "citationItems" : [ { "id" : "ITEM-1", "itemData" : { "DOI" : "10.1016/j.ijnurstu.2003.11.005", "ISBN" : "1425352359", "ISSN" : "00207489", "PMID" : "15120979", "abstract" : "The purpose of this qualitative study was to explore the responses and experiences of a sample of Swiss men after radical prostatectomy and their intimate partners. Interviews were conducted with 10 couples and analyzed using constant comparative method. Getting a grip on it was the core process that was developed. Men focused on regaining control over their lives, urinary and erectile function while wives efforts focused on being there. The results revealed that current clinical practice of follow up at 3 months may not address the serious deficits in the patient's ability to \"get a grip\" on incontinence and other complications of surgery. ?? 2004 Elsevier Ltd. All rights reserved.", "author" : [ { "dropping-particle" : "", "family" : "Petry", "given" : "Heidi", "non-dropping-particle" : "", "parse-names" : false, "suffix" : "" }, { "dropping-particle" : "", "family" : "Berry", "given" : "Donna L.", "non-dropping-particle" : "", "parse-names" : false, "suffix" : "" }, { "dropping-particle" : "", "family" : "Spichiger", "given" : "Elisabeth", "non-dropping-particle" : "", "parse-names" : false, "suffix" : "" }, { "dropping-particle" : "", "family" : "Kesselring", "given" : "Annemarie", "non-dropping-particle" : "", "parse-names" : false, "suffix" : "" }, { "dropping-particle" : "", "family" : "Gasser", "given" : "Thomas C.", "non-dropping-particle" : "", "parse-names" : false, "suffix" : "" }, { "dropping-particle" : "", "family" : "Sulser", "given" : "Tullio", "non-dropping-particle" : "", "parse-names" : false, "suffix" : "" }, { "dropping-particle" : "", "family" : "Kiss", "given" : "Alexander", "non-dropping-particle" : "", "parse-names" : false, "suffix" : "" } ], "container-title" : "International Journal of Nursing Studies", "id" : "ITEM-1", "issue" : "5", "issued" : { "date-parts" : [ [ "2004" ] ] }, "page" : "507-513", "title" : "Responses and experiences after radical prostatectomy: Perceptions of married couples in Switzerland", "type" : "article-journal", "volume" : "41" }, "uris" : [ "http://www.mendeley.com/documents/?uuid=333f7511-dd89-3f04-8673-b4c1c1bddb44" ] } ], "mendeley" : { "formattedCitation" : "[57]", "plainTextFormattedCitation" : "[57]" }, "properties" : { "noteIndex" : 0 }, "schema" : "https://github.com/citation-style-language/schema/raw/master/csl-citation.json" }</w:instrText>
      </w:r>
      <w:r w:rsidR="00BC02E9" w:rsidRPr="00125666">
        <w:rPr>
          <w:rFonts w:ascii="Times New Roman" w:hAnsi="Times New Roman" w:cs="Times New Roman"/>
        </w:rPr>
        <w:fldChar w:fldCharType="separate"/>
      </w:r>
      <w:r w:rsidR="00BC02E9" w:rsidRPr="00125666">
        <w:rPr>
          <w:rFonts w:ascii="Times New Roman" w:hAnsi="Times New Roman" w:cs="Times New Roman"/>
          <w:noProof/>
          <w:lang w:val="fr-FR"/>
        </w:rPr>
        <w:t>[57]</w:t>
      </w:r>
      <w:r w:rsidR="00BC02E9" w:rsidRPr="00125666">
        <w:rPr>
          <w:rFonts w:ascii="Times New Roman" w:hAnsi="Times New Roman" w:cs="Times New Roman"/>
        </w:rPr>
        <w:fldChar w:fldCharType="end"/>
      </w:r>
      <w:r w:rsidR="00BC02E9" w:rsidRPr="00125666">
        <w:rPr>
          <w:rFonts w:ascii="Times New Roman" w:hAnsi="Times New Roman" w:cs="Times New Roman"/>
          <w:lang w:val="fr-FR"/>
        </w:rPr>
        <w:t xml:space="preserve"> </w:t>
      </w:r>
      <w:proofErr w:type="spellStart"/>
      <w:r w:rsidR="00BC02E9" w:rsidRPr="00125666">
        <w:rPr>
          <w:rFonts w:ascii="Times New Roman" w:hAnsi="Times New Roman" w:cs="Times New Roman"/>
          <w:lang w:val="fr-FR"/>
        </w:rPr>
        <w:t>stated</w:t>
      </w:r>
      <w:proofErr w:type="spellEnd"/>
      <w:r w:rsidR="00BC02E9" w:rsidRPr="00125666">
        <w:rPr>
          <w:rFonts w:ascii="Times New Roman" w:hAnsi="Times New Roman" w:cs="Times New Roman"/>
          <w:lang w:val="fr-FR"/>
        </w:rPr>
        <w:t xml:space="preserve"> </w:t>
      </w:r>
      <w:proofErr w:type="spellStart"/>
      <w:r w:rsidR="00BC02E9" w:rsidRPr="00125666">
        <w:rPr>
          <w:rFonts w:ascii="Times New Roman" w:hAnsi="Times New Roman" w:cs="Times New Roman"/>
          <w:lang w:val="fr-FR"/>
        </w:rPr>
        <w:t>that</w:t>
      </w:r>
      <w:proofErr w:type="spellEnd"/>
      <w:r w:rsidR="00BC02E9" w:rsidRPr="00125666">
        <w:rPr>
          <w:rFonts w:ascii="Times New Roman" w:hAnsi="Times New Roman" w:cs="Times New Roman"/>
          <w:lang w:val="fr-FR"/>
        </w:rPr>
        <w:t xml:space="preserve"> </w:t>
      </w:r>
      <w:r w:rsidR="007234E4" w:rsidRPr="00125666">
        <w:rPr>
          <w:rFonts w:ascii="Times New Roman" w:hAnsi="Times New Roman" w:cs="Times New Roman"/>
          <w:lang w:val="fr-FR"/>
        </w:rPr>
        <w:t>‘</w:t>
      </w:r>
      <w:r w:rsidR="005C30A6" w:rsidRPr="00125666">
        <w:rPr>
          <w:rFonts w:ascii="Times New Roman" w:hAnsi="Times New Roman" w:cs="Times New Roman"/>
          <w:lang w:val="fr-FR"/>
        </w:rPr>
        <w:t xml:space="preserve">One </w:t>
      </w:r>
      <w:proofErr w:type="spellStart"/>
      <w:r w:rsidR="005C30A6" w:rsidRPr="00125666">
        <w:rPr>
          <w:rFonts w:ascii="Times New Roman" w:hAnsi="Times New Roman" w:cs="Times New Roman"/>
          <w:lang w:val="fr-FR"/>
        </w:rPr>
        <w:t>woman</w:t>
      </w:r>
      <w:proofErr w:type="spellEnd"/>
      <w:r w:rsidR="005C30A6" w:rsidRPr="00125666">
        <w:rPr>
          <w:rFonts w:ascii="Times New Roman" w:hAnsi="Times New Roman" w:cs="Times New Roman"/>
          <w:lang w:val="fr-FR"/>
        </w:rPr>
        <w:t xml:space="preserve"> </w:t>
      </w:r>
      <w:proofErr w:type="spellStart"/>
      <w:r w:rsidR="005C30A6" w:rsidRPr="00125666">
        <w:rPr>
          <w:rFonts w:ascii="Times New Roman" w:hAnsi="Times New Roman" w:cs="Times New Roman"/>
          <w:lang w:val="fr-FR"/>
        </w:rPr>
        <w:t>expressed</w:t>
      </w:r>
      <w:proofErr w:type="spellEnd"/>
      <w:r w:rsidR="005C30A6" w:rsidRPr="00125666">
        <w:rPr>
          <w:rFonts w:ascii="Times New Roman" w:hAnsi="Times New Roman" w:cs="Times New Roman"/>
          <w:lang w:val="fr-FR"/>
        </w:rPr>
        <w:t xml:space="preserve"> </w:t>
      </w:r>
      <w:proofErr w:type="spellStart"/>
      <w:r w:rsidR="005C30A6" w:rsidRPr="00125666">
        <w:rPr>
          <w:rFonts w:ascii="Times New Roman" w:hAnsi="Times New Roman" w:cs="Times New Roman"/>
          <w:lang w:val="fr-FR"/>
        </w:rPr>
        <w:t>great</w:t>
      </w:r>
      <w:proofErr w:type="spellEnd"/>
      <w:r w:rsidR="005C30A6" w:rsidRPr="00125666">
        <w:rPr>
          <w:rFonts w:ascii="Times New Roman" w:hAnsi="Times New Roman" w:cs="Times New Roman"/>
          <w:lang w:val="fr-FR"/>
        </w:rPr>
        <w:t xml:space="preserve"> </w:t>
      </w:r>
      <w:proofErr w:type="spellStart"/>
      <w:r w:rsidR="005C30A6" w:rsidRPr="00125666">
        <w:rPr>
          <w:rFonts w:ascii="Times New Roman" w:hAnsi="Times New Roman" w:cs="Times New Roman"/>
          <w:lang w:val="fr-FR"/>
        </w:rPr>
        <w:t>uncertainty</w:t>
      </w:r>
      <w:proofErr w:type="spellEnd"/>
      <w:r w:rsidR="005C30A6" w:rsidRPr="00125666">
        <w:rPr>
          <w:rFonts w:ascii="Times New Roman" w:hAnsi="Times New Roman" w:cs="Times New Roman"/>
          <w:lang w:val="fr-FR"/>
        </w:rPr>
        <w:t xml:space="preserve"> about how </w:t>
      </w:r>
      <w:proofErr w:type="spellStart"/>
      <w:r w:rsidR="005C30A6" w:rsidRPr="00125666">
        <w:rPr>
          <w:rFonts w:ascii="Times New Roman" w:hAnsi="Times New Roman" w:cs="Times New Roman"/>
          <w:lang w:val="fr-FR"/>
        </w:rPr>
        <w:t>her</w:t>
      </w:r>
      <w:proofErr w:type="spellEnd"/>
      <w:r w:rsidR="005C30A6" w:rsidRPr="00125666">
        <w:rPr>
          <w:rFonts w:ascii="Times New Roman" w:hAnsi="Times New Roman" w:cs="Times New Roman"/>
          <w:lang w:val="fr-FR"/>
        </w:rPr>
        <w:t xml:space="preserve"> </w:t>
      </w:r>
      <w:proofErr w:type="spellStart"/>
      <w:r w:rsidR="005C30A6" w:rsidRPr="00125666">
        <w:rPr>
          <w:rFonts w:ascii="Times New Roman" w:hAnsi="Times New Roman" w:cs="Times New Roman"/>
          <w:lang w:val="fr-FR"/>
        </w:rPr>
        <w:t>husband’s</w:t>
      </w:r>
      <w:proofErr w:type="spellEnd"/>
      <w:r w:rsidR="005C30A6" w:rsidRPr="00125666">
        <w:rPr>
          <w:rFonts w:ascii="Times New Roman" w:hAnsi="Times New Roman" w:cs="Times New Roman"/>
          <w:lang w:val="fr-FR"/>
        </w:rPr>
        <w:t xml:space="preserve"> impotence </w:t>
      </w:r>
      <w:proofErr w:type="spellStart"/>
      <w:r w:rsidR="005C30A6" w:rsidRPr="00125666">
        <w:rPr>
          <w:rFonts w:ascii="Times New Roman" w:hAnsi="Times New Roman" w:cs="Times New Roman"/>
          <w:lang w:val="fr-FR"/>
        </w:rPr>
        <w:t>would</w:t>
      </w:r>
      <w:proofErr w:type="spellEnd"/>
      <w:r w:rsidR="005C30A6" w:rsidRPr="00125666">
        <w:rPr>
          <w:rFonts w:ascii="Times New Roman" w:hAnsi="Times New Roman" w:cs="Times New Roman"/>
          <w:lang w:val="fr-FR"/>
        </w:rPr>
        <w:t xml:space="preserve"> affect </w:t>
      </w:r>
      <w:proofErr w:type="spellStart"/>
      <w:r w:rsidR="005C30A6" w:rsidRPr="00125666">
        <w:rPr>
          <w:rFonts w:ascii="Times New Roman" w:hAnsi="Times New Roman" w:cs="Times New Roman"/>
          <w:lang w:val="fr-FR"/>
        </w:rPr>
        <w:t>their</w:t>
      </w:r>
      <w:proofErr w:type="spellEnd"/>
      <w:r w:rsidR="005C30A6" w:rsidRPr="00125666">
        <w:rPr>
          <w:rFonts w:ascii="Times New Roman" w:hAnsi="Times New Roman" w:cs="Times New Roman"/>
          <w:lang w:val="fr-FR"/>
        </w:rPr>
        <w:t xml:space="preserve"> </w:t>
      </w:r>
      <w:proofErr w:type="spellStart"/>
      <w:r w:rsidR="005C30A6" w:rsidRPr="00125666">
        <w:rPr>
          <w:rFonts w:ascii="Times New Roman" w:hAnsi="Times New Roman" w:cs="Times New Roman"/>
          <w:lang w:val="fr-FR"/>
        </w:rPr>
        <w:t>relationship</w:t>
      </w:r>
      <w:proofErr w:type="spellEnd"/>
      <w:r w:rsidR="005C30A6" w:rsidRPr="00125666">
        <w:rPr>
          <w:rFonts w:ascii="Times New Roman" w:hAnsi="Times New Roman" w:cs="Times New Roman"/>
          <w:lang w:val="fr-FR"/>
        </w:rPr>
        <w:t xml:space="preserve"> in </w:t>
      </w:r>
      <w:r w:rsidR="00BC02E9" w:rsidRPr="00125666">
        <w:rPr>
          <w:rFonts w:ascii="Times New Roman" w:hAnsi="Times New Roman" w:cs="Times New Roman"/>
          <w:lang w:val="fr-FR"/>
        </w:rPr>
        <w:t xml:space="preserve">the future, not </w:t>
      </w:r>
      <w:proofErr w:type="spellStart"/>
      <w:r w:rsidR="00BC02E9" w:rsidRPr="00125666">
        <w:rPr>
          <w:rFonts w:ascii="Times New Roman" w:hAnsi="Times New Roman" w:cs="Times New Roman"/>
          <w:lang w:val="fr-FR"/>
        </w:rPr>
        <w:t>knowing</w:t>
      </w:r>
      <w:proofErr w:type="spellEnd"/>
      <w:r w:rsidR="00BC02E9" w:rsidRPr="00125666">
        <w:rPr>
          <w:rFonts w:ascii="Times New Roman" w:hAnsi="Times New Roman" w:cs="Times New Roman"/>
          <w:lang w:val="fr-FR"/>
        </w:rPr>
        <w:t xml:space="preserve"> if </w:t>
      </w:r>
      <w:proofErr w:type="spellStart"/>
      <w:r w:rsidR="00BC02E9" w:rsidRPr="00125666">
        <w:rPr>
          <w:rFonts w:ascii="Times New Roman" w:hAnsi="Times New Roman" w:cs="Times New Roman"/>
          <w:lang w:val="fr-FR"/>
        </w:rPr>
        <w:t>she</w:t>
      </w:r>
      <w:proofErr w:type="spellEnd"/>
      <w:r w:rsidR="00BC02E9" w:rsidRPr="00125666">
        <w:rPr>
          <w:rFonts w:ascii="Times New Roman" w:hAnsi="Times New Roman" w:cs="Times New Roman"/>
          <w:lang w:val="fr-FR"/>
        </w:rPr>
        <w:t xml:space="preserve"> </w:t>
      </w:r>
      <w:proofErr w:type="spellStart"/>
      <w:r w:rsidR="00BC02E9" w:rsidRPr="00125666">
        <w:rPr>
          <w:rFonts w:ascii="Times New Roman" w:hAnsi="Times New Roman" w:cs="Times New Roman"/>
          <w:lang w:val="fr-FR"/>
        </w:rPr>
        <w:t>would</w:t>
      </w:r>
      <w:proofErr w:type="spellEnd"/>
      <w:r w:rsidR="00BC02E9" w:rsidRPr="00125666">
        <w:rPr>
          <w:rFonts w:ascii="Times New Roman" w:hAnsi="Times New Roman" w:cs="Times New Roman"/>
          <w:lang w:val="fr-FR"/>
        </w:rPr>
        <w:t xml:space="preserve"> </w:t>
      </w:r>
      <w:proofErr w:type="spellStart"/>
      <w:r w:rsidR="005C30A6" w:rsidRPr="00125666">
        <w:rPr>
          <w:rFonts w:ascii="Times New Roman" w:hAnsi="Times New Roman" w:cs="Times New Roman"/>
          <w:lang w:val="fr-FR"/>
        </w:rPr>
        <w:t>still</w:t>
      </w:r>
      <w:proofErr w:type="spellEnd"/>
      <w:r w:rsidR="005C30A6" w:rsidRPr="00125666">
        <w:rPr>
          <w:rFonts w:ascii="Times New Roman" w:hAnsi="Times New Roman" w:cs="Times New Roman"/>
          <w:lang w:val="fr-FR"/>
        </w:rPr>
        <w:t xml:space="preserve"> love </w:t>
      </w:r>
      <w:proofErr w:type="spellStart"/>
      <w:r w:rsidR="005C30A6" w:rsidRPr="00125666">
        <w:rPr>
          <w:rFonts w:ascii="Times New Roman" w:hAnsi="Times New Roman" w:cs="Times New Roman"/>
          <w:lang w:val="fr-FR"/>
        </w:rPr>
        <w:t>him</w:t>
      </w:r>
      <w:proofErr w:type="spellEnd"/>
      <w:r w:rsidR="00000B59" w:rsidRPr="00125666">
        <w:rPr>
          <w:rFonts w:ascii="Times New Roman" w:hAnsi="Times New Roman" w:cs="Times New Roman"/>
          <w:lang w:val="fr-FR"/>
        </w:rPr>
        <w:t xml:space="preserve"> in a </w:t>
      </w:r>
      <w:proofErr w:type="spellStart"/>
      <w:r w:rsidR="00000B59" w:rsidRPr="00125666">
        <w:rPr>
          <w:rFonts w:ascii="Times New Roman" w:hAnsi="Times New Roman" w:cs="Times New Roman"/>
          <w:lang w:val="fr-FR"/>
        </w:rPr>
        <w:t>year</w:t>
      </w:r>
      <w:proofErr w:type="spellEnd"/>
      <w:r w:rsidR="007234E4" w:rsidRPr="00125666">
        <w:rPr>
          <w:rFonts w:ascii="Times New Roman" w:hAnsi="Times New Roman" w:cs="Times New Roman"/>
          <w:i/>
          <w:lang w:val="fr-FR"/>
        </w:rPr>
        <w:t>’</w:t>
      </w:r>
      <w:r w:rsidR="00BC02E9" w:rsidRPr="00125666">
        <w:rPr>
          <w:rFonts w:ascii="Times New Roman" w:hAnsi="Times New Roman" w:cs="Times New Roman"/>
          <w:i/>
          <w:lang w:val="fr-FR"/>
        </w:rPr>
        <w:t xml:space="preserve"> </w:t>
      </w:r>
      <w:r w:rsidR="00BC02E9" w:rsidRPr="00125666">
        <w:rPr>
          <w:rFonts w:ascii="Times New Roman" w:hAnsi="Times New Roman" w:cs="Times New Roman"/>
          <w:lang w:val="fr-FR"/>
        </w:rPr>
        <w:t>(</w:t>
      </w:r>
      <w:r w:rsidR="00000B59" w:rsidRPr="00125666">
        <w:rPr>
          <w:rFonts w:ascii="Times New Roman" w:hAnsi="Times New Roman" w:cs="Times New Roman"/>
          <w:lang w:val="fr-FR"/>
        </w:rPr>
        <w:t>page 511)</w:t>
      </w:r>
      <w:r w:rsidR="00347A4C" w:rsidRPr="00125666">
        <w:rPr>
          <w:rFonts w:ascii="Times New Roman" w:hAnsi="Times New Roman" w:cs="Times New Roman"/>
          <w:i/>
          <w:lang w:val="fr-FR"/>
        </w:rPr>
        <w:t xml:space="preserve">. </w:t>
      </w:r>
      <w:r w:rsidR="00865DCD" w:rsidRPr="00125666">
        <w:rPr>
          <w:rFonts w:ascii="Times New Roman" w:hAnsi="Times New Roman" w:cs="Times New Roman"/>
          <w:i/>
        </w:rPr>
        <w:t>Threatened identity</w:t>
      </w:r>
      <w:r w:rsidR="00347A4C" w:rsidRPr="00125666">
        <w:rPr>
          <w:rFonts w:ascii="Times New Roman" w:hAnsi="Times New Roman" w:cs="Times New Roman"/>
        </w:rPr>
        <w:t xml:space="preserve"> was also reflected in some partners who described a decrease in self-esteem due to loss of sexual affection from their husband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1", "issue" : "4", "issued" : { "date-parts" : [ [ "2012" ] ] }, "page" : "452-465", "title" : "Sexual Adjustment to Androgen Deprivation Therapy: Struggles and Strategies", "type" : "article-journal", "volume" : "22" }, "uris" : [ "http://www.mendeley.com/documents/?uuid=1e137739-5dc1-373d-b956-6af2af6c3873" ] }, { "id" : "ITEM-2", "itemData" : { "DOI" : "10.1188/06.CJON.503-508", "ISBN" : "1092-1095", "ISSN" : "10921095", "PMID" : "16927903", "abstract" : "Couples surviving prostate cancer face long-term challenges in their relationships as they adapt to chronic illness. Ten couples surviving prostate cancer were brought together in a focus group to discuss their experiences and concerns regarding intimacy in their relationships. During three 30-minute segments, couples described their experiences (a) as couples, (b) as individual men and women in two concurrent break-out groups, and (c) regarding current intimacy and relationship needs. Questions asked of couples focused on (a) the process of being diagnosed and treated for prostate cancer, (b) what the experience was like for them as a couple, (c) what was helpful, harmful, and surprising throughout the experience, (d) what they currently needed most as a couple, and (e) what advice they had for other couples. Findings suggested that men and women think and respond differently to intimacy and relationship challenges that occur as a result of prostate cancer, diagnosis, and treatment. Consequently, healthcare providers in any clinical setting who may interact with prostate cancer survivors must consider the relationship and intimacy needs that are unique to men, women, and couples.", "author" : [ { "dropping-particle" : "", "family" : "Sanders", "given" : "Sharon", "non-dropping-particle" : "", "parse-names" : false, "suffix" : "" }, { "dropping-particle" : "", "family" : "Pedro", "given" : "Leli W.", "non-dropping-particle" : "", "parse-names" : false, "suffix" : "" }, { "dropping-particle" : "", "family" : "Bantum", "given" : "E. O.", "non-dropping-particle" : "", "parse-names" : false, "suffix" : "" }, { "dropping-particle" : "", "family" : "Galbraith", "given" : "Michael E.", "non-dropping-particle" : "", "parse-names" : false, "suffix" : "" } ], "container-title" : "Clinical journal of oncology nursing.", "id" : "ITEM-2", "issue" : "4", "issued" : { "date-parts" : [ [ "2006" ] ] }, "page" : "503-508", "title" : "Couples surviving prostate cancer: Long-term intimacy needs and concerns following treatment.", "type" : "article-journal", "volume" : "10" }, "uris" : [ "http://www.mendeley.com/documents/?uuid=f52fad5b-7d8f-359c-9b12-bf0b54fea184" ] }, { "id" : "ITEM-3",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3", "issue" : "4", "issued" : { "date-parts" : [ [ "2002" ] ] }, "page" : "701-9", "title" : "Couples' experiences with prostate cancer: focus group research.", "type" : "article-journal", "volume" : "29" }, "uris" : [ "http://www.mendeley.com/documents/?uuid=03317d18-2ff5-3d66-9b39-0da52636f5ee" ] }, { "id" : "ITEM-4",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4", "issue" : "3", "issued" : { "date-parts" : [ [ "2013" ] ] }, "page" : "E7-E14", "title" : "In the middle and on the sideline: the experience of spouses of men with prostate cancer.", "type" : "article-journal", "volume" : "36" }, "uris" : [ "http://www.mendeley.com/documents/?uuid=7101fde6-0bee-30a3-bda7-ce86a398534e" ] }, { "id" : "ITEM-5", "itemData" : { "author" : [ { "dropping-particle" : "", "family" : "O'Shaughnessy", "given" : "P", "non-dropping-particle" : "", "parse-names" : false, "suffix" : "" }, { "dropping-particle" : "", "family" : "Ireland", "given" : "C", "non-dropping-particle" : "", "parse-names" : false, "suffix" : "" }, { "dropping-particle" : "", "family" : "Pelentsov", "given" : "L", "non-dropping-particle" : "", "parse-names" : false, "suffix" : "" }, { "dropping-particle" : "", "family" : "Thomas", "given" : "L", "non-dropping-particle" : "", "parse-names" : false, "suffix" : "" }, { "dropping-particle" : "", "family" : "Esterman", "given" : "A", "non-dropping-particle" : "", "parse-names" : false, "suffix" : "" } ], "container-title" : "Journal of clinical nursing", "id" : "ITEM-5", "issued" : { "date-parts" : [ [ "2013" ] ] }, "page" : "3492-3502", "title" : "Impaired sexual function and prostate cancer: a mixed method investigation into the experiences of men and their partners.", "type" : "article-journal", "volume" : "22" }, "uris" : [ "http://www.mendeley.com/documents/?uuid=66e13c65-e61a-3a6c-bee5-15f41e766a52" ] } ], "mendeley" : { "formattedCitation" : "[8, 27, 58, 60, 62]", "plainTextFormattedCitation" : "[8, 27, 58, 60, 62]", "previouslyFormattedCitation" : "[8, 27, 58, 60, 62]"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27, 58, 60, 62]</w:t>
      </w:r>
      <w:r w:rsidR="00FE350D" w:rsidRPr="00125666">
        <w:rPr>
          <w:rFonts w:ascii="Times New Roman" w:hAnsi="Times New Roman" w:cs="Times New Roman"/>
        </w:rPr>
        <w:fldChar w:fldCharType="end"/>
      </w:r>
      <w:r w:rsidR="008457A7" w:rsidRPr="00125666">
        <w:rPr>
          <w:rFonts w:ascii="Times New Roman" w:hAnsi="Times New Roman" w:cs="Times New Roman"/>
        </w:rPr>
        <w:t xml:space="preserve">: </w:t>
      </w:r>
      <w:r w:rsidR="008457A7" w:rsidRPr="00125666">
        <w:rPr>
          <w:rFonts w:ascii="Times New Roman" w:hAnsi="Times New Roman" w:cs="Times New Roman"/>
          <w:i/>
        </w:rPr>
        <w:t xml:space="preserve">“I don’t feel the same about myself. Before, if you wear something sexy, it would turn him on. Well obviously, I can’t turn him on anymore, so you feel different about yourself ” (Partner) </w:t>
      </w:r>
      <w:r w:rsidR="008457A7"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1", "issue" : "4", "issued" : { "date-parts" : [ [ "2012" ] ] }, "page" : "452-465", "title" : "Sexual Adjustment to Androgen Deprivation Therapy: Struggles and Strategies", "type" : "article-journal", "volume" : "22" }, "uris" : [ "http://www.mendeley.com/documents/?uuid=1e137739-5dc1-373d-b956-6af2af6c3873" ] } ], "mendeley" : { "formattedCitation" : "[60]", "plainTextFormattedCitation" : "[60]", "previouslyFormattedCitation" : "[60]" }, "properties" : { "noteIndex" : 8 }, "schema" : "https://github.com/citation-style-language/schema/raw/master/csl-citation.json" }</w:instrText>
      </w:r>
      <w:r w:rsidR="008457A7" w:rsidRPr="00125666">
        <w:rPr>
          <w:rFonts w:ascii="Times New Roman" w:hAnsi="Times New Roman" w:cs="Times New Roman"/>
        </w:rPr>
        <w:fldChar w:fldCharType="separate"/>
      </w:r>
      <w:r w:rsidR="00561536" w:rsidRPr="00125666">
        <w:rPr>
          <w:rFonts w:ascii="Times New Roman" w:hAnsi="Times New Roman" w:cs="Times New Roman"/>
          <w:noProof/>
        </w:rPr>
        <w:t>[60]</w:t>
      </w:r>
      <w:r w:rsidR="008457A7" w:rsidRPr="00125666">
        <w:rPr>
          <w:rFonts w:ascii="Times New Roman" w:hAnsi="Times New Roman" w:cs="Times New Roman"/>
        </w:rPr>
        <w:fldChar w:fldCharType="end"/>
      </w:r>
      <w:r w:rsidR="008457A7" w:rsidRPr="00125666">
        <w:rPr>
          <w:rFonts w:ascii="Times New Roman" w:hAnsi="Times New Roman" w:cs="Times New Roman"/>
        </w:rPr>
        <w:t xml:space="preserve"> </w:t>
      </w:r>
      <w:r w:rsidR="00347A4C" w:rsidRPr="00125666">
        <w:rPr>
          <w:rFonts w:ascii="Times New Roman" w:hAnsi="Times New Roman" w:cs="Times New Roman"/>
        </w:rPr>
        <w:t xml:space="preserve">. Sexual insecurities were also related to diminished satisfaction or distress </w:t>
      </w:r>
      <w:r w:rsidR="00A74A21" w:rsidRPr="00125666">
        <w:rPr>
          <w:rFonts w:ascii="Times New Roman" w:hAnsi="Times New Roman" w:cs="Times New Roman"/>
        </w:rPr>
        <w:t xml:space="preserve">associated </w:t>
      </w:r>
      <w:r w:rsidR="00A74A21" w:rsidRPr="00125666">
        <w:rPr>
          <w:rFonts w:ascii="Times New Roman" w:hAnsi="Times New Roman" w:cs="Times New Roman"/>
        </w:rPr>
        <w:lastRenderedPageBreak/>
        <w:t>with the</w:t>
      </w:r>
      <w:r w:rsidR="00347A4C" w:rsidRPr="00125666">
        <w:rPr>
          <w:rFonts w:ascii="Times New Roman" w:hAnsi="Times New Roman" w:cs="Times New Roman"/>
        </w:rPr>
        <w:t xml:space="preserve"> use of sexual aid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1", "issue" : "1", "issued" : { "date-parts" : [ [ "2002" ] ] }, "page" : "15-29", "title" : "Prostate Cancer and Erectile Dysfunction: Men's Experiences", "type" : "article-journal", "volume" : "1" }, "uris" : [ "http://www.mendeley.com/documents/?uuid=93102c0b-dca2-428e-9b4a-df8d14442a5f" ] }, { "id" : "ITEM-2",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2", "issue" : "4", "issued" : { "date-parts" : [ [ "2000" ] ] }, "page" : "531-48", "title" : "Managing the Impact of Illness: The Experiences of Men with Prostate Cancer and their Spouses.", "type" : "article-journal", "volume" : "5" }, "uris" : [ "http://www.mendeley.com/documents/?uuid=baaf08f1-341a-32e7-a14e-ac53fc1bd46f" ] }, { "id" : "ITEM-3", "itemData" : { "abstract" : "Background: Previous research on sex and intimacy in the context of cancer has focused on documenting sexual changes and difficulties, primarily focusing on heterosexual individuals who have sexual or reproductive cancers. Analyses of sexual renegotiation and the social construction of sex are largely absent from the research agenda.Objective: The objective of this study was to explore renegotiation of sex in individuals with cancer, and in partners, across a broad range of cancer types and relational contexts.Methods: Semistructured interviews were conducted with 44 people with cancer (23 women, 21 men) and 35 partners (18 women, 17 men), 86% of whom identified as heterosexual. The data were analyzed with theoretical thematic analysis, from a material-discursive-intrapsychic perspective.Results: Renegotiation of sex or intimacy was reported by 70% of participants, reflected in 3 themes: \u2018\u2018resisting the coital imperative: redefining \u2018sex,\u2019\u2019\u2019 \u2018\u2018resisting the coital imperative: embracing intimacy,\u2019\u2019 and \u2018\u2018adopting the coital imperative: refiguring the body through techno-medicine.\u2019\u2019 The importance of relational context was reflected in the theme \u2018\u2018the inter-subjective nature of sexual re-negotiation: relationship context and communication.\u2019\u2019Conclusions: Whereas previous research has focused on embodied changes associated with sexuality after cancer, or their psychological consequences, the findings of the present study suggest that hegemonic constructions of \u2018\u2018sex,\u2019\u2019 in particular the coital imperative, are central to the experience and negotiation of sex and intimacy after cancer.", "author" : [ { "dropping-particle" : "", "family" : "Ussher", "given" : "J.M", "non-dropping-particle" : "", "parse-names" : false, "suffix" : "" }, { "dropping-particle" : "", "family" : "Perzz", "given" : "J", "non-dropping-particle" : "", "parse-names" : false, "suffix" : "" }, { "dropping-particle" : "", "family" : "Gilbert", "given" : "E", "non-dropping-particle" : "", "parse-names" : false, "suffix" : "" }, { "dropping-particle" : "", "family" : "Wong", "given" : "WKT", "non-dropping-particle" : "", "parse-names" : false, "suffix" : "" }, { "dropping-particle" : "", "family" : "Hobbs", "given" : "K", "non-dropping-particle" : "", "parse-names" : false, "suffix" : "" } ], "container-title" : "Cancer Nursing", "id" : "ITEM-3", "issue" : "6", "issued" : { "date-parts" : [ [ "2013" ] ] }, "page" : "454\u2013462", "title" : "Renegotiating Sex and Intimacy After Cancer", "type" : "article-journal", "volume" : "36" }, "uris" : [ "http://www.mendeley.com/documents/?uuid=c4c3af35-446d-38f3-a315-2bb8255c65eb" ] }, { "id" : "ITEM-4",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4", "issue" : "2", "issued" : { "date-parts" : [ [ "2011" ] ] }, "page" : "95-113", "title" : "The rupture and repair of the couple's communal body with prostate cancer.", "type" : "article-journal", "volume" : "29" }, "uris" : [ "http://www.mendeley.com/documents/?uuid=b9c4f44e-ffff-33ce-97c8-818e5034fc38" ] }, { "id" : "ITEM-5",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5", "issue" : "2", "issued" : { "date-parts" : [ [ "2010" ] ] }, "page" : "234-242", "title" : "Psychosocial adaptation in female partners of men with prostate cancer", "type" : "article-journal", "volume" : "19" }, "uris" : [ "http://www.mendeley.com/documents/?uuid=1058d421-a958-397d-bc7a-ea87ef6300bc" ] }, { "id" : "ITEM-6",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6", "issue" : "9", "issued" : { "date-parts" : [ [ "2014" ] ] }, "page" : "2509-2515", "title" : "Exploring the role of the partner in couples' sexual recovery after surgery for prostate cancer", "type" : "article-journal", "volume" : "22" }, "uris" : [ "http://www.mendeley.com/documents/?uuid=7a6c83c3-e461-3c2e-9ae7-a4cb0f464ad0" ] }, { "id" : "ITEM-7",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7",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8",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8", "issue" : "3", "issued" : { "date-parts" : [ [ "2014" ] ] }, "page" : "233", "title" : "Exploring Gay Couples' Experience With Sexual Dysfunction After Radical Prostatectomy: A Qualitative Study", "type" : "article-journal", "volume" : "40" }, "uris" : [ "http://www.mendeley.com/documents/?uuid=fb6f388b-9e59-3104-82a4-aa759fb6c8f4" ] }, { "id" : "ITEM-9", "itemData" : { "DOI" : "10.14440/jbm.2015.54.A", "ISBN" : "6314442508", "ISSN" : "0036-8075", "PMID" : "25792328", "author" : [ { "dropping-particle" : "", "family" : "Rivers", "given" : "Brian", "non-dropping-particle" : "", "parse-names" : false, "suffix" : "" }, { "dropping-particle" : "", "family" : "August", "given" : "Euna", "non-dropping-particle" : "", "parse-names" : false, "suffix" : "" }, { "dropping-particle" : "", "family" : "Gwede", "given" : "Clement", "non-dropping-particle" : "", "parse-names" : false, "suffix" : "" }, { "dropping-particle" : "", "family" : "Hart, Jr", "given" : "A", "non-dropping-particle" : "", "parse-names" : false, "suffix" : "" }, { "dropping-particle" : "", "family" : "Donovan", "given" : "Kristine", "non-dropping-particle" : "", "parse-names" : false, "suffix" : "" }, { "dropping-particle" : "", "family" : "Pow-Sang", "given" : "Julio", "non-dropping-particle" : "", "parse-names" : false, "suffix" : "" }, { "dropping-particle" : "", "family" : "Quinn", "given" : "Gwendolyn", "non-dropping-particle" : "", "parse-names" : false, "suffix" : "" } ], "container-title" : "Psycho-oncology", "id" : "ITEM-9", "issue" : "1", "issued" : { "date-parts" : [ [ "2011" ] ] }, "page" : "106-110", "title" : "Psychosocial issues related to sexual functioning among African-American prostate cancer survivors and their spouses", "type" : "article-journal", "volume" : "20" }, "uris" : [ "http://www.mendeley.com/documents/?uuid=5f90a924-9c8b-42b9-957c-2e21dd073321" ] } ], "mendeley" : { "formattedCitation" : "[24, 25, 39, 42, 48, 50, 51, 65, 66]", "plainTextFormattedCitation" : "[24, 25, 39, 42, 48, 50, 51, 65, 66]", "previouslyFormattedCitation" : "[24, 25, 39, 42, 48, 50, 51, 65, 66]"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4, 25, 39, 42, 48, 50, 51, 65, 66]</w:t>
      </w:r>
      <w:r w:rsidR="00FE350D" w:rsidRPr="00125666">
        <w:rPr>
          <w:rFonts w:ascii="Times New Roman" w:hAnsi="Times New Roman" w:cs="Times New Roman"/>
        </w:rPr>
        <w:fldChar w:fldCharType="end"/>
      </w:r>
      <w:r w:rsidR="00347A4C" w:rsidRPr="00125666">
        <w:rPr>
          <w:rFonts w:ascii="Times New Roman" w:hAnsi="Times New Roman" w:cs="Times New Roman"/>
        </w:rPr>
        <w:t>. This was due to the loss of normality</w:t>
      </w:r>
      <w:r w:rsidR="00347A4C" w:rsidRPr="00125666">
        <w:rPr>
          <w:rFonts w:ascii="Times New Roman" w:hAnsi="Times New Roman" w:cs="Times New Roman"/>
          <w:b/>
        </w:rPr>
        <w:t xml:space="preserve"> </w:t>
      </w:r>
      <w:r w:rsidR="00347A4C" w:rsidRPr="00125666">
        <w:rPr>
          <w:rFonts w:ascii="Times New Roman" w:hAnsi="Times New Roman" w:cs="Times New Roman"/>
        </w:rPr>
        <w:t xml:space="preserve">in the process of using sexual aid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1", "issue" : "1", "issued" : { "date-parts" : [ [ "2002" ] ] }, "page" : "15-29", "title" : "Prostate Cancer and Erectile Dysfunction: Men's Experiences", "type" : "article-journal", "volume" : "1" }, "uris" : [ "http://www.mendeley.com/documents/?uuid=93102c0b-dca2-428e-9b4a-df8d14442a5f" ] }, { "id" : "ITEM-2",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2", "issue" : "3", "issued" : { "date-parts" : [ [ "2013" ] ] }, "page" : "E7-E14", "title" : "In the middle and on the sideline: the experience of spouses of men with prostate cancer.", "type" : "article-journal", "volume" : "36" }, "uris" : [ "http://www.mendeley.com/documents/?uuid=7101fde6-0bee-30a3-bda7-ce86a398534e" ] } ], "mendeley" : { "formattedCitation" : "[50, 62]", "plainTextFormattedCitation" : "[50, 62]", "previouslyFormattedCitation" : "[50, 62]"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50, 62]</w:t>
      </w:r>
      <w:r w:rsidR="00FE350D" w:rsidRPr="00125666">
        <w:rPr>
          <w:rFonts w:ascii="Times New Roman" w:hAnsi="Times New Roman" w:cs="Times New Roman"/>
        </w:rPr>
        <w:fldChar w:fldCharType="end"/>
      </w:r>
      <w:r w:rsidR="00347A4C" w:rsidRPr="00125666">
        <w:rPr>
          <w:rFonts w:ascii="Times New Roman" w:hAnsi="Times New Roman" w:cs="Times New Roman"/>
        </w:rPr>
        <w:t>, and mechanization of sexual activity as sexual pleasure was</w:t>
      </w:r>
      <w:r w:rsidR="00914F3D" w:rsidRPr="00125666">
        <w:rPr>
          <w:rFonts w:ascii="Times New Roman" w:hAnsi="Times New Roman" w:cs="Times New Roman"/>
        </w:rPr>
        <w:t xml:space="preserve"> </w:t>
      </w:r>
      <w:r w:rsidR="00347A4C" w:rsidRPr="00125666">
        <w:rPr>
          <w:rFonts w:ascii="Times New Roman" w:hAnsi="Times New Roman" w:cs="Times New Roman"/>
        </w:rPr>
        <w:t xml:space="preserve">replaced with managing the technical aspects of the sexual aid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1", "issue" : "3", "issued" : { "date-parts" : [ [ "2014" ] ] }, "page" : "233", "title" : "Exploring Gay Couples' Experience With Sexual Dysfunction After Radical Prostatectomy: A Qualitative Study", "type" : "article-journal", "volume" : "40" }, "uris" : [ "http://www.mendeley.com/documents/?uuid=fb6f388b-9e59-3104-82a4-aa759fb6c8f4" ] } ], "mendeley" : { "formattedCitation" : "[39]", "plainTextFormattedCitation" : "[39]", "previouslyFormattedCitation" : "[39]"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39]</w:t>
      </w:r>
      <w:r w:rsidR="00FE350D" w:rsidRPr="00125666">
        <w:rPr>
          <w:rFonts w:ascii="Times New Roman" w:hAnsi="Times New Roman" w:cs="Times New Roman"/>
        </w:rPr>
        <w:fldChar w:fldCharType="end"/>
      </w:r>
      <w:r w:rsidR="00347A4C" w:rsidRPr="00125666">
        <w:rPr>
          <w:rFonts w:ascii="Times New Roman" w:hAnsi="Times New Roman" w:cs="Times New Roman"/>
        </w:rPr>
        <w:t>:</w:t>
      </w:r>
      <w:r w:rsidR="003F06DD" w:rsidRPr="00125666">
        <w:rPr>
          <w:rFonts w:ascii="Times New Roman" w:hAnsi="Times New Roman" w:cs="Times New Roman"/>
          <w:i/>
        </w:rPr>
        <w:t xml:space="preserve"> “</w:t>
      </w:r>
      <w:r w:rsidR="00347A4C" w:rsidRPr="00125666">
        <w:rPr>
          <w:rFonts w:ascii="Times New Roman" w:hAnsi="Times New Roman" w:cs="Times New Roman"/>
          <w:i/>
        </w:rPr>
        <w:t>[…] It’s not the same sort of satisfaction. It relieves the pressure, but it’s not that sort of sense of fulfilmen</w:t>
      </w:r>
      <w:r w:rsidR="003F06DD" w:rsidRPr="00125666">
        <w:rPr>
          <w:rFonts w:ascii="Times New Roman" w:hAnsi="Times New Roman" w:cs="Times New Roman"/>
          <w:i/>
        </w:rPr>
        <w:t>t, and bonding”</w:t>
      </w:r>
      <w:r w:rsidR="00347A4C" w:rsidRPr="00125666">
        <w:rPr>
          <w:rFonts w:ascii="Times New Roman" w:hAnsi="Times New Roman" w:cs="Times New Roman"/>
          <w:i/>
        </w:rPr>
        <w:t xml:space="preserve"> (Patient) </w:t>
      </w:r>
      <w:r w:rsidR="00FE350D" w:rsidRPr="00125666">
        <w:rPr>
          <w:rFonts w:ascii="Times New Roman" w:hAnsi="Times New Roman" w:cs="Times New Roman"/>
          <w:i/>
        </w:rPr>
        <w:fldChar w:fldCharType="begin" w:fldLock="1"/>
      </w:r>
      <w:r w:rsidR="00BC02E9" w:rsidRPr="00125666">
        <w:rPr>
          <w:rFonts w:ascii="Times New Roman" w:hAnsi="Times New Roman" w:cs="Times New Roman"/>
          <w:i/>
        </w:rPr>
        <w:instrText>ADDIN CSL_CITATION { "citationItems" : [ { "id" : "ITEM-1",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1", "issue" : "1", "issued" : { "date-parts" : [ [ "2002" ] ] }, "page" : "15-29", "title" : "Prostate Cancer and Erectile Dysfunction: Men's Experiences", "type" : "article-journal", "volume" : "1" }, "uris" : [ "http://www.mendeley.com/documents/?uuid=93102c0b-dca2-428e-9b4a-df8d14442a5f" ] } ], "mendeley" : { "formattedCitation" : "[50]", "plainTextFormattedCitation" : "[50]", "previouslyFormattedCitation" : "[50]" }, "properties" : { "noteIndex" : 0 }, "schema" : "https://github.com/citation-style-language/schema/raw/master/csl-citation.json" }</w:instrText>
      </w:r>
      <w:r w:rsidR="00FE350D" w:rsidRPr="00125666">
        <w:rPr>
          <w:rFonts w:ascii="Times New Roman" w:hAnsi="Times New Roman" w:cs="Times New Roman"/>
          <w:i/>
        </w:rPr>
        <w:fldChar w:fldCharType="separate"/>
      </w:r>
      <w:r w:rsidR="00561536" w:rsidRPr="00125666">
        <w:rPr>
          <w:rFonts w:ascii="Times New Roman" w:hAnsi="Times New Roman" w:cs="Times New Roman"/>
          <w:noProof/>
        </w:rPr>
        <w:t>[50]</w:t>
      </w:r>
      <w:r w:rsidR="00FE350D" w:rsidRPr="00125666">
        <w:rPr>
          <w:rFonts w:ascii="Times New Roman" w:hAnsi="Times New Roman" w:cs="Times New Roman"/>
          <w:i/>
        </w:rPr>
        <w:fldChar w:fldCharType="end"/>
      </w:r>
      <w:r w:rsidR="00347A4C" w:rsidRPr="00125666">
        <w:rPr>
          <w:rFonts w:ascii="Times New Roman" w:hAnsi="Times New Roman" w:cs="Times New Roman"/>
          <w:i/>
        </w:rPr>
        <w:t>.</w:t>
      </w:r>
      <w:r w:rsidR="00347A4C" w:rsidRPr="00125666">
        <w:rPr>
          <w:rFonts w:ascii="Times New Roman" w:hAnsi="Times New Roman" w:cs="Times New Roman"/>
        </w:rPr>
        <w:t xml:space="preserve"> Negative perceptions of using biotechnology/medication were also a barrier to us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1", "issue" : "1", "issued" : { "date-parts" : [ [ "2002" ] ] }, "page" : "15-29", "title" : "Prostate Cancer and Erectile Dysfunction: Men's Experiences", "type" : "article-journal", "volume" : "1" }, "uris" : [ "http://www.mendeley.com/documents/?uuid=93102c0b-dca2-428e-9b4a-df8d14442a5f" ] }, { "id" : "ITEM-2",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2",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3",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3", "issue" : "11", "issued" : { "date-parts" : [ [ "2014" ] ] }, "page" : "1252-1258", "title" : "The impact of prostate cancer on partners: A qualitative exploration", "type" : "article-journal", "volume" : "23" }, "uris" : [ "http://www.mendeley.com/documents/?uuid=64f0f1c2-76e9-490f-8a42-c67f812f3571" ] }, { "id" : "ITEM-4", "itemData" : { "DOI" : "10.14440/jbm.2015.54.A", "ISBN" : "6314442508", "ISSN" : "0036-8075", "PMID" : "25792328", "author" : [ { "dropping-particle" : "", "family" : "Rivers", "given" : "Brian", "non-dropping-particle" : "", "parse-names" : false, "suffix" : "" }, { "dropping-particle" : "", "family" : "August", "given" : "Euna", "non-dropping-particle" : "", "parse-names" : false, "suffix" : "" }, { "dropping-particle" : "", "family" : "Gwede", "given" : "Clement", "non-dropping-particle" : "", "parse-names" : false, "suffix" : "" }, { "dropping-particle" : "", "family" : "Hart, Jr", "given" : "A", "non-dropping-particle" : "", "parse-names" : false, "suffix" : "" }, { "dropping-particle" : "", "family" : "Donovan", "given" : "Kristine", "non-dropping-particle" : "", "parse-names" : false, "suffix" : "" }, { "dropping-particle" : "", "family" : "Pow-Sang", "given" : "Julio", "non-dropping-particle" : "", "parse-names" : false, "suffix" : "" }, { "dropping-particle" : "", "family" : "Quinn", "given" : "Gwendolyn", "non-dropping-particle" : "", "parse-names" : false, "suffix" : "" } ], "container-title" : "Psycho-oncology", "id" : "ITEM-4", "issue" : "1", "issued" : { "date-parts" : [ [ "2011" ] ] }, "page" : "106-110", "title" : "Psychosocial issues related to sexual functioning among African-American prostate cancer survivors and their spouses", "type" : "article-journal", "volume" : "20" }, "uris" : [ "http://www.mendeley.com/documents/?uuid=5f90a924-9c8b-42b9-957c-2e21dd073321" ] }, { "id" : "ITEM-5", "itemData" : { "DOI" : "10.1007/s13187-012-0360-1", "ISBN" : "0885-8195", "ISSN" : "08858195", "PMID" : "22544536", "abstract" : "African Americans are disproportionately affected by prostate cancer, yet less is known about the most salient psychosocial dimensions of quality of life. The purpose of this study was to explore the perceptions of African American prostate cancer survivors and their spouses of psychosocial issues related to quality of life. Twelve African American couples were recruited from a National Cancer Institute Comprehensive Cancer Center registry and a state-based non-profit organization to participate in individual interviews. The study was theoretically based on Ferrell's Quality of Life Conceptual Model. Common themes emerged regarding the psychosocial needs of African American couples. These themes were categorized into behavioral, social, psychological, and spiritual domains. Divergent perspectives were identified between male prostate cancer survivors and their female spouses. This study delineated unmet needs and areas for future in-depth investigations into psychosocial issues. The differing perspectives between patients and their spouses highlight the need for couple-centered interventions.", "author" : [ { "dropping-particle" : "", "family" : "Rivers", "given" : "B.M.", "non-dropping-particle" : "", "parse-names" : false, "suffix" : "" }, { "dropping-particle" : "", "family" : "August", "given" : "E.M.", "non-dropping-particle" : "", "parse-names" : false, "suffix" : "" }, { "dropping-particle" : "", "family" : "Quinn", "given" : "G.P.", "non-dropping-particle" : "", "parse-names" : false, "suffix" : "" }, { "dropping-particle" : "", "family" : "Gwede", "given" : "C.K.", "non-dropping-particle" : "", "parse-names" : false, "suffix" : "" }, { "dropping-particle" : "", "family" : "Pow-Sang", "given" : "J.M.", "non-dropping-particle" : "", "parse-names" : false, "suffix" : "" }, { "dropping-particle" : "", "family" : "Lee Green", "given" : "B.", "non-dropping-particle" : "", "parse-names" : false, "suffix" : "" }, { "dropping-particle" : "", "family" : "Jacobsen", "given" : "P.B.", "non-dropping-particle" : "", "parse-names" : false, "suffix" : "" } ], "container-title" : "Journal of Cancer Education", "id" : "ITEM-5", "issue" : "3", "issued" : { "date-parts" : [ [ "2012" ] ] }, "page" : "546-558", "title" : "Understanding the psychosocial issues of African American couples surviving prostate cancer", "type" : "article-journal", "volume" : "27" }, "uris" : [ "http://www.mendeley.com/documents/?uuid=37e8911f-81fe-4d51-99a3-dff76993ea29" ] }, { "id" : "ITEM-6", "itemData" : { "DOI" : "10.1080/0092623X.2013.842194", "ISSN" : "1521-0715", "PMID" : "24405053", "abstract" : "Prostate cancer affects couples' sexual intimacy, but men rarely use recommended proerectile aids. This mixed-methods study aimed to identify couples' preprostatectomy barriers to sexual recovery. Interviews about anticipated sexual recovery were paired with surveys: the Dyadic Assessment Scale, the Protective Buffering Scale, the Expanded Prostate Cancer Index Composite, the Sexual Experience Questionnaire (men), and the Female Sexual Function Index. Potential barriers were derived using Grounded Theory. Quantitative data triangulated qualitative findings. Heterosexual couples (N = 28) participated. Men's average age was 62 years and their partners' average age was 58 years. Preexisting and diagnosis-related barriers included aging-related sexual dysfunction, inadequate sexual problem-solving skills, stressors, worry, avoidance of planning for sexual recovery, and dislike of artificially assisted sex. Participants endorsed moderate/high marital satisfaction (DAS: for men, M = 110.0, SD = 11.4; for partners, M = 114.1, SD = 12.1) and communication (PBS: for men, M = 24.5.2, SD = 6.1; for partners, M = 25.1, SD \u00b1 6.2). Men reported mild erectile dysfunction and incontinence (EPIC sexual function M = 76.6, SD = 21.5, urinary incontinence M = 88.4, SD = 18.2). Men's couple sexual satisfaction was lowest (Sexual Experience Questionnaire: M = 60.1, SD = 26.9). Mean total Female Sexual Function Index was low (M = 21.6, SD = 7.8). Heterosexual couples face prostatectomy-related sexual side-effects having experienced developmental sexual losses. Couples use avoidant strategies to defend against worry about cancer and anticipated prostatectomy-related sexual changes. These potential barriers are modifiable if couples can learn to cope with sexual losses and accept sexual rehabilitation strategies.", "author" : [ { "dropping-particle" : "", "family" : "Wittmann", "given" : "Daniela", "non-dropping-particle" : "", "parse-names" : false, "suffix" : "" }, { "dropping-particle" : "", "family" : "Northouse", "given" : "Laurel", "non-dropping-particle" : "", "parse-names" : false, "suffix" : "" }, { "dropping-particle" : "", "family" : "Crossley", "given" : "Heather", "non-dropping-particle" : "", "parse-names" : false, "suffix" : "" }, { "dropping-particle" : "", "family" : "Miller", "given" : "David", "non-dropping-particle" : "", "parse-names" : false, "suffix" : "" }, { "dropping-particle" : "", "family" : "Dunn", "given" : "Rodney", "non-dropping-particle" : "", "parse-names" : false, "suffix" : "" }, { "dropping-particle" : "", "family" : "Nidetz", "given" : "Jennifer", "non-dropping-particle" : "", "parse-names" : false, "suffix" : "" }, { "dropping-particle" : "", "family" : "Montie", "given" : "Jeanne", "non-dropping-particle" : "", "parse-names" : false, "suffix" : "" }, { "dropping-particle" : "", "family" : "Moyad", "given" : "Mia", "non-dropping-particle" : "", "parse-names" : false, "suffix" : "" }, { "dropping-particle" : "", "family" : "Lavin", "given" : "Katie", "non-dropping-particle" : "", "parse-names" : false, "suffix" : "" }, { "dropping-particle" : "", "family" : "Montie", "given" : "James E", "non-dropping-particle" : "", "parse-names" : false, "suffix" : "" } ], "container-title" : "Journal of sex &amp; marital therapy", "id" : "ITEM-6", "issue" : "2", "issued" : { "date-parts" : [ [ "2015" ] ] }, "page" : "155-68", "publisher" : "NIH Public Access", "title" : "A pilot study of potential pre-operative barriers to couples\u2019 sexual recovery after radical prostatectomy for prostate cancer.", "type" : "article-journal", "volume" : "41" }, "uris" : [ "http://www.mendeley.com/documents/?uuid=0569373b-035d-3df8-ae55-8c69bebb4767" ] } ], "mendeley" : { "formattedCitation" : "[25, 26, 38, 42, 43, 50]", "plainTextFormattedCitation" : "[25, 26, 38, 42, 43, 50]", "previouslyFormattedCitation" : "[25, 26, 38, 42, 43, 50]"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5, 26, 38, 42, 43, 50]</w:t>
      </w:r>
      <w:r w:rsidR="00FE350D" w:rsidRPr="00125666">
        <w:rPr>
          <w:rFonts w:ascii="Times New Roman" w:hAnsi="Times New Roman" w:cs="Times New Roman"/>
        </w:rPr>
        <w:fldChar w:fldCharType="end"/>
      </w:r>
      <w:r w:rsidR="00347A4C" w:rsidRPr="00125666">
        <w:rPr>
          <w:rFonts w:ascii="Times New Roman" w:hAnsi="Times New Roman" w:cs="Times New Roman"/>
        </w:rPr>
        <w:t xml:space="preserve"> and for some women, led to frustration over men’s attempts at the use of failing biotechnology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1", "issue" : "1", "issued" : { "date-parts" : [ [ "2002" ] ] }, "page" : "15-29", "title" : "Prostate Cancer and Erectile Dysfunction: Men's Experiences", "type" : "article-journal", "volume" : "1" }, "uris" : [ "http://www.mendeley.com/documents/?uuid=93102c0b-dca2-428e-9b4a-df8d14442a5f" ] } ], "mendeley" : { "formattedCitation" : "[50]", "plainTextFormattedCitation" : "[50]", "previouslyFormattedCitation" : "[50]"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50]</w:t>
      </w:r>
      <w:r w:rsidR="00FE350D" w:rsidRPr="00125666">
        <w:rPr>
          <w:rFonts w:ascii="Times New Roman" w:hAnsi="Times New Roman" w:cs="Times New Roman"/>
        </w:rPr>
        <w:fldChar w:fldCharType="end"/>
      </w:r>
      <w:r w:rsidR="00347A4C" w:rsidRPr="00125666">
        <w:rPr>
          <w:rFonts w:ascii="Times New Roman" w:hAnsi="Times New Roman" w:cs="Times New Roman"/>
        </w:rPr>
        <w:t xml:space="preserve">.  </w:t>
      </w:r>
    </w:p>
    <w:p w14:paraId="501B7CA2" w14:textId="77777777" w:rsidR="001806CE" w:rsidRPr="00125666" w:rsidRDefault="001806CE" w:rsidP="00C429B3">
      <w:pPr>
        <w:spacing w:after="0"/>
        <w:rPr>
          <w:rFonts w:ascii="Times New Roman" w:hAnsi="Times New Roman" w:cs="Times New Roman"/>
        </w:rPr>
      </w:pPr>
    </w:p>
    <w:p w14:paraId="1FFE7291" w14:textId="1DA362BE" w:rsidR="003263F1" w:rsidRPr="00125666" w:rsidRDefault="0066061A" w:rsidP="00C429B3">
      <w:pPr>
        <w:spacing w:after="0"/>
        <w:rPr>
          <w:rFonts w:ascii="Times New Roman" w:hAnsi="Times New Roman" w:cs="Times New Roman"/>
          <w:b/>
          <w:i/>
        </w:rPr>
      </w:pPr>
      <w:r w:rsidRPr="00125666">
        <w:rPr>
          <w:rFonts w:ascii="Times New Roman" w:hAnsi="Times New Roman" w:cs="Times New Roman"/>
          <w:b/>
          <w:i/>
        </w:rPr>
        <w:t>Shielding Me, You, and</w:t>
      </w:r>
      <w:r w:rsidR="0077490A" w:rsidRPr="00125666">
        <w:rPr>
          <w:rFonts w:ascii="Times New Roman" w:hAnsi="Times New Roman" w:cs="Times New Roman"/>
          <w:b/>
          <w:i/>
        </w:rPr>
        <w:t xml:space="preserve"> Us </w:t>
      </w:r>
    </w:p>
    <w:p w14:paraId="1E387469" w14:textId="454E702B" w:rsidR="0077490A" w:rsidRPr="00125666" w:rsidRDefault="0077490A" w:rsidP="00C429B3">
      <w:pPr>
        <w:spacing w:after="0"/>
        <w:rPr>
          <w:rFonts w:ascii="Times New Roman" w:hAnsi="Times New Roman" w:cs="Times New Roman"/>
        </w:rPr>
      </w:pPr>
      <w:r w:rsidRPr="00125666">
        <w:rPr>
          <w:rFonts w:ascii="Times New Roman" w:hAnsi="Times New Roman" w:cs="Times New Roman"/>
        </w:rPr>
        <w:t>Th</w:t>
      </w:r>
      <w:r w:rsidR="00DA0034" w:rsidRPr="00125666">
        <w:rPr>
          <w:rFonts w:ascii="Times New Roman" w:hAnsi="Times New Roman" w:cs="Times New Roman"/>
        </w:rPr>
        <w:t xml:space="preserve">is construct </w:t>
      </w:r>
      <w:r w:rsidRPr="00125666">
        <w:rPr>
          <w:rFonts w:ascii="Times New Roman" w:hAnsi="Times New Roman" w:cs="Times New Roman"/>
        </w:rPr>
        <w:t xml:space="preserve">represents how couples </w:t>
      </w:r>
      <w:r w:rsidR="0096418D" w:rsidRPr="00125666">
        <w:rPr>
          <w:rFonts w:ascii="Times New Roman" w:hAnsi="Times New Roman" w:cs="Times New Roman"/>
        </w:rPr>
        <w:t xml:space="preserve">attempt to </w:t>
      </w:r>
      <w:r w:rsidR="00DA0034" w:rsidRPr="00125666">
        <w:rPr>
          <w:rFonts w:ascii="Times New Roman" w:hAnsi="Times New Roman" w:cs="Times New Roman"/>
        </w:rPr>
        <w:t xml:space="preserve">shield </w:t>
      </w:r>
      <w:r w:rsidR="008E66EA" w:rsidRPr="00125666">
        <w:rPr>
          <w:rFonts w:ascii="Times New Roman" w:hAnsi="Times New Roman" w:cs="Times New Roman"/>
        </w:rPr>
        <w:t>each other, their s</w:t>
      </w:r>
      <w:r w:rsidRPr="00125666">
        <w:rPr>
          <w:rFonts w:ascii="Times New Roman" w:hAnsi="Times New Roman" w:cs="Times New Roman"/>
        </w:rPr>
        <w:t xml:space="preserve">elves and others when faced with challenges </w:t>
      </w:r>
      <w:r w:rsidR="00F00935" w:rsidRPr="00125666">
        <w:rPr>
          <w:rFonts w:ascii="Times New Roman" w:hAnsi="Times New Roman" w:cs="Times New Roman"/>
        </w:rPr>
        <w:t xml:space="preserve">related to </w:t>
      </w:r>
      <w:r w:rsidR="00180B4F" w:rsidRPr="00125666">
        <w:rPr>
          <w:rFonts w:ascii="Times New Roman" w:hAnsi="Times New Roman" w:cs="Times New Roman"/>
        </w:rPr>
        <w:t>the prostate cancer</w:t>
      </w:r>
      <w:r w:rsidR="00F00935" w:rsidRPr="00125666">
        <w:rPr>
          <w:rFonts w:ascii="Times New Roman" w:hAnsi="Times New Roman" w:cs="Times New Roman"/>
        </w:rPr>
        <w:t>.</w:t>
      </w:r>
      <w:r w:rsidR="00180B4F" w:rsidRPr="00125666">
        <w:rPr>
          <w:rFonts w:ascii="Times New Roman" w:hAnsi="Times New Roman" w:cs="Times New Roman"/>
        </w:rPr>
        <w:t xml:space="preserve"> </w:t>
      </w:r>
      <w:r w:rsidR="00F00935" w:rsidRPr="00125666">
        <w:rPr>
          <w:rFonts w:ascii="Times New Roman" w:hAnsi="Times New Roman" w:cs="Times New Roman"/>
        </w:rPr>
        <w:t>C</w:t>
      </w:r>
      <w:r w:rsidRPr="00125666">
        <w:rPr>
          <w:rFonts w:ascii="Times New Roman" w:hAnsi="Times New Roman" w:cs="Times New Roman"/>
        </w:rPr>
        <w:t xml:space="preserve">ouples </w:t>
      </w:r>
      <w:r w:rsidR="00180B4F" w:rsidRPr="00125666">
        <w:rPr>
          <w:rFonts w:ascii="Times New Roman" w:hAnsi="Times New Roman" w:cs="Times New Roman"/>
        </w:rPr>
        <w:t xml:space="preserve">often </w:t>
      </w:r>
      <w:r w:rsidRPr="00125666">
        <w:rPr>
          <w:rFonts w:ascii="Times New Roman" w:hAnsi="Times New Roman" w:cs="Times New Roman"/>
        </w:rPr>
        <w:t>hid their feelings from each other</w:t>
      </w:r>
      <w:r w:rsidR="00180B4F" w:rsidRPr="00125666">
        <w:rPr>
          <w:rFonts w:ascii="Times New Roman" w:hAnsi="Times New Roman" w:cs="Times New Roman"/>
        </w:rPr>
        <w:t xml:space="preserve">, for example as a </w:t>
      </w:r>
      <w:r w:rsidR="00831373" w:rsidRPr="00125666">
        <w:rPr>
          <w:rFonts w:ascii="Times New Roman" w:hAnsi="Times New Roman" w:cs="Times New Roman"/>
        </w:rPr>
        <w:t>coping mechanism</w:t>
      </w:r>
      <w:r w:rsidR="003542D4" w:rsidRPr="00125666">
        <w:rPr>
          <w:rFonts w:ascii="Times New Roman" w:hAnsi="Times New Roman" w:cs="Times New Roman"/>
        </w:rPr>
        <w:t>,</w:t>
      </w:r>
      <w:r w:rsidR="004B1A43" w:rsidRPr="00125666">
        <w:rPr>
          <w:rFonts w:ascii="Times New Roman" w:hAnsi="Times New Roman" w:cs="Times New Roman"/>
        </w:rPr>
        <w:t xml:space="preserve"> </w:t>
      </w:r>
      <w:r w:rsidR="00180B4F" w:rsidRPr="00125666">
        <w:rPr>
          <w:rFonts w:ascii="Times New Roman" w:hAnsi="Times New Roman" w:cs="Times New Roman"/>
        </w:rPr>
        <w:t xml:space="preserve">or as </w:t>
      </w:r>
      <w:r w:rsidR="004B1A43" w:rsidRPr="00125666">
        <w:rPr>
          <w:rFonts w:ascii="Times New Roman" w:hAnsi="Times New Roman" w:cs="Times New Roman"/>
        </w:rPr>
        <w:t xml:space="preserve">a way to </w:t>
      </w:r>
      <w:r w:rsidR="004B1A43" w:rsidRPr="00125666">
        <w:rPr>
          <w:rFonts w:ascii="Times New Roman" w:hAnsi="Times New Roman" w:cs="Times New Roman"/>
          <w:i/>
        </w:rPr>
        <w:t>seek continuity</w:t>
      </w:r>
      <w:r w:rsidR="004B1A43" w:rsidRPr="00125666">
        <w:rPr>
          <w:rFonts w:ascii="Times New Roman" w:hAnsi="Times New Roman" w:cs="Times New Roman"/>
        </w:rPr>
        <w:t xml:space="preserve">. </w:t>
      </w:r>
      <w:r w:rsidR="00180B4F" w:rsidRPr="00125666">
        <w:rPr>
          <w:rFonts w:ascii="Times New Roman" w:hAnsi="Times New Roman" w:cs="Times New Roman"/>
        </w:rPr>
        <w:t>This could</w:t>
      </w:r>
      <w:r w:rsidR="00CC7BD2" w:rsidRPr="00125666">
        <w:rPr>
          <w:rFonts w:ascii="Times New Roman" w:hAnsi="Times New Roman" w:cs="Times New Roman"/>
        </w:rPr>
        <w:t xml:space="preserve"> also be</w:t>
      </w:r>
      <w:r w:rsidR="00831373" w:rsidRPr="00125666">
        <w:rPr>
          <w:rFonts w:ascii="Times New Roman" w:hAnsi="Times New Roman" w:cs="Times New Roman"/>
        </w:rPr>
        <w:t xml:space="preserve"> </w:t>
      </w:r>
      <w:r w:rsidRPr="00125666">
        <w:rPr>
          <w:rFonts w:ascii="Times New Roman" w:hAnsi="Times New Roman" w:cs="Times New Roman"/>
        </w:rPr>
        <w:t xml:space="preserve">to </w:t>
      </w:r>
      <w:r w:rsidR="00831373" w:rsidRPr="00125666">
        <w:rPr>
          <w:rFonts w:ascii="Times New Roman" w:hAnsi="Times New Roman" w:cs="Times New Roman"/>
        </w:rPr>
        <w:t xml:space="preserve">shield the other and </w:t>
      </w:r>
      <w:r w:rsidRPr="00125666">
        <w:rPr>
          <w:rFonts w:ascii="Times New Roman" w:hAnsi="Times New Roman" w:cs="Times New Roman"/>
        </w:rPr>
        <w:t>avoid causing more distress to one another</w:t>
      </w:r>
      <w:r w:rsidR="00180B4F"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11/ijun.12091", "ISSN" : "17497701", "author" : [ { "dropping-particle" : "", "family" : "Dieperink", "given" : "Karin B.", "non-dropping-particle" : "", "parse-names" : false, "suffix" : "" }, { "dropping-particle" : "", "family" : "Mark", "given" : "Karen", "non-dropping-particle" : "", "parse-names" : false, "suffix" : "" }, { "dropping-particle" : "", "family" : "Mikkelsen", "given" : "Tina Broby", "non-dropping-particle" : "", "parse-names" : false, "suffix" : "" } ], "container-title" : "International Journal of Urological Nursing", "id" : "ITEM-1", "issue" : "1", "issued" : { "date-parts" : [ [ "2015" ] ] }, "page" : "21-29", "title" : "Marital rehabilitation after prostate cancer - a matter of intimacy", "type" : "article-journal", "volume" : "10" }, "uris" : [ "http://www.mendeley.com/documents/?uuid=a2c1f2aa-3a04-4f5e-9022-937862ad4fa1" ] }, { "id" : "ITEM-2",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2", "issue" : "3", "issued" : { "date-parts" : [ [ "2013" ] ] }, "page" : "E7-E14", "title" : "In the middle and on the sideline: the experience of spouses of men with prostate cancer.", "type" : "article-journal", "volume" : "36" }, "uris" : [ "http://www.mendeley.com/documents/?uuid=7101fde6-0bee-30a3-bda7-ce86a398534e" ] }, { "id" : "ITEM-3",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3", "issue" : "2", "issued" : { "date-parts" : [ [ "2011" ] ] }, "page" : "95-113", "title" : "The rupture and repair of the couple's communal body with prostate cancer.", "type" : "article-journal", "volume" : "29" }, "uris" : [ "http://www.mendeley.com/documents/?uuid=b9c4f44e-ffff-33ce-97c8-818e5034fc38" ] }, { "id" : "ITEM-4",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4",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id" : "ITEM-5",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5", "issue" : "4", "issued" : { "date-parts" : [ [ "2002" ] ] }, "page" : "701-9", "title" : "Couples' experiences with prostate cancer: focus group research.", "type" : "article-journal", "volume" : "29" }, "uris" : [ "http://www.mendeley.com/documents/?uuid=03317d18-2ff5-3d66-9b39-0da52636f5ee" ] }, { "id" : "ITEM-6", "itemData" : { "DOI" : "http://dx.doi.org/10.1007/s00520-014-2222-3", "ISSN" : "0941-4355", "abstract" : "Background and Aims The lack of survival advantage, adverse quality of life effects and health care costs associated with curative treatments have convinced health authorities internationally to recommend Active Surveillance(AS) as a management strategy for most low risk prostate cancers(LRPC). Research shows only 15- 40% adopt AS. Aim: To examine men with LLPC and partners' experiences of choosing between AS and the radical treatments; and using these findings, develop an online treatment decision aid(DA). Methods Newly diagnosedmen who chose curative treatment and those who chose AS, and their partners, from 3 hospitals completed semi-structured telephone interviews. Transcribed interviews underwent inductive, cyclic, and comparative analysis with inter-rater reliability. Findings were fed into the development of an online DA. Results Twenty-one men and 14 partners participated. Prostate cancer treatment information was regularly described as contradictory, confusing, and stressful. AS was commonly misunderstood. Men and partners were sometimes encumbered by memories of treatment decision-making, ongoing conflicting information and unanswered medical questions. Radical treatment was selected when cancer progression was feared or medically indicated. The online DA presents unbiased, evidence-based information in a clear form - written, graphical and audio-visual - then lead the patient and partner through a process of weighing up the benefits and costs of whether to adopt AS or a curative treatment. The video-clips involve men, their partners, urologists and radiation oncologists presenting information and personal experiences. Conclusions Rigorously-tested, up-to-date and culturally-specific DAs for LRPC which is easily accessible is urgently needed to assist with treatment decision-making involving both men and partner.", "author" : [ { "dropping-particle" : "", "family" : "O'Callaghan", "given" : "C", "non-dropping-particle" : "", "parse-names" : false, "suffix" : "" }, { "dropping-particle" : "", "family" : "Dryden", "given" : "T", "non-dropping-particle" : "", "parse-names" : false, "suffix" : "" }, { "dropping-particle" : "", "family" : "Hyatt", "given" : "A", "non-dropping-particle" : "", "parse-names" : false, "suffix" : "" }, { "dropping-particle" : "", "family" : "Brooker", "given" : "J", "non-dropping-particle" : "", "parse-names" : false, "suffix" : "" }, { "dropping-particle" : "", "family" : "Burney", "given" : "S", "non-dropping-particle" : "", "parse-names" : false, "suffix" : "" }, { "dropping-particle" : "", "family" : "Wootten", "given" : "A", "non-dropping-particle" : "", "parse-names" : false, "suffix" : "" }, { "dropping-particle" : "", "family" : "White", "given" : "A", "non-dropping-particle" : "", "parse-names" : false, "suffix" : "" }, { "dropping-particle" : "", "family" : "Murphy", "given" : "D", "non-dropping-particle" : "", "parse-names" : false, "suffix" : "" }, { "dropping-particle" : "", "family" : "Williams", "given" : "S", "non-dropping-particle" : "", "parse-names" : false, "suffix" : "" }, { "dropping-particle" : "", "family" : "Frydenberg", "given" : "M", "non-dropping-particle" : "", "parse-names" : false, "suffix" : "" }, { "dropping-particle" : "", "family" : "Schofield", "given" : "P", "non-dropping-particle" : "", "parse-names" : false, "suffix" : "" } ], "container-title" : "Psycho-Oncology", "id" : "ITEM-6", "issue" : "12", "issued" : { "date-parts" : [ [ "2014" ] ] }, "page" : "1391-1398", "title" : "\"What is this as thing?\": Men's and partners' reactions to treatment decision making for prostate cancer when active surveillance is the recommended treatment options.", "type" : "article-journal", "volume" : "23" }, "uris" : [ "http://www.mendeley.com/documents/?uuid=95e5087b-0477-30be-a023-d4845e348a83" ] }, { "id" : "ITEM-7", "itemData" : { "DOI" : "10.14440/jbm.2015.54.A", "ISBN" : "6314442508", "ISSN" : "0036-8075", "PMID" : "25792328", "author" : [ { "dropping-particle" : "", "family" : "Rivers", "given" : "Brian", "non-dropping-particle" : "", "parse-names" : false, "suffix" : "" }, { "dropping-particle" : "", "family" : "August", "given" : "Euna", "non-dropping-particle" : "", "parse-names" : false, "suffix" : "" }, { "dropping-particle" : "", "family" : "Gwede", "given" : "Clement", "non-dropping-particle" : "", "parse-names" : false, "suffix" : "" }, { "dropping-particle" : "", "family" : "Hart, Jr", "given" : "A", "non-dropping-particle" : "", "parse-names" : false, "suffix" : "" }, { "dropping-particle" : "", "family" : "Donovan", "given" : "Kristine", "non-dropping-particle" : "", "parse-names" : false, "suffix" : "" }, { "dropping-particle" : "", "family" : "Pow-Sang", "given" : "Julio", "non-dropping-particle" : "", "parse-names" : false, "suffix" : "" }, { "dropping-particle" : "", "family" : "Quinn", "given" : "Gwendolyn", "non-dropping-particle" : "", "parse-names" : false, "suffix" : "" } ], "container-title" : "Psycho-oncology", "id" : "ITEM-7", "issue" : "1", "issued" : { "date-parts" : [ [ "2011" ] ] }, "page" : "106-110", "title" : "Psychosocial issues related to sexual functioning among African-American prostate cancer survivors and their spouses", "type" : "article-journal", "volume" : "20" }, "uris" : [ "http://www.mendeley.com/documents/?uuid=5f90a924-9c8b-42b9-957c-2e21dd073321" ] }, { "id" : "ITEM-8", "itemData" : { "DOI" : "10.1007/s13187-012-0360-1", "ISBN" : "0885-8195", "ISSN" : "08858195", "PMID" : "22544536", "abstract" : "African Americans are disproportionately affected by prostate cancer, yet less is known about the most salient psychosocial dimensions of quality of life. The purpose of this study was to explore the perceptions of African American prostate cancer survivors and their spouses of psychosocial issues related to quality of life. Twelve African American couples were recruited from a National Cancer Institute Comprehensive Cancer Center registry and a state-based non-profit organization to participate in individual interviews. The study was theoretically based on Ferrell's Quality of Life Conceptual Model. Common themes emerged regarding the psychosocial needs of African American couples. These themes were categorized into behavioral, social, psychological, and spiritual domains. Divergent perspectives were identified between male prostate cancer survivors and their female spouses. This study delineated unmet needs and areas for future in-depth investigations into psychosocial issues. The differing perspectives between patients and their spouses highlight the need for couple-centered interventions.", "author" : [ { "dropping-particle" : "", "family" : "Rivers", "given" : "B.M.", "non-dropping-particle" : "", "parse-names" : false, "suffix" : "" }, { "dropping-particle" : "", "family" : "August", "given" : "E.M.", "non-dropping-particle" : "", "parse-names" : false, "suffix" : "" }, { "dropping-particle" : "", "family" : "Quinn", "given" : "G.P.", "non-dropping-particle" : "", "parse-names" : false, "suffix" : "" }, { "dropping-particle" : "", "family" : "Gwede", "given" : "C.K.", "non-dropping-particle" : "", "parse-names" : false, "suffix" : "" }, { "dropping-particle" : "", "family" : "Pow-Sang", "given" : "J.M.", "non-dropping-particle" : "", "parse-names" : false, "suffix" : "" }, { "dropping-particle" : "", "family" : "Lee Green", "given" : "B.", "non-dropping-particle" : "", "parse-names" : false, "suffix" : "" }, { "dropping-particle" : "", "family" : "Jacobsen", "given" : "P.B.", "non-dropping-particle" : "", "parse-names" : false, "suffix" : "" } ], "container-title" : "Journal of Cancer Education", "id" : "ITEM-8", "issue" : "3", "issued" : { "date-parts" : [ [ "2012" ] ] }, "page" : "546-558", "title" : "Understanding the psychosocial issues of African American couples surviving prostate cancer", "type" : "article-journal", "volume" : "27" }, "uris" : [ "http://www.mendeley.com/documents/?uuid=37e8911f-81fe-4d51-99a3-dff76993ea29" ] }, { "id" : "ITEM-9", "itemData" : { "DOI" : "10.1177/1049732314523842", "ISBN" : "10497323", "ISSN" : "1049-7323", "PMID" : "24590418", "abstract" : "Despite a growing awareness that prostate cancer is a \"couple's disease,\" the coping strategies, subjective distress, and emotional needs of partners are not adequately addressed. To better understand wives' experiences and processes they enact, we recruited 28 low-income Latinas caring for husbands recovering from prostatectomies to participate in interviews at three time points. Their narratives destabilize a common focus on physical side effects and an implicit bias toward men's reactions. We critically examine an overarching process of normalization, with underlying themes working both toward and against normality. We identified dissonance between detailed accounts of major lifestyle changes and professed normalization. We detail the women's purposeful methods to counteract negative impacts on their lives while seeking support externally. A better understanding of women's strategies and coping is critical to design interventions and education to both capitalize on partners' role in recovery while also addressing hidden causes of increased subjective distress.", "author" : [ { "dropping-particle" : "", "family" : "Williams", "given" : "Kristen C", "non-dropping-particle" : "", "parse-names" : false, "suffix" : "" }, { "dropping-particle" : "", "family" : "Hicks", "given" : "Elisabeth M", "non-dropping-particle" : "", "parse-names" : false, "suffix" : "" }, { "dropping-particle" : "", "family" : "Chang", "given" : "Nancy", "non-dropping-particle" : "", "parse-names" : false, "suffix" : "" }, { "dropping-particle" : "", "family" : "Connor", "given" : "Sarah E", "non-dropping-particle" : "", "parse-names" : false, "suffix" : "" }, { "dropping-particle" : "", "family" : "Maliski", "given" : "Sally L", "non-dropping-particle" : "", "parse-names" : false, "suffix" : "" } ], "container-title" : "Qualitative health research", "id" : "ITEM-9", "issue" : "3", "issued" : { "date-parts" : [ [ "2014" ] ] }, "page" : "306-16", "title" : "Purposeful normalization when caring for husbands recovering from prostate cancer.", "type" : "article-journal", "volume" : "24" }, "uris" : [ "http://www.mendeley.com/documents/?uuid=90dd8b82-d891-4937-8498-e23e5227a781" ] }, { "id" : "ITEM-10",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10", "issue" : "11", "issued" : { "date-parts" : [ [ "2014" ] ] }, "page" : "1252-1258", "title" : "The impact of prostate cancer on partners: A qualitative exploration", "type" : "article-journal", "volume" : "23" }, "uris" : [ "http://www.mendeley.com/documents/?uuid=64f0f1c2-76e9-490f-8a42-c67f812f3571" ] } ], "mendeley" : { "formattedCitation" : "[8, 22, 38, 42\u201344, 48, 49, 55, 62]", "plainTextFormattedCitation" : "[8, 22, 38, 42\u201344, 48, 49, 55, 62]", "previouslyFormattedCitation" : "[8, 22, 38, 42\u201344, 48, 49, 55, 62]"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22, 38, 42–44, 48, 49, 55, 62]</w:t>
      </w:r>
      <w:r w:rsidR="00FE350D" w:rsidRPr="00125666">
        <w:rPr>
          <w:rFonts w:ascii="Times New Roman" w:hAnsi="Times New Roman" w:cs="Times New Roman"/>
        </w:rPr>
        <w:fldChar w:fldCharType="end"/>
      </w:r>
      <w:r w:rsidR="00815865" w:rsidRPr="00125666">
        <w:rPr>
          <w:rFonts w:ascii="Times New Roman" w:hAnsi="Times New Roman" w:cs="Times New Roman"/>
        </w:rPr>
        <w:t xml:space="preserve">. </w:t>
      </w:r>
      <w:r w:rsidRPr="00125666">
        <w:rPr>
          <w:rFonts w:ascii="Times New Roman" w:hAnsi="Times New Roman" w:cs="Times New Roman"/>
        </w:rPr>
        <w:t>Authors of two studies suggested that women suppressed their feelings so as not to interfere with men’s coping efforts</w:t>
      </w:r>
      <w:r w:rsidR="002A2021"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1",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id" : "ITEM-2",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2", "issue" : "11", "issued" : { "date-parts" : [ [ "2014" ] ] }, "page" : "1252-1258", "title" : "The impact of prostate cancer on partners: A qualitative exploration", "type" : "article-journal", "volume" : "23" }, "uris" : [ "http://www.mendeley.com/documents/?uuid=64f0f1c2-76e9-490f-8a42-c67f812f3571" ] } ], "mendeley" : { "formattedCitation" : "[38, 49]", "plainTextFormattedCitation" : "[38, 49]", "previouslyFormattedCitation" : "[38, 49]"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38, 49]</w:t>
      </w:r>
      <w:r w:rsidR="00FE350D" w:rsidRPr="00125666">
        <w:rPr>
          <w:rFonts w:ascii="Times New Roman" w:hAnsi="Times New Roman" w:cs="Times New Roman"/>
        </w:rPr>
        <w:fldChar w:fldCharType="end"/>
      </w:r>
      <w:r w:rsidRPr="00125666">
        <w:rPr>
          <w:rFonts w:ascii="Times New Roman" w:hAnsi="Times New Roman" w:cs="Times New Roman"/>
        </w:rPr>
        <w:t>. In contrast</w:t>
      </w:r>
      <w:r w:rsidR="004A782A" w:rsidRPr="00125666">
        <w:rPr>
          <w:rFonts w:ascii="Times New Roman" w:hAnsi="Times New Roman" w:cs="Times New Roman"/>
        </w:rPr>
        <w:t>,</w:t>
      </w:r>
      <w:r w:rsidRPr="00125666">
        <w:rPr>
          <w:rFonts w:ascii="Times New Roman" w:hAnsi="Times New Roman" w:cs="Times New Roman"/>
        </w:rPr>
        <w:t xml:space="preserve"> some women viewed their husbands’ concealment of feelings as antagonistic to their own coping ability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1",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mendeley" : { "formattedCitation" : "[49]", "plainTextFormattedCitation" : "[49]", "previouslyFormattedCitation" : "[49]"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49]</w:t>
      </w:r>
      <w:r w:rsidR="00FE350D" w:rsidRPr="00125666">
        <w:rPr>
          <w:rFonts w:ascii="Times New Roman" w:hAnsi="Times New Roman" w:cs="Times New Roman"/>
        </w:rPr>
        <w:fldChar w:fldCharType="end"/>
      </w:r>
      <w:r w:rsidR="00BD4657" w:rsidRPr="00125666">
        <w:rPr>
          <w:rFonts w:ascii="Times New Roman" w:hAnsi="Times New Roman" w:cs="Times New Roman"/>
        </w:rPr>
        <w:t xml:space="preserve">: </w:t>
      </w:r>
      <w:r w:rsidR="003F06DD" w:rsidRPr="00125666">
        <w:rPr>
          <w:rFonts w:ascii="Times New Roman" w:hAnsi="Times New Roman" w:cs="Times New Roman"/>
          <w:i/>
        </w:rPr>
        <w:t>“</w:t>
      </w:r>
      <w:r w:rsidRPr="00125666">
        <w:rPr>
          <w:rFonts w:ascii="Times New Roman" w:hAnsi="Times New Roman" w:cs="Times New Roman"/>
          <w:i/>
        </w:rPr>
        <w:t>.... I [knew] he was protecting me and that upset me even worse—that he was feeling much sicker than he would let me know.... He didn’t want to worry me</w:t>
      </w:r>
      <w:r w:rsidR="002A05AE" w:rsidRPr="00125666">
        <w:rPr>
          <w:rFonts w:ascii="Times New Roman" w:hAnsi="Times New Roman" w:cs="Times New Roman"/>
          <w:i/>
        </w:rPr>
        <w:t xml:space="preserve"> </w:t>
      </w:r>
      <w:r w:rsidRPr="00125666">
        <w:rPr>
          <w:rFonts w:ascii="Times New Roman" w:hAnsi="Times New Roman" w:cs="Times New Roman"/>
          <w:i/>
        </w:rPr>
        <w:t>[but] instead of protecting me, it made me feel like I was dying inside, it just broke my heart ....”</w:t>
      </w:r>
      <w:r w:rsidR="004E103B" w:rsidRPr="00125666">
        <w:rPr>
          <w:rFonts w:ascii="Times New Roman" w:hAnsi="Times New Roman" w:cs="Times New Roman"/>
          <w:i/>
        </w:rPr>
        <w:t xml:space="preserve"> (P</w:t>
      </w:r>
      <w:r w:rsidR="00C86FEB" w:rsidRPr="00125666">
        <w:rPr>
          <w:rFonts w:ascii="Times New Roman" w:hAnsi="Times New Roman" w:cs="Times New Roman"/>
          <w:i/>
        </w:rPr>
        <w:t>artner)</w:t>
      </w:r>
      <w:r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1",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mendeley" : { "formattedCitation" : "[49]", "plainTextFormattedCitation" : "[49]", "previouslyFormattedCitation" : "[49]"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49]</w:t>
      </w:r>
      <w:r w:rsidR="00FE350D" w:rsidRPr="00125666">
        <w:rPr>
          <w:rFonts w:ascii="Times New Roman" w:hAnsi="Times New Roman" w:cs="Times New Roman"/>
        </w:rPr>
        <w:fldChar w:fldCharType="end"/>
      </w:r>
      <w:r w:rsidR="00CC7BD2" w:rsidRPr="00125666">
        <w:rPr>
          <w:rFonts w:ascii="Times New Roman" w:hAnsi="Times New Roman" w:cs="Times New Roman"/>
        </w:rPr>
        <w:t>.</w:t>
      </w:r>
      <w:r w:rsidRPr="00125666">
        <w:rPr>
          <w:rFonts w:ascii="Times New Roman" w:hAnsi="Times New Roman" w:cs="Times New Roman"/>
        </w:rPr>
        <w:t xml:space="preserve"> </w:t>
      </w:r>
      <w:r w:rsidR="00180B4F" w:rsidRPr="00125666">
        <w:rPr>
          <w:rFonts w:ascii="Times New Roman" w:hAnsi="Times New Roman" w:cs="Times New Roman"/>
        </w:rPr>
        <w:t xml:space="preserve">Couple’s absence of communication toward each other often created discord and also made mutual support difficult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11/ijun.12091", "ISSN" : "17497701", "author" : [ { "dropping-particle" : "", "family" : "Dieperink", "given" : "Karin B.", "non-dropping-particle" : "", "parse-names" : false, "suffix" : "" }, { "dropping-particle" : "", "family" : "Mark", "given" : "Karen", "non-dropping-particle" : "", "parse-names" : false, "suffix" : "" }, { "dropping-particle" : "", "family" : "Mikkelsen", "given" : "Tina Broby", "non-dropping-particle" : "", "parse-names" : false, "suffix" : "" } ], "container-title" : "International Journal of Urological Nursing", "id" : "ITEM-1", "issue" : "1", "issued" : { "date-parts" : [ [ "2015" ] ] }, "page" : "21-29", "title" : "Marital rehabilitation after prostate cancer - a matter of intimacy", "type" : "article-journal", "volume" : "10" }, "uris" : [ "http://www.mendeley.com/documents/?uuid=a2c1f2aa-3a04-4f5e-9022-937862ad4fa1" ] }, { "id" : "ITEM-2",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2", "issue" : "1", "issued" : { "date-parts" : [ [ "2002" ] ] }, "page" : "15-29", "title" : "Prostate Cancer and Erectile Dysfunction: Men's Experiences", "type" : "article-journal", "volume" : "1" }, "uris" : [ "http://www.mendeley.com/documents/?uuid=93102c0b-dca2-428e-9b4a-df8d14442a5f" ] }, { "id" : "ITEM-3",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3", "issue" : "3", "issued" : { "date-parts" : [ [ "2014" ] ] }, "page" : "233", "title" : "Exploring Gay Couples' Experience With Sexual Dysfunction After Radical Prostatectomy: A Qualitative Study", "type" : "article-journal", "volume" : "40" }, "uris" : [ "http://www.mendeley.com/documents/?uuid=fb6f388b-9e59-3104-82a4-aa759fb6c8f4" ] }, { "id" : "ITEM-4", "itemData" : { "DOI" : "10.14440/jbm.2015.54.A", "ISBN" : "6314442508", "ISSN" : "0036-8075", "PMID" : "25792328", "author" : [ { "dropping-particle" : "", "family" : "Rivers", "given" : "Brian", "non-dropping-particle" : "", "parse-names" : false, "suffix" : "" }, { "dropping-particle" : "", "family" : "August", "given" : "Euna", "non-dropping-particle" : "", "parse-names" : false, "suffix" : "" }, { "dropping-particle" : "", "family" : "Gwede", "given" : "Clement", "non-dropping-particle" : "", "parse-names" : false, "suffix" : "" }, { "dropping-particle" : "", "family" : "Hart, Jr", "given" : "A", "non-dropping-particle" : "", "parse-names" : false, "suffix" : "" }, { "dropping-particle" : "", "family" : "Donovan", "given" : "Kristine", "non-dropping-particle" : "", "parse-names" : false, "suffix" : "" }, { "dropping-particle" : "", "family" : "Pow-Sang", "given" : "Julio", "non-dropping-particle" : "", "parse-names" : false, "suffix" : "" }, { "dropping-particle" : "", "family" : "Quinn", "given" : "Gwendolyn", "non-dropping-particle" : "", "parse-names" : false, "suffix" : "" } ], "container-title" : "Psycho-oncology", "id" : "ITEM-4", "issue" : "1", "issued" : { "date-parts" : [ [ "2011" ] ] }, "page" : "106-110", "title" : "Psychosocial issues related to sexual functioning among African-American prostate cancer survivors and their spouses", "type" : "article-journal", "volume" : "20" }, "uris" : [ "http://www.mendeley.com/documents/?uuid=5f90a924-9c8b-42b9-957c-2e21dd073321" ] }, { "id" : "ITEM-5", "itemData" : { "DOI" : "10.1007/s13187-012-0360-1", "ISBN" : "0885-8195", "ISSN" : "08858195", "PMID" : "22544536", "abstract" : "African Americans are disproportionately affected by prostate cancer, yet less is known about the most salient psychosocial dimensions of quality of life. The purpose of this study was to explore the perceptions of African American prostate cancer survivors and their spouses of psychosocial issues related to quality of life. Twelve African American couples were recruited from a National Cancer Institute Comprehensive Cancer Center registry and a state-based non-profit organization to participate in individual interviews. The study was theoretically based on Ferrell's Quality of Life Conceptual Model. Common themes emerged regarding the psychosocial needs of African American couples. These themes were categorized into behavioral, social, psychological, and spiritual domains. Divergent perspectives were identified between male prostate cancer survivors and their female spouses. This study delineated unmet needs and areas for future in-depth investigations into psychosocial issues. The differing perspectives between patients and their spouses highlight the need for couple-centered interventions.", "author" : [ { "dropping-particle" : "", "family" : "Rivers", "given" : "B.M.", "non-dropping-particle" : "", "parse-names" : false, "suffix" : "" }, { "dropping-particle" : "", "family" : "August", "given" : "E.M.", "non-dropping-particle" : "", "parse-names" : false, "suffix" : "" }, { "dropping-particle" : "", "family" : "Quinn", "given" : "G.P.", "non-dropping-particle" : "", "parse-names" : false, "suffix" : "" }, { "dropping-particle" : "", "family" : "Gwede", "given" : "C.K.", "non-dropping-particle" : "", "parse-names" : false, "suffix" : "" }, { "dropping-particle" : "", "family" : "Pow-Sang", "given" : "J.M.", "non-dropping-particle" : "", "parse-names" : false, "suffix" : "" }, { "dropping-particle" : "", "family" : "Lee Green", "given" : "B.", "non-dropping-particle" : "", "parse-names" : false, "suffix" : "" }, { "dropping-particle" : "", "family" : "Jacobsen", "given" : "P.B.", "non-dropping-particle" : "", "parse-names" : false, "suffix" : "" } ], "container-title" : "Journal of Cancer Education", "id" : "ITEM-5", "issue" : "3", "issued" : { "date-parts" : [ [ "2012" ] ] }, "page" : "546-558", "title" : "Understanding the psychosocial issues of African American couples surviving prostate cancer", "type" : "article-journal", "volume" : "27" }, "uris" : [ "http://www.mendeley.com/documents/?uuid=37e8911f-81fe-4d51-99a3-dff76993ea29" ] }, { "id" : "ITEM-6", "itemData" : { "DOI" : "10.1188/06.CJON.503-508", "ISBN" : "1092-1095", "ISSN" : "10921095", "PMID" : "16927903", "abstract" : "Couples surviving prostate cancer face long-term challenges in their relationships as they adapt to chronic illness. Ten couples surviving prostate cancer were brought together in a focus group to discuss their experiences and concerns regarding intimacy in their relationships. During three 30-minute segments, couples described their experiences (a) as couples, (b) as individual men and women in two concurrent break-out groups, and (c) regarding current intimacy and relationship needs. Questions asked of couples focused on (a) the process of being diagnosed and treated for prostate cancer, (b) what the experience was like for them as a couple, (c) what was helpful, harmful, and surprising throughout the experience, (d) what they currently needed most as a couple, and (e) what advice they had for other couples. Findings suggested that men and women think and respond differently to intimacy and relationship challenges that occur as a result of prostate cancer, diagnosis, and treatment. Consequently, healthcare providers in any clinical setting who may interact with prostate cancer survivors must consider the relationship and intimacy needs that are unique to men, women, and couples.", "author" : [ { "dropping-particle" : "", "family" : "Sanders", "given" : "Sharon", "non-dropping-particle" : "", "parse-names" : false, "suffix" : "" }, { "dropping-particle" : "", "family" : "Pedro", "given" : "Leli W.", "non-dropping-particle" : "", "parse-names" : false, "suffix" : "" }, { "dropping-particle" : "", "family" : "Bantum", "given" : "E. O.", "non-dropping-particle" : "", "parse-names" : false, "suffix" : "" }, { "dropping-particle" : "", "family" : "Galbraith", "given" : "Michael E.", "non-dropping-particle" : "", "parse-names" : false, "suffix" : "" } ], "container-title" : "Clinical journal of oncology nursing.", "id" : "ITEM-6", "issue" : "4", "issued" : { "date-parts" : [ [ "2006" ] ] }, "page" : "503-508", "title" : "Couples surviving prostate cancer: Long-term intimacy needs and concerns following treatment.", "type" : "article-journal", "volume" : "10" }, "uris" : [ "http://www.mendeley.com/documents/?uuid=f52fad5b-7d8f-359c-9b12-bf0b54fea184" ] }, { "id" : "ITEM-7", "itemData" : { "abstract" : "Background: Previous research on sex and intimacy in the context of cancer has focused on documenting sexual changes and difficulties, primarily focusing on heterosexual individuals who have sexual or reproductive cancers. Analyses of sexual renegotiation and the social construction of sex are largely absent from the research agenda.Objective: The objective of this study was to explore renegotiation of sex in individuals with cancer, and in partners, across a broad range of cancer types and relational contexts.Methods: Semistructured interviews were conducted with 44 people with cancer (23 women, 21 men) and 35 partners (18 women, 17 men), 86% of whom identified as heterosexual. The data were analyzed with theoretical thematic analysis, from a material-discursive-intrapsychic perspective.Results: Renegotiation of sex or intimacy was reported by 70% of participants, reflected in 3 themes: \u2018\u2018resisting the coital imperative: redefining \u2018sex,\u2019\u2019\u2019 \u2018\u2018resisting the coital imperative: embracing intimacy,\u2019\u2019 and \u2018\u2018adopting the coital imperative: refiguring the body through techno-medicine.\u2019\u2019 The importance of relational context was reflected in the theme \u2018\u2018the inter-subjective nature of sexual re-negotiation: relationship context and communication.\u2019\u2019Conclusions: Whereas previous research has focused on embodied changes associated with sexuality after cancer, or their psychological consequences, the findings of the present study suggest that hegemonic constructions of \u2018\u2018sex,\u2019\u2019 in particular the coital imperative, are central to the experience and negotiation of sex and intimacy after cancer.", "author" : [ { "dropping-particle" : "", "family" : "Ussher", "given" : "J.M", "non-dropping-particle" : "", "parse-names" : false, "suffix" : "" }, { "dropping-particle" : "", "family" : "Perzz", "given" : "J", "non-dropping-particle" : "", "parse-names" : false, "suffix" : "" }, { "dropping-particle" : "", "family" : "Gilbert", "given" : "E", "non-dropping-particle" : "", "parse-names" : false, "suffix" : "" }, { "dropping-particle" : "", "family" : "Wong", "given" : "WKT", "non-dropping-particle" : "", "parse-names" : false, "suffix" : "" }, { "dropping-particle" : "", "family" : "Hobbs", "given" : "K", "non-dropping-particle" : "", "parse-names" : false, "suffix" : "" } ], "container-title" : "Cancer Nursing", "id" : "ITEM-7", "issue" : "6", "issued" : { "date-parts" : [ [ "2013" ] ] }, "page" : "454\u2013462", "title" : "Renegotiating Sex and Intimacy After Cancer", "type" : "article-journal", "volume" : "36" }, "uris" : [ "http://www.mendeley.com/documents/?uuid=c4c3af35-446d-38f3-a315-2bb8255c65eb" ] }, { "id" : "ITEM-8",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8",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9",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9", "issue" : "4", "issued" : { "date-parts" : [ [ "2012" ] ] }, "page" : "452-465", "title" : "Sexual Adjustment to Androgen Deprivation Therapy: Struggles and Strategies", "type" : "article-journal", "volume" : "22" }, "uris" : [ "http://www.mendeley.com/documents/?uuid=1e137739-5dc1-373d-b956-6af2af6c3873" ] }, { "id" : "ITEM-10",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10", "issue" : "11", "issued" : { "date-parts" : [ [ "2014" ] ] }, "page" : "1252-1258", "title" : "The impact of prostate cancer on partners: A qualitative exploration", "type" : "article-journal", "volume" : "23" }, "uris" : [ "http://www.mendeley.com/documents/?uuid=64f0f1c2-76e9-490f-8a42-c67f812f3571" ] }, { "id" : "ITEM-11",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11",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mendeley" : { "formattedCitation" : "[22, 24, 25, 38, 39, 42, 43, 50, 58\u201360]", "plainTextFormattedCitation" : "[22, 24, 25, 38, 39, 42, 43, 50, 58\u201360]", "previouslyFormattedCitation" : "[22, 24, 25, 38, 39, 42, 43, 50, 58\u201360]"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2, 24, 25, 38, 39, 42, 43, 50, 58–60]</w:t>
      </w:r>
      <w:r w:rsidR="00FE350D" w:rsidRPr="00125666">
        <w:rPr>
          <w:rFonts w:ascii="Times New Roman" w:hAnsi="Times New Roman" w:cs="Times New Roman"/>
        </w:rPr>
        <w:fldChar w:fldCharType="end"/>
      </w:r>
      <w:r w:rsidR="004F6C2F" w:rsidRPr="00125666">
        <w:rPr>
          <w:rFonts w:ascii="Times New Roman" w:hAnsi="Times New Roman" w:cs="Times New Roman"/>
        </w:rPr>
        <w:t>.</w:t>
      </w:r>
    </w:p>
    <w:p w14:paraId="76D6B124" w14:textId="77777777" w:rsidR="0077490A" w:rsidRPr="00125666" w:rsidRDefault="0077490A" w:rsidP="00C429B3">
      <w:pPr>
        <w:spacing w:after="0"/>
        <w:rPr>
          <w:rFonts w:ascii="Times New Roman" w:hAnsi="Times New Roman" w:cs="Times New Roman"/>
        </w:rPr>
      </w:pPr>
    </w:p>
    <w:p w14:paraId="2556997B" w14:textId="4F3D1AC7" w:rsidR="0077490A" w:rsidRPr="00125666" w:rsidRDefault="002A05AE" w:rsidP="00C429B3">
      <w:pPr>
        <w:spacing w:after="0"/>
        <w:rPr>
          <w:rFonts w:ascii="Times New Roman" w:hAnsi="Times New Roman" w:cs="Times New Roman"/>
        </w:rPr>
      </w:pPr>
      <w:r w:rsidRPr="00125666">
        <w:rPr>
          <w:rFonts w:ascii="Times New Roman" w:hAnsi="Times New Roman" w:cs="Times New Roman"/>
        </w:rPr>
        <w:t>Shielding</w:t>
      </w:r>
      <w:r w:rsidR="0077490A" w:rsidRPr="00125666">
        <w:rPr>
          <w:rFonts w:ascii="Times New Roman" w:hAnsi="Times New Roman" w:cs="Times New Roman"/>
        </w:rPr>
        <w:t xml:space="preserve"> was </w:t>
      </w:r>
      <w:r w:rsidR="007F5429" w:rsidRPr="00125666">
        <w:rPr>
          <w:rFonts w:ascii="Times New Roman" w:hAnsi="Times New Roman" w:cs="Times New Roman"/>
        </w:rPr>
        <w:t xml:space="preserve">also </w:t>
      </w:r>
      <w:r w:rsidR="0077490A" w:rsidRPr="00125666">
        <w:rPr>
          <w:rFonts w:ascii="Times New Roman" w:hAnsi="Times New Roman" w:cs="Times New Roman"/>
        </w:rPr>
        <w:t xml:space="preserve">used in relationships when women were challenged in their ability to maintain and express physical intimacy due to their desire to protect men with </w:t>
      </w:r>
      <w:proofErr w:type="spellStart"/>
      <w:r w:rsidR="0077490A" w:rsidRPr="00125666">
        <w:rPr>
          <w:rFonts w:ascii="Times New Roman" w:hAnsi="Times New Roman" w:cs="Times New Roman"/>
        </w:rPr>
        <w:t>PCa</w:t>
      </w:r>
      <w:proofErr w:type="spellEnd"/>
      <w:r w:rsidR="0077490A" w:rsidRPr="00125666">
        <w:rPr>
          <w:rFonts w:ascii="Times New Roman" w:hAnsi="Times New Roman" w:cs="Times New Roman"/>
        </w:rPr>
        <w:t xml:space="preserve"> feeling inadequate about an inability to meet their sexual need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1", "issue" : "1", "issued" : { "date-parts" : [ [ "2002" ] ] }, "page" : "15-29", "title" : "Prostate Cancer and Erectile Dysfunction: Men's Experiences", "type" : "article-journal", "volume" : "1" }, "uris" : [ "http://www.mendeley.com/documents/?uuid=93102c0b-dca2-428e-9b4a-df8d14442a5f" ] }, { "id" : "ITEM-2",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2",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3",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3", "issue" : "2", "issued" : { "date-parts" : [ [ "2011" ] ] }, "page" : "95-113", "title" : "The rupture and repair of the couple's communal body with prostate cancer.", "type" : "article-journal", "volume" : "29" }, "uris" : [ "http://www.mendeley.com/documents/?uuid=b9c4f44e-ffff-33ce-97c8-818e5034fc38" ] }, { "id" : "ITEM-4",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4", "issue" : "3", "issued" : { "date-parts" : [ [ "2014" ] ] }, "page" : "233", "title" : "Exploring Gay Couples' Experience With Sexual Dysfunction After Radical Prostatectomy: A Qualitative Study", "type" : "article-journal", "volume" : "40" }, "uris" : [ "http://www.mendeley.com/documents/?uuid=fb6f388b-9e59-3104-82a4-aa759fb6c8f4" ] }, { "id" : "ITEM-5", "itemData" : { "DOI" : "10.1177/1049732314523842", "ISBN" : "10497323", "ISSN" : "1049-7323", "PMID" : "24590418", "abstract" : "Despite a growing awareness that prostate cancer is a \"couple's disease,\" the coping strategies, subjective distress, and emotional needs of partners are not adequately addressed. To better understand wives' experiences and processes they enact, we recruited 28 low-income Latinas caring for husbands recovering from prostatectomies to participate in interviews at three time points. Their narratives destabilize a common focus on physical side effects and an implicit bias toward men's reactions. We critically examine an overarching process of normalization, with underlying themes working both toward and against normality. We identified dissonance between detailed accounts of major lifestyle changes and professed normalization. We detail the women's purposeful methods to counteract negative impacts on their lives while seeking support externally. A better understanding of women's strategies and coping is critical to design interventions and education to both capitalize on partners' role in recovery while also addressing hidden causes of increased subjective distress.", "author" : [ { "dropping-particle" : "", "family" : "Williams", "given" : "Kristen C", "non-dropping-particle" : "", "parse-names" : false, "suffix" : "" }, { "dropping-particle" : "", "family" : "Hicks", "given" : "Elisabeth M", "non-dropping-particle" : "", "parse-names" : false, "suffix" : "" }, { "dropping-particle" : "", "family" : "Chang", "given" : "Nancy", "non-dropping-particle" : "", "parse-names" : false, "suffix" : "" }, { "dropping-particle" : "", "family" : "Connor", "given" : "Sarah E", "non-dropping-particle" : "", "parse-names" : false, "suffix" : "" }, { "dropping-particle" : "", "family" : "Maliski", "given" : "Sally L", "non-dropping-particle" : "", "parse-names" : false, "suffix" : "" } ], "container-title" : "Qualitative health research", "id" : "ITEM-5", "issue" : "3", "issued" : { "date-parts" : [ [ "2014" ] ] }, "page" : "306-16", "title" : "Purposeful normalization when caring for husbands recovering from prostate cancer.", "type" : "article-journal", "volume" : "24" }, "uris" : [ "http://www.mendeley.com/documents/?uuid=90dd8b82-d891-4937-8498-e23e5227a781" ] } ], "mendeley" : { "formattedCitation" : "[39, 44, 48, 50, 59]", "plainTextFormattedCitation" : "[39, 44, 48, 50, 59]", "previouslyFormattedCitation" : "[39, 44, 48, 50, 59]"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39, 44, 48, 50, 59]</w:t>
      </w:r>
      <w:r w:rsidR="00FE350D" w:rsidRPr="00125666">
        <w:rPr>
          <w:rFonts w:ascii="Times New Roman" w:hAnsi="Times New Roman" w:cs="Times New Roman"/>
        </w:rPr>
        <w:fldChar w:fldCharType="end"/>
      </w:r>
      <w:r w:rsidR="0077490A" w:rsidRPr="00125666">
        <w:rPr>
          <w:rFonts w:ascii="Times New Roman" w:hAnsi="Times New Roman" w:cs="Times New Roman"/>
        </w:rPr>
        <w:t>. On the other hand,</w:t>
      </w:r>
      <w:r w:rsidR="0077490A" w:rsidRPr="00125666">
        <w:rPr>
          <w:rFonts w:ascii="Times New Roman" w:hAnsi="Times New Roman" w:cs="Times New Roman"/>
          <w:b/>
        </w:rPr>
        <w:t xml:space="preserve"> </w:t>
      </w:r>
      <w:r w:rsidR="0077490A" w:rsidRPr="00125666">
        <w:rPr>
          <w:rFonts w:ascii="Times New Roman" w:hAnsi="Times New Roman" w:cs="Times New Roman"/>
        </w:rPr>
        <w:t xml:space="preserve">men with </w:t>
      </w:r>
      <w:proofErr w:type="spellStart"/>
      <w:r w:rsidR="001507A5" w:rsidRPr="00125666">
        <w:rPr>
          <w:rFonts w:ascii="Times New Roman" w:hAnsi="Times New Roman" w:cs="Times New Roman"/>
        </w:rPr>
        <w:t>PCa</w:t>
      </w:r>
      <w:proofErr w:type="spellEnd"/>
      <w:r w:rsidR="0077490A" w:rsidRPr="00125666">
        <w:rPr>
          <w:rFonts w:ascii="Times New Roman" w:hAnsi="Times New Roman" w:cs="Times New Roman"/>
        </w:rPr>
        <w:t xml:space="preserve"> feared getting their partner aroused and not meeting their expectation to sexually perform, therefore failing to try and sometimes leading to tension and withdrawal within the relationship</w:t>
      </w:r>
      <w:r w:rsidR="00EE040F" w:rsidRPr="00125666">
        <w:rPr>
          <w:rFonts w:ascii="Times New Roman" w:hAnsi="Times New Roman" w:cs="Times New Roman"/>
        </w:rPr>
        <w:t xml:space="preserve"> </w:t>
      </w:r>
      <w:r w:rsidR="0077490A"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1", "issue" : "1", "issued" : { "date-parts" : [ [ "2002" ] ] }, "page" : "15-29", "title" : "Prostate Cancer and Erectile Dysfunction: Men's Experiences", "type" : "article-journal", "volume" : "1" }, "uris" : [ "http://www.mendeley.com/documents/?uuid=93102c0b-dca2-428e-9b4a-df8d14442a5f" ] }, { "id" : "ITEM-2",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2", "issue" : "4", "issued" : { "date-parts" : [ [ "2002" ] ] }, "page" : "701-9", "title" : "Couples' experiences with prostate cancer: focus group research.", "type" : "article-journal", "volume" : "29" }, "uris" : [ "http://www.mendeley.com/documents/?uuid=03317d18-2ff5-3d66-9b39-0da52636f5ee" ] }, { "id" : "ITEM-3",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3", "issue" : "5", "issued" : { "date-parts" : [ [ "2006" ] ] }, "page" : "367-377", "title" : "Qualitative analysis of couples' experience with prostate cancer by age cohort.", "type" : "article-journal", "volume" : "29" }, "uris" : [ "http://www.mendeley.com/documents/?uuid=b6b10d38-d53d-3153-8a3b-bb1b04284f1b" ] }, { "id" : "ITEM-4", "itemData" : { "DOI" : "10.1188/06.CJON.503-508", "ISBN" : "1092-1095", "ISSN" : "10921095", "PMID" : "16927903", "abstract" : "Couples surviving prostate cancer face long-term challenges in their relationships as they adapt to chronic illness. Ten couples surviving prostate cancer were brought together in a focus group to discuss their experiences and concerns regarding intimacy in their relationships. During three 30-minute segments, couples described their experiences (a) as couples, (b) as individual men and women in two concurrent break-out groups, and (c) regarding current intimacy and relationship needs. Questions asked of couples focused on (a) the process of being diagnosed and treated for prostate cancer, (b) what the experience was like for them as a couple, (c) what was helpful, harmful, and surprising throughout the experience, (d) what they currently needed most as a couple, and (e) what advice they had for other couples. Findings suggested that men and women think and respond differently to intimacy and relationship challenges that occur as a result of prostate cancer, diagnosis, and treatment. Consequently, healthcare providers in any clinical setting who may interact with prostate cancer survivors must consider the relationship and intimacy needs that are unique to men, women, and couples.", "author" : [ { "dropping-particle" : "", "family" : "Sanders", "given" : "Sharon", "non-dropping-particle" : "", "parse-names" : false, "suffix" : "" }, { "dropping-particle" : "", "family" : "Pedro", "given" : "Leli W.", "non-dropping-particle" : "", "parse-names" : false, "suffix" : "" }, { "dropping-particle" : "", "family" : "Bantum", "given" : "E. O.", "non-dropping-particle" : "", "parse-names" : false, "suffix" : "" }, { "dropping-particle" : "", "family" : "Galbraith", "given" : "Michael E.", "non-dropping-particle" : "", "parse-names" : false, "suffix" : "" } ], "container-title" : "Clinical journal of oncology nursing.", "id" : "ITEM-4", "issue" : "4", "issued" : { "date-parts" : [ [ "2006" ] ] }, "page" : "503-508", "title" : "Couples surviving prostate cancer: Long-term intimacy needs and concerns following treatment.", "type" : "article-journal", "volume" : "10" }, "uris" : [ "http://www.mendeley.com/documents/?uuid=f52fad5b-7d8f-359c-9b12-bf0b54fea184" ] }, { "id" : "ITEM-5",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5",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6",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6", "issue" : "4", "issued" : { "date-parts" : [ [ "2012" ] ] }, "page" : "452-465", "title" : "Sexual Adjustment to Androgen Deprivation Therapy: Struggles and Strategies", "type" : "article-journal", "volume" : "22" }, "uris" : [ "http://www.mendeley.com/documents/?uuid=1e137739-5dc1-373d-b956-6af2af6c3873" ] }, { "id" : "ITEM-7",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7",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8",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8", "issue" : "9", "issued" : { "date-parts" : [ [ "2014" ] ] }, "page" : "2509-2515", "title" : "Exploring the role of the partner in couples' sexual recovery after surgery for prostate cancer", "type" : "article-journal", "volume" : "22" }, "uris" : [ "http://www.mendeley.com/documents/?uuid=7a6c83c3-e461-3c2e-9ae7-a4cb0f464ad0" ] } ], "mendeley" : { "formattedCitation" : "[8, 25, 50, 53, 58\u201360, 66]", "plainTextFormattedCitation" : "[8, 25, 50, 53, 58\u201360, 66]", "previouslyFormattedCitation" : "[8, 25, 50, 53, 58\u201360, 66]"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25, 50, 53, 58–60, 66]</w:t>
      </w:r>
      <w:r w:rsidR="00FE350D" w:rsidRPr="00125666">
        <w:rPr>
          <w:rFonts w:ascii="Times New Roman" w:hAnsi="Times New Roman" w:cs="Times New Roman"/>
        </w:rPr>
        <w:fldChar w:fldCharType="end"/>
      </w:r>
      <w:r w:rsidR="0077490A" w:rsidRPr="00125666">
        <w:rPr>
          <w:rFonts w:ascii="Times New Roman" w:hAnsi="Times New Roman" w:cs="Times New Roman"/>
        </w:rPr>
        <w:t>:</w:t>
      </w:r>
      <w:r w:rsidR="003F06DD" w:rsidRPr="00125666">
        <w:rPr>
          <w:rFonts w:ascii="Times New Roman" w:hAnsi="Times New Roman" w:cs="Times New Roman"/>
          <w:i/>
        </w:rPr>
        <w:t xml:space="preserve"> “</w:t>
      </w:r>
      <w:r w:rsidR="0077490A" w:rsidRPr="00125666">
        <w:rPr>
          <w:rFonts w:ascii="Times New Roman" w:hAnsi="Times New Roman" w:cs="Times New Roman"/>
          <w:i/>
        </w:rPr>
        <w:t>I think she’s afraid of making me feel incompetent. And I’m afraid of getting her aroused and not being able to complete things. And this tension builds up. I’m afraid to try too much and maybe she’s afraid to suggest it too much for fear of disappointment on both our sides.</w:t>
      </w:r>
      <w:r w:rsidR="004558EA" w:rsidRPr="00125666">
        <w:rPr>
          <w:rFonts w:ascii="Times New Roman" w:hAnsi="Times New Roman" w:cs="Times New Roman"/>
          <w:i/>
        </w:rPr>
        <w:t>.</w:t>
      </w:r>
      <w:r w:rsidR="0077490A" w:rsidRPr="00125666">
        <w:rPr>
          <w:rFonts w:ascii="Times New Roman" w:hAnsi="Times New Roman" w:cs="Times New Roman"/>
          <w:i/>
        </w:rPr>
        <w:t>.”</w:t>
      </w:r>
      <w:r w:rsidR="004E103B" w:rsidRPr="00125666">
        <w:rPr>
          <w:rFonts w:ascii="Times New Roman" w:hAnsi="Times New Roman" w:cs="Times New Roman"/>
          <w:i/>
        </w:rPr>
        <w:t>(Patient</w:t>
      </w:r>
      <w:r w:rsidR="00C86FEB" w:rsidRPr="00125666">
        <w:rPr>
          <w:rFonts w:ascii="Times New Roman" w:hAnsi="Times New Roman" w:cs="Times New Roman"/>
          <w:i/>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1", "issue" : "1", "issued" : { "date-parts" : [ [ "2002" ] ] }, "page" : "15-29", "title" : "Prostate Cancer and Erectile Dysfunction: Men's Experiences", "type" : "article-journal", "volume" : "1" }, "uris" : [ "http://www.mendeley.com/documents/?uuid=93102c0b-dca2-428e-9b4a-df8d14442a5f" ] } ], "mendeley" : { "formattedCitation" : "[50]", "plainTextFormattedCitation" : "[50]", "previouslyFormattedCitation" : "[50]"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50]</w:t>
      </w:r>
      <w:r w:rsidR="00FE350D" w:rsidRPr="00125666">
        <w:rPr>
          <w:rFonts w:ascii="Times New Roman" w:hAnsi="Times New Roman" w:cs="Times New Roman"/>
        </w:rPr>
        <w:fldChar w:fldCharType="end"/>
      </w:r>
      <w:r w:rsidR="0077490A" w:rsidRPr="00125666">
        <w:rPr>
          <w:rFonts w:ascii="Times New Roman" w:hAnsi="Times New Roman" w:cs="Times New Roman"/>
        </w:rPr>
        <w:t xml:space="preserve">. </w:t>
      </w:r>
    </w:p>
    <w:p w14:paraId="064AD0A4" w14:textId="77777777" w:rsidR="0077490A" w:rsidRPr="00125666" w:rsidRDefault="0077490A" w:rsidP="00C429B3">
      <w:pPr>
        <w:spacing w:after="0"/>
        <w:rPr>
          <w:rFonts w:ascii="Times New Roman" w:hAnsi="Times New Roman" w:cs="Times New Roman"/>
        </w:rPr>
      </w:pPr>
    </w:p>
    <w:p w14:paraId="18E05C6B" w14:textId="0583C518" w:rsidR="0077490A" w:rsidRPr="00125666" w:rsidRDefault="001507A5" w:rsidP="00C429B3">
      <w:pPr>
        <w:spacing w:after="0"/>
        <w:rPr>
          <w:rFonts w:ascii="Times New Roman" w:hAnsi="Times New Roman" w:cs="Times New Roman"/>
        </w:rPr>
      </w:pPr>
      <w:r w:rsidRPr="00125666">
        <w:rPr>
          <w:rFonts w:ascii="Times New Roman" w:hAnsi="Times New Roman" w:cs="Times New Roman"/>
        </w:rPr>
        <w:t>Studies often alluded to the conflict between seeking and avoiding information either due to some partners</w:t>
      </w:r>
      <w:r w:rsidR="007F5429" w:rsidRPr="00125666">
        <w:rPr>
          <w:rFonts w:ascii="Times New Roman" w:hAnsi="Times New Roman" w:cs="Times New Roman"/>
        </w:rPr>
        <w:t>’</w:t>
      </w:r>
      <w:r w:rsidRPr="00125666">
        <w:rPr>
          <w:rFonts w:ascii="Times New Roman" w:hAnsi="Times New Roman" w:cs="Times New Roman"/>
        </w:rPr>
        <w:t xml:space="preserve"> need for more information compared to the man with </w:t>
      </w:r>
      <w:proofErr w:type="spellStart"/>
      <w:r w:rsidRPr="00125666">
        <w:rPr>
          <w:rFonts w:ascii="Times New Roman" w:hAnsi="Times New Roman" w:cs="Times New Roman"/>
        </w:rPr>
        <w:t>PCa</w:t>
      </w:r>
      <w:proofErr w:type="spellEnd"/>
      <w:r w:rsidRPr="00125666">
        <w:rPr>
          <w:rFonts w:ascii="Times New Roman" w:hAnsi="Times New Roman" w:cs="Times New Roman"/>
        </w:rPr>
        <w:t>, or by partners censoring t</w:t>
      </w:r>
      <w:r w:rsidR="0077490A" w:rsidRPr="00125666">
        <w:rPr>
          <w:rFonts w:ascii="Times New Roman" w:hAnsi="Times New Roman" w:cs="Times New Roman"/>
        </w:rPr>
        <w:t xml:space="preserve">hemselves in consultations to avoid causing anxiety to the person with </w:t>
      </w:r>
      <w:proofErr w:type="spellStart"/>
      <w:r w:rsidR="0077490A" w:rsidRPr="00125666">
        <w:rPr>
          <w:rFonts w:ascii="Times New Roman" w:hAnsi="Times New Roman" w:cs="Times New Roman"/>
        </w:rPr>
        <w:t>PCa</w:t>
      </w:r>
      <w:proofErr w:type="spellEnd"/>
      <w:r w:rsidR="0077490A" w:rsidRPr="00125666">
        <w:rPr>
          <w:rFonts w:ascii="Times New Roman" w:hAnsi="Times New Roman" w:cs="Times New Roman"/>
        </w:rPr>
        <w:t>, thus highlighting how partners protect their husbands. For some partners, information was avoided to reduce fear and feel</w:t>
      </w:r>
      <w:r w:rsidR="003542D4" w:rsidRPr="00125666">
        <w:rPr>
          <w:rFonts w:ascii="Times New Roman" w:hAnsi="Times New Roman" w:cs="Times New Roman"/>
        </w:rPr>
        <w:t>ings of uncertainty and anxiety</w:t>
      </w:r>
      <w:r w:rsidR="006955CD" w:rsidRPr="00125666">
        <w:rPr>
          <w:rFonts w:ascii="Times New Roman" w:hAnsi="Times New Roman" w:cs="Times New Roman"/>
        </w:rPr>
        <w:t>, thus protecting themselves</w:t>
      </w:r>
      <w:r w:rsidR="00B92173" w:rsidRPr="00125666">
        <w:rPr>
          <w:rFonts w:ascii="Times New Roman" w:hAnsi="Times New Roman" w:cs="Times New Roman"/>
        </w:rPr>
        <w:t xml:space="preserve">: </w:t>
      </w:r>
      <w:r w:rsidR="00B92173" w:rsidRPr="00125666">
        <w:rPr>
          <w:rFonts w:ascii="Times New Roman" w:hAnsi="Times New Roman" w:cs="Times New Roman"/>
          <w:i/>
        </w:rPr>
        <w:t>“The least you know the better”</w:t>
      </w:r>
      <w:r w:rsidR="003F06DD" w:rsidRPr="00125666">
        <w:rPr>
          <w:rFonts w:ascii="Times New Roman" w:hAnsi="Times New Roman" w:cs="Times New Roman"/>
          <w:i/>
        </w:rPr>
        <w:t xml:space="preserve"> </w:t>
      </w:r>
      <w:r w:rsidR="00B92173" w:rsidRPr="00125666">
        <w:rPr>
          <w:rFonts w:ascii="Times New Roman" w:hAnsi="Times New Roman" w:cs="Times New Roman"/>
          <w:i/>
        </w:rPr>
        <w:fldChar w:fldCharType="begin" w:fldLock="1"/>
      </w:r>
      <w:r w:rsidR="00BC02E9" w:rsidRPr="00125666">
        <w:rPr>
          <w:rFonts w:ascii="Times New Roman" w:hAnsi="Times New Roman" w:cs="Times New Roman"/>
          <w:i/>
        </w:rPr>
        <w:instrText>ADDIN CSL_CITATION { "citationItems" : [ { "id" : "ITEM-1", "itemData" : { "DOI" : "10.1016/S0738-3991(03)00212-X", "ISBN" : "0738-3991 (Print)\\r0738-3991 (Linking)", "PMID" : "15288912", "abstract" : "This pilot study explores in depth the information-seeking behaviours of partners of men with prostate cancer. Six men with prostate cancer and their partners participated in one mini focus group discussion or four couple interviews. Theme analysis by two independent analysts produced three related themes: partners' information-seeking behaviours; partners' information-avoiding behaviours; and the conflict between seeking and avoiding information. The information-seeking behaviours of partners were individualistic, with some partners seeking voluminous information and others avoiding information. Partners sought information to help reduce their feelings of anxiety and uncertainty, to help them participate in the decision-making process, to help them care for their partner and to ensure that they had their information needs met. Partners avoided information to reduce their levels of fear and worry and to maintain a sense of normality. They failed to seek information from healthcare professionals because they felt disempowered and pressurised for time during patient-physician consultations. The information-seeking behaviours of partners changed over time and across situations and their behaviours were sometimes different from those of their partners (the patients), with some partners exhibiting more information-seeking behaviour than patients. The findings within each of these themes and their practice implications are discussed in this paper. \u00a9 2003 Elsevier Ireland Ltd. All rights reserved.", "author" : [ { "dropping-particle" : "", "family" : "Feltwell", "given" : "Annie K.", "non-dropping-particle" : "", "parse-names" : false, "suffix" : "" }, { "dropping-particle" : "", "family" : "Rees", "given" : "Charlotte E.", "non-dropping-particle" : "", "parse-names" : false, "suffix" : "" } ], "container-title" : "Patient Education and Counseling", "id" : "ITEM-1", "issue" : "2", "issued" : { "date-parts" : [ [ "2004" ] ] }, "page" : "179-185", "title" : "The information-seeking behaviours of partners of men with prostate cancer: A qualitative pilot study", "type" : "article-journal", "volume" : "54" }, "uris" : [ "http://www.mendeley.com/documents/?uuid=ce218d6d-fc5a-3c8a-8685-230a59eaf5ad" ] } ], "mendeley" : { "formattedCitation" : "[47]", "plainTextFormattedCitation" : "[47]", "previouslyFormattedCitation" : "[47]" }, "properties" : { "noteIndex" : 9 }, "schema" : "https://github.com/citation-style-language/schema/raw/master/csl-citation.json" }</w:instrText>
      </w:r>
      <w:r w:rsidR="00B92173" w:rsidRPr="00125666">
        <w:rPr>
          <w:rFonts w:ascii="Times New Roman" w:hAnsi="Times New Roman" w:cs="Times New Roman"/>
          <w:i/>
        </w:rPr>
        <w:fldChar w:fldCharType="separate"/>
      </w:r>
      <w:r w:rsidR="00561536" w:rsidRPr="00125666">
        <w:rPr>
          <w:rFonts w:ascii="Times New Roman" w:hAnsi="Times New Roman" w:cs="Times New Roman"/>
          <w:noProof/>
        </w:rPr>
        <w:t>[47]</w:t>
      </w:r>
      <w:r w:rsidR="00B92173" w:rsidRPr="00125666">
        <w:rPr>
          <w:rFonts w:ascii="Times New Roman" w:hAnsi="Times New Roman" w:cs="Times New Roman"/>
          <w:i/>
        </w:rPr>
        <w:fldChar w:fldCharType="end"/>
      </w:r>
      <w:r w:rsidR="003542D4" w:rsidRPr="00125666">
        <w:rPr>
          <w:rFonts w:ascii="Times New Roman" w:hAnsi="Times New Roman" w:cs="Times New Roman"/>
        </w:rPr>
        <w:t xml:space="preserve"> This was </w:t>
      </w:r>
      <w:r w:rsidR="006955CD" w:rsidRPr="00125666">
        <w:rPr>
          <w:rFonts w:ascii="Times New Roman" w:hAnsi="Times New Roman" w:cs="Times New Roman"/>
        </w:rPr>
        <w:t xml:space="preserve">connected to their </w:t>
      </w:r>
      <w:r w:rsidR="0077490A" w:rsidRPr="00125666">
        <w:rPr>
          <w:rFonts w:ascii="Times New Roman" w:hAnsi="Times New Roman" w:cs="Times New Roman"/>
        </w:rPr>
        <w:t>attempt</w:t>
      </w:r>
      <w:r w:rsidR="006955CD" w:rsidRPr="00125666">
        <w:rPr>
          <w:rFonts w:ascii="Times New Roman" w:hAnsi="Times New Roman" w:cs="Times New Roman"/>
        </w:rPr>
        <w:t>, discussed above,</w:t>
      </w:r>
      <w:r w:rsidR="0077490A" w:rsidRPr="00125666">
        <w:rPr>
          <w:rFonts w:ascii="Times New Roman" w:hAnsi="Times New Roman" w:cs="Times New Roman"/>
        </w:rPr>
        <w:t xml:space="preserve"> to </w:t>
      </w:r>
      <w:r w:rsidR="00F40E00" w:rsidRPr="00125666">
        <w:rPr>
          <w:rFonts w:ascii="Times New Roman" w:hAnsi="Times New Roman" w:cs="Times New Roman"/>
          <w:i/>
        </w:rPr>
        <w:t>seek</w:t>
      </w:r>
      <w:r w:rsidR="00EE040F" w:rsidRPr="00125666">
        <w:rPr>
          <w:rFonts w:ascii="Times New Roman" w:hAnsi="Times New Roman" w:cs="Times New Roman"/>
          <w:i/>
        </w:rPr>
        <w:t xml:space="preserve"> continuity</w:t>
      </w:r>
      <w:r w:rsidR="0077490A" w:rsidRPr="00125666">
        <w:rPr>
          <w:rFonts w:ascii="Times New Roman" w:hAnsi="Times New Roman" w:cs="Times New Roman"/>
        </w:rPr>
        <w:t xml:space="preserve"> in their live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16/S0738-3991(03)00212-X", "ISBN" : "0738-3991 (Print)\\r0738-3991 (Linking)", "PMID" : "15288912", "abstract" : "This pilot study explores in depth the information-seeking behaviours of partners of men with prostate cancer. Six men with prostate cancer and their partners participated in one mini focus group discussion or four couple interviews. Theme analysis by two independent analysts produced three related themes: partners' information-seeking behaviours; partners' information-avoiding behaviours; and the conflict between seeking and avoiding information. The information-seeking behaviours of partners were individualistic, with some partners seeking voluminous information and others avoiding information. Partners sought information to help reduce their feelings of anxiety and uncertainty, to help them participate in the decision-making process, to help them care for their partner and to ensure that they had their information needs met. Partners avoided information to reduce their levels of fear and worry and to maintain a sense of normality. They failed to seek information from healthcare professionals because they felt disempowered and pressurised for time during patient-physician consultations. The information-seeking behaviours of partners changed over time and across situations and their behaviours were sometimes different from those of their partners (the patients), with some partners exhibiting more information-seeking behaviour than patients. The findings within each of these themes and their practice implications are discussed in this paper. \u00a9 2003 Elsevier Ireland Ltd. All rights reserved.", "author" : [ { "dropping-particle" : "", "family" : "Feltwell", "given" : "Annie K.", "non-dropping-particle" : "", "parse-names" : false, "suffix" : "" }, { "dropping-particle" : "", "family" : "Rees", "given" : "Charlotte E.", "non-dropping-particle" : "", "parse-names" : false, "suffix" : "" } ], "container-title" : "Patient Education and Counseling", "id" : "ITEM-1", "issue" : "2", "issued" : { "date-parts" : [ [ "2004" ] ] }, "page" : "179-185", "title" : "The information-seeking behaviours of partners of men with prostate cancer: A qualitative pilot study", "type" : "article-journal", "volume" : "54" }, "uris" : [ "http://www.mendeley.com/documents/?uuid=ce218d6d-fc5a-3c8a-8685-230a59eaf5ad" ] }, { "id" : "ITEM-2", "itemData" : { "DOI" : "10.1186/1471-2296-11-19", "ISBN" : "1471-2296 (Electronic)\\r1471-2296 (Linking)", "ISSN" : "1471-2296", "PMID" : "20211019", "abstract" : "BACKGROUND: Few studies have explored the women's experiences as a result of a partners' diagnosis of prostate cancer. This study begins to explore women's interactions with physicians (primary care and urologist) and the support needs associated with the diagnosis and treatment of their partners' prostate cancer. METHODS: Two focus groups (n = 14) of women whose partners were diagnosed with prostate cancer (diagnoses' 1 - 18 months). A trained facilitator used open-ended questions to explore ideas. The framework approach was used to analyze the transcripts. RESULTS: Three main themes emerged: 1. More support. Validation and information is needed for women including emotional support and opportunities to share experiences. 2. Role of the physician. The transfer of care once specialized treatment is no longer needed remained poorly defined, which increased confusion and feelings of abandonment related to the role of the primary physician. 3. Partners' relationship changes. Men became more dependent on their partners for support and to act as the primary communicator and caregiver. CONCLUSIONS: Additional research is needed in this field to confirm the importance of training primary care physicians to consider holistic treatment approaches that recognize the partner and family needs as important in the complete physical and emotional healing of their patients.", "author" : [ { "dropping-particle" : "", "family" : "Evertsen", "given" : "Jennifer M", "non-dropping-particle" : "", "parse-names" : false, "suffix" : "" }, { "dropping-particle" : "", "family" : "Wolkenstein", "given" : "Alan S", "non-dropping-particle" : "", "parse-names" : false, "suffix" : "" } ], "container-title" : "BMC family practice", "id" : "ITEM-2", "issue" : "11", "issued" : { "date-parts" : [ [ "2010" ] ] }, "page" : "19", "title" : "Female partners of patients after surgical prostate cancer treatment: interactions with physicians and support needs.", "type" : "article-journal", "volume" : "11" }, "uris" : [ "http://www.mendeley.com/documents/?uuid=1191c256-8615-3ec1-8b9a-5f7306ee9579" ] }, { "id" : "ITEM-3", "itemData" : { "DOI" : "10.1111/j.1365-2354.2012.01341.x", "ISBN" : "0961-5423, 0961-5423", "ISSN" : "09615423", "PMID" : "22416793", "abstract" : "The aim of this study was to explore the needs of carers of men with prostate cancer and to identify barriers and enablers to meeting these needs. Carers were recruited to focus groups or interviews. These were recorded, transcribed and analysed by two researchers using Nvivo QSR6 and the Framework approach to index, chart and analyse data to identify emergent themes of the needs of carers, and barriers and enablers to meeting these needs. Fifteen carers took part in focus groups and 19 were interviewed. Carers' needs varied and were often unmet because of barriers to existing services. Carers needed: information; emotional support; practical support; effective medical care for the patient. Barriers to carers meeting their needs included: lack of awareness of sources of help; lack of understanding of information; reluctance to ask for help; prioritising the patient's needs. Enablers included better signposting to information and sources of support, and assessment of their needs. Interventions to address these needs should be developed taking account of the barriers and enablers identified here, and the experience of reported interventions for carers of other cancer patients. Carers should be offered an assessment to establish their needs and directed to appropriate sources of help.", "author" : [ { "dropping-particle" : "", "family" : "Sinfield", "given" : "P.", "non-dropping-particle" : "", "parse-names" : false, "suffix" : "" }, { "dropping-particle" : "", "family" : "Baker", "given" : "R.", "non-dropping-particle" : "", "parse-names" : false, "suffix" : "" }, { "dropping-particle" : "", "family" : "Ali", "given" : "S.", "non-dropping-particle" : "", "parse-names" : false, "suffix" : "" }, { "dropping-particle" : "", "family" : "Richardson", "given" : "A.", "non-dropping-particle" : "", "parse-names" : false, "suffix" : "" } ], "container-title" : "European Journal of Cancer Care", "id" : "ITEM-3", "issue" : "4", "issued" : { "date-parts" : [ [ "2012" ] ] }, "page" : "527-534", "title" : "The needs of carers of men with prostate cancer and barriers and enablers to meeting them: A qualitative study in England", "type" : "article-journal", "volume" : "21" }, "uris" : [ "http://www.mendeley.com/documents/?uuid=c9e284c6-1b86-3e80-98b7-cc5d874c8fe2" ] }, { "id" : "ITEM-4", "itemData" : { "DOI" : "10.1188/06.CJON.503-508", "ISBN" : "1092-1095", "ISSN" : "10921095", "PMID" : "16927903", "abstract" : "Couples surviving prostate cancer face long-term challenges in their relationships as they adapt to chronic illness. Ten couples surviving prostate cancer were brought together in a focus group to discuss their experiences and concerns regarding intimacy in their relationships. During three 30-minute segments, couples described their experiences (a) as couples, (b) as individual men and women in two concurrent break-out groups, and (c) regarding current intimacy and relationship needs. Questions asked of couples focused on (a) the process of being diagnosed and treated for prostate cancer, (b) what the experience was like for them as a couple, (c) what was helpful, harmful, and surprising throughout the experience, (d) what they currently needed most as a couple, and (e) what advice they had for other couples. Findings suggested that men and women think and respond differently to intimacy and relationship challenges that occur as a result of prostate cancer, diagnosis, and treatment. Consequently, healthcare providers in any clinical setting who may interact with prostate cancer survivors must consider the relationship and intimacy needs that are unique to men, women, and couples.", "author" : [ { "dropping-particle" : "", "family" : "Sanders", "given" : "Sharon", "non-dropping-particle" : "", "parse-names" : false, "suffix" : "" }, { "dropping-particle" : "", "family" : "Pedro", "given" : "Leli W.", "non-dropping-particle" : "", "parse-names" : false, "suffix" : "" }, { "dropping-particle" : "", "family" : "Bantum", "given" : "E. O.", "non-dropping-particle" : "", "parse-names" : false, "suffix" : "" }, { "dropping-particle" : "", "family" : "Galbraith", "given" : "Michael E.", "non-dropping-particle" : "", "parse-names" : false, "suffix" : "" } ], "container-title" : "Clinical journal of oncology nursing.", "id" : "ITEM-4", "issue" : "4", "issued" : { "date-parts" : [ [ "2006" ] ] }, "page" : "503-508", "title" : "Couples surviving prostate cancer: Long-term intimacy needs and concerns following treatment.", "type" : "article-journal", "volume" : "10" }, "uris" : [ "http://www.mendeley.com/documents/?uuid=f52fad5b-7d8f-359c-9b12-bf0b54fea184" ] }, { "id" : "ITEM-5",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5", "issue" : "11", "issued" : { "date-parts" : [ [ "2014" ] ] }, "page" : "1252-1258", "title" : "The impact of prostate cancer on partners: A qualitative exploration", "type" : "article-journal", "volume" : "23" }, "uris" : [ "http://www.mendeley.com/documents/?uuid=64f0f1c2-76e9-490f-8a42-c67f812f3571" ] } ], "mendeley" : { "formattedCitation" : "[38, 47, 58, 63, 64]", "plainTextFormattedCitation" : "[38, 47, 58, 63, 64]", "previouslyFormattedCitation" : "[38, 47, 58, 63, 64]"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38, 47, 58, 63, 64]</w:t>
      </w:r>
      <w:r w:rsidR="00FE350D" w:rsidRPr="00125666">
        <w:rPr>
          <w:rFonts w:ascii="Times New Roman" w:hAnsi="Times New Roman" w:cs="Times New Roman"/>
        </w:rPr>
        <w:fldChar w:fldCharType="end"/>
      </w:r>
      <w:r w:rsidR="006955CD" w:rsidRPr="00125666">
        <w:rPr>
          <w:rFonts w:ascii="Times New Roman" w:hAnsi="Times New Roman" w:cs="Times New Roman"/>
        </w:rPr>
        <w:t xml:space="preserve">. </w:t>
      </w:r>
      <w:r w:rsidR="005608B6" w:rsidRPr="00125666">
        <w:rPr>
          <w:rFonts w:ascii="Times New Roman" w:hAnsi="Times New Roman" w:cs="Times New Roman"/>
        </w:rPr>
        <w:t>P</w:t>
      </w:r>
      <w:r w:rsidR="0077490A" w:rsidRPr="00125666">
        <w:rPr>
          <w:rFonts w:ascii="Times New Roman" w:hAnsi="Times New Roman" w:cs="Times New Roman"/>
        </w:rPr>
        <w:t xml:space="preserve">artners had to be careful in finding ways to support men without impinging on men’s need for autonomy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1", "issue" : "3", "issued" : { "date-parts" : [ [ "2013" ] ] }, "page" : "E7-E14", "title" : "In the middle and on the sideline: the experience of spouses of men with prostate cancer.", "type" : "article-journal", "volume" : "36" }, "uris" : [ "http://www.mendeley.com/documents/?uuid=7101fde6-0bee-30a3-bda7-ce86a398534e" ] }, { "id" : "ITEM-2",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2", "issue" : "2", "issued" : { "date-parts" : [ [ "2011" ] ] }, "page" : "95-113", "title" : "The rupture and repair of the couple's communal body with prostate cancer.", "type" : "article-journal", "volume" : "29" }, "uris" : [ "http://www.mendeley.com/documents/?uuid=b9c4f44e-ffff-33ce-97c8-818e5034fc38" ] }, { "id" : "ITEM-3",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3",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id" : "ITEM-4",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4", "issue" : "1", "issued" : { "date-parts" : [ [ "2002" ] ] }, "page" : "15-29", "title" : "Prostate Cancer and Erectile Dysfunction: Men's Experiences", "type" : "article-journal", "volume" : "1" }, "uris" : [ "http://www.mendeley.com/documents/?uuid=93102c0b-dca2-428e-9b4a-df8d14442a5f" ] }, { "id" : "ITEM-5",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5", "issue" : "4", "issued" : { "date-parts" : [ [ "2000" ] ] }, "page" : "531-48", "title" : "Managing the Impact of Illness: The Experiences of Men with Prostate Cancer and their Spouses.", "type" : "article-journal", "volume" : "5" }, "uris" : [ "http://www.mendeley.com/documents/?uuid=baaf08f1-341a-32e7-a14e-ac53fc1bd46f" ] }, { "id" : "ITEM-6", "itemData" : { "DOI" : "10.1007/s00520-014-2562-z", "ISBN" : "1433-7339 (Electronic) 0941-4355 (Linking)", "ISSN" : "14337339", "PMID" : "25527241", "abstract" : "INTRODUCTION: Men diagnosed with prostate cancer (PCa) can receive supportive care from an array of sources including female partners and prostate cancer support groups (PCSGs). However, little is known about how heterosexual gender relations and supportive care play out among couples who attend PCSGs. Distilling such gender relation patterns is a key to understanding and advancing supportive care for men who experience PCa and their families., PURPOSE: This study describes connections between heterosexual gender relations and PCa supportive care among couples who attend PCSGs., METHOD: In-depth, individual interviews with 30 participants (15 men treated for PCa and their female partners) were analyzed using interpretive descriptive methods. Couples were asked about their relationships, supportive care needs, and attendance at PCSGs. A heterosexual gender relations framework was used to theorize the findings., RESULTS: Findings showed that traditional heterosexual gender relations guided most couples' PCa-related support both in and out of PCSGs. Three themes were inductively derived: \"Not pushing too hard\"-balancing women's support with men's autonomy, \"Confreres\"-men supporting men at PCSGs, and \"Women are better at reassuring\"-support from and for women., CONCLUSIONS: Couples both aligned to and resisted traditional gender roles to accommodate, explain, and rationalize how, as a couple, they approached PCa supportive care needs.", "author" : [ { "dropping-particle" : "", "family" : "Oliffe", "given" : "John", "non-dropping-particle" : "", "parse-names" : false, "suffix" : "" }, { "dropping-particle" : "", "family" : "W.", "given" : "Lawrence", "non-dropping-particle" : "", "parse-names" : false, "suffix" : "" }, { "dropping-particle" : "", "family" : "Bottorff", "given" : "Joan L.", "non-dropping-particle" : "", "parse-names" : false, "suffix" : "" }, { "dropping-particle" : "", "family" : "Braybrook", "given" : "Debbie E.", "non-dropping-particle" : "", "parse-names" : false, "suffix" : "" }, { "dropping-particle" : "", "family" : "Ward", "given" : "Amanda", "non-dropping-particle" : "", "parse-names" : false, "suffix" : "" }, { "dropping-particle" : "", "family" : "Goldenberg", "given" : "Larry S.", "non-dropping-particle" : "", "parse-names" : false, "suffix" : "" } ], "container-title" : "Supportive Care in Cancer", "id" : "ITEM-6", "issue" : "4", "issued" : { "date-parts" : [ [ "2015" ] ] }, "page" : "1127-1133", "title" : "Heterosexual couples and prostate cancer support groups: a gender relations analysis", "type" : "article-journal", "volume" : "23" }, "uris" : [ "http://www.mendeley.com/documents/?uuid=f1977e5e-6d79-38bd-ae29-7d84de902af6" ] }, { "id" : "ITEM-7", "itemData" : { "DOI" : "10.1188/06.CJON.503-508", "ISBN" : "1092-1095", "ISSN" : "10921095", "PMID" : "16927903", "abstract" : "Couples surviving prostate cancer face long-term challenges in their relationships as they adapt to chronic illness. Ten couples surviving prostate cancer were brought together in a focus group to discuss their experiences and concerns regarding intimacy in their relationships. During three 30-minute segments, couples described their experiences (a) as couples, (b) as individual men and women in two concurrent break-out groups, and (c) regarding current intimacy and relationship needs. Questions asked of couples focused on (a) the process of being diagnosed and treated for prostate cancer, (b) what the experience was like for them as a couple, (c) what was helpful, harmful, and surprising throughout the experience, (d) what they currently needed most as a couple, and (e) what advice they had for other couples. Findings suggested that men and women think and respond differently to intimacy and relationship challenges that occur as a result of prostate cancer, diagnosis, and treatment. Consequently, healthcare providers in any clinical setting who may interact with prostate cancer survivors must consider the relationship and intimacy needs that are unique to men, women, and couples.", "author" : [ { "dropping-particle" : "", "family" : "Sanders", "given" : "Sharon", "non-dropping-particle" : "", "parse-names" : false, "suffix" : "" }, { "dropping-particle" : "", "family" : "Pedro", "given" : "Leli W.", "non-dropping-particle" : "", "parse-names" : false, "suffix" : "" }, { "dropping-particle" : "", "family" : "Bantum", "given" : "E. O.", "non-dropping-particle" : "", "parse-names" : false, "suffix" : "" }, { "dropping-particle" : "", "family" : "Galbraith", "given" : "Michael E.", "non-dropping-particle" : "", "parse-names" : false, "suffix" : "" } ], "container-title" : "Clinical journal of oncology nursing.", "id" : "ITEM-7", "issue" : "4", "issued" : { "date-parts" : [ [ "2006" ] ] }, "page" : "503-508", "title" : "Couples surviving prostate cancer: Long-term intimacy needs and concerns following treatment.", "type" : "article-journal", "volume" : "10" }, "uris" : [ "http://www.mendeley.com/documents/?uuid=f52fad5b-7d8f-359c-9b12-bf0b54fea184" ] } ], "mendeley" : { "formattedCitation" : "[48\u201351, 56, 58, 62]", "plainTextFormattedCitation" : "[48\u201351, 56, 58, 62]", "previouslyFormattedCitation" : "[48\u201351, 56, 58, 62]"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48–51, 56, 58, 62]</w:t>
      </w:r>
      <w:r w:rsidR="00FE350D" w:rsidRPr="00125666">
        <w:rPr>
          <w:rFonts w:ascii="Times New Roman" w:hAnsi="Times New Roman" w:cs="Times New Roman"/>
        </w:rPr>
        <w:fldChar w:fldCharType="end"/>
      </w:r>
      <w:r w:rsidR="004E00B3" w:rsidRPr="00125666">
        <w:rPr>
          <w:rFonts w:ascii="Times New Roman" w:hAnsi="Times New Roman" w:cs="Times New Roman"/>
        </w:rPr>
        <w:t>.</w:t>
      </w:r>
      <w:r w:rsidR="0077490A" w:rsidRPr="00125666">
        <w:rPr>
          <w:rFonts w:ascii="Times New Roman" w:hAnsi="Times New Roman" w:cs="Times New Roman"/>
        </w:rPr>
        <w:t xml:space="preserve"> </w:t>
      </w:r>
    </w:p>
    <w:p w14:paraId="4DC8F531" w14:textId="77777777" w:rsidR="00276954" w:rsidRPr="00125666" w:rsidRDefault="00276954" w:rsidP="00C429B3">
      <w:pPr>
        <w:spacing w:after="0"/>
        <w:rPr>
          <w:rFonts w:ascii="Times New Roman" w:hAnsi="Times New Roman" w:cs="Times New Roman"/>
        </w:rPr>
      </w:pPr>
    </w:p>
    <w:p w14:paraId="72463F7F" w14:textId="0E7D19C4" w:rsidR="0077490A" w:rsidRPr="00125666" w:rsidRDefault="0077490A" w:rsidP="00C429B3">
      <w:pPr>
        <w:spacing w:after="0"/>
        <w:rPr>
          <w:rFonts w:ascii="Times New Roman" w:hAnsi="Times New Roman" w:cs="Times New Roman"/>
        </w:rPr>
      </w:pPr>
      <w:r w:rsidRPr="00125666">
        <w:rPr>
          <w:rFonts w:ascii="Times New Roman" w:hAnsi="Times New Roman" w:cs="Times New Roman"/>
        </w:rPr>
        <w:t xml:space="preserve">The shield </w:t>
      </w:r>
      <w:r w:rsidR="007F5429" w:rsidRPr="00125666">
        <w:rPr>
          <w:rFonts w:ascii="Times New Roman" w:hAnsi="Times New Roman" w:cs="Times New Roman"/>
        </w:rPr>
        <w:t xml:space="preserve">also </w:t>
      </w:r>
      <w:r w:rsidRPr="00125666">
        <w:rPr>
          <w:rFonts w:ascii="Times New Roman" w:hAnsi="Times New Roman" w:cs="Times New Roman"/>
        </w:rPr>
        <w:t xml:space="preserve">appeared to be used to protect people outside of the relational dyad. Censorship of talking about health concerns between family members/friends was </w:t>
      </w:r>
      <w:r w:rsidR="003542D4" w:rsidRPr="00125666">
        <w:rPr>
          <w:rFonts w:ascii="Times New Roman" w:hAnsi="Times New Roman" w:cs="Times New Roman"/>
        </w:rPr>
        <w:t xml:space="preserve">sometimes </w:t>
      </w:r>
      <w:r w:rsidRPr="00125666">
        <w:rPr>
          <w:rFonts w:ascii="Times New Roman" w:hAnsi="Times New Roman" w:cs="Times New Roman"/>
        </w:rPr>
        <w:t>due to differences in readiness to tell</w:t>
      </w:r>
      <w:r w:rsidR="00054700" w:rsidRPr="00125666">
        <w:rPr>
          <w:rFonts w:ascii="Times New Roman" w:hAnsi="Times New Roman" w:cs="Times New Roman"/>
        </w:rPr>
        <w:t>, perceptions on other peoples’ feelings around cancer,</w:t>
      </w:r>
      <w:r w:rsidRPr="00125666">
        <w:rPr>
          <w:rFonts w:ascii="Times New Roman" w:hAnsi="Times New Roman" w:cs="Times New Roman"/>
        </w:rPr>
        <w:t xml:space="preserve"> o</w:t>
      </w:r>
      <w:r w:rsidR="0049154A" w:rsidRPr="00125666">
        <w:rPr>
          <w:rFonts w:ascii="Times New Roman" w:hAnsi="Times New Roman" w:cs="Times New Roman"/>
        </w:rPr>
        <w:t xml:space="preserve">r so as not to distress other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ISBN" : "1053-816X", "ISSN" : "1053-816X", "PMID" : "22073900", "abstract" : "The aim of this qualitative study was to investigate the experiences of female partners to men with prostate cancer. The women found the capacity to manage their lives through mutual love in the family and through their faith.", "author" : [ { "dropping-particle" : "", "family" : "Bruun", "given" : "Poul", "non-dropping-particle" : "", "parse-names" : false, "suffix" : "" }, { "dropping-particle" : "", "family" : "Pedersen", "given" : "Birthe D", "non-dropping-particle" : "", "parse-names" : false, "suffix" : "" }, { "dropping-particle" : "", "family" : "Osther", "given" : "Palle J", "non-dropping-particle" : "", "parse-names" : false, "suffix" : "" }, { "dropping-particle" : "", "family" : "Wagner", "given" : "Lis", "non-dropping-particle" : "", "parse-names" : false, "suffix" : "" } ], "container-title" : "Urologic nursing", "id" : "ITEM-1", "issue" : "5", "issued" : { "date-parts" : [ [ "2011" ] ] }, "page" : "294-9", "title" : "The lonely female partner: a central aspect of prostate cancer.", "type" : "article-journal", "volume" : "31" }, "uris" : [ "http://www.mendeley.com/documents/?uuid=adb1bd38-9d45-3680-93f0-bc0faaa74295" ] }, { "id" : "ITEM-2",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2", "issue" : "4", "issued" : { "date-parts" : [ [ "2000" ] ] }, "page" : "531-48", "title" : "Managing the Impact of Illness: The Experiences of Men with Prostate Cancer and their Spouses.", "type" : "article-journal", "volume" : "5" }, "uris" : [ "http://www.mendeley.com/documents/?uuid=baaf08f1-341a-32e7-a14e-ac53fc1bd46f" ] } ], "mendeley" : { "formattedCitation" : "[51, 61]", "plainTextFormattedCitation" : "[51, 61]", "previouslyFormattedCitation" : "[51, 61]"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51, 61]</w:t>
      </w:r>
      <w:r w:rsidR="00FE350D" w:rsidRPr="00125666">
        <w:rPr>
          <w:rFonts w:ascii="Times New Roman" w:hAnsi="Times New Roman" w:cs="Times New Roman"/>
        </w:rPr>
        <w:fldChar w:fldCharType="end"/>
      </w:r>
      <w:r w:rsidR="00F7721A" w:rsidRPr="00125666">
        <w:rPr>
          <w:rFonts w:ascii="Times New Roman" w:hAnsi="Times New Roman" w:cs="Times New Roman"/>
        </w:rPr>
        <w:t xml:space="preserve">: </w:t>
      </w:r>
      <w:r w:rsidR="00F7721A" w:rsidRPr="00125666">
        <w:rPr>
          <w:rFonts w:ascii="Times New Roman" w:hAnsi="Times New Roman" w:cs="Times New Roman"/>
          <w:i/>
        </w:rPr>
        <w:t>“People really don’t want to hear about the illness and especially not the children</w:t>
      </w:r>
      <w:r w:rsidR="00054700" w:rsidRPr="00125666">
        <w:rPr>
          <w:rFonts w:ascii="Times New Roman" w:hAnsi="Times New Roman" w:cs="Times New Roman"/>
          <w:i/>
        </w:rPr>
        <w:t xml:space="preserve">” (Patient) </w:t>
      </w:r>
      <w:r w:rsidR="00054700" w:rsidRPr="00125666">
        <w:rPr>
          <w:rFonts w:ascii="Times New Roman" w:hAnsi="Times New Roman" w:cs="Times New Roman"/>
          <w:i/>
        </w:rPr>
        <w:fldChar w:fldCharType="begin" w:fldLock="1"/>
      </w:r>
      <w:r w:rsidR="00BC02E9" w:rsidRPr="00125666">
        <w:rPr>
          <w:rFonts w:ascii="Times New Roman" w:hAnsi="Times New Roman" w:cs="Times New Roman"/>
          <w:i/>
        </w:rPr>
        <w:instrText>ADDIN CSL_CITATION { "citationItems" : [ { "id" : "ITEM-1", "itemData" : { "ISBN" : "1053-816X", "ISSN" : "1053-816X", "PMID" : "22073900", "abstract" : "The aim of this qualitative study was to investigate the experiences of female partners to men with prostate cancer. The women found the capacity to manage their lives through mutual love in the family and through their faith.", "author" : [ { "dropping-particle" : "", "family" : "Bruun", "given" : "Poul", "non-dropping-particle" : "", "parse-names" : false, "suffix" : "" }, { "dropping-particle" : "", "family" : "Pedersen", "given" : "Birthe D", "non-dropping-particle" : "", "parse-names" : false, "suffix" : "" }, { "dropping-particle" : "", "family" : "Osther", "given" : "Palle J", "non-dropping-particle" : "", "parse-names" : false, "suffix" : "" }, { "dropping-particle" : "", "family" : "Wagner", "given" : "Lis", "non-dropping-particle" : "", "parse-names" : false, "suffix" : "" } ], "container-title" : "Urologic nursing", "id" : "ITEM-1", "issue" : "5", "issued" : { "date-parts" : [ [ "2011" ] ] }, "page" : "294-9", "title" : "The lonely female partner: a central aspect of prostate cancer.", "type" : "article-journal", "volume" : "31" }, "uris" : [ "http://www.mendeley.com/documents/?uuid=adb1bd38-9d45-3680-93f0-bc0faaa74295" ] } ], "mendeley" : { "formattedCitation" : "[61]", "plainTextFormattedCitation" : "[61]", "previouslyFormattedCitation" : "[61]" }, "properties" : { "noteIndex" : 9 }, "schema" : "https://github.com/citation-style-language/schema/raw/master/csl-citation.json" }</w:instrText>
      </w:r>
      <w:r w:rsidR="00054700" w:rsidRPr="00125666">
        <w:rPr>
          <w:rFonts w:ascii="Times New Roman" w:hAnsi="Times New Roman" w:cs="Times New Roman"/>
          <w:i/>
        </w:rPr>
        <w:fldChar w:fldCharType="separate"/>
      </w:r>
      <w:r w:rsidR="00561536" w:rsidRPr="00125666">
        <w:rPr>
          <w:rFonts w:ascii="Times New Roman" w:hAnsi="Times New Roman" w:cs="Times New Roman"/>
          <w:noProof/>
        </w:rPr>
        <w:t>[61]</w:t>
      </w:r>
      <w:r w:rsidR="00054700" w:rsidRPr="00125666">
        <w:rPr>
          <w:rFonts w:ascii="Times New Roman" w:hAnsi="Times New Roman" w:cs="Times New Roman"/>
          <w:i/>
        </w:rPr>
        <w:fldChar w:fldCharType="end"/>
      </w:r>
      <w:r w:rsidRPr="00125666">
        <w:rPr>
          <w:rFonts w:ascii="Times New Roman" w:hAnsi="Times New Roman" w:cs="Times New Roman"/>
          <w:i/>
        </w:rPr>
        <w:t>.</w:t>
      </w:r>
      <w:r w:rsidRPr="00125666">
        <w:rPr>
          <w:rFonts w:ascii="Times New Roman" w:hAnsi="Times New Roman" w:cs="Times New Roman"/>
        </w:rPr>
        <w:t xml:space="preserve"> </w:t>
      </w:r>
    </w:p>
    <w:p w14:paraId="388A2564" w14:textId="671DA6CF" w:rsidR="00AD71EB" w:rsidRPr="00125666" w:rsidRDefault="00AD71EB" w:rsidP="00C429B3">
      <w:pPr>
        <w:spacing w:after="0"/>
        <w:rPr>
          <w:rFonts w:ascii="Times New Roman" w:hAnsi="Times New Roman" w:cs="Times New Roman"/>
        </w:rPr>
      </w:pPr>
    </w:p>
    <w:p w14:paraId="5115D23A" w14:textId="081CD4F3" w:rsidR="00AD71EB" w:rsidRPr="00125666" w:rsidRDefault="00AD71EB" w:rsidP="00C429B3">
      <w:pPr>
        <w:rPr>
          <w:rFonts w:ascii="Times New Roman" w:hAnsi="Times New Roman" w:cs="Times New Roman"/>
        </w:rPr>
      </w:pPr>
      <w:r w:rsidRPr="00125666">
        <w:rPr>
          <w:rFonts w:ascii="Times New Roman" w:hAnsi="Times New Roman" w:cs="Times New Roman"/>
          <w:b/>
          <w:i/>
        </w:rPr>
        <w:t xml:space="preserve">Being a partner and its challenges                                                                                              </w:t>
      </w:r>
      <w:r w:rsidR="00C429B3" w:rsidRPr="00125666">
        <w:rPr>
          <w:rFonts w:ascii="Times New Roman" w:hAnsi="Times New Roman" w:cs="Times New Roman"/>
          <w:b/>
          <w:i/>
        </w:rPr>
        <w:t xml:space="preserve">    </w:t>
      </w:r>
      <w:r w:rsidRPr="00125666">
        <w:rPr>
          <w:rFonts w:ascii="Times New Roman" w:hAnsi="Times New Roman" w:cs="Times New Roman"/>
        </w:rPr>
        <w:t>Partners appeared to play a fundamental role in supporting their husband/partner</w:t>
      </w:r>
      <w:r w:rsidR="00C023B5" w:rsidRPr="00125666">
        <w:rPr>
          <w:rFonts w:ascii="Times New Roman" w:hAnsi="Times New Roman" w:cs="Times New Roman"/>
        </w:rPr>
        <w:t xml:space="preserve"> to integrate the changes posed by </w:t>
      </w:r>
      <w:proofErr w:type="spellStart"/>
      <w:r w:rsidR="00C023B5" w:rsidRPr="00125666">
        <w:rPr>
          <w:rFonts w:ascii="Times New Roman" w:hAnsi="Times New Roman" w:cs="Times New Roman"/>
        </w:rPr>
        <w:t>PCa</w:t>
      </w:r>
      <w:proofErr w:type="spellEnd"/>
      <w:r w:rsidRPr="00125666">
        <w:rPr>
          <w:rFonts w:ascii="Times New Roman" w:hAnsi="Times New Roman" w:cs="Times New Roman"/>
        </w:rPr>
        <w:t xml:space="preserve"> and in facilitating his recovery</w:t>
      </w:r>
      <w:r w:rsidR="00006954" w:rsidRPr="00125666">
        <w:rPr>
          <w:rFonts w:ascii="Times New Roman" w:hAnsi="Times New Roman" w:cs="Times New Roman"/>
        </w:rPr>
        <w:t xml:space="preserve">: </w:t>
      </w:r>
      <w:r w:rsidR="00332C09" w:rsidRPr="00125666">
        <w:rPr>
          <w:rFonts w:ascii="Times New Roman" w:hAnsi="Times New Roman" w:cs="Times New Roman"/>
          <w:i/>
        </w:rPr>
        <w:t xml:space="preserve">“Well, I mean I think she’s instrumental in my </w:t>
      </w:r>
      <w:r w:rsidR="00332C09" w:rsidRPr="00125666">
        <w:rPr>
          <w:rFonts w:ascii="Times New Roman" w:hAnsi="Times New Roman" w:cs="Times New Roman"/>
          <w:i/>
        </w:rPr>
        <w:lastRenderedPageBreak/>
        <w:t xml:space="preserve">recovery and the rapidity in which that activity has been restored” </w:t>
      </w:r>
      <w:r w:rsidR="00054700" w:rsidRPr="00125666">
        <w:rPr>
          <w:rFonts w:ascii="Times New Roman" w:hAnsi="Times New Roman" w:cs="Times New Roman"/>
          <w:i/>
        </w:rPr>
        <w:t>(</w:t>
      </w:r>
      <w:r w:rsidR="004A3D5F" w:rsidRPr="00125666">
        <w:rPr>
          <w:rFonts w:ascii="Times New Roman" w:hAnsi="Times New Roman" w:cs="Times New Roman"/>
          <w:i/>
        </w:rPr>
        <w:t>Patient</w:t>
      </w:r>
      <w:r w:rsidR="00006954" w:rsidRPr="00125666">
        <w:rPr>
          <w:rFonts w:ascii="Times New Roman" w:hAnsi="Times New Roman" w:cs="Times New Roman"/>
          <w:i/>
        </w:rPr>
        <w:t xml:space="preserve">) </w:t>
      </w:r>
      <w:r w:rsidR="00006954" w:rsidRPr="00125666">
        <w:rPr>
          <w:rFonts w:ascii="Times New Roman" w:hAnsi="Times New Roman" w:cs="Times New Roman"/>
          <w:i/>
        </w:rPr>
        <w:fldChar w:fldCharType="begin" w:fldLock="1"/>
      </w:r>
      <w:r w:rsidR="00BC02E9" w:rsidRPr="00125666">
        <w:rPr>
          <w:rFonts w:ascii="Times New Roman" w:hAnsi="Times New Roman" w:cs="Times New Roman"/>
          <w:i/>
        </w:rPr>
        <w:instrText>ADDIN CSL_CITATION { "citationItems" : [ { "id" : "ITEM-1",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1", "issue" : "9", "issued" : { "date-parts" : [ [ "2014" ] ] }, "page" : "2509-2515", "title" : "Exploring the role of the partner in couples' sexual recovery after surgery for prostate cancer", "type" : "article-journal", "volume" : "22" }, "uris" : [ "http://www.mendeley.com/documents/?uuid=7a6c83c3-e461-3c2e-9ae7-a4cb0f464ad0" ] } ], "mendeley" : { "formattedCitation" : "[66]", "plainTextFormattedCitation" : "[66]", "previouslyFormattedCitation" : "[66]" }, "properties" : { "noteIndex" : 9 }, "schema" : "https://github.com/citation-style-language/schema/raw/master/csl-citation.json" }</w:instrText>
      </w:r>
      <w:r w:rsidR="00006954" w:rsidRPr="00125666">
        <w:rPr>
          <w:rFonts w:ascii="Times New Roman" w:hAnsi="Times New Roman" w:cs="Times New Roman"/>
          <w:i/>
        </w:rPr>
        <w:fldChar w:fldCharType="separate"/>
      </w:r>
      <w:r w:rsidR="00561536" w:rsidRPr="00125666">
        <w:rPr>
          <w:rFonts w:ascii="Times New Roman" w:hAnsi="Times New Roman" w:cs="Times New Roman"/>
          <w:noProof/>
        </w:rPr>
        <w:t>[66]</w:t>
      </w:r>
      <w:r w:rsidR="00006954" w:rsidRPr="00125666">
        <w:rPr>
          <w:rFonts w:ascii="Times New Roman" w:hAnsi="Times New Roman" w:cs="Times New Roman"/>
          <w:i/>
        </w:rPr>
        <w:fldChar w:fldCharType="end"/>
      </w:r>
      <w:r w:rsidR="0089241E" w:rsidRPr="00125666">
        <w:rPr>
          <w:rFonts w:ascii="Times New Roman" w:hAnsi="Times New Roman" w:cs="Times New Roman"/>
        </w:rPr>
        <w:t>.</w:t>
      </w:r>
      <w:r w:rsidRPr="00125666">
        <w:rPr>
          <w:rFonts w:ascii="Times New Roman" w:hAnsi="Times New Roman" w:cs="Times New Roman"/>
        </w:rPr>
        <w:t xml:space="preserve"> Some of the responsibilities partners assumed included providing information about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for the men they are caring for and family member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16/j.ijnurstu.2003.11.005", "ISBN" : "1425352359", "ISSN" : "00207489", "PMID" : "15120979", "abstract" : "The purpose of this qualitative study was to explore the responses and experiences of a sample of Swiss men after radical prostatectomy and their intimate partners. Interviews were conducted with 10 couples and analyzed using constant comparative method. Getting a grip on it was the core process that was developed. Men focused on regaining control over their lives, urinary and erectile function while wives efforts focused on being there. The results revealed that current clinical practice of follow up at 3 months may not address the serious deficits in the patient's ability to \"get a grip\" on incontinence and other complications of surgery. ?? 2004 Elsevier Ltd. All rights reserved.", "author" : [ { "dropping-particle" : "", "family" : "Petry", "given" : "Heidi", "non-dropping-particle" : "", "parse-names" : false, "suffix" : "" }, { "dropping-particle" : "", "family" : "Berry", "given" : "Donna L.", "non-dropping-particle" : "", "parse-names" : false, "suffix" : "" }, { "dropping-particle" : "", "family" : "Spichiger", "given" : "Elisabeth", "non-dropping-particle" : "", "parse-names" : false, "suffix" : "" }, { "dropping-particle" : "", "family" : "Kesselring", "given" : "Annemarie", "non-dropping-particle" : "", "parse-names" : false, "suffix" : "" }, { "dropping-particle" : "", "family" : "Gasser", "given" : "Thomas C.", "non-dropping-particle" : "", "parse-names" : false, "suffix" : "" }, { "dropping-particle" : "", "family" : "Sulser", "given" : "Tullio", "non-dropping-particle" : "", "parse-names" : false, "suffix" : "" }, { "dropping-particle" : "", "family" : "Kiss", "given" : "Alexander", "non-dropping-particle" : "", "parse-names" : false, "suffix" : "" } ], "container-title" : "International Journal of Nursing Studies", "id" : "ITEM-1", "issue" : "5", "issued" : { "date-parts" : [ [ "2004" ] ] }, "page" : "507-513", "title" : "Responses and experiences after radical prostatectomy: Perceptions of married couples in Switzerland", "type" : "article-journal", "volume" : "41" }, "uris" : [ "http://www.mendeley.com/documents/?uuid=333f7511-dd89-3f04-8673-b4c1c1bddb44" ] }, { "id" : "ITEM-2",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2",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id" : "ITEM-3", "itemData" : { "DOI" : "10.1188/06.CJON.503-508", "ISBN" : "1092-1095", "ISSN" : "10921095", "PMID" : "16927903", "abstract" : "Couples surviving prostate cancer face long-term challenges in their relationships as they adapt to chronic illness. Ten couples surviving prostate cancer were brought together in a focus group to discuss their experiences and concerns regarding intimacy in their relationships. During three 30-minute segments, couples described their experiences (a) as couples, (b) as individual men and women in two concurrent break-out groups, and (c) regarding current intimacy and relationship needs. Questions asked of couples focused on (a) the process of being diagnosed and treated for prostate cancer, (b) what the experience was like for them as a couple, (c) what was helpful, harmful, and surprising throughout the experience, (d) what they currently needed most as a couple, and (e) what advice they had for other couples. Findings suggested that men and women think and respond differently to intimacy and relationship challenges that occur as a result of prostate cancer, diagnosis, and treatment. Consequently, healthcare providers in any clinical setting who may interact with prostate cancer survivors must consider the relationship and intimacy needs that are unique to men, women, and couples.", "author" : [ { "dropping-particle" : "", "family" : "Sanders", "given" : "Sharon", "non-dropping-particle" : "", "parse-names" : false, "suffix" : "" }, { "dropping-particle" : "", "family" : "Pedro", "given" : "Leli W.", "non-dropping-particle" : "", "parse-names" : false, "suffix" : "" }, { "dropping-particle" : "", "family" : "Bantum", "given" : "E. O.", "non-dropping-particle" : "", "parse-names" : false, "suffix" : "" }, { "dropping-particle" : "", "family" : "Galbraith", "given" : "Michael E.", "non-dropping-particle" : "", "parse-names" : false, "suffix" : "" } ], "container-title" : "Clinical journal of oncology nursing.", "id" : "ITEM-3", "issue" : "4", "issued" : { "date-parts" : [ [ "2006" ] ] }, "page" : "503-508", "title" : "Couples surviving prostate cancer: Long-term intimacy needs and concerns following treatment.", "type" : "article-journal", "volume" : "10" }, "uris" : [ "http://www.mendeley.com/documents/?uuid=f52fad5b-7d8f-359c-9b12-bf0b54fea184" ] }, { "id" : "ITEM-4",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4", "issue" : "9", "issued" : { "date-parts" : [ [ "2014" ] ] }, "page" : "2509-2515", "title" : "Exploring the role of the partner in couples' sexual recovery after surgery for prostate cancer", "type" : "article-journal", "volume" : "22" }, "uris" : [ "http://www.mendeley.com/documents/?uuid=7a6c83c3-e461-3c2e-9ae7-a4cb0f464ad0" ] }, { "id" : "ITEM-5",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5", "issue" : "11", "issued" : { "date-parts" : [ [ "2014" ] ] }, "page" : "1252-1258", "title" : "The impact of prostate cancer on partners: A qualitative exploration", "type" : "article-journal", "volume" : "23" }, "uris" : [ "http://www.mendeley.com/documents/?uuid=64f0f1c2-76e9-490f-8a42-c67f812f3571" ] }, { "id" : "ITEM-6", "itemData" : { "ISBN" : "03607283", "ISSN" : "0360-7283", "PMID" : "15974375", "abstract" : "Increasingly evident is the important role of partners in patients' adaptation to diagnosis, treatment, and recovery. Yet, little is known about partners' adaptation when patients reach the benchmark known as long-term survival. This study describes elderly wives of prostate cancer survivors' perspectives of adaptation to the enduring challenges of prostate cancer survival and considers their experience in the context of ethnicity. Content analysis and grounded theory methods guided data collection and analysis of two waves of in-depth interviews with 26 elderly Asian/Pacific Islanders (Chinese, Filipino, Japanese, Native Hawaiian) living in Hawai'i. Continuous learning was the most common phenomenon as reflected in four types of adaptive work: involvement in husband's health, affirmation of the marital bond, normalization of adversity, and participation in personally meaningful acts. Issues are highlighted for consideration in developing culturally relevant, age-appropriate, and strengths-based interventions.", "author" : [ { "dropping-particle" : "", "family" : "Ka'opua", "given" : "L S I", "non-dropping-particle" : "", "parse-names" : false, "suffix" : "" }, { "dropping-particle" : "", "family" : "Gotay", "given" : "C C", "non-dropping-particle" : "", "parse-names" : false, "suffix" : "" }, { "dropping-particle" : "", "family" : "Hannum", "given" : "M", "non-dropping-particle" : "", "parse-names" : false, "suffix" : "" }, { "dropping-particle" : "", "family" : "Bunghanoy", "given" : "G", "non-dropping-particle" : "", "parse-names" : false, "suffix" : "" } ], "container-title" : "Health &amp; Social Work", "id" : "ITEM-6", "issue" : "2", "issued" : { "date-parts" : [ [ "2005" ] ] }, "page" : "145-154", "title" : "Adaptation to long-term prostate cancer survival: the perspective of elderly Asian/Pacific Islander wives.", "type" : "article-journal", "volume" : "30" }, "uris" : [ "http://www.mendeley.com/documents/?uuid=fbf1ff79-e684-4c2d-a178-a23c243218e2" ] }, { "id" : "ITEM-7", "itemData" : { "DOI" : "10.1007/s00520-014-2562-z", "ISBN" : "1433-7339 (Electronic) 0941-4355 (Linking)", "ISSN" : "14337339", "PMID" : "25527241", "abstract" : "INTRODUCTION: Men diagnosed with prostate cancer (PCa) can receive supportive care from an array of sources including female partners and prostate cancer support groups (PCSGs). However, little is known about how heterosexual gender relations and supportive care play out among couples who attend PCSGs. Distilling such gender relation patterns is a key to understanding and advancing supportive care for men who experience PCa and their families., PURPOSE: This study describes connections between heterosexual gender relations and PCa supportive care among couples who attend PCSGs., METHOD: In-depth, individual interviews with 30 participants (15 men treated for PCa and their female partners) were analyzed using interpretive descriptive methods. Couples were asked about their relationships, supportive care needs, and attendance at PCSGs. A heterosexual gender relations framework was used to theorize the findings., RESULTS: Findings showed that traditional heterosexual gender relations guided most couples' PCa-related support both in and out of PCSGs. Three themes were inductively derived: \"Not pushing too hard\"-balancing women's support with men's autonomy, \"Confreres\"-men supporting men at PCSGs, and \"Women are better at reassuring\"-support from and for women., CONCLUSIONS: Couples both aligned to and resisted traditional gender roles to accommodate, explain, and rationalize how, as a couple, they approached PCa supportive care needs.", "author" : [ { "dropping-particle" : "", "family" : "Oliffe", "given" : "John", "non-dropping-particle" : "", "parse-names" : false, "suffix" : "" }, { "dropping-particle" : "", "family" : "W.", "given" : "Lawrence", "non-dropping-particle" : "", "parse-names" : false, "suffix" : "" }, { "dropping-particle" : "", "family" : "Bottorff", "given" : "Joan L.", "non-dropping-particle" : "", "parse-names" : false, "suffix" : "" }, { "dropping-particle" : "", "family" : "Braybrook", "given" : "Debbie E.", "non-dropping-particle" : "", "parse-names" : false, "suffix" : "" }, { "dropping-particle" : "", "family" : "Ward", "given" : "Amanda", "non-dropping-particle" : "", "parse-names" : false, "suffix" : "" }, { "dropping-particle" : "", "family" : "Goldenberg", "given" : "Larry S.", "non-dropping-particle" : "", "parse-names" : false, "suffix" : "" } ], "container-title" : "Supportive Care in Cancer", "id" : "ITEM-7", "issue" : "4", "issued" : { "date-parts" : [ [ "2015" ] ] }, "page" : "1127-1133", "title" : "Heterosexual couples and prostate cancer support groups: a gender relations analysis", "type" : "article-journal", "volume" : "23" }, "uris" : [ "http://www.mendeley.com/documents/?uuid=f1977e5e-6d79-38bd-ae29-7d84de902af6" ] } ], "mendeley" : { "formattedCitation" : "[38, 41, 49, 56\u201358, 66]", "plainTextFormattedCitation" : "[38, 41, 49, 56\u201358, 66]", "previouslyFormattedCitation" : "[38, 41, 49, 56\u201358, 66]"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38, 41, 49, 56–58, 66]</w:t>
      </w:r>
      <w:r w:rsidR="00FE350D" w:rsidRPr="00125666">
        <w:rPr>
          <w:rFonts w:ascii="Times New Roman" w:hAnsi="Times New Roman" w:cs="Times New Roman"/>
        </w:rPr>
        <w:fldChar w:fldCharType="end"/>
      </w:r>
      <w:r w:rsidRPr="00125666">
        <w:rPr>
          <w:rFonts w:ascii="Times New Roman" w:hAnsi="Times New Roman" w:cs="Times New Roman"/>
        </w:rPr>
        <w:t xml:space="preserve">, being the communication conduit between men and healthcare professional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1", "issue" : "4", "issued" : { "date-parts" : [ [ "2002" ] ] }, "page" : "701-9", "title" : "Couples' experiences with prostate cancer: focus group research.", "type" : "article-journal", "volume" : "29" }, "uris" : [ "http://www.mendeley.com/documents/?uuid=03317d18-2ff5-3d66-9b39-0da52636f5ee" ] }, { "id" : "ITEM-2",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2",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3", "itemData" : { "DOI" : "10.1111/j.1365-2354.2012.01341.x", "ISBN" : "0961-5423, 0961-5423", "ISSN" : "09615423", "PMID" : "22416793", "abstract" : "The aim of this study was to explore the needs of carers of men with prostate cancer and to identify barriers and enablers to meeting these needs. Carers were recruited to focus groups or interviews. These were recorded, transcribed and analysed by two researchers using Nvivo QSR6 and the Framework approach to index, chart and analyse data to identify emergent themes of the needs of carers, and barriers and enablers to meeting these needs. Fifteen carers took part in focus groups and 19 were interviewed. Carers' needs varied and were often unmet because of barriers to existing services. Carers needed: information; emotional support; practical support; effective medical care for the patient. Barriers to carers meeting their needs included: lack of awareness of sources of help; lack of understanding of information; reluctance to ask for help; prioritising the patient's needs. Enablers included better signposting to information and sources of support, and assessment of their needs. Interventions to address these needs should be developed taking account of the barriers and enablers identified here, and the experience of reported interventions for carers of other cancer patients. Carers should be offered an assessment to establish their needs and directed to appropriate sources of help.", "author" : [ { "dropping-particle" : "", "family" : "Sinfield", "given" : "P.", "non-dropping-particle" : "", "parse-names" : false, "suffix" : "" }, { "dropping-particle" : "", "family" : "Baker", "given" : "R.", "non-dropping-particle" : "", "parse-names" : false, "suffix" : "" }, { "dropping-particle" : "", "family" : "Ali", "given" : "S.", "non-dropping-particle" : "", "parse-names" : false, "suffix" : "" }, { "dropping-particle" : "", "family" : "Richardson", "given" : "A.", "non-dropping-particle" : "", "parse-names" : false, "suffix" : "" } ], "container-title" : "European Journal of Cancer Care", "id" : "ITEM-3", "issue" : "4", "issued" : { "date-parts" : [ [ "2012" ] ] }, "page" : "527-534", "title" : "The needs of carers of men with prostate cancer and barriers and enablers to meeting them: A qualitative study in England", "type" : "article-journal", "volume" : "21" }, "uris" : [ "http://www.mendeley.com/documents/?uuid=c9e284c6-1b86-3e80-98b7-cc5d874c8fe2" ] } ], "mendeley" : { "formattedCitation" : "[8, 25, 63]", "plainTextFormattedCitation" : "[8, 25, 63]", "previouslyFormattedCitation" : "[8, 25, 63]"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25, 63]</w:t>
      </w:r>
      <w:r w:rsidR="00FE350D" w:rsidRPr="00125666">
        <w:rPr>
          <w:rFonts w:ascii="Times New Roman" w:hAnsi="Times New Roman" w:cs="Times New Roman"/>
        </w:rPr>
        <w:fldChar w:fldCharType="end"/>
      </w:r>
      <w:r w:rsidRPr="00125666">
        <w:rPr>
          <w:rFonts w:ascii="Times New Roman" w:hAnsi="Times New Roman" w:cs="Times New Roman"/>
        </w:rPr>
        <w:t xml:space="preserve">, and providing practical support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88/06.CJON.503-508", "ISBN" : "1092-1095", "ISSN" : "10921095", "PMID" : "16927903", "abstract" : "Couples surviving prostate cancer face long-term challenges in their relationships as they adapt to chronic illness. Ten couples surviving prostate cancer were brought together in a focus group to discuss their experiences and concerns regarding intimacy in their relationships. During three 30-minute segments, couples described their experiences (a) as couples, (b) as individual men and women in two concurrent break-out groups, and (c) regarding current intimacy and relationship needs. Questions asked of couples focused on (a) the process of being diagnosed and treated for prostate cancer, (b) what the experience was like for them as a couple, (c) what was helpful, harmful, and surprising throughout the experience, (d) what they currently needed most as a couple, and (e) what advice they had for other couples. Findings suggested that men and women think and respond differently to intimacy and relationship challenges that occur as a result of prostate cancer, diagnosis, and treatment. Consequently, healthcare providers in any clinical setting who may interact with prostate cancer survivors must consider the relationship and intimacy needs that are unique to men, women, and couples.", "author" : [ { "dropping-particle" : "", "family" : "Sanders", "given" : "Sharon", "non-dropping-particle" : "", "parse-names" : false, "suffix" : "" }, { "dropping-particle" : "", "family" : "Pedro", "given" : "Leli W.", "non-dropping-particle" : "", "parse-names" : false, "suffix" : "" }, { "dropping-particle" : "", "family" : "Bantum", "given" : "E. O.", "non-dropping-particle" : "", "parse-names" : false, "suffix" : "" }, { "dropping-particle" : "", "family" : "Galbraith", "given" : "Michael E.", "non-dropping-particle" : "", "parse-names" : false, "suffix" : "" } ], "container-title" : "Clinical journal of oncology nursing.", "id" : "ITEM-1", "issue" : "4", "issued" : { "date-parts" : [ [ "2006" ] ] }, "page" : "503-508", "title" : "Couples surviving prostate cancer: Long-term intimacy needs and concerns following treatment.", "type" : "article-journal", "volume" : "10" }, "uris" : [ "http://www.mendeley.com/documents/?uuid=f52fad5b-7d8f-359c-9b12-bf0b54fea184" ] }, { "id" : "ITEM-2",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2", "issue" : "4", "issued" : { "date-parts" : [ [ "2002" ] ] }, "page" : "701-9", "title" : "Couples' experiences with prostate cancer: focus group research.", "type" : "article-journal", "volume" : "29" }, "uris" : [ "http://www.mendeley.com/documents/?uuid=03317d18-2ff5-3d66-9b39-0da52636f5ee" ] }, { "id" : "ITEM-3",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3", "issue" : "5", "issued" : { "date-parts" : [ [ "2006" ] ] }, "page" : "367-377", "title" : "Qualitative analysis of couples' experience with prostate cancer by age cohort.", "type" : "article-journal", "volume" : "29" }, "uris" : [ "http://www.mendeley.com/documents/?uuid=b6b10d38-d53d-3153-8a3b-bb1b04284f1b" ] }, { "id" : "ITEM-4",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4",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id" : "ITEM-5", "itemData" : { "DOI" : "http://dx.doi.org/10.1007/s00520-014-2222-3", "ISSN" : "0941-4355", "abstract" : "Background and Aims The lack of survival advantage, adverse quality of life effects and health care costs associated with curative treatments have convinced health authorities internationally to recommend Active Surveillance(AS) as a management strategy for most low risk prostate cancers(LRPC). Research shows only 15- 40% adopt AS. Aim: To examine men with LLPC and partners' experiences of choosing between AS and the radical treatments; and using these findings, develop an online treatment decision aid(DA). Methods Newly diagnosedmen who chose curative treatment and those who chose AS, and their partners, from 3 hospitals completed semi-structured telephone interviews. Transcribed interviews underwent inductive, cyclic, and comparative analysis with inter-rater reliability. Findings were fed into the development of an online DA. Results Twenty-one men and 14 partners participated. Prostate cancer treatment information was regularly described as contradictory, confusing, and stressful. AS was commonly misunderstood. Men and partners were sometimes encumbered by memories of treatment decision-making, ongoing conflicting information and unanswered medical questions. Radical treatment was selected when cancer progression was feared or medically indicated. The online DA presents unbiased, evidence-based information in a clear form - written, graphical and audio-visual - then lead the patient and partner through a process of weighing up the benefits and costs of whether to adopt AS or a curative treatment. The video-clips involve men, their partners, urologists and radiation oncologists presenting information and personal experiences. Conclusions Rigorously-tested, up-to-date and culturally-specific DAs for LRPC which is easily accessible is urgently needed to assist with treatment decision-making involving both men and partner.", "author" : [ { "dropping-particle" : "", "family" : "O'Callaghan", "given" : "C", "non-dropping-particle" : "", "parse-names" : false, "suffix" : "" }, { "dropping-particle" : "", "family" : "Dryden", "given" : "T", "non-dropping-particle" : "", "parse-names" : false, "suffix" : "" }, { "dropping-particle" : "", "family" : "Hyatt", "given" : "A", "non-dropping-particle" : "", "parse-names" : false, "suffix" : "" }, { "dropping-particle" : "", "family" : "Brooker", "given" : "J", "non-dropping-particle" : "", "parse-names" : false, "suffix" : "" }, { "dropping-particle" : "", "family" : "Burney", "given" : "S", "non-dropping-particle" : "", "parse-names" : false, "suffix" : "" }, { "dropping-particle" : "", "family" : "Wootten", "given" : "A", "non-dropping-particle" : "", "parse-names" : false, "suffix" : "" }, { "dropping-particle" : "", "family" : "White", "given" : "A", "non-dropping-particle" : "", "parse-names" : false, "suffix" : "" }, { "dropping-particle" : "", "family" : "Murphy", "given" : "D", "non-dropping-particle" : "", "parse-names" : false, "suffix" : "" }, { "dropping-particle" : "", "family" : "Williams", "given" : "S", "non-dropping-particle" : "", "parse-names" : false, "suffix" : "" }, { "dropping-particle" : "", "family" : "Frydenberg", "given" : "M", "non-dropping-particle" : "", "parse-names" : false, "suffix" : "" }, { "dropping-particle" : "", "family" : "Schofield", "given" : "P", "non-dropping-particle" : "", "parse-names" : false, "suffix" : "" } ], "container-title" : "Psycho-Oncology", "id" : "ITEM-5", "issue" : "12", "issued" : { "date-parts" : [ [ "2014" ] ] }, "page" : "1391-1398", "title" : "\"What is this as thing?\": Men's and partners' reactions to treatment decision making for prostate cancer when active surveillance is the recommended treatment options.", "type" : "article-journal", "volume" : "23" }, "uris" : [ "http://www.mendeley.com/documents/?uuid=95e5087b-0477-30be-a023-d4845e348a83" ] }, { "id" : "ITEM-6", "itemData" : { "DOI" : "10.1111/ijun.12091", "ISSN" : "17497701", "author" : [ { "dropping-particle" : "", "family" : "Dieperink", "given" : "Karin B.", "non-dropping-particle" : "", "parse-names" : false, "suffix" : "" }, { "dropping-particle" : "", "family" : "Mark", "given" : "Karen", "non-dropping-particle" : "", "parse-names" : false, "suffix" : "" }, { "dropping-particle" : "", "family" : "Mikkelsen", "given" : "Tina Broby", "non-dropping-particle" : "", "parse-names" : false, "suffix" : "" } ], "container-title" : "International Journal of Urological Nursing", "id" : "ITEM-6", "issue" : "1", "issued" : { "date-parts" : [ [ "2015" ] ] }, "page" : "21-29", "title" : "Marital rehabilitation after prostate cancer - a matter of intimacy", "type" : "article-journal", "volume" : "10" }, "uris" : [ "http://www.mendeley.com/documents/?uuid=a2c1f2aa-3a04-4f5e-9022-937862ad4fa1" ] }, { "id" : "ITEM-7", "itemData" : { "DOI" : "10.1186/1471-2296-11-19", "ISBN" : "1471-2296 (Electronic)\\r1471-2296 (Linking)", "ISSN" : "1471-2296", "PMID" : "20211019", "abstract" : "BACKGROUND: Few studies have explored the women's experiences as a result of a partners' diagnosis of prostate cancer. This study begins to explore women's interactions with physicians (primary care and urologist) and the support needs associated with the diagnosis and treatment of their partners' prostate cancer. METHODS: Two focus groups (n = 14) of women whose partners were diagnosed with prostate cancer (diagnoses' 1 - 18 months). A trained facilitator used open-ended questions to explore ideas. The framework approach was used to analyze the transcripts. RESULTS: Three main themes emerged: 1. More support. Validation and information is needed for women including emotional support and opportunities to share experiences. 2. Role of the physician. The transfer of care once specialized treatment is no longer needed remained poorly defined, which increased confusion and feelings of abandonment related to the role of the primary physician. 3. Partners' relationship changes. Men became more dependent on their partners for support and to act as the primary communicator and caregiver. CONCLUSIONS: Additional research is needed in this field to confirm the importance of training primary care physicians to consider holistic treatment approaches that recognize the partner and family needs as important in the complete physical and emotional healing of their patients.", "author" : [ { "dropping-particle" : "", "family" : "Evertsen", "given" : "Jennifer M", "non-dropping-particle" : "", "parse-names" : false, "suffix" : "" }, { "dropping-particle" : "", "family" : "Wolkenstein", "given" : "Alan S", "non-dropping-particle" : "", "parse-names" : false, "suffix" : "" } ], "container-title" : "BMC family practice", "id" : "ITEM-7", "issue" : "11", "issued" : { "date-parts" : [ [ "2010" ] ] }, "page" : "19", "title" : "Female partners of patients after surgical prostate cancer treatment: interactions with physicians and support needs.", "type" : "article-journal", "volume" : "11" }, "uris" : [ "http://www.mendeley.com/documents/?uuid=1191c256-8615-3ec1-8b9a-5f7306ee9579" ] }, { "id" : "ITEM-8", "itemData" : { "ISBN" : "1053-816X", "ISSN" : "1053-816X", "PMID" : "22073900", "abstract" : "The aim of this qualitative study was to investigate the experiences of female partners to men with prostate cancer. The women found the capacity to manage their lives through mutual love in the family and through their faith.", "author" : [ { "dropping-particle" : "", "family" : "Bruun", "given" : "Poul", "non-dropping-particle" : "", "parse-names" : false, "suffix" : "" }, { "dropping-particle" : "", "family" : "Pedersen", "given" : "Birthe D", "non-dropping-particle" : "", "parse-names" : false, "suffix" : "" }, { "dropping-particle" : "", "family" : "Osther", "given" : "Palle J", "non-dropping-particle" : "", "parse-names" : false, "suffix" : "" }, { "dropping-particle" : "", "family" : "Wagner", "given" : "Lis", "non-dropping-particle" : "", "parse-names" : false, "suffix" : "" } ], "container-title" : "Urologic nursing", "id" : "ITEM-8", "issue" : "5", "issued" : { "date-parts" : [ [ "2011" ] ] }, "page" : "294-9", "title" : "The lonely female partner: a central aspect of prostate cancer.", "type" : "article-journal", "volume" : "31" }, "uris" : [ "http://www.mendeley.com/documents/?uuid=adb1bd38-9d45-3680-93f0-bc0faaa74295" ] } ], "mendeley" : { "formattedCitation" : "[8, 22, 49, 53, 55, 58, 61, 64]", "plainTextFormattedCitation" : "[8, 22, 49, 53, 55, 58, 61, 64]", "previouslyFormattedCitation" : "[8, 22, 49, 53, 55, 58, 61, 64]"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22, 49, 53, 55, 58, 61, 64]</w:t>
      </w:r>
      <w:r w:rsidR="00FE350D" w:rsidRPr="00125666">
        <w:rPr>
          <w:rFonts w:ascii="Times New Roman" w:hAnsi="Times New Roman" w:cs="Times New Roman"/>
        </w:rPr>
        <w:fldChar w:fldCharType="end"/>
      </w:r>
      <w:r w:rsidRPr="00125666">
        <w:rPr>
          <w:rFonts w:ascii="Times New Roman" w:hAnsi="Times New Roman" w:cs="Times New Roman"/>
        </w:rPr>
        <w:t xml:space="preserve">. In addition they helped men work out their care routine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16/j.ijnurstu.2003.11.005", "ISBN" : "1425352359", "ISSN" : "00207489", "PMID" : "15120979", "abstract" : "The purpose of this qualitative study was to explore the responses and experiences of a sample of Swiss men after radical prostatectomy and their intimate partners. Interviews were conducted with 10 couples and analyzed using constant comparative method. Getting a grip on it was the core process that was developed. Men focused on regaining control over their lives, urinary and erectile function while wives efforts focused on being there. The results revealed that current clinical practice of follow up at 3 months may not address the serious deficits in the patient's ability to \"get a grip\" on incontinence and other complications of surgery. ?? 2004 Elsevier Ltd. All rights reserved.", "author" : [ { "dropping-particle" : "", "family" : "Petry", "given" : "Heidi", "non-dropping-particle" : "", "parse-names" : false, "suffix" : "" }, { "dropping-particle" : "", "family" : "Berry", "given" : "Donna L.", "non-dropping-particle" : "", "parse-names" : false, "suffix" : "" }, { "dropping-particle" : "", "family" : "Spichiger", "given" : "Elisabeth", "non-dropping-particle" : "", "parse-names" : false, "suffix" : "" }, { "dropping-particle" : "", "family" : "Kesselring", "given" : "Annemarie", "non-dropping-particle" : "", "parse-names" : false, "suffix" : "" }, { "dropping-particle" : "", "family" : "Gasser", "given" : "Thomas C.", "non-dropping-particle" : "", "parse-names" : false, "suffix" : "" }, { "dropping-particle" : "", "family" : "Sulser", "given" : "Tullio", "non-dropping-particle" : "", "parse-names" : false, "suffix" : "" }, { "dropping-particle" : "", "family" : "Kiss", "given" : "Alexander", "non-dropping-particle" : "", "parse-names" : false, "suffix" : "" } ], "container-title" : "International Journal of Nursing Studies", "id" : "ITEM-1", "issue" : "5", "issued" : { "date-parts" : [ [ "2004" ] ] }, "page" : "507-513", "title" : "Responses and experiences after radical prostatectomy: Perceptions of married couples in Switzerland", "type" : "article-journal", "volume" : "41" }, "uris" : [ "http://www.mendeley.com/documents/?uuid=333f7511-dd89-3f04-8673-b4c1c1bddb44" ] }, { "id" : "ITEM-2", "itemData" : { "DOI" : "10.1046/j.1523-5394.2000.84009.x", "ISSN" : "10654704", "PMID" : "11898255", "abstract" : "PURPOSE: The authors describe the experience of men with prostate cancer and their spouses in the early recovery period after surgery. DESCRIPTION OF STUDY: As part of a longitudinal qualitative study, semistructured interviews were held with 34 patients who had prostate cancer and their spouses 8 to 10 weeks after surgery. RESULTS: Five components of experience emerged from the interviews: 1) hearing news about the extent of their cancer after surgery influenced how patients viewed their cancer experience and, in many cases, their recovery; 2) men placed great emphasis on recovering their physical capacity quickly; 3) couples connected with each other through working out care routines and managing periods of irritability; 4) couples described a range of responses to surgery side effects and complications; and 5) the meaning of cancer varied for couples, with most seeing the experience as a temporary disruption. CLINICAL IMPLICATIONS: Physicians, nurses, social workers, and other health professionals working with patients before and after prostatectomies may assist couples to prepare better for the early recovery period by being both sensitive to the men's need to recover physical capacity quickly while helping them to understand that recovery takes time. Accurate information about expected periods of irritability, side effects, and possible complications would diminish the likelihood of distress during this period.", "author" : [ { "dropping-particle" : "", "family" : "Phillips", "given" : "Catherine",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Cancer Practice", "id" : "ITEM-2", "issue" : "4", "issued" : { "date-parts" : [ [ "2000" ] ] }, "page" : "165-171", "title" : "Early postsurgery experience of prostate cancer patients and spouses", "type" : "article-journal", "volume" : "8" }, "uris" : [ "http://www.mendeley.com/documents/?uuid=a50ad061-c744-3cdb-bfe0-58f803f1049e" ] }, { "id" : "ITEM-3",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3", "issue" : "4", "issued" : { "date-parts" : [ [ "2002" ] ] }, "page" : "701-9", "title" : "Couples' experiences with prostate cancer: focus group research.", "type" : "article-journal", "volume" : "29" }, "uris" : [ "http://www.mendeley.com/documents/?uuid=03317d18-2ff5-3d66-9b39-0da52636f5ee" ] }, { "id" : "ITEM-4", "itemData" : { "DOI" : "10.1177/1049732314523842", "ISBN" : "10497323", "ISSN" : "1049-7323", "PMID" : "24590418", "abstract" : "Despite a growing awareness that prostate cancer is a \"couple's disease,\" the coping strategies, subjective distress, and emotional needs of partners are not adequately addressed. To better understand wives' experiences and processes they enact, we recruited 28 low-income Latinas caring for husbands recovering from prostatectomies to participate in interviews at three time points. Their narratives destabilize a common focus on physical side effects and an implicit bias toward men's reactions. We critically examine an overarching process of normalization, with underlying themes working both toward and against normality. We identified dissonance between detailed accounts of major lifestyle changes and professed normalization. We detail the women's purposeful methods to counteract negative impacts on their lives while seeking support externally. A better understanding of women's strategies and coping is critical to design interventions and education to both capitalize on partners' role in recovery while also addressing hidden causes of increased subjective distress.", "author" : [ { "dropping-particle" : "", "family" : "Williams", "given" : "Kristen C", "non-dropping-particle" : "", "parse-names" : false, "suffix" : "" }, { "dropping-particle" : "", "family" : "Hicks", "given" : "Elisabeth M", "non-dropping-particle" : "", "parse-names" : false, "suffix" : "" }, { "dropping-particle" : "", "family" : "Chang", "given" : "Nancy", "non-dropping-particle" : "", "parse-names" : false, "suffix" : "" }, { "dropping-particle" : "", "family" : "Connor", "given" : "Sarah E", "non-dropping-particle" : "", "parse-names" : false, "suffix" : "" }, { "dropping-particle" : "", "family" : "Maliski", "given" : "Sally L", "non-dropping-particle" : "", "parse-names" : false, "suffix" : "" } ], "container-title" : "Qualitative health research", "id" : "ITEM-4", "issue" : "3", "issued" : { "date-parts" : [ [ "2014" ] ] }, "page" : "306-16", "title" : "Purposeful normalization when caring for husbands recovering from prostate cancer.", "type" : "article-journal", "volume" : "24" }, "uris" : [ "http://www.mendeley.com/documents/?uuid=90dd8b82-d891-4937-8498-e23e5227a781" ] }, { "id" : "ITEM-5", "itemData" : { "ISBN" : "03607283", "ISSN" : "0360-7283", "PMID" : "15974375", "abstract" : "Increasingly evident is the important role of partners in patients' adaptation to diagnosis, treatment, and recovery. Yet, little is known about partners' adaptation when patients reach the benchmark known as long-term survival. This study describes elderly wives of prostate cancer survivors' perspectives of adaptation to the enduring challenges of prostate cancer survival and considers their experience in the context of ethnicity. Content analysis and grounded theory methods guided data collection and analysis of two waves of in-depth interviews with 26 elderly Asian/Pacific Islanders (Chinese, Filipino, Japanese, Native Hawaiian) living in Hawai'i. Continuous learning was the most common phenomenon as reflected in four types of adaptive work: involvement in husband's health, affirmation of the marital bond, normalization of adversity, and participation in personally meaningful acts. Issues are highlighted for consideration in developing culturally relevant, age-appropriate, and strengths-based interventions.", "author" : [ { "dropping-particle" : "", "family" : "Ka'opua", "given" : "L S I", "non-dropping-particle" : "", "parse-names" : false, "suffix" : "" }, { "dropping-particle" : "", "family" : "Gotay", "given" : "C C", "non-dropping-particle" : "", "parse-names" : false, "suffix" : "" }, { "dropping-particle" : "", "family" : "Hannum", "given" : "M", "non-dropping-particle" : "", "parse-names" : false, "suffix" : "" }, { "dropping-particle" : "", "family" : "Bunghanoy", "given" : "G", "non-dropping-particle" : "", "parse-names" : false, "suffix" : "" } ], "container-title" : "Health &amp; Social Work", "id" : "ITEM-5", "issue" : "2", "issued" : { "date-parts" : [ [ "2005" ] ] }, "page" : "145-154", "title" : "Adaptation to long-term prostate cancer survival: the perspective of elderly Asian/Pacific Islander wives.", "type" : "article-journal", "volume" : "30" }, "uris" : [ "http://www.mendeley.com/documents/?uuid=fbf1ff79-e684-4c2d-a178-a23c243218e2" ] } ], "mendeley" : { "formattedCitation" : "[8, 41, 44, 52, 57]", "plainTextFormattedCitation" : "[8, 41, 44, 52, 57]", "previouslyFormattedCitation" : "[8, 41, 44, 52, 57]"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41, 44, 52, 57]</w:t>
      </w:r>
      <w:r w:rsidR="00FE350D" w:rsidRPr="00125666">
        <w:rPr>
          <w:rFonts w:ascii="Times New Roman" w:hAnsi="Times New Roman" w:cs="Times New Roman"/>
        </w:rPr>
        <w:fldChar w:fldCharType="end"/>
      </w:r>
      <w:r w:rsidRPr="00125666">
        <w:rPr>
          <w:rFonts w:ascii="Times New Roman" w:hAnsi="Times New Roman" w:cs="Times New Roman"/>
        </w:rPr>
        <w:t xml:space="preserve"> and juggled with the emotional caretaking of their husbands/partners as well as managing their own</w:t>
      </w:r>
      <w:r w:rsidR="00850AB6" w:rsidRPr="00125666">
        <w:rPr>
          <w:rFonts w:ascii="Times New Roman" w:hAnsi="Times New Roman" w:cs="Times New Roman"/>
        </w:rPr>
        <w:t xml:space="preserve"> feelings</w:t>
      </w:r>
      <w:r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16/j.ijnurstu.2003.11.005", "ISBN" : "1425352359", "ISSN" : "00207489", "PMID" : "15120979", "abstract" : "The purpose of this qualitative study was to explore the responses and experiences of a sample of Swiss men after radical prostatectomy and their intimate partners. Interviews were conducted with 10 couples and analyzed using constant comparative method. Getting a grip on it was the core process that was developed. Men focused on regaining control over their lives, urinary and erectile function while wives efforts focused on being there. The results revealed that current clinical practice of follow up at 3 months may not address the serious deficits in the patient's ability to \"get a grip\" on incontinence and other complications of surgery. ?? 2004 Elsevier Ltd. All rights reserved.", "author" : [ { "dropping-particle" : "", "family" : "Petry", "given" : "Heidi", "non-dropping-particle" : "", "parse-names" : false, "suffix" : "" }, { "dropping-particle" : "", "family" : "Berry", "given" : "Donna L.", "non-dropping-particle" : "", "parse-names" : false, "suffix" : "" }, { "dropping-particle" : "", "family" : "Spichiger", "given" : "Elisabeth", "non-dropping-particle" : "", "parse-names" : false, "suffix" : "" }, { "dropping-particle" : "", "family" : "Kesselring", "given" : "Annemarie", "non-dropping-particle" : "", "parse-names" : false, "suffix" : "" }, { "dropping-particle" : "", "family" : "Gasser", "given" : "Thomas C.", "non-dropping-particle" : "", "parse-names" : false, "suffix" : "" }, { "dropping-particle" : "", "family" : "Sulser", "given" : "Tullio", "non-dropping-particle" : "", "parse-names" : false, "suffix" : "" }, { "dropping-particle" : "", "family" : "Kiss", "given" : "Alexander", "non-dropping-particle" : "", "parse-names" : false, "suffix" : "" } ], "container-title" : "International Journal of Nursing Studies", "id" : "ITEM-1", "issue" : "5", "issued" : { "date-parts" : [ [ "2004" ] ] }, "page" : "507-513", "title" : "Responses and experiences after radical prostatectomy: Perceptions of married couples in Switzerland", "type" : "article-journal", "volume" : "41" }, "uris" : [ "http://www.mendeley.com/documents/?uuid=333f7511-dd89-3f04-8673-b4c1c1bddb44" ] }, { "id" : "ITEM-2",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2", "issue" : "2", "issued" : { "date-parts" : [ [ "2011" ] ] }, "page" : "95-113", "title" : "The rupture and repair of the couple's communal body with prostate cancer.", "type" : "article-journal", "volume" : "29" }, "uris" : [ "http://www.mendeley.com/documents/?uuid=b9c4f44e-ffff-33ce-97c8-818e5034fc38" ] }, { "id" : "ITEM-3",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3", "issue" : "4", "issued" : { "date-parts" : [ [ "2000" ] ] }, "page" : "531-48", "title" : "Managing the Impact of Illness: The Experiences of Men with Prostate Cancer and their Spouses.", "type" : "article-journal", "volume" : "5" }, "uris" : [ "http://www.mendeley.com/documents/?uuid=baaf08f1-341a-32e7-a14e-ac53fc1bd46f" ] }, { "id" : "ITEM-4", "itemData" : { "DOI" : "10.1188/06.CJON.503-508", "ISBN" : "1092-1095", "ISSN" : "10921095", "PMID" : "16927903", "abstract" : "Couples surviving prostate cancer face long-term challenges in their relationships as they adapt to chronic illness. Ten couples surviving prostate cancer were brought together in a focus group to discuss their experiences and concerns regarding intimacy in their relationships. During three 30-minute segments, couples described their experiences (a) as couples, (b) as individual men and women in two concurrent break-out groups, and (c) regarding current intimacy and relationship needs. Questions asked of couples focused on (a) the process of being diagnosed and treated for prostate cancer, (b) what the experience was like for them as a couple, (c) what was helpful, harmful, and surprising throughout the experience, (d) what they currently needed most as a couple, and (e) what advice they had for other couples. Findings suggested that men and women think and respond differently to intimacy and relationship challenges that occur as a result of prostate cancer, diagnosis, and treatment. Consequently, healthcare providers in any clinical setting who may interact with prostate cancer survivors must consider the relationship and intimacy needs that are unique to men, women, and couples.", "author" : [ { "dropping-particle" : "", "family" : "Sanders", "given" : "Sharon", "non-dropping-particle" : "", "parse-names" : false, "suffix" : "" }, { "dropping-particle" : "", "family" : "Pedro", "given" : "Leli W.", "non-dropping-particle" : "", "parse-names" : false, "suffix" : "" }, { "dropping-particle" : "", "family" : "Bantum", "given" : "E. O.", "non-dropping-particle" : "", "parse-names" : false, "suffix" : "" }, { "dropping-particle" : "", "family" : "Galbraith", "given" : "Michael E.", "non-dropping-particle" : "", "parse-names" : false, "suffix" : "" } ], "container-title" : "Clinical journal of oncology nursing.", "id" : "ITEM-4", "issue" : "4", "issued" : { "date-parts" : [ [ "2006" ] ] }, "page" : "503-508", "title" : "Couples surviving prostate cancer: Long-term intimacy needs and concerns following treatment.", "type" : "article-journal", "volume" : "10" }, "uris" : [ "http://www.mendeley.com/documents/?uuid=f52fad5b-7d8f-359c-9b12-bf0b54fea184" ] }, { "id" : "ITEM-5",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5",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6", "itemData" : { "DOI" : "10.1186/1471-2296-11-19", "ISBN" : "1471-2296 (Electronic)\\r1471-2296 (Linking)", "ISSN" : "1471-2296", "PMID" : "20211019", "abstract" : "BACKGROUND: Few studies have explored the women's experiences as a result of a partners' diagnosis of prostate cancer. This study begins to explore women's interactions with physicians (primary care and urologist) and the support needs associated with the diagnosis and treatment of their partners' prostate cancer. METHODS: Two focus groups (n = 14) of women whose partners were diagnosed with prostate cancer (diagnoses' 1 - 18 months). A trained facilitator used open-ended questions to explore ideas. The framework approach was used to analyze the transcripts. RESULTS: Three main themes emerged: 1. More support. Validation and information is needed for women including emotional support and opportunities to share experiences. 2. Role of the physician. The transfer of care once specialized treatment is no longer needed remained poorly defined, which increased confusion and feelings of abandonment related to the role of the primary physician. 3. Partners' relationship changes. Men became more dependent on their partners for support and to act as the primary communicator and caregiver. CONCLUSIONS: Additional research is needed in this field to confirm the importance of training primary care physicians to consider holistic treatment approaches that recognize the partner and family needs as important in the complete physical and emotional healing of their patients.", "author" : [ { "dropping-particle" : "", "family" : "Evertsen", "given" : "Jennifer M", "non-dropping-particle" : "", "parse-names" : false, "suffix" : "" }, { "dropping-particle" : "", "family" : "Wolkenstein", "given" : "Alan S", "non-dropping-particle" : "", "parse-names" : false, "suffix" : "" } ], "container-title" : "BMC family practice", "id" : "ITEM-6", "issue" : "11", "issued" : { "date-parts" : [ [ "2010" ] ] }, "page" : "19", "title" : "Female partners of patients after surgical prostate cancer treatment: interactions with physicians and support needs.", "type" : "article-journal", "volume" : "11" }, "uris" : [ "http://www.mendeley.com/documents/?uuid=1191c256-8615-3ec1-8b9a-5f7306ee9579" ] }, { "id" : "ITEM-7",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7", "issue" : "3", "issued" : { "date-parts" : [ [ "2013" ] ] }, "page" : "E7-E14", "title" : "In the middle and on the sideline: the experience of spouses of men with prostate cancer.", "type" : "article-journal", "volume" : "36" }, "uris" : [ "http://www.mendeley.com/documents/?uuid=7101fde6-0bee-30a3-bda7-ce86a398534e" ] }, { "id" : "ITEM-8", "itemData" : { "DOI" : "10.1177/1049732314523842", "ISBN" : "10497323", "ISSN" : "1049-7323", "PMID" : "24590418", "abstract" : "Despite a growing awareness that prostate cancer is a \"couple's disease,\" the coping strategies, subjective distress, and emotional needs of partners are not adequately addressed. To better understand wives' experiences and processes they enact, we recruited 28 low-income Latinas caring for husbands recovering from prostatectomies to participate in interviews at three time points. Their narratives destabilize a common focus on physical side effects and an implicit bias toward men's reactions. We critically examine an overarching process of normalization, with underlying themes working both toward and against normality. We identified dissonance between detailed accounts of major lifestyle changes and professed normalization. We detail the women's purposeful methods to counteract negative impacts on their lives while seeking support externally. A better understanding of women's strategies and coping is critical to design interventions and education to both capitalize on partners' role in recovery while also addressing hidden causes of increased subjective distress.", "author" : [ { "dropping-particle" : "", "family" : "Williams", "given" : "Kristen C", "non-dropping-particle" : "", "parse-names" : false, "suffix" : "" }, { "dropping-particle" : "", "family" : "Hicks", "given" : "Elisabeth M", "non-dropping-particle" : "", "parse-names" : false, "suffix" : "" }, { "dropping-particle" : "", "family" : "Chang", "given" : "Nancy", "non-dropping-particle" : "", "parse-names" : false, "suffix" : "" }, { "dropping-particle" : "", "family" : "Connor", "given" : "Sarah E", "non-dropping-particle" : "", "parse-names" : false, "suffix" : "" }, { "dropping-particle" : "", "family" : "Maliski", "given" : "Sally L", "non-dropping-particle" : "", "parse-names" : false, "suffix" : "" } ], "container-title" : "Qualitative health research", "id" : "ITEM-8", "issue" : "3", "issued" : { "date-parts" : [ [ "2014" ] ] }, "page" : "306-16", "title" : "Purposeful normalization when caring for husbands recovering from prostate cancer.", "type" : "article-journal", "volume" : "24" }, "uris" : [ "http://www.mendeley.com/documents/?uuid=90dd8b82-d891-4937-8498-e23e5227a781" ] }, { "id" : "ITEM-9",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9", "issue" : "9", "issued" : { "date-parts" : [ [ "2014" ] ] }, "page" : "2509-2515", "title" : "Exploring the role of the partner in couples' sexual recovery after surgery for prostate cancer", "type" : "article-journal", "volume" : "22" }, "uris" : [ "http://www.mendeley.com/documents/?uuid=7a6c83c3-e461-3c2e-9ae7-a4cb0f464ad0" ] } ], "mendeley" : { "formattedCitation" : "[25, 44, 48, 51, 57, 58, 62, 64, 66]", "plainTextFormattedCitation" : "[25, 44, 48, 51, 57, 58, 62, 64, 66]", "previouslyFormattedCitation" : "[25, 44, 48, 51, 57, 58, 62, 64, 66]"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5, 44, 48, 51, 57, 58, 62, 64, 66]</w:t>
      </w:r>
      <w:r w:rsidR="00FE350D" w:rsidRPr="00125666">
        <w:rPr>
          <w:rFonts w:ascii="Times New Roman" w:hAnsi="Times New Roman" w:cs="Times New Roman"/>
        </w:rPr>
        <w:fldChar w:fldCharType="end"/>
      </w:r>
      <w:r w:rsidRPr="00125666">
        <w:rPr>
          <w:rFonts w:ascii="Times New Roman" w:hAnsi="Times New Roman" w:cs="Times New Roman"/>
        </w:rPr>
        <w:t>:</w:t>
      </w:r>
      <w:r w:rsidR="003F06DD" w:rsidRPr="00125666">
        <w:rPr>
          <w:rFonts w:ascii="Times New Roman" w:hAnsi="Times New Roman" w:cs="Times New Roman"/>
          <w:i/>
        </w:rPr>
        <w:t xml:space="preserve"> “</w:t>
      </w:r>
      <w:r w:rsidRPr="00125666">
        <w:rPr>
          <w:rFonts w:ascii="Times New Roman" w:hAnsi="Times New Roman" w:cs="Times New Roman"/>
          <w:i/>
        </w:rPr>
        <w:t>I was extremely afraid of hurting ‘man’s name’, and I was afraid of hurting myself as well. I was so focused on him that, in a way, I forgot myself. In retrospect, I ha</w:t>
      </w:r>
      <w:r w:rsidR="00B53E84" w:rsidRPr="00125666">
        <w:rPr>
          <w:rFonts w:ascii="Times New Roman" w:hAnsi="Times New Roman" w:cs="Times New Roman"/>
          <w:i/>
        </w:rPr>
        <w:t xml:space="preserve">ve cried very little (tearful)” </w:t>
      </w:r>
      <w:r w:rsidRPr="00125666">
        <w:rPr>
          <w:rFonts w:ascii="Times New Roman" w:hAnsi="Times New Roman" w:cs="Times New Roman"/>
          <w:i/>
        </w:rPr>
        <w:t xml:space="preserve">(Partner) </w:t>
      </w:r>
      <w:r w:rsidR="00FE350D" w:rsidRPr="00125666">
        <w:rPr>
          <w:rFonts w:ascii="Times New Roman" w:hAnsi="Times New Roman" w:cs="Times New Roman"/>
          <w:i/>
        </w:rPr>
        <w:fldChar w:fldCharType="begin" w:fldLock="1"/>
      </w:r>
      <w:r w:rsidR="00BC02E9" w:rsidRPr="00125666">
        <w:rPr>
          <w:rFonts w:ascii="Times New Roman" w:hAnsi="Times New Roman" w:cs="Times New Roman"/>
          <w:i/>
        </w:rPr>
        <w:instrText>ADDIN CSL_CITATION { "citationItems" : [ { "id" : "ITEM-1",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1", "issue" : "3", "issued" : { "date-parts" : [ [ "2013" ] ] }, "page" : "E7-E14", "title" : "In the middle and on the sideline: the experience of spouses of men with prostate cancer.", "type" : "article-journal", "volume" : "36" }, "uris" : [ "http://www.mendeley.com/documents/?uuid=7101fde6-0bee-30a3-bda7-ce86a398534e" ] } ], "mendeley" : { "formattedCitation" : "[62]", "plainTextFormattedCitation" : "[62]", "previouslyFormattedCitation" : "[62]" }, "properties" : { "noteIndex" : 0 }, "schema" : "https://github.com/citation-style-language/schema/raw/master/csl-citation.json" }</w:instrText>
      </w:r>
      <w:r w:rsidR="00FE350D" w:rsidRPr="00125666">
        <w:rPr>
          <w:rFonts w:ascii="Times New Roman" w:hAnsi="Times New Roman" w:cs="Times New Roman"/>
          <w:i/>
        </w:rPr>
        <w:fldChar w:fldCharType="separate"/>
      </w:r>
      <w:r w:rsidR="00561536" w:rsidRPr="00125666">
        <w:rPr>
          <w:rFonts w:ascii="Times New Roman" w:hAnsi="Times New Roman" w:cs="Times New Roman"/>
          <w:noProof/>
        </w:rPr>
        <w:t>[62]</w:t>
      </w:r>
      <w:r w:rsidR="00FE350D" w:rsidRPr="00125666">
        <w:rPr>
          <w:rFonts w:ascii="Times New Roman" w:hAnsi="Times New Roman" w:cs="Times New Roman"/>
          <w:i/>
        </w:rPr>
        <w:fldChar w:fldCharType="end"/>
      </w:r>
      <w:r w:rsidRPr="00125666">
        <w:rPr>
          <w:rFonts w:ascii="Times New Roman" w:hAnsi="Times New Roman" w:cs="Times New Roman"/>
          <w:i/>
        </w:rPr>
        <w:t xml:space="preserve">. </w:t>
      </w:r>
      <w:r w:rsidR="006955CD" w:rsidRPr="00125666">
        <w:rPr>
          <w:rFonts w:ascii="Times New Roman" w:hAnsi="Times New Roman" w:cs="Times New Roman"/>
          <w:i/>
        </w:rPr>
        <w:t xml:space="preserve">Challenges </w:t>
      </w:r>
      <w:r w:rsidR="00C023B5" w:rsidRPr="00125666">
        <w:rPr>
          <w:rFonts w:ascii="Times New Roman" w:hAnsi="Times New Roman" w:cs="Times New Roman"/>
        </w:rPr>
        <w:t>occurred where partners/wives experienced</w:t>
      </w:r>
      <w:r w:rsidRPr="00125666">
        <w:rPr>
          <w:rFonts w:ascii="Times New Roman" w:hAnsi="Times New Roman" w:cs="Times New Roman"/>
        </w:rPr>
        <w:t xml:space="preserve"> difficulties in bal</w:t>
      </w:r>
      <w:r w:rsidR="00B53E84" w:rsidRPr="00125666">
        <w:rPr>
          <w:rFonts w:ascii="Times New Roman" w:hAnsi="Times New Roman" w:cs="Times New Roman"/>
        </w:rPr>
        <w:t>ancing the demands of caring</w:t>
      </w:r>
      <w:r w:rsidRPr="00125666">
        <w:rPr>
          <w:rFonts w:ascii="Times New Roman" w:hAnsi="Times New Roman" w:cs="Times New Roman"/>
        </w:rPr>
        <w:t xml:space="preserve"> work/family roles</w:t>
      </w:r>
      <w:r w:rsidR="00B53E84" w:rsidRPr="00125666">
        <w:rPr>
          <w:rFonts w:ascii="Times New Roman" w:hAnsi="Times New Roman" w:cs="Times New Roman"/>
        </w:rPr>
        <w:t xml:space="preserve"> and providing emotional support</w:t>
      </w:r>
      <w:r w:rsidR="003444D4"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1", "issue" : "5", "issued" : { "date-parts" : [ [ "2006" ] ] }, "page" : "367-377", "title" : "Qualitative analysis of couples' experience with prostate cancer by age cohort.", "type" : "article-journal", "volume" : "29" }, "uris" : [ "http://www.mendeley.com/documents/?uuid=b6b10d38-d53d-3153-8a3b-bb1b04284f1b" ] }, { "id" : "ITEM-2",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2", "issue" : "4", "issued" : { "date-parts" : [ [ "2000" ] ] }, "page" : "531-48", "title" : "Managing the Impact of Illness: The Experiences of Men with Prostate Cancer and their Spouses.", "type" : "article-journal", "volume" : "5" }, "uris" : [ "http://www.mendeley.com/documents/?uuid=baaf08f1-341a-32e7-a14e-ac53fc1bd46f" ] }, { "id" : "ITEM-3", "itemData" : { "DOI" : "10.1111/ijun.12091", "ISSN" : "17497701", "author" : [ { "dropping-particle" : "", "family" : "Dieperink", "given" : "Karin B.", "non-dropping-particle" : "", "parse-names" : false, "suffix" : "" }, { "dropping-particle" : "", "family" : "Mark", "given" : "Karen", "non-dropping-particle" : "", "parse-names" : false, "suffix" : "" }, { "dropping-particle" : "", "family" : "Mikkelsen", "given" : "Tina Broby", "non-dropping-particle" : "", "parse-names" : false, "suffix" : "" } ], "container-title" : "International Journal of Urological Nursing", "id" : "ITEM-3", "issue" : "1", "issued" : { "date-parts" : [ [ "2015" ] ] }, "page" : "21-29", "title" : "Marital rehabilitation after prostate cancer - a matter of intimacy", "type" : "article-journal", "volume" : "10" }, "uris" : [ "http://www.mendeley.com/documents/?uuid=a2c1f2aa-3a04-4f5e-9022-937862ad4fa1" ] }, { "id" : "ITEM-4",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4", "issue" : "3", "issued" : { "date-parts" : [ [ "2013" ] ] }, "page" : "E7-E14", "title" : "In the middle and on the sideline: the experience of spouses of men with prostate cancer.", "type" : "article-journal", "volume" : "36" }, "uris" : [ "http://www.mendeley.com/documents/?uuid=7101fde6-0bee-30a3-bda7-ce86a398534e" ] }, { "id" : "ITEM-5",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5", "issue" : "9", "issued" : { "date-parts" : [ [ "2014" ] ] }, "page" : "2509-2515", "title" : "Exploring the role of the partner in couples' sexual recovery after surgery for prostate cancer", "type" : "article-journal", "volume" : "22" }, "uris" : [ "http://www.mendeley.com/documents/?uuid=7a6c83c3-e461-3c2e-9ae7-a4cb0f464ad0" ] }, { "id" : "ITEM-6", "itemData" : { "DOI" : "10.1111/j.1365-2354.2012.01341.x", "ISBN" : "0961-5423, 0961-5423", "ISSN" : "09615423", "PMID" : "22416793", "abstract" : "The aim of this study was to explore the needs of carers of men with prostate cancer and to identify barriers and enablers to meeting these needs. Carers were recruited to focus groups or interviews. These were recorded, transcribed and analysed by two researchers using Nvivo QSR6 and the Framework approach to index, chart and analyse data to identify emergent themes of the needs of carers, and barriers and enablers to meeting these needs. Fifteen carers took part in focus groups and 19 were interviewed. Carers' needs varied and were often unmet because of barriers to existing services. Carers needed: information; emotional support; practical support; effective medical care for the patient. Barriers to carers meeting their needs included: lack of awareness of sources of help; lack of understanding of information; reluctance to ask for help; prioritising the patient's needs. Enablers included better signposting to information and sources of support, and assessment of their needs. Interventions to address these needs should be developed taking account of the barriers and enablers identified here, and the experience of reported interventions for carers of other cancer patients. Carers should be offered an assessment to establish their needs and directed to appropriate sources of help.", "author" : [ { "dropping-particle" : "", "family" : "Sinfield", "given" : "P.", "non-dropping-particle" : "", "parse-names" : false, "suffix" : "" }, { "dropping-particle" : "", "family" : "Baker", "given" : "R.", "non-dropping-particle" : "", "parse-names" : false, "suffix" : "" }, { "dropping-particle" : "", "family" : "Ali", "given" : "S.", "non-dropping-particle" : "", "parse-names" : false, "suffix" : "" }, { "dropping-particle" : "", "family" : "Richardson", "given" : "A.", "non-dropping-particle" : "", "parse-names" : false, "suffix" : "" } ], "container-title" : "European Journal of Cancer Care", "id" : "ITEM-6", "issue" : "4", "issued" : { "date-parts" : [ [ "2012" ] ] }, "page" : "527-534", "title" : "The needs of carers of men with prostate cancer and barriers and enablers to meeting them: A qualitative study in England", "type" : "article-journal", "volume" : "21" }, "uris" : [ "http://www.mendeley.com/documents/?uuid=c9e284c6-1b86-3e80-98b7-cc5d874c8fe2" ] }, { "id" : "ITEM-7",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7", "issue" : "2", "issued" : { "date-parts" : [ [ "2010" ] ] }, "page" : "234-242", "title" : "Psychosocial adaptation in female partners of men with prostate cancer", "type" : "article-journal", "volume" : "19" }, "uris" : [ "http://www.mendeley.com/documents/?uuid=1058d421-a958-397d-bc7a-ea87ef6300bc" ] }, { "id" : "ITEM-8",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8", "issue" : "11", "issued" : { "date-parts" : [ [ "2014" ] ] }, "page" : "1252-1258", "title" : "The impact of prostate cancer on partners: A qualitative exploration", "type" : "article-journal", "volume" : "23" }, "uris" : [ "http://www.mendeley.com/documents/?uuid=64f0f1c2-76e9-490f-8a42-c67f812f3571" ] }, { "id" : "ITEM-9",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9",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10", "itemData" : { "DOI" : "10.1177/1049732314523842", "ISBN" : "10497323", "ISSN" : "1049-7323", "PMID" : "24590418", "abstract" : "Despite a growing awareness that prostate cancer is a \"couple's disease,\" the coping strategies, subjective distress, and emotional needs of partners are not adequately addressed. To better understand wives' experiences and processes they enact, we recruited 28 low-income Latinas caring for husbands recovering from prostatectomies to participate in interviews at three time points. Their narratives destabilize a common focus on physical side effects and an implicit bias toward men's reactions. We critically examine an overarching process of normalization, with underlying themes working both toward and against normality. We identified dissonance between detailed accounts of major lifestyle changes and professed normalization. We detail the women's purposeful methods to counteract negative impacts on their lives while seeking support externally. A better understanding of women's strategies and coping is critical to design interventions and education to both capitalize on partners' role in recovery while also addressing hidden causes of increased subjective distress.", "author" : [ { "dropping-particle" : "", "family" : "Williams", "given" : "Kristen C", "non-dropping-particle" : "", "parse-names" : false, "suffix" : "" }, { "dropping-particle" : "", "family" : "Hicks", "given" : "Elisabeth M", "non-dropping-particle" : "", "parse-names" : false, "suffix" : "" }, { "dropping-particle" : "", "family" : "Chang", "given" : "Nancy", "non-dropping-particle" : "", "parse-names" : false, "suffix" : "" }, { "dropping-particle" : "", "family" : "Connor", "given" : "Sarah E", "non-dropping-particle" : "", "parse-names" : false, "suffix" : "" }, { "dropping-particle" : "", "family" : "Maliski", "given" : "Sally L", "non-dropping-particle" : "", "parse-names" : false, "suffix" : "" } ], "container-title" : "Qualitative health research", "id" : "ITEM-10", "issue" : "3", "issued" : { "date-parts" : [ [ "2014" ] ] }, "page" : "306-16", "title" : "Purposeful normalization when caring for husbands recovering from prostate cancer.", "type" : "article-journal", "volume" : "24" }, "uris" : [ "http://www.mendeley.com/documents/?uuid=90dd8b82-d891-4937-8498-e23e5227a781" ] }, { "id" : "ITEM-11", "itemData" : { "DOI" : "10.1080/0092623X.2013.842194", "ISSN" : "1521-0715", "PMID" : "24405053", "abstract" : "Prostate cancer affects couples' sexual intimacy, but men rarely use recommended proerectile aids. This mixed-methods study aimed to identify couples' preprostatectomy barriers to sexual recovery. Interviews about anticipated sexual recovery were paired with surveys: the Dyadic Assessment Scale, the Protective Buffering Scale, the Expanded Prostate Cancer Index Composite, the Sexual Experience Questionnaire (men), and the Female Sexual Function Index. Potential barriers were derived using Grounded Theory. Quantitative data triangulated qualitative findings. Heterosexual couples (N = 28) participated. Men's average age was 62 years and their partners' average age was 58 years. Preexisting and diagnosis-related barriers included aging-related sexual dysfunction, inadequate sexual problem-solving skills, stressors, worry, avoidance of planning for sexual recovery, and dislike of artificially assisted sex. Participants endorsed moderate/high marital satisfaction (DAS: for men, M = 110.0, SD = 11.4; for partners, M = 114.1, SD = 12.1) and communication (PBS: for men, M = 24.5.2, SD = 6.1; for partners, M = 25.1, SD \u00b1 6.2). Men reported mild erectile dysfunction and incontinence (EPIC sexual function M = 76.6, SD = 21.5, urinary incontinence M = 88.4, SD = 18.2). Men's couple sexual satisfaction was lowest (Sexual Experience Questionnaire: M = 60.1, SD = 26.9). Mean total Female Sexual Function Index was low (M = 21.6, SD = 7.8). Heterosexual couples face prostatectomy-related sexual side-effects having experienced developmental sexual losses. Couples use avoidant strategies to defend against worry about cancer and anticipated prostatectomy-related sexual changes. These potential barriers are modifiable if couples can learn to cope with sexual losses and accept sexual rehabilitation strategies.", "author" : [ { "dropping-particle" : "", "family" : "Wittmann", "given" : "Daniela", "non-dropping-particle" : "", "parse-names" : false, "suffix" : "" }, { "dropping-particle" : "", "family" : "Northouse", "given" : "Laurel", "non-dropping-particle" : "", "parse-names" : false, "suffix" : "" }, { "dropping-particle" : "", "family" : "Crossley", "given" : "Heather", "non-dropping-particle" : "", "parse-names" : false, "suffix" : "" }, { "dropping-particle" : "", "family" : "Miller", "given" : "David", "non-dropping-particle" : "", "parse-names" : false, "suffix" : "" }, { "dropping-particle" : "", "family" : "Dunn", "given" : "Rodney", "non-dropping-particle" : "", "parse-names" : false, "suffix" : "" }, { "dropping-particle" : "", "family" : "Nidetz", "given" : "Jennifer", "non-dropping-particle" : "", "parse-names" : false, "suffix" : "" }, { "dropping-particle" : "", "family" : "Montie", "given" : "Jeanne", "non-dropping-particle" : "", "parse-names" : false, "suffix" : "" }, { "dropping-particle" : "", "family" : "Moyad", "given" : "Mia", "non-dropping-particle" : "", "parse-names" : false, "suffix" : "" }, { "dropping-particle" : "", "family" : "Lavin", "given" : "Katie", "non-dropping-particle" : "", "parse-names" : false, "suffix" : "" }, { "dropping-particle" : "", "family" : "Montie", "given" : "James E", "non-dropping-particle" : "", "parse-names" : false, "suffix" : "" } ], "container-title" : "Journal of sex &amp; marital therapy", "id" : "ITEM-11", "issue" : "2", "issued" : { "date-parts" : [ [ "2015" ] ] }, "page" : "155-68", "publisher" : "NIH Public Access", "title" : "A pilot study of potential pre-operative barriers to couples\u2019 sexual recovery after radical prostatectomy for prostate cancer.", "type" : "article-journal", "volume" : "41" }, "uris" : [ "http://www.mendeley.com/documents/?uuid=0569373b-035d-3df8-ae55-8c69bebb4767" ] } ], "mendeley" : { "formattedCitation" : "[22, 25, 26, 38, 44, 51, 53, 62, 63, 65, 66]", "plainTextFormattedCitation" : "[22, 25, 26, 38, 44, 51, 53, 62, 63, 65, 66]", "previouslyFormattedCitation" : "[22, 25, 26, 38, 44, 51, 53, 62, 63, 65, 66]"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2, 25, 26, 38, 44, 51, 53, 62, 63, 65, 66]</w:t>
      </w:r>
      <w:r w:rsidR="00FE350D" w:rsidRPr="00125666">
        <w:rPr>
          <w:rFonts w:ascii="Times New Roman" w:hAnsi="Times New Roman" w:cs="Times New Roman"/>
        </w:rPr>
        <w:fldChar w:fldCharType="end"/>
      </w:r>
      <w:r w:rsidR="00B53E84" w:rsidRPr="00125666">
        <w:rPr>
          <w:rFonts w:ascii="Times New Roman" w:hAnsi="Times New Roman" w:cs="Times New Roman"/>
        </w:rPr>
        <w:t xml:space="preserve">: </w:t>
      </w:r>
      <w:r w:rsidR="00B53E84" w:rsidRPr="00125666">
        <w:rPr>
          <w:rFonts w:ascii="Times New Roman" w:hAnsi="Times New Roman" w:cs="Times New Roman"/>
          <w:i/>
        </w:rPr>
        <w:t>“It is hard to be the one who has to listen and reassure all the time. It is a difficult situation for me as well” (Partner)</w:t>
      </w:r>
      <w:r w:rsidR="00B53E84" w:rsidRPr="00125666">
        <w:rPr>
          <w:rFonts w:ascii="Times New Roman" w:hAnsi="Times New Roman" w:cs="Times New Roman"/>
        </w:rPr>
        <w:t xml:space="preserve"> </w:t>
      </w:r>
      <w:r w:rsidR="00B53E84"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1", "issue" : "3", "issued" : { "date-parts" : [ [ "2013" ] ] }, "page" : "E7-E14", "title" : "In the middle and on the sideline: the experience of spouses of men with prostate cancer.", "type" : "article-journal", "volume" : "36" }, "uris" : [ "http://www.mendeley.com/documents/?uuid=7101fde6-0bee-30a3-bda7-ce86a398534e" ] } ], "mendeley" : { "formattedCitation" : "[62]", "plainTextFormattedCitation" : "[62]", "previouslyFormattedCitation" : "[62]" }, "properties" : { "noteIndex" : 10 }, "schema" : "https://github.com/citation-style-language/schema/raw/master/csl-citation.json" }</w:instrText>
      </w:r>
      <w:r w:rsidR="00B53E84" w:rsidRPr="00125666">
        <w:rPr>
          <w:rFonts w:ascii="Times New Roman" w:hAnsi="Times New Roman" w:cs="Times New Roman"/>
        </w:rPr>
        <w:fldChar w:fldCharType="separate"/>
      </w:r>
      <w:r w:rsidR="00561536" w:rsidRPr="00125666">
        <w:rPr>
          <w:rFonts w:ascii="Times New Roman" w:hAnsi="Times New Roman" w:cs="Times New Roman"/>
          <w:noProof/>
        </w:rPr>
        <w:t>[62]</w:t>
      </w:r>
      <w:r w:rsidR="00B53E84" w:rsidRPr="00125666">
        <w:rPr>
          <w:rFonts w:ascii="Times New Roman" w:hAnsi="Times New Roman" w:cs="Times New Roman"/>
        </w:rPr>
        <w:fldChar w:fldCharType="end"/>
      </w:r>
      <w:r w:rsidR="00B53E84" w:rsidRPr="00125666">
        <w:rPr>
          <w:rFonts w:ascii="Times New Roman" w:hAnsi="Times New Roman" w:cs="Times New Roman"/>
        </w:rPr>
        <w:t>.</w:t>
      </w:r>
      <w:r w:rsidR="00850AB6" w:rsidRPr="00125666">
        <w:rPr>
          <w:rFonts w:ascii="Times New Roman" w:hAnsi="Times New Roman" w:cs="Times New Roman"/>
        </w:rPr>
        <w:t xml:space="preserve"> </w:t>
      </w:r>
      <w:r w:rsidRPr="00125666">
        <w:rPr>
          <w:rFonts w:ascii="Times New Roman" w:hAnsi="Times New Roman" w:cs="Times New Roman"/>
        </w:rPr>
        <w:t xml:space="preserve"> As a result, conflict and tension could arise in couple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46/j.1523-5394.2000.84009.x", "ISSN" : "10654704", "PMID" : "11898255", "abstract" : "PURPOSE: The authors describe the experience of men with prostate cancer and their spouses in the early recovery period after surgery. DESCRIPTION OF STUDY: As part of a longitudinal qualitative study, semistructured interviews were held with 34 patients who had prostate cancer and their spouses 8 to 10 weeks after surgery. RESULTS: Five components of experience emerged from the interviews: 1) hearing news about the extent of their cancer after surgery influenced how patients viewed their cancer experience and, in many cases, their recovery; 2) men placed great emphasis on recovering their physical capacity quickly; 3) couples connected with each other through working out care routines and managing periods of irritability; 4) couples described a range of responses to surgery side effects and complications; and 5) the meaning of cancer varied for couples, with most seeing the experience as a temporary disruption. CLINICAL IMPLICATIONS: Physicians, nurses, social workers, and other health professionals working with patients before and after prostatectomies may assist couples to prepare better for the early recovery period by being both sensitive to the men's need to recover physical capacity quickly while helping them to understand that recovery takes time. Accurate information about expected periods of irritability, side effects, and possible complications would diminish the likelihood of distress during this period.", "author" : [ { "dropping-particle" : "", "family" : "Phillips", "given" : "Catherine",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Cancer Practice", "id" : "ITEM-1", "issue" : "4", "issued" : { "date-parts" : [ [ "2000" ] ] }, "page" : "165-171", "title" : "Early postsurgery experience of prostate cancer patients and spouses", "type" : "article-journal", "volume" : "8" }, "uris" : [ "http://www.mendeley.com/documents/?uuid=a50ad061-c744-3cdb-bfe0-58f803f1049e" ] }, { "id" : "ITEM-2", "itemData" : { "DOI" : "10.1111/ijun.12091", "ISSN" : "17497701", "author" : [ { "dropping-particle" : "", "family" : "Dieperink", "given" : "Karin B.", "non-dropping-particle" : "", "parse-names" : false, "suffix" : "" }, { "dropping-particle" : "", "family" : "Mark", "given" : "Karen", "non-dropping-particle" : "", "parse-names" : false, "suffix" : "" }, { "dropping-particle" : "", "family" : "Mikkelsen", "given" : "Tina Broby", "non-dropping-particle" : "", "parse-names" : false, "suffix" : "" } ], "container-title" : "International Journal of Urological Nursing", "id" : "ITEM-2", "issue" : "1", "issued" : { "date-parts" : [ [ "2015" ] ] }, "page" : "21-29", "title" : "Marital rehabilitation after prostate cancer - a matter of intimacy", "type" : "article-journal", "volume" : "10" }, "uris" : [ "http://www.mendeley.com/documents/?uuid=a2c1f2aa-3a04-4f5e-9022-937862ad4fa1" ] }, { "id" : "ITEM-3", "itemData" : { "DOI" : "10.1016/j.ijnurstu.2003.11.005", "ISBN" : "1425352359", "ISSN" : "00207489", "PMID" : "15120979", "abstract" : "The purpose of this qualitative study was to explore the responses and experiences of a sample of Swiss men after radical prostatectomy and their intimate partners. Interviews were conducted with 10 couples and analyzed using constant comparative method. Getting a grip on it was the core process that was developed. Men focused on regaining control over their lives, urinary and erectile function while wives efforts focused on being there. The results revealed that current clinical practice of follow up at 3 months may not address the serious deficits in the patient's ability to \"get a grip\" on incontinence and other complications of surgery. ?? 2004 Elsevier Ltd. All rights reserved.", "author" : [ { "dropping-particle" : "", "family" : "Petry", "given" : "Heidi", "non-dropping-particle" : "", "parse-names" : false, "suffix" : "" }, { "dropping-particle" : "", "family" : "Berry", "given" : "Donna L.", "non-dropping-particle" : "", "parse-names" : false, "suffix" : "" }, { "dropping-particle" : "", "family" : "Spichiger", "given" : "Elisabeth", "non-dropping-particle" : "", "parse-names" : false, "suffix" : "" }, { "dropping-particle" : "", "family" : "Kesselring", "given" : "Annemarie", "non-dropping-particle" : "", "parse-names" : false, "suffix" : "" }, { "dropping-particle" : "", "family" : "Gasser", "given" : "Thomas C.", "non-dropping-particle" : "", "parse-names" : false, "suffix" : "" }, { "dropping-particle" : "", "family" : "Sulser", "given" : "Tullio", "non-dropping-particle" : "", "parse-names" : false, "suffix" : "" }, { "dropping-particle" : "", "family" : "Kiss", "given" : "Alexander", "non-dropping-particle" : "", "parse-names" : false, "suffix" : "" } ], "container-title" : "International Journal of Nursing Studies", "id" : "ITEM-3", "issue" : "5", "issued" : { "date-parts" : [ [ "2004" ] ] }, "page" : "507-513", "title" : "Responses and experiences after radical prostatectomy: Perceptions of married couples in Switzerland", "type" : "article-journal", "volume" : "41" }, "uris" : [ "http://www.mendeley.com/documents/?uuid=333f7511-dd89-3f04-8673-b4c1c1bddb44" ] }, { "id" : "ITEM-4", "itemData" : { "DOI" : "10.1177/1049732314523842", "ISBN" : "10497323", "ISSN" : "1049-7323", "PMID" : "24590418", "abstract" : "Despite a growing awareness that prostate cancer is a \"couple's disease,\" the coping strategies, subjective distress, and emotional needs of partners are not adequately addressed. To better understand wives' experiences and processes they enact, we recruited 28 low-income Latinas caring for husbands recovering from prostatectomies to participate in interviews at three time points. Their narratives destabilize a common focus on physical side effects and an implicit bias toward men's reactions. We critically examine an overarching process of normalization, with underlying themes working both toward and against normality. We identified dissonance between detailed accounts of major lifestyle changes and professed normalization. We detail the women's purposeful methods to counteract negative impacts on their lives while seeking support externally. A better understanding of women's strategies and coping is critical to design interventions and education to both capitalize on partners' role in recovery while also addressing hidden causes of increased subjective distress.", "author" : [ { "dropping-particle" : "", "family" : "Williams", "given" : "Kristen C", "non-dropping-particle" : "", "parse-names" : false, "suffix" : "" }, { "dropping-particle" : "", "family" : "Hicks", "given" : "Elisabeth M", "non-dropping-particle" : "", "parse-names" : false, "suffix" : "" }, { "dropping-particle" : "", "family" : "Chang", "given" : "Nancy", "non-dropping-particle" : "", "parse-names" : false, "suffix" : "" }, { "dropping-particle" : "", "family" : "Connor", "given" : "Sarah E", "non-dropping-particle" : "", "parse-names" : false, "suffix" : "" }, { "dropping-particle" : "", "family" : "Maliski", "given" : "Sally L", "non-dropping-particle" : "", "parse-names" : false, "suffix" : "" } ], "container-title" : "Qualitative health research", "id" : "ITEM-4", "issue" : "3", "issued" : { "date-parts" : [ [ "2014" ] ] }, "page" : "306-16", "title" : "Purposeful normalization when caring for husbands recovering from prostate cancer.", "type" : "article-journal", "volume" : "24" }, "uris" : [ "http://www.mendeley.com/documents/?uuid=90dd8b82-d891-4937-8498-e23e5227a781" ] }, { "id" : "ITEM-5", "itemData" : { "DOI" : "10.1186/1471-2296-11-19", "ISBN" : "1471-2296 (Electronic)\\r1471-2296 (Linking)", "ISSN" : "1471-2296", "PMID" : "20211019", "abstract" : "BACKGROUND: Few studies have explored the women's experiences as a result of a partners' diagnosis of prostate cancer. This study begins to explore women's interactions with physicians (primary care and urologist) and the support needs associated with the diagnosis and treatment of their partners' prostate cancer. METHODS: Two focus groups (n = 14) of women whose partners were diagnosed with prostate cancer (diagnoses' 1 - 18 months). A trained facilitator used open-ended questions to explore ideas. The framework approach was used to analyze the transcripts. RESULTS: Three main themes emerged: 1. More support. Validation and information is needed for women including emotional support and opportunities to share experiences. 2. Role of the physician. The transfer of care once specialized treatment is no longer needed remained poorly defined, which increased confusion and feelings of abandonment related to the role of the primary physician. 3. Partners' relationship changes. Men became more dependent on their partners for support and to act as the primary communicator and caregiver. CONCLUSIONS: Additional research is needed in this field to confirm the importance of training primary care physicians to consider holistic treatment approaches that recognize the partner and family needs as important in the complete physical and emotional healing of their patients.", "author" : [ { "dropping-particle" : "", "family" : "Evertsen", "given" : "Jennifer M", "non-dropping-particle" : "", "parse-names" : false, "suffix" : "" }, { "dropping-particle" : "", "family" : "Wolkenstein", "given" : "Alan S", "non-dropping-particle" : "", "parse-names" : false, "suffix" : "" } ], "container-title" : "BMC family practice", "id" : "ITEM-5", "issue" : "11", "issued" : { "date-parts" : [ [ "2010" ] ] }, "page" : "19", "title" : "Female partners of patients after surgical prostate cancer treatment: interactions with physicians and support needs.", "type" : "article-journal", "volume" : "11" }, "uris" : [ "http://www.mendeley.com/documents/?uuid=1191c256-8615-3ec1-8b9a-5f7306ee9579" ] } ], "mendeley" : { "formattedCitation" : "[22, 44, 52, 57, 64]", "plainTextFormattedCitation" : "[22, 44, 52, 57, 64]", "previouslyFormattedCitation" : "[22, 44, 52, 57, 64]"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2, 44, 52, 57, 64]</w:t>
      </w:r>
      <w:r w:rsidR="00FE350D" w:rsidRPr="00125666">
        <w:rPr>
          <w:rFonts w:ascii="Times New Roman" w:hAnsi="Times New Roman" w:cs="Times New Roman"/>
        </w:rPr>
        <w:fldChar w:fldCharType="end"/>
      </w:r>
      <w:r w:rsidR="00AE677F" w:rsidRPr="00125666">
        <w:rPr>
          <w:rFonts w:ascii="Times New Roman" w:hAnsi="Times New Roman" w:cs="Times New Roman"/>
        </w:rPr>
        <w:t xml:space="preserve">: </w:t>
      </w:r>
      <w:r w:rsidR="00AE677F" w:rsidRPr="00125666">
        <w:rPr>
          <w:rFonts w:ascii="Times New Roman" w:hAnsi="Times New Roman" w:cs="Times New Roman"/>
          <w:i/>
        </w:rPr>
        <w:t>“We haven’t been arguing for 30 years, suddenly we do…”</w:t>
      </w:r>
      <w:r w:rsidR="00AE677F" w:rsidRPr="00125666">
        <w:rPr>
          <w:rFonts w:ascii="Times New Roman" w:hAnsi="Times New Roman" w:cs="Times New Roman"/>
        </w:rPr>
        <w:t xml:space="preserve"> </w:t>
      </w:r>
      <w:r w:rsidR="00AE677F" w:rsidRPr="00125666">
        <w:rPr>
          <w:rFonts w:ascii="Times New Roman" w:hAnsi="Times New Roman" w:cs="Times New Roman"/>
          <w:i/>
        </w:rPr>
        <w:t xml:space="preserve">(Partner) </w:t>
      </w:r>
      <w:r w:rsidR="00AE677F" w:rsidRPr="00125666">
        <w:rPr>
          <w:rFonts w:ascii="Times New Roman" w:hAnsi="Times New Roman" w:cs="Times New Roman"/>
        </w:rPr>
        <w:fldChar w:fldCharType="begin" w:fldLock="1"/>
      </w:r>
      <w:r w:rsidR="00AE677F" w:rsidRPr="00125666">
        <w:rPr>
          <w:rFonts w:ascii="Times New Roman" w:hAnsi="Times New Roman" w:cs="Times New Roman"/>
        </w:rPr>
        <w:instrText>ADDIN CSL_CITATION { "citationItems" : [ { "id" : "ITEM-1", "itemData" : { "DOI" : "10.1111/ijun.12091", "ISSN" : "17497701", "author" : [ { "dropping-particle" : "", "family" : "Dieperink", "given" : "Karin B.", "non-dropping-particle" : "", "parse-names" : false, "suffix" : "" }, { "dropping-particle" : "", "family" : "Mark", "given" : "Karen", "non-dropping-particle" : "", "parse-names" : false, "suffix" : "" }, { "dropping-particle" : "", "family" : "Mikkelsen", "given" : "Tina Broby", "non-dropping-particle" : "", "parse-names" : false, "suffix" : "" } ], "container-title" : "International Journal of Urological Nursing", "id" : "ITEM-1", "issue" : "1", "issued" : { "date-parts" : [ [ "2015" ] ] }, "page" : "21-29", "title" : "Marital rehabilitation after prostate cancer - a matter of intimacy", "type" : "article-journal", "volume" : "10" }, "uris" : [ "http://www.mendeley.com/documents/?uuid=a2c1f2aa-3a04-4f5e-9022-937862ad4fa1" ] } ], "mendeley" : { "formattedCitation" : "[22]", "plainTextFormattedCitation" : "[22]", "previouslyFormattedCitation" : "[22]" }, "properties" : { "noteIndex" : 10 }, "schema" : "https://github.com/citation-style-language/schema/raw/master/csl-citation.json" }</w:instrText>
      </w:r>
      <w:r w:rsidR="00AE677F" w:rsidRPr="00125666">
        <w:rPr>
          <w:rFonts w:ascii="Times New Roman" w:hAnsi="Times New Roman" w:cs="Times New Roman"/>
        </w:rPr>
        <w:fldChar w:fldCharType="separate"/>
      </w:r>
      <w:r w:rsidR="00AE677F" w:rsidRPr="00125666">
        <w:rPr>
          <w:rFonts w:ascii="Times New Roman" w:hAnsi="Times New Roman" w:cs="Times New Roman"/>
          <w:noProof/>
        </w:rPr>
        <w:t>[22]</w:t>
      </w:r>
      <w:r w:rsidR="00AE677F" w:rsidRPr="00125666">
        <w:rPr>
          <w:rFonts w:ascii="Times New Roman" w:hAnsi="Times New Roman" w:cs="Times New Roman"/>
        </w:rPr>
        <w:fldChar w:fldCharType="end"/>
      </w:r>
      <w:r w:rsidRPr="00125666">
        <w:rPr>
          <w:rFonts w:ascii="Times New Roman" w:hAnsi="Times New Roman" w:cs="Times New Roman"/>
        </w:rPr>
        <w:t xml:space="preserve">. Partners’ caregiving also resulted in the development of physical ailments or feelings of being overstrained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86/1471-2296-11-19", "ISBN" : "1471-2296 (Electronic)\\r1471-2296 (Linking)", "ISSN" : "1471-2296", "PMID" : "20211019", "abstract" : "BACKGROUND: Few studies have explored the women's experiences as a result of a partners' diagnosis of prostate cancer. This study begins to explore women's interactions with physicians (primary care and urologist) and the support needs associated with the diagnosis and treatment of their partners' prostate cancer. METHODS: Two focus groups (n = 14) of women whose partners were diagnosed with prostate cancer (diagnoses' 1 - 18 months). A trained facilitator used open-ended questions to explore ideas. The framework approach was used to analyze the transcripts. RESULTS: Three main themes emerged: 1. More support. Validation and information is needed for women including emotional support and opportunities to share experiences. 2. Role of the physician. The transfer of care once specialized treatment is no longer needed remained poorly defined, which increased confusion and feelings of abandonment related to the role of the primary physician. 3. Partners' relationship changes. Men became more dependent on their partners for support and to act as the primary communicator and caregiver. CONCLUSIONS: Additional research is needed in this field to confirm the importance of training primary care physicians to consider holistic treatment approaches that recognize the partner and family needs as important in the complete physical and emotional healing of their patients.", "author" : [ { "dropping-particle" : "", "family" : "Evertsen", "given" : "Jennifer M", "non-dropping-particle" : "", "parse-names" : false, "suffix" : "" }, { "dropping-particle" : "", "family" : "Wolkenstein", "given" : "Alan S", "non-dropping-particle" : "", "parse-names" : false, "suffix" : "" } ], "container-title" : "BMC family practice", "id" : "ITEM-1", "issue" : "11", "issued" : { "date-parts" : [ [ "2010" ] ] }, "page" : "19", "title" : "Female partners of patients after surgical prostate cancer treatment: interactions with physicians and support needs.", "type" : "article-journal", "volume" : "11" }, "uris" : [ "http://www.mendeley.com/documents/?uuid=1191c256-8615-3ec1-8b9a-5f7306ee9579" ] }, { "id" : "ITEM-2",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2", "issue" : "3", "issued" : { "date-parts" : [ [ "2013" ] ] }, "page" : "E7-E14", "title" : "In the middle and on the sideline: the experience of spouses of men with prostate cancer.", "type" : "article-journal", "volume" : "36" }, "uris" : [ "http://www.mendeley.com/documents/?uuid=7101fde6-0bee-30a3-bda7-ce86a398534e" ] }, { "id" : "ITEM-3",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3", "issue" : "2", "issued" : { "date-parts" : [ [ "2010" ] ] }, "page" : "234-242", "title" : "Psychosocial adaptation in female partners of men with prostate cancer", "type" : "article-journal", "volume" : "19" }, "uris" : [ "http://www.mendeley.com/documents/?uuid=1058d421-a958-397d-bc7a-ea87ef6300bc" ] }, { "id" : "ITEM-4", "itemData" : { "DOI" : "10.1111/j.1365-2354.2012.01341.x", "ISBN" : "0961-5423, 0961-5423", "ISSN" : "09615423", "PMID" : "22416793", "abstract" : "The aim of this study was to explore the needs of carers of men with prostate cancer and to identify barriers and enablers to meeting these needs. Carers were recruited to focus groups or interviews. These were recorded, transcribed and analysed by two researchers using Nvivo QSR6 and the Framework approach to index, chart and analyse data to identify emergent themes of the needs of carers, and barriers and enablers to meeting these needs. Fifteen carers took part in focus groups and 19 were interviewed. Carers' needs varied and were often unmet because of barriers to existing services. Carers needed: information; emotional support; practical support; effective medical care for the patient. Barriers to carers meeting their needs included: lack of awareness of sources of help; lack of understanding of information; reluctance to ask for help; prioritising the patient's needs. Enablers included better signposting to information and sources of support, and assessment of their needs. Interventions to address these needs should be developed taking account of the barriers and enablers identified here, and the experience of reported interventions for carers of other cancer patients. Carers should be offered an assessment to establish their needs and directed to appropriate sources of help.", "author" : [ { "dropping-particle" : "", "family" : "Sinfield", "given" : "P.", "non-dropping-particle" : "", "parse-names" : false, "suffix" : "" }, { "dropping-particle" : "", "family" : "Baker", "given" : "R.", "non-dropping-particle" : "", "parse-names" : false, "suffix" : "" }, { "dropping-particle" : "", "family" : "Ali", "given" : "S.", "non-dropping-particle" : "", "parse-names" : false, "suffix" : "" }, { "dropping-particle" : "", "family" : "Richardson", "given" : "A.", "non-dropping-particle" : "", "parse-names" : false, "suffix" : "" } ], "container-title" : "European Journal of Cancer Care", "id" : "ITEM-4", "issue" : "4", "issued" : { "date-parts" : [ [ "2012" ] ] }, "page" : "527-534", "title" : "The needs of carers of men with prostate cancer and barriers and enablers to meeting them: A qualitative study in England", "type" : "article-journal", "volume" : "21" }, "uris" : [ "http://www.mendeley.com/documents/?uuid=c9e284c6-1b86-3e80-98b7-cc5d874c8fe2" ] }, { "id" : "ITEM-5",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5", "issue" : "11", "issued" : { "date-parts" : [ [ "2014" ] ] }, "page" : "1252-1258", "title" : "The impact of prostate cancer on partners: A qualitative exploration", "type" : "article-journal", "volume" : "23" }, "uris" : [ "http://www.mendeley.com/documents/?uuid=64f0f1c2-76e9-490f-8a42-c67f812f3571" ] }, { "id" : "ITEM-6", "itemData" : { "DOI" : "10.1177/1049732314523842", "ISBN" : "10497323", "ISSN" : "1049-7323", "PMID" : "24590418", "abstract" : "Despite a growing awareness that prostate cancer is a \"couple's disease,\" the coping strategies, subjective distress, and emotional needs of partners are not adequately addressed. To better understand wives' experiences and processes they enact, we recruited 28 low-income Latinas caring for husbands recovering from prostatectomies to participate in interviews at three time points. Their narratives destabilize a common focus on physical side effects and an implicit bias toward men's reactions. We critically examine an overarching process of normalization, with underlying themes working both toward and against normality. We identified dissonance between detailed accounts of major lifestyle changes and professed normalization. We detail the women's purposeful methods to counteract negative impacts on their lives while seeking support externally. A better understanding of women's strategies and coping is critical to design interventions and education to both capitalize on partners' role in recovery while also addressing hidden causes of increased subjective distress.", "author" : [ { "dropping-particle" : "", "family" : "Williams", "given" : "Kristen C", "non-dropping-particle" : "", "parse-names" : false, "suffix" : "" }, { "dropping-particle" : "", "family" : "Hicks", "given" : "Elisabeth M", "non-dropping-particle" : "", "parse-names" : false, "suffix" : "" }, { "dropping-particle" : "", "family" : "Chang", "given" : "Nancy", "non-dropping-particle" : "", "parse-names" : false, "suffix" : "" }, { "dropping-particle" : "", "family" : "Connor", "given" : "Sarah E", "non-dropping-particle" : "", "parse-names" : false, "suffix" : "" }, { "dropping-particle" : "", "family" : "Maliski", "given" : "Sally L", "non-dropping-particle" : "", "parse-names" : false, "suffix" : "" } ], "container-title" : "Qualitative health research", "id" : "ITEM-6", "issue" : "3", "issued" : { "date-parts" : [ [ "2014" ] ] }, "page" : "306-16", "title" : "Purposeful normalization when caring for husbands recovering from prostate cancer.", "type" : "article-journal", "volume" : "24" }, "uris" : [ "http://www.mendeley.com/documents/?uuid=90dd8b82-d891-4937-8498-e23e5227a781" ] } ], "mendeley" : { "formattedCitation" : "[38, 44, 62\u201365]", "plainTextFormattedCitation" : "[38, 44, 62\u201365]", "previouslyFormattedCitation" : "[38, 44, 62\u201365]"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38, 44, 62–65]</w:t>
      </w:r>
      <w:r w:rsidR="00FE350D" w:rsidRPr="00125666">
        <w:rPr>
          <w:rFonts w:ascii="Times New Roman" w:hAnsi="Times New Roman" w:cs="Times New Roman"/>
        </w:rPr>
        <w:fldChar w:fldCharType="end"/>
      </w:r>
      <w:r w:rsidRPr="00125666">
        <w:rPr>
          <w:rFonts w:ascii="Times New Roman" w:hAnsi="Times New Roman" w:cs="Times New Roman"/>
        </w:rPr>
        <w:t xml:space="preserve">.  Sometimes this was because partners disregarded their own needs as less important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ISBN" : "1053-816X", "ISSN" : "1053-816X", "PMID" : "22073900", "abstract" : "The aim of this qualitative study was to investigate the experiences of female partners to men with prostate cancer. The women found the capacity to manage their lives through mutual love in the family and through their faith.", "author" : [ { "dropping-particle" : "", "family" : "Bruun", "given" : "Poul", "non-dropping-particle" : "", "parse-names" : false, "suffix" : "" }, { "dropping-particle" : "", "family" : "Pedersen", "given" : "Birthe D", "non-dropping-particle" : "", "parse-names" : false, "suffix" : "" }, { "dropping-particle" : "", "family" : "Osther", "given" : "Palle J", "non-dropping-particle" : "", "parse-names" : false, "suffix" : "" }, { "dropping-particle" : "", "family" : "Wagner", "given" : "Lis", "non-dropping-particle" : "", "parse-names" : false, "suffix" : "" } ], "container-title" : "Urologic nursing", "id" : "ITEM-1", "issue" : "5", "issued" : { "date-parts" : [ [ "2011" ] ] }, "page" : "294-9", "title" : "The lonely female partner: a central aspect of prostate cancer.", "type" : "article-journal", "volume" : "31" }, "uris" : [ "http://www.mendeley.com/documents/?uuid=adb1bd38-9d45-3680-93f0-bc0faaa74295" ] }, { "id" : "ITEM-2", "itemData" : { "DOI" : "10.1111/ijun.12091", "ISSN" : "17497701", "author" : [ { "dropping-particle" : "", "family" : "Dieperink", "given" : "Karin B.", "non-dropping-particle" : "", "parse-names" : false, "suffix" : "" }, { "dropping-particle" : "", "family" : "Mark", "given" : "Karen", "non-dropping-particle" : "", "parse-names" : false, "suffix" : "" }, { "dropping-particle" : "", "family" : "Mikkelsen", "given" : "Tina Broby", "non-dropping-particle" : "", "parse-names" : false, "suffix" : "" } ], "container-title" : "International Journal of Urological Nursing", "id" : "ITEM-2", "issue" : "1", "issued" : { "date-parts" : [ [ "2015" ] ] }, "page" : "21-29", "title" : "Marital rehabilitation after prostate cancer - a matter of intimacy", "type" : "article-journal", "volume" : "10" }, "uris" : [ "http://www.mendeley.com/documents/?uuid=a2c1f2aa-3a04-4f5e-9022-937862ad4fa1" ] }, { "id" : "ITEM-3",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3", "issue" : "3", "issued" : { "date-parts" : [ [ "2013" ] ] }, "page" : "E7-E14", "title" : "In the middle and on the sideline: the experience of spouses of men with prostate cancer.", "type" : "article-journal", "volume" : "36" }, "uris" : [ "http://www.mendeley.com/documents/?uuid=7101fde6-0bee-30a3-bda7-ce86a398534e" ] }, { "id" : "ITEM-4",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4", "issue" : "2", "issued" : { "date-parts" : [ [ "2011" ] ] }, "page" : "95-113", "title" : "The rupture and repair of the couple's communal body with prostate cancer.", "type" : "article-journal", "volume" : "29" }, "uris" : [ "http://www.mendeley.com/documents/?uuid=b9c4f44e-ffff-33ce-97c8-818e5034fc38" ] }, { "id" : "ITEM-5",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5", "issue" : "1", "issued" : { "date-parts" : [ [ "2002" ] ] }, "page" : "15-29", "title" : "Prostate Cancer and Erectile Dysfunction: Men's Experiences", "type" : "article-journal", "volume" : "1" }, "uris" : [ "http://www.mendeley.com/documents/?uuid=93102c0b-dca2-428e-9b4a-df8d14442a5f" ] }, { "id" : "ITEM-6",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6", "issue" : "3", "issued" : { "date-parts" : [ [ "2014" ] ] }, "page" : "233", "title" : "Exploring Gay Couples' Experience With Sexual Dysfunction After Radical Prostatectomy: A Qualitative Study", "type" : "article-journal", "volume" : "40" }, "uris" : [ "http://www.mendeley.com/documents/?uuid=fb6f388b-9e59-3104-82a4-aa759fb6c8f4" ] }, { "id" : "ITEM-7",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7", "issue" : "9", "issued" : { "date-parts" : [ [ "2014" ] ] }, "page" : "2509-2515", "title" : "Exploring the role of the partner in couples' sexual recovery after surgery for prostate cancer", "type" : "article-journal", "volume" : "22" }, "uris" : [ "http://www.mendeley.com/documents/?uuid=7a6c83c3-e461-3c2e-9ae7-a4cb0f464ad0" ] } ], "mendeley" : { "formattedCitation" : "[22, 39, 48, 50, 61, 62, 66]", "plainTextFormattedCitation" : "[22, 39, 48, 50, 61, 62, 66]", "previouslyFormattedCitation" : "[22, 39, 48, 50, 61, 62, 66]"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2, 39, 48, 50, 61, 62, 66]</w:t>
      </w:r>
      <w:r w:rsidR="00FE350D" w:rsidRPr="00125666">
        <w:rPr>
          <w:rFonts w:ascii="Times New Roman" w:hAnsi="Times New Roman" w:cs="Times New Roman"/>
        </w:rPr>
        <w:fldChar w:fldCharType="end"/>
      </w:r>
      <w:r w:rsidRPr="00125666">
        <w:rPr>
          <w:rFonts w:ascii="Times New Roman" w:hAnsi="Times New Roman" w:cs="Times New Roman"/>
          <w:i/>
        </w:rPr>
        <w:t>.</w:t>
      </w:r>
      <w:r w:rsidRPr="00125666">
        <w:rPr>
          <w:rFonts w:ascii="Times New Roman" w:hAnsi="Times New Roman" w:cs="Times New Roman"/>
        </w:rPr>
        <w:t xml:space="preserve"> </w:t>
      </w:r>
      <w:r w:rsidR="00EC5A4D" w:rsidRPr="00125666">
        <w:rPr>
          <w:rFonts w:ascii="Times New Roman" w:hAnsi="Times New Roman" w:cs="Times New Roman"/>
        </w:rPr>
        <w:t xml:space="preserve">  </w:t>
      </w:r>
    </w:p>
    <w:p w14:paraId="6E75FCDD" w14:textId="5EFA8DE4" w:rsidR="00A24029" w:rsidRPr="00125666" w:rsidRDefault="009D75D9" w:rsidP="00C429B3">
      <w:pPr>
        <w:spacing w:after="0"/>
        <w:rPr>
          <w:rFonts w:ascii="Times New Roman" w:hAnsi="Times New Roman" w:cs="Times New Roman"/>
          <w:b/>
          <w:i/>
        </w:rPr>
      </w:pPr>
      <w:r w:rsidRPr="00125666">
        <w:rPr>
          <w:rFonts w:ascii="Times New Roman" w:hAnsi="Times New Roman" w:cs="Times New Roman"/>
          <w:b/>
          <w:i/>
        </w:rPr>
        <w:t xml:space="preserve">Feeling </w:t>
      </w:r>
      <w:proofErr w:type="gramStart"/>
      <w:r w:rsidR="00A24029" w:rsidRPr="00125666">
        <w:rPr>
          <w:rFonts w:ascii="Times New Roman" w:hAnsi="Times New Roman" w:cs="Times New Roman"/>
          <w:b/>
          <w:i/>
        </w:rPr>
        <w:t>Unsupported</w:t>
      </w:r>
      <w:proofErr w:type="gramEnd"/>
      <w:r w:rsidR="00A24029" w:rsidRPr="00125666">
        <w:rPr>
          <w:rFonts w:ascii="Times New Roman" w:hAnsi="Times New Roman" w:cs="Times New Roman"/>
          <w:b/>
          <w:i/>
        </w:rPr>
        <w:t xml:space="preserve"> and Side-lined</w:t>
      </w:r>
    </w:p>
    <w:p w14:paraId="3F72A0AC" w14:textId="759932D6" w:rsidR="00A24029" w:rsidRPr="00125666" w:rsidRDefault="00A24029" w:rsidP="00C429B3">
      <w:pPr>
        <w:spacing w:after="0"/>
        <w:rPr>
          <w:rFonts w:ascii="Times New Roman" w:hAnsi="Times New Roman" w:cs="Times New Roman"/>
        </w:rPr>
      </w:pPr>
      <w:r w:rsidRPr="00125666">
        <w:rPr>
          <w:rFonts w:ascii="Times New Roman" w:hAnsi="Times New Roman" w:cs="Times New Roman"/>
        </w:rPr>
        <w:t xml:space="preserve">Some partners felt unsupported in healthcare settings and felt  they were relegated to the side-line in consultations, with their </w:t>
      </w:r>
      <w:r w:rsidR="00850AB6" w:rsidRPr="00125666">
        <w:rPr>
          <w:rFonts w:ascii="Times New Roman" w:hAnsi="Times New Roman" w:cs="Times New Roman"/>
        </w:rPr>
        <w:t xml:space="preserve">contribution not acknowledged and their </w:t>
      </w:r>
      <w:r w:rsidRPr="00125666">
        <w:rPr>
          <w:rFonts w:ascii="Times New Roman" w:hAnsi="Times New Roman" w:cs="Times New Roman"/>
        </w:rPr>
        <w:t xml:space="preserve">needs not addressed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3978/j.issn.2223-4683.2015.04.05", "ISSN" : "2223-4691", "PMID" : "26816819", "abstract" : "BACKGROUND: Men are likely to experience deterioration in sexual functioning as a consequence of treatment for prostate cancer. Indeed, sexual difficulties are common across all treatment modalities.\\n\\nOBJECTIVE: To determine the impact of treatment for prostate cancer on intimacy and sexual expression/relationships from the perspective of couples.\\n\\nMETHODS: An observational study was conducted including in-depth interviews with 18 people affected by prostate cancer; comprising eight couples and two individual men.\\n\\nRESULTS: Four categories were identified that illustrated the impact of prostate cancer on intimacy and sexual recovery. These related to social influences and language used to describe the loss or recovery of sexual activities; difficulties in discussing sexual activity with clinicians; the clash of individual impact of prostate cancer recovery versus the impact on the couple, and the re-integration of sexual activities into the relationship.\\n\\nCONCLUSIONS: Though only one person in a partnership experiences cancer, these data indicated the extent to which prostate cancer treatment also impacts on partners. The study indicates that adjustment to erectile dysfunction (ED) takes time, but is a highly significant event in couples' lives and its importance should not be under-estimated. Consequently, we suggest that relational models of care should be considered, whereby side-effects are recognised as impacting on both members of the partnership (for example ED, or lack or ejaculate). Supportive care in this context, therefore, may best be based on a relational approach using language and interventions that are appropriate to the patient and their situation.", "author" : [ { "dropping-particle" : "", "family" : "Kelly", "given" : "Daniel", "non-dropping-particle" : "", "parse-names" : false, "suffix" : "" }, { "dropping-particle" : "", "family" : "Forbat", "given" : "Liz", "non-dropping-particle" : "", "parse-names" : false, "suffix" : "" }, { "dropping-particle" : "", "family" : "Marshall-Lucette", "given" : "Sylvie", "non-dropping-particle" : "", "parse-names" : false, "suffix" : "" }, { "dropping-particle" : "", "family" : "White", "given" : "Isabel", "non-dropping-particle" : "", "parse-names" : false, "suffix" : "" } ], "container-title" : "Translational andrology and urology", "id" : "ITEM-1", "issue" : "2", "issued" : { "date-parts" : [ [ "2015" ] ] }, "page" : "131-8", "title" : "Co-constructing sexual recovery after prostate cancer: a qualitative study with couples.", "type" : "article-journal", "volume" : "4" }, "uris" : [ "http://www.mendeley.com/documents/?uuid=8f754de5-b525-3c82-bf6b-06291c55055c" ] }, { "id" : "ITEM-2", "itemData" : { "DOI" : "10.1016/j.ijnurstu.2003.11.005", "ISBN" : "1425352359", "ISSN" : "00207489", "PMID" : "15120979", "abstract" : "The purpose of this qualitative study was to explore the responses and experiences of a sample of Swiss men after radical prostatectomy and their intimate partners. Interviews were conducted with 10 couples and analyzed using constant comparative method. Getting a grip on it was the core process that was developed. Men focused on regaining control over their lives, urinary and erectile function while wives efforts focused on being there. The results revealed that current clinical practice of follow up at 3 months may not address the serious deficits in the patient's ability to \"get a grip\" on incontinence and other complications of surgery. ?? 2004 Elsevier Ltd. All rights reserved.", "author" : [ { "dropping-particle" : "", "family" : "Petry", "given" : "Heidi", "non-dropping-particle" : "", "parse-names" : false, "suffix" : "" }, { "dropping-particle" : "", "family" : "Berry", "given" : "Donna L.", "non-dropping-particle" : "", "parse-names" : false, "suffix" : "" }, { "dropping-particle" : "", "family" : "Spichiger", "given" : "Elisabeth", "non-dropping-particle" : "", "parse-names" : false, "suffix" : "" }, { "dropping-particle" : "", "family" : "Kesselring", "given" : "Annemarie", "non-dropping-particle" : "", "parse-names" : false, "suffix" : "" }, { "dropping-particle" : "", "family" : "Gasser", "given" : "Thomas C.", "non-dropping-particle" : "", "parse-names" : false, "suffix" : "" }, { "dropping-particle" : "", "family" : "Sulser", "given" : "Tullio", "non-dropping-particle" : "", "parse-names" : false, "suffix" : "" }, { "dropping-particle" : "", "family" : "Kiss", "given" : "Alexander", "non-dropping-particle" : "", "parse-names" : false, "suffix" : "" } ], "container-title" : "International Journal of Nursing Studies", "id" : "ITEM-2", "issue" : "5", "issued" : { "date-parts" : [ [ "2004" ] ] }, "page" : "507-513", "title" : "Responses and experiences after radical prostatectomy: Perceptions of married couples in Switzerland", "type" : "article-journal", "volume" : "41" }, "uris" : [ "http://www.mendeley.com/documents/?uuid=333f7511-dd89-3f04-8673-b4c1c1bddb44" ] }, { "id" : "ITEM-3", "itemData" : { "DOI" : "10.1111/ijun.12091", "ISSN" : "17497701", "author" : [ { "dropping-particle" : "", "family" : "Dieperink", "given" : "Karin B.", "non-dropping-particle" : "", "parse-names" : false, "suffix" : "" }, { "dropping-particle" : "", "family" : "Mark", "given" : "Karen", "non-dropping-particle" : "", "parse-names" : false, "suffix" : "" }, { "dropping-particle" : "", "family" : "Mikkelsen", "given" : "Tina Broby", "non-dropping-particle" : "", "parse-names" : false, "suffix" : "" } ], "container-title" : "International Journal of Urological Nursing", "id" : "ITEM-3", "issue" : "1", "issued" : { "date-parts" : [ [ "2015" ] ] }, "page" : "21-29", "title" : "Marital rehabilitation after prostate cancer - a matter of intimacy", "type" : "article-journal", "volume" : "10" }, "uris" : [ "http://www.mendeley.com/documents/?uuid=a2c1f2aa-3a04-4f5e-9022-937862ad4fa1" ] }, { "id" : "ITEM-4", "itemData" : { "DOI" : "10.1186/1471-2296-11-19", "ISBN" : "1471-2296 (Electronic)\\r1471-2296 (Linking)", "ISSN" : "1471-2296", "PMID" : "20211019", "abstract" : "BACKGROUND: Few studies have explored the women's experiences as a result of a partners' diagnosis of prostate cancer. This study begins to explore women's interactions with physicians (primary care and urologist) and the support needs associated with the diagnosis and treatment of their partners' prostate cancer. METHODS: Two focus groups (n = 14) of women whose partners were diagnosed with prostate cancer (diagnoses' 1 - 18 months). A trained facilitator used open-ended questions to explore ideas. The framework approach was used to analyze the transcripts. RESULTS: Three main themes emerged: 1. More support. Validation and information is needed for women including emotional support and opportunities to share experiences. 2. Role of the physician. The transfer of care once specialized treatment is no longer needed remained poorly defined, which increased confusion and feelings of abandonment related to the role of the primary physician. 3. Partners' relationship changes. Men became more dependent on their partners for support and to act as the primary communicator and caregiver. CONCLUSIONS: Additional research is needed in this field to confirm the importance of training primary care physicians to consider holistic treatment approaches that recognize the partner and family needs as important in the complete physical and emotional healing of their patients.", "author" : [ { "dropping-particle" : "", "family" : "Evertsen", "given" : "Jennifer M", "non-dropping-particle" : "", "parse-names" : false, "suffix" : "" }, { "dropping-particle" : "", "family" : "Wolkenstein", "given" : "Alan S", "non-dropping-particle" : "", "parse-names" : false, "suffix" : "" } ], "container-title" : "BMC family practice", "id" : "ITEM-4", "issue" : "11", "issued" : { "date-parts" : [ [ "2010" ] ] }, "page" : "19", "title" : "Female partners of patients after surgical prostate cancer treatment: interactions with physicians and support needs.", "type" : "article-journal", "volume" : "11" }, "uris" : [ "http://www.mendeley.com/documents/?uuid=1191c256-8615-3ec1-8b9a-5f7306ee9579" ] }, { "id" : "ITEM-5",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5", "issue" : "3", "issued" : { "date-parts" : [ [ "2013" ] ] }, "page" : "E7-E14", "title" : "In the middle and on the sideline: the experience of spouses of men with prostate cancer.", "type" : "article-journal", "volume" : "36" }, "uris" : [ "http://www.mendeley.com/documents/?uuid=7101fde6-0bee-30a3-bda7-ce86a398534e" ] }, { "id" : "ITEM-6", "itemData" : { "DOI" : "10.1111/j.1365-2354.2012.01341.x", "ISBN" : "0961-5423, 0961-5423", "ISSN" : "09615423", "PMID" : "22416793", "abstract" : "The aim of this study was to explore the needs of carers of men with prostate cancer and to identify barriers and enablers to meeting these needs. Carers were recruited to focus groups or interviews. These were recorded, transcribed and analysed by two researchers using Nvivo QSR6 and the Framework approach to index, chart and analyse data to identify emergent themes of the needs of carers, and barriers and enablers to meeting these needs. Fifteen carers took part in focus groups and 19 were interviewed. Carers' needs varied and were often unmet because of barriers to existing services. Carers needed: information; emotional support; practical support; effective medical care for the patient. Barriers to carers meeting their needs included: lack of awareness of sources of help; lack of understanding of information; reluctance to ask for help; prioritising the patient's needs. Enablers included better signposting to information and sources of support, and assessment of their needs. Interventions to address these needs should be developed taking account of the barriers and enablers identified here, and the experience of reported interventions for carers of other cancer patients. Carers should be offered an assessment to establish their needs and directed to appropriate sources of help.", "author" : [ { "dropping-particle" : "", "family" : "Sinfield", "given" : "P.", "non-dropping-particle" : "", "parse-names" : false, "suffix" : "" }, { "dropping-particle" : "", "family" : "Baker", "given" : "R.", "non-dropping-particle" : "", "parse-names" : false, "suffix" : "" }, { "dropping-particle" : "", "family" : "Ali", "given" : "S.", "non-dropping-particle" : "", "parse-names" : false, "suffix" : "" }, { "dropping-particle" : "", "family" : "Richardson", "given" : "A.", "non-dropping-particle" : "", "parse-names" : false, "suffix" : "" } ], "container-title" : "European Journal of Cancer Care", "id" : "ITEM-6", "issue" : "4", "issued" : { "date-parts" : [ [ "2012" ] ] }, "page" : "527-534", "title" : "The needs of carers of men with prostate cancer and barriers and enablers to meeting them: A qualitative study in England", "type" : "article-journal", "volume" : "21" }, "uris" : [ "http://www.mendeley.com/documents/?uuid=c9e284c6-1b86-3e80-98b7-cc5d874c8fe2" ] } ], "mendeley" : { "formattedCitation" : "[22, 54, 57, 62\u201364]", "plainTextFormattedCitation" : "[22, 54, 57, 62\u201364]", "previouslyFormattedCitation" : "[22, 54, 57, 62\u201364]"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2, 54, 57, 62–64]</w:t>
      </w:r>
      <w:r w:rsidR="00FE350D" w:rsidRPr="00125666">
        <w:rPr>
          <w:rFonts w:ascii="Times New Roman" w:hAnsi="Times New Roman" w:cs="Times New Roman"/>
        </w:rPr>
        <w:fldChar w:fldCharType="end"/>
      </w:r>
      <w:r w:rsidRPr="00125666">
        <w:rPr>
          <w:rFonts w:ascii="Times New Roman" w:hAnsi="Times New Roman" w:cs="Times New Roman"/>
        </w:rPr>
        <w:t xml:space="preserve">: </w:t>
      </w:r>
      <w:r w:rsidR="00B7527A" w:rsidRPr="00125666">
        <w:rPr>
          <w:rFonts w:ascii="Times New Roman" w:hAnsi="Times New Roman" w:cs="Times New Roman"/>
          <w:i/>
        </w:rPr>
        <w:t>“</w:t>
      </w:r>
      <w:r w:rsidRPr="00125666">
        <w:rPr>
          <w:rFonts w:ascii="Times New Roman" w:hAnsi="Times New Roman" w:cs="Times New Roman"/>
          <w:i/>
        </w:rPr>
        <w:t>In the hospital, the patient is the focus; it feels a bit h</w:t>
      </w:r>
      <w:r w:rsidR="003F06DD" w:rsidRPr="00125666">
        <w:rPr>
          <w:rFonts w:ascii="Times New Roman" w:hAnsi="Times New Roman" w:cs="Times New Roman"/>
          <w:i/>
        </w:rPr>
        <w:t>ard when I do so much”</w:t>
      </w:r>
      <w:r w:rsidRPr="00125666">
        <w:rPr>
          <w:rFonts w:ascii="Times New Roman" w:hAnsi="Times New Roman" w:cs="Times New Roman"/>
          <w:i/>
        </w:rPr>
        <w:t xml:space="preserve"> (Partner)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1", "issue" : "3", "issued" : { "date-parts" : [ [ "2013" ] ] }, "page" : "E7-E14", "title" : "In the middle and on the sideline: the experience of spouses of men with prostate cancer.", "type" : "article-journal", "volume" : "36" }, "uris" : [ "http://www.mendeley.com/documents/?uuid=7101fde6-0bee-30a3-bda7-ce86a398534e" ] } ], "mendeley" : { "formattedCitation" : "[62]", "plainTextFormattedCitation" : "[62]", "previouslyFormattedCitation" : "[62]"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62]</w:t>
      </w:r>
      <w:r w:rsidR="00FE350D" w:rsidRPr="00125666">
        <w:rPr>
          <w:rFonts w:ascii="Times New Roman" w:hAnsi="Times New Roman" w:cs="Times New Roman"/>
        </w:rPr>
        <w:fldChar w:fldCharType="end"/>
      </w:r>
      <w:r w:rsidRPr="00125666">
        <w:rPr>
          <w:rFonts w:ascii="Times New Roman" w:hAnsi="Times New Roman" w:cs="Times New Roman"/>
        </w:rPr>
        <w:t>. Partners also often felt isolated and unsupported at times when men emotionally and physically withdrew</w:t>
      </w:r>
      <w:r w:rsidR="00AD5F2F" w:rsidRPr="00125666">
        <w:rPr>
          <w:rFonts w:ascii="Times New Roman" w:hAnsi="Times New Roman" w:cs="Times New Roman"/>
        </w:rPr>
        <w:t>, possibly highlighting a bar</w:t>
      </w:r>
      <w:r w:rsidR="00D6572E" w:rsidRPr="00125666">
        <w:rPr>
          <w:rFonts w:ascii="Times New Roman" w:hAnsi="Times New Roman" w:cs="Times New Roman"/>
        </w:rPr>
        <w:t>rier to being able to</w:t>
      </w:r>
      <w:r w:rsidR="00230248" w:rsidRPr="00125666">
        <w:rPr>
          <w:rFonts w:ascii="Times New Roman" w:hAnsi="Times New Roman" w:cs="Times New Roman"/>
        </w:rPr>
        <w:t xml:space="preserve"> </w:t>
      </w:r>
      <w:r w:rsidR="00230248" w:rsidRPr="00125666">
        <w:rPr>
          <w:rFonts w:ascii="Times New Roman" w:hAnsi="Times New Roman" w:cs="Times New Roman"/>
          <w:i/>
        </w:rPr>
        <w:t xml:space="preserve">seek continuity </w:t>
      </w:r>
      <w:r w:rsidR="00230248" w:rsidRPr="00125666">
        <w:rPr>
          <w:rFonts w:ascii="Times New Roman" w:hAnsi="Times New Roman" w:cs="Times New Roman"/>
        </w:rPr>
        <w:t>in their lives</w:t>
      </w:r>
      <w:r w:rsidRPr="00125666">
        <w:rPr>
          <w:rFonts w:ascii="Times New Roman" w:hAnsi="Times New Roman" w:cs="Times New Roman"/>
        </w:rPr>
        <w:t xml:space="preserve"> However, some partners understood that their </w:t>
      </w:r>
      <w:r w:rsidR="0038121D" w:rsidRPr="00125666">
        <w:rPr>
          <w:rFonts w:ascii="Times New Roman" w:hAnsi="Times New Roman" w:cs="Times New Roman"/>
        </w:rPr>
        <w:t>partner</w:t>
      </w:r>
      <w:r w:rsidRPr="00125666">
        <w:rPr>
          <w:rFonts w:ascii="Times New Roman" w:hAnsi="Times New Roman" w:cs="Times New Roman"/>
        </w:rPr>
        <w:t xml:space="preserve"> needed to retreat in order to adjust to their situation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46/j.1523-5394.2000.84009.x", "ISSN" : "10654704", "PMID" : "11898255", "abstract" : "PURPOSE: The authors describe the experience of men with prostate cancer and their spouses in the early recovery period after surgery. DESCRIPTION OF STUDY: As part of a longitudinal qualitative study, semistructured interviews were held with 34 patients who had prostate cancer and their spouses 8 to 10 weeks after surgery. RESULTS: Five components of experience emerged from the interviews: 1) hearing news about the extent of their cancer after surgery influenced how patients viewed their cancer experience and, in many cases, their recovery; 2) men placed great emphasis on recovering their physical capacity quickly; 3) couples connected with each other through working out care routines and managing periods of irritability; 4) couples described a range of responses to surgery side effects and complications; and 5) the meaning of cancer varied for couples, with most seeing the experience as a temporary disruption. CLINICAL IMPLICATIONS: Physicians, nurses, social workers, and other health professionals working with patients before and after prostatectomies may assist couples to prepare better for the early recovery period by being both sensitive to the men's need to recover physical capacity quickly while helping them to understand that recovery takes time. Accurate information about expected periods of irritability, side effects, and possible complications would diminish the likelihood of distress during this period.", "author" : [ { "dropping-particle" : "", "family" : "Phillips", "given" : "Catherine",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Cancer Practice", "id" : "ITEM-1", "issue" : "4", "issued" : { "date-parts" : [ [ "2000" ] ] }, "page" : "165-171", "title" : "Early postsurgery experience of prostate cancer patients and spouses", "type" : "article-journal", "volume" : "8" }, "uris" : [ "http://www.mendeley.com/documents/?uuid=a50ad061-c744-3cdb-bfe0-58f803f1049e" ] }, { "id" : "ITEM-2",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2", "issue" : "4", "issued" : { "date-parts" : [ [ "2012" ] ] }, "page" : "452-465", "title" : "Sexual Adjustment to Androgen Deprivation Therapy: Struggles and Strategies", "type" : "article-journal", "volume" : "22" }, "uris" : [ "http://www.mendeley.com/documents/?uuid=1e137739-5dc1-373d-b956-6af2af6c3873" ] }, { "id" : "ITEM-3", "itemData" : { "DOI" : "10.1186/1471-2296-11-19", "ISBN" : "1471-2296 (Electronic)\\r1471-2296 (Linking)", "ISSN" : "1471-2296", "PMID" : "20211019", "abstract" : "BACKGROUND: Few studies have explored the women's experiences as a result of a partners' diagnosis of prostate cancer. This study begins to explore women's interactions with physicians (primary care and urologist) and the support needs associated with the diagnosis and treatment of their partners' prostate cancer. METHODS: Two focus groups (n = 14) of women whose partners were diagnosed with prostate cancer (diagnoses' 1 - 18 months). A trained facilitator used open-ended questions to explore ideas. The framework approach was used to analyze the transcripts. RESULTS: Three main themes emerged: 1. More support. Validation and information is needed for women including emotional support and opportunities to share experiences. 2. Role of the physician. The transfer of care once specialized treatment is no longer needed remained poorly defined, which increased confusion and feelings of abandonment related to the role of the primary physician. 3. Partners' relationship changes. Men became more dependent on their partners for support and to act as the primary communicator and caregiver. CONCLUSIONS: Additional research is needed in this field to confirm the importance of training primary care physicians to consider holistic treatment approaches that recognize the partner and family needs as important in the complete physical and emotional healing of their patients.", "author" : [ { "dropping-particle" : "", "family" : "Evertsen", "given" : "Jennifer M", "non-dropping-particle" : "", "parse-names" : false, "suffix" : "" }, { "dropping-particle" : "", "family" : "Wolkenstein", "given" : "Alan S", "non-dropping-particle" : "", "parse-names" : false, "suffix" : "" } ], "container-title" : "BMC family practice", "id" : "ITEM-3", "issue" : "11", "issued" : { "date-parts" : [ [ "2010" ] ] }, "page" : "19", "title" : "Female partners of patients after surgical prostate cancer treatment: interactions with physicians and support needs.", "type" : "article-journal", "volume" : "11" }, "uris" : [ "http://www.mendeley.com/documents/?uuid=1191c256-8615-3ec1-8b9a-5f7306ee9579" ] }, { "id" : "ITEM-4", "itemData" : { "ISSN" : "1053-816X; 1053-816X", "PMID" : "11998088", "abstract" : "The purpose of this study was to determine the effects of the experience of a radical prostatectomy on the partners of men with prostate cancer. The women described the effects of the experience on their lives and on their partner's life. Descriptions included how they were informed of their partner's diagnosis, emotions at the time of the initial diagnosis, and the sources of information and the decision process that they and their partners used that lead to surgery. The effect of the experience on their quality of life including interpersonal and sexual relationships with their partner and the information that was needed to facilitate self-care after surgery were described. The women provided clear directions for improving the health care system in managing the cancer experience using a family-centered approach.", "author" : [ { "dropping-particle" : "", "family" : "Butler", "given" : "L", "non-dropping-particle" : "", "parse-names" : false, "suffix" : "" }, { "dropping-particle" : "", "family" : "Downe-Wamboldt", "given" : "B", "non-dropping-particle" : "", "parse-names" : false, "suffix" : "" }, { "dropping-particle" : "", "family" : "Marsh", "given" : "S", "non-dropping-particle" : "", "parse-names" : false, "suffix" : "" }, { "dropping-particle" : "", "family" : "Bell", "given" : "D", "non-dropping-particle" : "", "parse-names" : false, "suffix" : "" }, { "dropping-particle" : "", "family" : "Jarvi", "given" : "K", "non-dropping-particle" : "", "parse-names" : false, "suffix" : "" } ], "container-title" : "Urologic nursing", "id" : "ITEM-4", "issue" : "4", "issued" : { "date-parts" : [ [ "2000" ] ] }, "page" : "254-258", "title" : "Behind the scenes: partners' perceptions of quality of life post radical prostatectomy", "type" : "article-journal", "volume" : "20" }, "uris" : [ "http://www.mendeley.com/documents/?uuid=6ccad72d-800a-3902-a2d6-f3c67540b20c" ] }, { "id" : "ITEM-5",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5", "issue" : "11", "issued" : { "date-parts" : [ [ "2014" ] ] }, "page" : "1252-1258", "title" : "The impact of prostate cancer on partners: A qualitative exploration", "type" : "article-journal", "volume" : "23" }, "uris" : [ "http://www.mendeley.com/documents/?uuid=64f0f1c2-76e9-490f-8a42-c67f812f3571" ] }, { "id" : "ITEM-6",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6",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id" : "ITEM-7",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7", "issue" : "2", "issued" : { "date-parts" : [ [ "2011" ] ] }, "page" : "95-113", "title" : "The rupture and repair of the couple's communal body with prostate cancer.", "type" : "article-journal", "volume" : "29" }, "uris" : [ "http://www.mendeley.com/documents/?uuid=b9c4f44e-ffff-33ce-97c8-818e5034fc38" ] }, { "id" : "ITEM-8",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8", "issue" : "9", "issued" : { "date-parts" : [ [ "2014" ] ] }, "page" : "2509-2515", "title" : "Exploring the role of the partner in couples' sexual recovery after surgery for prostate cancer", "type" : "article-journal", "volume" : "22" }, "uris" : [ "http://www.mendeley.com/documents/?uuid=7a6c83c3-e461-3c2e-9ae7-a4cb0f464ad0" ] }, { "id" : "ITEM-9",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9", "issue" : "2", "issued" : { "date-parts" : [ [ "2010" ] ] }, "page" : "234-242", "title" : "Psychosocial adaptation in female partners of men with prostate cancer", "type" : "article-journal", "volume" : "19" }, "uris" : [ "http://www.mendeley.com/documents/?uuid=1058d421-a958-397d-bc7a-ea87ef6300bc" ] } ], "mendeley" : { "formattedCitation" : "[38, 46, 48, 49, 52, 60, 64\u201366]", "plainTextFormattedCitation" : "[38, 46, 48, 49, 52, 60, 64\u201366]", "previouslyFormattedCitation" : "[38, 46, 48, 49, 52, 60, 64\u201366]"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38, 46, 48, 49, 52, 60, 64–66]</w:t>
      </w:r>
      <w:r w:rsidR="00FE350D" w:rsidRPr="00125666">
        <w:rPr>
          <w:rFonts w:ascii="Times New Roman" w:hAnsi="Times New Roman" w:cs="Times New Roman"/>
        </w:rPr>
        <w:fldChar w:fldCharType="end"/>
      </w:r>
      <w:r w:rsidRPr="00125666">
        <w:rPr>
          <w:rFonts w:ascii="Times New Roman" w:hAnsi="Times New Roman" w:cs="Times New Roman"/>
        </w:rPr>
        <w:t xml:space="preserve">. Some </w:t>
      </w:r>
      <w:r w:rsidR="0038121D" w:rsidRPr="00125666">
        <w:rPr>
          <w:rFonts w:ascii="Times New Roman" w:hAnsi="Times New Roman" w:cs="Times New Roman"/>
        </w:rPr>
        <w:t xml:space="preserve">men </w:t>
      </w:r>
      <w:r w:rsidRPr="00125666">
        <w:rPr>
          <w:rFonts w:ascii="Times New Roman" w:hAnsi="Times New Roman" w:cs="Times New Roman"/>
        </w:rPr>
        <w:t xml:space="preserve">restricted their partner’s disclosure of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1", "issue" : "4", "issued" : { "date-parts" : [ [ "2002" ] ] }, "page" : "701-9", "title" : "Couples' experiences with prostate cancer: focus group research.", "type" : "article-journal", "volume" : "29" }, "uris" : [ "http://www.mendeley.com/documents/?uuid=03317d18-2ff5-3d66-9b39-0da52636f5ee" ] }, { "id" : "ITEM-2",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2", "issue" : "3", "issued" : { "date-parts" : [ [ "2013" ] ] }, "page" : "E7-E14", "title" : "In the middle and on the sideline: the experience of spouses of men with prostate cancer.", "type" : "article-journal", "volume" : "36" }, "uris" : [ "http://www.mendeley.com/documents/?uuid=7101fde6-0bee-30a3-bda7-ce86a398534e" ] }, { "id" : "ITEM-3", "itemData" : { "DOI" : "10.1177/0884217502239216", "ISSN" : "08842175", "author" : [ { "dropping-particle" : "", "family" : "Cesario", "given" : "Sandra", "non-dropping-particle" : "", "parse-names" : false, "suffix" : "" }, { "dropping-particle" : "", "family" : "Morin", "given" : "Karen", "non-dropping-particle" : "", "parse-names" : false, "suffix" : "" }, { "dropping-particle" : "", "family" : "Santa-Donato", "given" : "Anne", "non-dropping-particle" : "", "parse-names" : false, "suffix" : "" }, { "dropping-particle" : "", "family" : "Antman", "given" : "E.", "non-dropping-particle" : "", "parse-names" : false, "suffix" : "" }, { "dropping-particle" : "", "family" : "Lau", "given" : "J.", "non-dropping-particle" : "", "parse-names" : false, "suffix" : "" }, { "dropping-particle" : "", "family" : "Kupelnick", "given" : "B.", "non-dropping-particle" : "", "parse-names" : false, "suffix" : "" }, { "dropping-particle" : "", "family" : "Association of Women's Health", "given" : "Obstetric and Neonatal Nurses", "non-dropping-particle" : "", "parse-names" : false, "suffix" : "" }, { "dropping-particle" : "", "family" : "Beck", "given" : "C.T.", "non-dropping-particle" : "", "parse-names" : false, "suffix" : "" }, { "dropping-particle" : "", "family" : "Brown", "given" : "S.A.", "non-dropping-particle" : "", "parse-names" : false, "suffix" : "" }, { "dropping-particle" : "", "family" : "Burns", "given" : "N.", "non-dropping-particle" : "", "parse-names" : false, "suffix" : "" }, { "dropping-particle" : "", "family" : "Burns", "given" : "N.", "non-dropping-particle" : "", "parse-names" : false, "suffix" : "" }, { "dropping-particle" : "", "family" : "Grove", "given" : "S.K.", "non-dropping-particle" : "", "parse-names" : false, "suffix" : "" }, { "dropping-particle" : "", "family" : "Carlson", "given" : "D.S.", "non-dropping-particle" : "", "parse-names" : false, "suffix" : "" }, { "dropping-particle" : "", "family" : "Kruse", "given" : "L.K.", "non-dropping-particle" : "", "parse-names" : false, "suffix" : "" }, { "dropping-particle" : "", "family" : "Rouse", "given" : "C.L.", "non-dropping-particle" : "", "parse-names" : false, "suffix" : "" }, { "dropping-particle" : "", "family" : "Chalmers", "given" : "I.", "non-dropping-particle" : "", "parse-names" : false, "suffix" : "" }, { "dropping-particle" : "", "family" : "Dickersin", "given" : "K.", "non-dropping-particle" : "", "parse-names" : false, "suffix" : "" }, { "dropping-particle" : "", "family" : "Chalmers", "given" : "T.C.", "non-dropping-particle" : "", "parse-names" : false, "suffix" : "" }, { "dropping-particle" : "", "family" : "Cobb", "given" : "A.K.", "non-dropping-particle" : "", "parse-names" : false, "suffix" : "" }, { "dropping-particle" : "", "family" : "Hagenmaster", "given" : "J.N.", "non-dropping-particle" : "", "parse-names" : false, "suffix" : "" }, { "dropping-particle" : "", "family" : "Cochrane", "given" : "A.L.", "non-dropping-particle" : "", "parse-names" : false, "suffix" : "" }, { "dropping-particle" : "", "family" : "Cochrane", "given" : "A.L.", "non-dropping-particle" : "", "parse-names" : false, "suffix" : "" }, { "dropping-particle" : "", "family" : "Cooke", "given" : "I.", "non-dropping-particle" : "", "parse-names" : false, "suffix" : "" }, { "dropping-particle" : "", "family" : "Estabrooks", "given" : "C.", "non-dropping-particle" : "", "parse-names" : false, "suffix" : "" }, { "dropping-particle" : "", "family" : "Farquhar", "given" : "C.", "non-dropping-particle" : "", "parse-names" : false, "suffix" : "" }, { "dropping-particle" : "", "family" : "Vandekerckhove", "given" : "P.", "non-dropping-particle" : "", "parse-names" : false, "suffix" : "" }, { "dropping-particle" : "", "family" : "Forbes", "given" : "D.A.", "non-dropping-particle" : "", "parse-names" : false, "suffix" : "" }, { "dropping-particle" : "", "family" : "King", "given" : "K.M.", "non-dropping-particle" : "", "parse-names" : false, "suffix" : "" }, { "dropping-particle" : "", "family" : "Kushner", "given" : "K.E.", "non-dropping-particle" : "", "parse-names" : false, "suffix" : "" }, { "dropping-particle" : "", "family" : "Letourneau", "given" : "N.L.", "non-dropping-particle" : "", "parse-names" : false, "suffix" : "" }, { "dropping-particle" : "", "family" : "Myrick", "given" : "F.", "non-dropping-particle" : "", "parse-names" : false, "suffix" : "" }, { "dropping-particle" : "", "family" : "Profetto-McGrath", "given" : "J.", "non-dropping-particle" : "", "parse-names" : false, "suffix" : "" }, { "dropping-particle" : "", "family" : "Ford-Gilboe", "given" : "M.", "non-dropping-particle" : "", "parse-names" : false, "suffix" : "" }, { "dropping-particle" : "", "family" : "Campbell", "given" : "J.", "non-dropping-particle" : "", "parse-names" : false, "suffix" : "" }, { "dropping-particle" : "", "family" : "Berman", "given" : "H.", "non-dropping-particle" : "", "parse-names" : false, "suffix" : "" }, { "dropping-particle" : "", "family" : "Gennaro", "given" : "S.", "non-dropping-particle" : "", "parse-names" : false, "suffix" : "" }, { "dropping-particle" : "", "family" : "Goode", "given" : "C.J.", "non-dropping-particle" : "", "parse-names" : false, "suffix" : "" }, { "dropping-particle" : "", "family" : "Green", "given" : "J.", "non-dropping-particle" : "", "parse-names" : false, "suffix" : "" }, { "dropping-particle" : "", "family" : "Britten", "given" : "N.", "non-dropping-particle" : "", "parse-names" : false, "suffix" : "" }, { "dropping-particle" : "", "family" : "Greenhalgh", "given" : "T.", "non-dropping-particle" : "", "parse-names" : false, "suffix" : "" }, { "dropping-particle" : "", "family" : "Taylor", "given" : "R.", "non-dropping-particle" : "", "parse-names" : false, "suffix" : "" }, { "dropping-particle" : "", "family" : "Haughey", "given" : "B.P.", "non-dropping-particle" : "", "parse-names" : false, "suffix" : "" }, { "dropping-particle" : "", "family" : "Hodnett", "given" : "E.D.", "non-dropping-particle" : "", "parse-names" : false, "suffix" : "" }, { "dropping-particle" : "", "family" : "Kaufman", "given" : "K.", "non-dropping-particle" : "", "parse-names" : false, "suffix" : "" }, { "dropping-particle" : "", "family" : "O'Brien-Pallas", "given" : "L.", "non-dropping-particle" : "", "parse-names" : false, "suffix" : "" }, { "dropping-particle" : "", "family" : "Chipman", "given" : "M.", "non-dropping-particle" : "", "parse-names" : false, "suffix" : "" }, { "dropping-particle" : "", "family" : "Watson-MacDonell", "given" : "J.", "non-dropping-particle" : "", "parse-names" : false, "suffix" : "" }, { "dropping-particle" : "", "family" : "Kearney", "given" : "M.H.", "non-dropping-particle" : "", "parse-names" : false, "suffix" : "" }, { "dropping-particle" : "", "family" : "Marek", "given" : "K.D.", "non-dropping-particle" : "", "parse-names" : false, "suffix" : "" }, { "dropping-particle" : "", "family" : "Marshall", "given" : "C.", "non-dropping-particle" : "", "parse-names" : false, "suffix" : "" }, { "dropping-particle" : "", "family" : "Rossman", "given" : "G.B.", "non-dropping-particle" : "", "parse-names" : false, "suffix" : "" }, { "dropping-particle" : "", "family" : "Mayberry", "given" : "L.J.", "non-dropping-particle" : "", "parse-names" : false, "suffix" : "" }, { "dropping-particle" : "", "family" : "Strange", "given" : "L.B.", "non-dropping-particle" : "", "parse-names" : false, "suffix" : "" }, { "dropping-particle" : "", "family" : "Mitchell", "given" : "G.", "non-dropping-particle" : "", "parse-names" : false, "suffix" : "" }, { "dropping-particle" : "", "family" : "Morin", "given" : "K.H.", "non-dropping-particle" : "", "parse-names" : false, "suffix" : "" }, { "dropping-particle" : "", "family" : "Bucher", "given" : "L.", "non-dropping-particle" : "", "parse-names" : false, "suffix" : "" }, { "dropping-particle" : "", "family" : "Plowfield", "given" : "L.", "non-dropping-particle" : "", "parse-names" : false, "suffix" : "" }, { "dropping-particle" : "", "family" : "Hayes", "given" : "E.", "non-dropping-particle" : "", "parse-names" : false, "suffix" : "" }, { "dropping-particle" : "", "family" : "Mahoney", "given" : "P.", "non-dropping-particle" : "", "parse-names" : false, "suffix" : "" }, { "dropping-particle" : "", "family" : "Armiger", "given" : "L.", "non-dropping-particle" : "", "parse-names" : false, "suffix" : "" }, { "dropping-particle" : "", "family" : "Morse", "given" : "J.M.", "non-dropping-particle" : "", "parse-names" : false, "suffix" : "" }, { "dropping-particle" : "", "family" : "Field", "given" : "P.A.", "non-dropping-particle" : "", "parse-names" : false, "suffix" : "" }, { "dropping-particle" : "", "family" : "Morse", "given" : "J.M.", "non-dropping-particle" : "", "parse-names" : false, "suffix" : "" }, { "dropping-particle" : "", "family" : "Penrod", "given" : "J.", "non-dropping-particle" : "", "parse-names" : false, "suffix" : "" }, { "dropping-particle" : "", "family" : "Hupcey", "given" : "J.E.", "non-dropping-particle" : "", "parse-names" : false, "suffix" : "" }, { "dropping-particle" : "", "family" : "Mulhall", "given" : "A.", "non-dropping-particle" : "", "parse-names" : false, "suffix" : "" }, { "dropping-particle" : "", "family" : "Alexander", "given" : "C.", "non-dropping-particle" : "", "parse-names" : false, "suffix" : "" }, { "dropping-particle" : "le", "family" : "May", "given" : "A.", "non-dropping-particle" : "", "parse-names" : false, "suffix" : "" }, { "dropping-particle" : "", "family" : "Polit", "given" : "D.F.", "non-dropping-particle" : "", "parse-names" : false, "suffix" : "" }, { "dropping-particle" : "", "family" : "Hungler", "given" : "B.P.", "non-dropping-particle" : "", "parse-names" : false, "suffix" : "" }, { "dropping-particle" : "", "family" : "Popay", "given" : "J.", "non-dropping-particle" : "", "parse-names" : false, "suffix" : "" }, { "dropping-particle" : "", "family" : "Rogers", "given" : "A.", "non-dropping-particle" : "", "parse-names" : false, "suffix" : "" }, { "dropping-particle" : "", "family" : "Williams", "given" : "G.", "non-dropping-particle" : "", "parse-names" : false, "suffix" : "" }, { "dropping-particle" : "", "family" : "Sandelowski", "given" : "M.", "non-dropping-particle" : "", "parse-names" : false, "suffix" : "" }, { "dropping-particle" : "", "family" : "Shields", "given" : "M.A.", "non-dropping-particle" : "", "parse-names" : false, "suffix" : "" }, { "dropping-particle" : "", "family" : "Simpson", "given" : "K.R.", "non-dropping-particle" : "", "parse-names" : false, "suffix" : "" }, { "dropping-particle" : "", "family" : "Knox", "given" : "G.E.", "non-dropping-particle" : "", "parse-names" : false, "suffix" : "" }, { "dropping-particle" : "", "family" : "Streubert", "given" : "H.J.", "non-dropping-particle" : "", "parse-names" : false, "suffix" : "" }, { "dropping-particle" : "", "family" : "Carpenter", "given" : "D.R.", "non-dropping-particle" : "", "parse-names" : false, "suffix" : "" }, { "dropping-particle" : "", "family" : "Force", "given" : "U.S. Preventive Services Task", "non-dropping-particle" : "", "parse-names" : false, "suffix" : "" }, { "dropping-particle" : "", "family" : "Zinberg", "given" : "S.", "non-dropping-particle" : "", "parse-names" : false, "suffix" : "" } ], "container-title" : "Journal of Obstetric, Gynecologic &amp; Neonatal Nursing", "id" : "ITEM-3", "issue" : "6", "issued" : { "date-parts" : [ [ "2002" ] ] }, "page" : "708-714", "title" : "Evaluating the Level of Evidence of Qualitative Research", "type" : "article-journal", "volume" : "31" }, "uris" : [ "http://www.mendeley.com/documents/?uuid=614805a5-97c0-3890-8c0b-e1f2a79ebc32" ] }, { "id" : "ITEM-4", "itemData" : { "DOI" : "10.1007/s13187-012-0360-1", "ISBN" : "0885-8195", "ISSN" : "08858195", "PMID" : "22544536", "abstract" : "African Americans are disproportionately affected by prostate cancer, yet less is known about the most salient psychosocial dimensions of quality of life. The purpose of this study was to explore the perceptions of African American prostate cancer survivors and their spouses of psychosocial issues related to quality of life. Twelve African American couples were recruited from a National Cancer Institute Comprehensive Cancer Center registry and a state-based non-profit organization to participate in individual interviews. The study was theoretically based on Ferrell's Quality of Life Conceptual Model. Common themes emerged regarding the psychosocial needs of African American couples. These themes were categorized into behavioral, social, psychological, and spiritual domains. Divergent perspectives were identified between male prostate cancer survivors and their female spouses. This study delineated unmet needs and areas for future in-depth investigations into psychosocial issues. The differing perspectives between patients and their spouses highlight the need for couple-centered interventions.", "author" : [ { "dropping-particle" : "", "family" : "Rivers", "given" : "B.M.", "non-dropping-particle" : "", "parse-names" : false, "suffix" : "" }, { "dropping-particle" : "", "family" : "August", "given" : "E.M.", "non-dropping-particle" : "", "parse-names" : false, "suffix" : "" }, { "dropping-particle" : "", "family" : "Quinn", "given" : "G.P.", "non-dropping-particle" : "", "parse-names" : false, "suffix" : "" }, { "dropping-particle" : "", "family" : "Gwede", "given" : "C.K.", "non-dropping-particle" : "", "parse-names" : false, "suffix" : "" }, { "dropping-particle" : "", "family" : "Pow-Sang", "given" : "J.M.", "non-dropping-particle" : "", "parse-names" : false, "suffix" : "" }, { "dropping-particle" : "", "family" : "Lee Green", "given" : "B.", "non-dropping-particle" : "", "parse-names" : false, "suffix" : "" }, { "dropping-particle" : "", "family" : "Jacobsen", "given" : "P.B.", "non-dropping-particle" : "", "parse-names" : false, "suffix" : "" } ], "container-title" : "Journal of Cancer Education", "id" : "ITEM-4", "issue" : "3", "issued" : { "date-parts" : [ [ "2012" ] ] }, "page" : "546-558", "title" : "Understanding the psychosocial issues of African American couples surviving prostate cancer", "type" : "article-journal", "volume" : "27" }, "uris" : [ "http://www.mendeley.com/documents/?uuid=37e8911f-81fe-4d51-99a3-dff76993ea29" ] } ], "mendeley" : { "formattedCitation" : "[8, 30, 43, 62]", "plainTextFormattedCitation" : "[8, 30, 43, 62]", "previouslyFormattedCitation" : "[8, 30, 43, 62]"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30, 43, 62]</w:t>
      </w:r>
      <w:r w:rsidR="00FE350D" w:rsidRPr="00125666">
        <w:rPr>
          <w:rFonts w:ascii="Times New Roman" w:hAnsi="Times New Roman" w:cs="Times New Roman"/>
        </w:rPr>
        <w:fldChar w:fldCharType="end"/>
      </w:r>
      <w:r w:rsidRPr="00125666">
        <w:rPr>
          <w:rFonts w:ascii="Times New Roman" w:hAnsi="Times New Roman" w:cs="Times New Roman"/>
        </w:rPr>
        <w:t>, which was difficult for some  as they</w:t>
      </w:r>
      <w:r w:rsidR="00850AB6" w:rsidRPr="00125666">
        <w:rPr>
          <w:rFonts w:ascii="Times New Roman" w:hAnsi="Times New Roman" w:cs="Times New Roman"/>
        </w:rPr>
        <w:t xml:space="preserve"> would have</w:t>
      </w:r>
      <w:r w:rsidRPr="00125666">
        <w:rPr>
          <w:rFonts w:ascii="Times New Roman" w:hAnsi="Times New Roman" w:cs="Times New Roman"/>
        </w:rPr>
        <w:t xml:space="preserve"> found benefit in talking to others to gain support, and sometimes encouraged men to speak with others in order to ease the situation for themselve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1", "issue" : "4", "issued" : { "date-parts" : [ [ "2002" ] ] }, "page" : "701-9", "title" : "Couples' experiences with prostate cancer: focus group research.", "type" : "article-journal", "volume" : "29" }, "uris" : [ "http://www.mendeley.com/documents/?uuid=03317d18-2ff5-3d66-9b39-0da52636f5ee" ] }, { "id" : "ITEM-2", "itemData" : { "DOI" : "10.1016/j.ijnurstu.2003.11.005", "ISBN" : "1425352359", "ISSN" : "00207489", "PMID" : "15120979", "abstract" : "The purpose of this qualitative study was to explore the responses and experiences of a sample of Swiss men after radical prostatectomy and their intimate partners. Interviews were conducted with 10 couples and analyzed using constant comparative method. Getting a grip on it was the core process that was developed. Men focused on regaining control over their lives, urinary and erectile function while wives efforts focused on being there. The results revealed that current clinical practice of follow up at 3 months may not address the serious deficits in the patient's ability to \"get a grip\" on incontinence and other complications of surgery. ?? 2004 Elsevier Ltd. All rights reserved.", "author" : [ { "dropping-particle" : "", "family" : "Petry", "given" : "Heidi", "non-dropping-particle" : "", "parse-names" : false, "suffix" : "" }, { "dropping-particle" : "", "family" : "Berry", "given" : "Donna L.", "non-dropping-particle" : "", "parse-names" : false, "suffix" : "" }, { "dropping-particle" : "", "family" : "Spichiger", "given" : "Elisabeth", "non-dropping-particle" : "", "parse-names" : false, "suffix" : "" }, { "dropping-particle" : "", "family" : "Kesselring", "given" : "Annemarie", "non-dropping-particle" : "", "parse-names" : false, "suffix" : "" }, { "dropping-particle" : "", "family" : "Gasser", "given" : "Thomas C.", "non-dropping-particle" : "", "parse-names" : false, "suffix" : "" }, { "dropping-particle" : "", "family" : "Sulser", "given" : "Tullio", "non-dropping-particle" : "", "parse-names" : false, "suffix" : "" }, { "dropping-particle" : "", "family" : "Kiss", "given" : "Alexander", "non-dropping-particle" : "", "parse-names" : false, "suffix" : "" } ], "container-title" : "International Journal of Nursing Studies", "id" : "ITEM-2", "issue" : "5", "issued" : { "date-parts" : [ [ "2004" ] ] }, "page" : "507-513", "title" : "Responses and experiences after radical prostatectomy: Perceptions of married couples in Switzerland", "type" : "article-journal", "volume" : "41" }, "uris" : [ "http://www.mendeley.com/documents/?uuid=333f7511-dd89-3f04-8673-b4c1c1bddb44" ] }, { "id" : "ITEM-3", "itemData" : { "DOI" : "10.1186/1471-2296-11-19", "ISBN" : "1471-2296 (Electronic)\\r1471-2296 (Linking)", "ISSN" : "1471-2296", "PMID" : "20211019", "abstract" : "BACKGROUND: Few studies have explored the women's experiences as a result of a partners' diagnosis of prostate cancer. This study begins to explore women's interactions with physicians (primary care and urologist) and the support needs associated with the diagnosis and treatment of their partners' prostate cancer. METHODS: Two focus groups (n = 14) of women whose partners were diagnosed with prostate cancer (diagnoses' 1 - 18 months). A trained facilitator used open-ended questions to explore ideas. The framework approach was used to analyze the transcripts. RESULTS: Three main themes emerged: 1. More support. Validation and information is needed for women including emotional support and opportunities to share experiences. 2. Role of the physician. The transfer of care once specialized treatment is no longer needed remained poorly defined, which increased confusion and feelings of abandonment related to the role of the primary physician. 3. Partners' relationship changes. Men became more dependent on their partners for support and to act as the primary communicator and caregiver. CONCLUSIONS: Additional research is needed in this field to confirm the importance of training primary care physicians to consider holistic treatment approaches that recognize the partner and family needs as important in the complete physical and emotional healing of their patients.", "author" : [ { "dropping-particle" : "", "family" : "Evertsen", "given" : "Jennifer M", "non-dropping-particle" : "", "parse-names" : false, "suffix" : "" }, { "dropping-particle" : "", "family" : "Wolkenstein", "given" : "Alan S", "non-dropping-particle" : "", "parse-names" : false, "suffix" : "" } ], "container-title" : "BMC family practice", "id" : "ITEM-3", "issue" : "11", "issued" : { "date-parts" : [ [ "2010" ] ] }, "page" : "19", "title" : "Female partners of patients after surgical prostate cancer treatment: interactions with physicians and support needs.", "type" : "article-journal", "volume" : "11" }, "uris" : [ "http://www.mendeley.com/documents/?uuid=1191c256-8615-3ec1-8b9a-5f7306ee9579" ] }, { "id" : "ITEM-4", "itemData" : { "ISBN" : "1053-816X", "ISSN" : "1053-816X", "PMID" : "22073900", "abstract" : "The aim of this qualitative study was to investigate the experiences of female partners to men with prostate cancer. The women found the capacity to manage their lives through mutual love in the family and through their faith.", "author" : [ { "dropping-particle" : "", "family" : "Bruun", "given" : "Poul", "non-dropping-particle" : "", "parse-names" : false, "suffix" : "" }, { "dropping-particle" : "", "family" : "Pedersen", "given" : "Birthe D", "non-dropping-particle" : "", "parse-names" : false, "suffix" : "" }, { "dropping-particle" : "", "family" : "Osther", "given" : "Palle J", "non-dropping-particle" : "", "parse-names" : false, "suffix" : "" }, { "dropping-particle" : "", "family" : "Wagner", "given" : "Lis", "non-dropping-particle" : "", "parse-names" : false, "suffix" : "" } ], "container-title" : "Urologic nursing", "id" : "ITEM-4", "issue" : "5", "issued" : { "date-parts" : [ [ "2011" ] ] }, "page" : "294-9", "title" : "The lonely female partner: a central aspect of prostate cancer.", "type" : "article-journal", "volume" : "31" }, "uris" : [ "http://www.mendeley.com/documents/?uuid=adb1bd38-9d45-3680-93f0-bc0faaa74295" ] }, { "id" : "ITEM-5",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5", "issue" : "3", "issued" : { "date-parts" : [ [ "2013" ] ] }, "page" : "E7-E14", "title" : "In the middle and on the sideline: the experience of spouses of men with prostate cancer.", "type" : "article-journal", "volume" : "36" }, "uris" : [ "http://www.mendeley.com/documents/?uuid=7101fde6-0bee-30a3-bda7-ce86a398534e" ] }, { "id" : "ITEM-6", "itemData" : { "DOI" : "10.1111/j.1365-2354.2012.01341.x", "ISBN" : "0961-5423, 0961-5423", "ISSN" : "09615423", "PMID" : "22416793", "abstract" : "The aim of this study was to explore the needs of carers of men with prostate cancer and to identify barriers and enablers to meeting these needs. Carers were recruited to focus groups or interviews. These were recorded, transcribed and analysed by two researchers using Nvivo QSR6 and the Framework approach to index, chart and analyse data to identify emergent themes of the needs of carers, and barriers and enablers to meeting these needs. Fifteen carers took part in focus groups and 19 were interviewed. Carers' needs varied and were often unmet because of barriers to existing services. Carers needed: information; emotional support; practical support; effective medical care for the patient. Barriers to carers meeting their needs included: lack of awareness of sources of help; lack of understanding of information; reluctance to ask for help; prioritising the patient's needs. Enablers included better signposting to information and sources of support, and assessment of their needs. Interventions to address these needs should be developed taking account of the barriers and enablers identified here, and the experience of reported interventions for carers of other cancer patients. Carers should be offered an assessment to establish their needs and directed to appropriate sources of help.", "author" : [ { "dropping-particle" : "", "family" : "Sinfield", "given" : "P.", "non-dropping-particle" : "", "parse-names" : false, "suffix" : "" }, { "dropping-particle" : "", "family" : "Baker", "given" : "R.", "non-dropping-particle" : "", "parse-names" : false, "suffix" : "" }, { "dropping-particle" : "", "family" : "Ali", "given" : "S.", "non-dropping-particle" : "", "parse-names" : false, "suffix" : "" }, { "dropping-particle" : "", "family" : "Richardson", "given" : "A.", "non-dropping-particle" : "", "parse-names" : false, "suffix" : "" } ], "container-title" : "European Journal of Cancer Care", "id" : "ITEM-6", "issue" : "4", "issued" : { "date-parts" : [ [ "2012" ] ] }, "page" : "527-534", "title" : "The needs of carers of men with prostate cancer and barriers and enablers to meeting them: A qualitative study in England", "type" : "article-journal", "volume" : "21" }, "uris" : [ "http://www.mendeley.com/documents/?uuid=c9e284c6-1b86-3e80-98b7-cc5d874c8fe2" ] }, { "id" : "ITEM-7",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7", "issue" : "11", "issued" : { "date-parts" : [ [ "2014" ] ] }, "page" : "1252-1258", "title" : "The impact of prostate cancer on partners: A qualitative exploration", "type" : "article-journal", "volume" : "23" }, "uris" : [ "http://www.mendeley.com/documents/?uuid=64f0f1c2-76e9-490f-8a42-c67f812f3571" ] } ], "mendeley" : { "formattedCitation" : "[8, 38, 57, 61\u201364]", "plainTextFormattedCitation" : "[8, 38, 57, 61\u201364]", "previouslyFormattedCitation" : "[8, 38, 57, 61\u201364]"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38, 57, 61–64]</w:t>
      </w:r>
      <w:r w:rsidR="00FE350D" w:rsidRPr="00125666">
        <w:rPr>
          <w:rFonts w:ascii="Times New Roman" w:hAnsi="Times New Roman" w:cs="Times New Roman"/>
        </w:rPr>
        <w:fldChar w:fldCharType="end"/>
      </w:r>
      <w:r w:rsidR="00B7527A" w:rsidRPr="00125666">
        <w:rPr>
          <w:rFonts w:ascii="Times New Roman" w:hAnsi="Times New Roman" w:cs="Times New Roman"/>
        </w:rPr>
        <w:t xml:space="preserve">: </w:t>
      </w:r>
      <w:r w:rsidR="00B7527A" w:rsidRPr="00125666">
        <w:rPr>
          <w:rFonts w:ascii="Times New Roman" w:hAnsi="Times New Roman" w:cs="Times New Roman"/>
          <w:i/>
        </w:rPr>
        <w:t>“</w:t>
      </w:r>
      <w:r w:rsidRPr="00125666">
        <w:rPr>
          <w:rFonts w:ascii="Times New Roman" w:hAnsi="Times New Roman" w:cs="Times New Roman"/>
          <w:i/>
        </w:rPr>
        <w:t>My husband didn’t want me to talk to anyone else...So it was difficult when I couldn’t share it. I realize he was having to process this himself, but it was difficult for me because I really needed t</w:t>
      </w:r>
      <w:r w:rsidR="003F06DD" w:rsidRPr="00125666">
        <w:rPr>
          <w:rFonts w:ascii="Times New Roman" w:hAnsi="Times New Roman" w:cs="Times New Roman"/>
          <w:i/>
        </w:rPr>
        <w:t xml:space="preserve">o talk about it with somebody.” </w:t>
      </w:r>
      <w:r w:rsidRPr="00125666">
        <w:rPr>
          <w:rFonts w:ascii="Times New Roman" w:hAnsi="Times New Roman" w:cs="Times New Roman"/>
          <w:i/>
        </w:rPr>
        <w:t xml:space="preserve">(Partner)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46/j.1523-5394.2000.84009.x", "ISSN" : "10654704", "PMID" : "11898255", "abstract" : "PURPOSE: The authors describe the experience of men with prostate cancer and their spouses in the early recovery period after surgery. DESCRIPTION OF STUDY: As part of a longitudinal qualitative study, semistructured interviews were held with 34 patients who had prostate cancer and their spouses 8 to 10 weeks after surgery. RESULTS: Five components of experience emerged from the interviews: 1) hearing news about the extent of their cancer after surgery influenced how patients viewed their cancer experience and, in many cases, their recovery; 2) men placed great emphasis on recovering their physical capacity quickly; 3) couples connected with each other through working out care routines and managing periods of irritability; 4) couples described a range of responses to surgery side effects and complications; and 5) the meaning of cancer varied for couples, with most seeing the experience as a temporary disruption. CLINICAL IMPLICATIONS: Physicians, nurses, social workers, and other health professionals working with patients before and after prostatectomies may assist couples to prepare better for the early recovery period by being both sensitive to the men's need to recover physical capacity quickly while helping them to understand that recovery takes time. Accurate information about expected periods of irritability, side effects, and possible complications would diminish the likelihood of distress during this period.", "author" : [ { "dropping-particle" : "", "family" : "Phillips", "given" : "Catherine",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Cancer Practice", "id" : "ITEM-1", "issue" : "4", "issued" : { "date-parts" : [ [ "2000" ] ] }, "page" : "165-171", "title" : "Early postsurgery experience of prostate cancer patients and spouses", "type" : "article-journal", "volume" : "8" }, "uris" : [ "http://www.mendeley.com/documents/?uuid=a50ad061-c744-3cdb-bfe0-58f803f1049e" ] } ], "mendeley" : { "formattedCitation" : "[52]", "plainTextFormattedCitation" : "[52]", "previouslyFormattedCitation" : "[52]"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52]</w:t>
      </w:r>
      <w:r w:rsidR="00FE350D" w:rsidRPr="00125666">
        <w:rPr>
          <w:rFonts w:ascii="Times New Roman" w:hAnsi="Times New Roman" w:cs="Times New Roman"/>
        </w:rPr>
        <w:fldChar w:fldCharType="end"/>
      </w:r>
      <w:r w:rsidRPr="00125666">
        <w:rPr>
          <w:rFonts w:ascii="Times New Roman" w:hAnsi="Times New Roman" w:cs="Times New Roman"/>
        </w:rPr>
        <w:t xml:space="preserve">. As one author suggested ‘imposed loneliness’ occurred when a family/social network pretended that illness did not exist and therefore was not discussed, which could also happen if men did not want to discuss their situation with their partner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ISBN" : "1053-816X", "ISSN" : "1053-816X", "PMID" : "22073900", "abstract" : "The aim of this qualitative study was to investigate the experiences of female partners to men with prostate cancer. The women found the capacity to manage their lives through mutual love in the family and through their faith.", "author" : [ { "dropping-particle" : "", "family" : "Bruun", "given" : "Poul", "non-dropping-particle" : "", "parse-names" : false, "suffix" : "" }, { "dropping-particle" : "", "family" : "Pedersen", "given" : "Birthe D", "non-dropping-particle" : "", "parse-names" : false, "suffix" : "" }, { "dropping-particle" : "", "family" : "Osther", "given" : "Palle J", "non-dropping-particle" : "", "parse-names" : false, "suffix" : "" }, { "dropping-particle" : "", "family" : "Wagner", "given" : "Lis", "non-dropping-particle" : "", "parse-names" : false, "suffix" : "" } ], "container-title" : "Urologic nursing", "id" : "ITEM-1", "issue" : "5", "issued" : { "date-parts" : [ [ "2011" ] ] }, "page" : "294-9", "title" : "The lonely female partner: a central aspect of prostate cancer.", "type" : "article-journal", "volume" : "31" }, "uris" : [ "http://www.mendeley.com/documents/?uuid=adb1bd38-9d45-3680-93f0-bc0faaa74295" ] }, { "id" : "ITEM-2",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2", "issue" : "2", "issued" : { "date-parts" : [ [ "2010" ] ] }, "page" : "234-242", "title" : "Psychosocial adaptation in female partners of men with prostate cancer", "type" : "article-journal", "volume" : "19" }, "uris" : [ "http://www.mendeley.com/documents/?uuid=1058d421-a958-397d-bc7a-ea87ef6300bc" ] }, { "id" : "ITEM-3", "itemData" : { "DOI" : "10.1111/ijun.12091", "ISSN" : "17497701", "author" : [ { "dropping-particle" : "", "family" : "Dieperink", "given" : "Karin B.", "non-dropping-particle" : "", "parse-names" : false, "suffix" : "" }, { "dropping-particle" : "", "family" : "Mark", "given" : "Karen", "non-dropping-particle" : "", "parse-names" : false, "suffix" : "" }, { "dropping-particle" : "", "family" : "Mikkelsen", "given" : "Tina Broby", "non-dropping-particle" : "", "parse-names" : false, "suffix" : "" } ], "container-title" : "International Journal of Urological Nursing", "id" : "ITEM-3", "issue" : "1", "issued" : { "date-parts" : [ [ "2015" ] ] }, "page" : "21-29", "title" : "Marital rehabilitation after prostate cancer - a matter of intimacy", "type" : "article-journal", "volume" : "10" }, "uris" : [ "http://www.mendeley.com/documents/?uuid=a2c1f2aa-3a04-4f5e-9022-937862ad4fa1" ] } ], "mendeley" : { "formattedCitation" : "[22, 61, 65]", "plainTextFormattedCitation" : "[22, 61, 65]", "previouslyFormattedCitation" : "[22, 61, 65]"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22, 61, 65]</w:t>
      </w:r>
      <w:r w:rsidR="00FE350D" w:rsidRPr="00125666">
        <w:rPr>
          <w:rFonts w:ascii="Times New Roman" w:hAnsi="Times New Roman" w:cs="Times New Roman"/>
        </w:rPr>
        <w:fldChar w:fldCharType="end"/>
      </w:r>
      <w:r w:rsidRPr="00125666">
        <w:rPr>
          <w:rFonts w:ascii="Times New Roman" w:hAnsi="Times New Roman" w:cs="Times New Roman"/>
        </w:rPr>
        <w:t xml:space="preserve">. Some women chose ‘self-inflicted loneliness’ as a strategy to avoid questioning from others about their husband/partners’ health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ISBN" : "1053-816X", "ISSN" : "1053-816X", "PMID" : "22073900", "abstract" : "The aim of this qualitative study was to investigate the experiences of female partners to men with prostate cancer. The women found the capacity to manage their lives through mutual love in the family and through their faith.", "author" : [ { "dropping-particle" : "", "family" : "Bruun", "given" : "Poul", "non-dropping-particle" : "", "parse-names" : false, "suffix" : "" }, { "dropping-particle" : "", "family" : "Pedersen", "given" : "Birthe D", "non-dropping-particle" : "", "parse-names" : false, "suffix" : "" }, { "dropping-particle" : "", "family" : "Osther", "given" : "Palle J", "non-dropping-particle" : "", "parse-names" : false, "suffix" : "" }, { "dropping-particle" : "", "family" : "Wagner", "given" : "Lis", "non-dropping-particle" : "", "parse-names" : false, "suffix" : "" } ], "container-title" : "Urologic nursing", "id" : "ITEM-1", "issue" : "5", "issued" : { "date-parts" : [ [ "2011" ] ] }, "page" : "294-9", "title" : "The lonely female partner: a central aspect of prostate cancer.", "type" : "article-journal", "volume" : "31" }, "uris" : [ "http://www.mendeley.com/documents/?uuid=adb1bd38-9d45-3680-93f0-bc0faaa74295" ] } ], "mendeley" : { "formattedCitation" : "[61]", "plainTextFormattedCitation" : "[61]", "previouslyFormattedCitation" : "[61]"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61]</w:t>
      </w:r>
      <w:r w:rsidR="00FE350D" w:rsidRPr="00125666">
        <w:rPr>
          <w:rFonts w:ascii="Times New Roman" w:hAnsi="Times New Roman" w:cs="Times New Roman"/>
        </w:rPr>
        <w:fldChar w:fldCharType="end"/>
      </w:r>
      <w:r w:rsidRPr="00125666">
        <w:rPr>
          <w:rFonts w:ascii="Times New Roman" w:hAnsi="Times New Roman" w:cs="Times New Roman"/>
        </w:rPr>
        <w:t xml:space="preserve">. </w:t>
      </w:r>
    </w:p>
    <w:p w14:paraId="70302C54" w14:textId="77777777" w:rsidR="00A24029" w:rsidRPr="00125666" w:rsidRDefault="00A24029" w:rsidP="00C429B3">
      <w:pPr>
        <w:spacing w:after="0"/>
        <w:rPr>
          <w:rFonts w:ascii="Times New Roman" w:hAnsi="Times New Roman" w:cs="Times New Roman"/>
        </w:rPr>
      </w:pPr>
    </w:p>
    <w:p w14:paraId="419FDFF2" w14:textId="6CEC6B70" w:rsidR="0077490A" w:rsidRPr="00125666" w:rsidRDefault="0077490A" w:rsidP="00C429B3">
      <w:pPr>
        <w:rPr>
          <w:rFonts w:ascii="Times New Roman" w:hAnsi="Times New Roman" w:cs="Times New Roman"/>
          <w:b/>
          <w:i/>
        </w:rPr>
      </w:pPr>
      <w:r w:rsidRPr="00125666">
        <w:rPr>
          <w:rFonts w:ascii="Times New Roman" w:hAnsi="Times New Roman" w:cs="Times New Roman"/>
          <w:b/>
          <w:i/>
        </w:rPr>
        <w:t>Th</w:t>
      </w:r>
      <w:r w:rsidR="00FA73BC" w:rsidRPr="00125666">
        <w:rPr>
          <w:rFonts w:ascii="Times New Roman" w:hAnsi="Times New Roman" w:cs="Times New Roman"/>
          <w:b/>
          <w:i/>
        </w:rPr>
        <w:t xml:space="preserve">e value in facing </w:t>
      </w:r>
      <w:proofErr w:type="spellStart"/>
      <w:r w:rsidR="00FA73BC" w:rsidRPr="00125666">
        <w:rPr>
          <w:rFonts w:ascii="Times New Roman" w:hAnsi="Times New Roman" w:cs="Times New Roman"/>
          <w:b/>
          <w:i/>
        </w:rPr>
        <w:t>PCa</w:t>
      </w:r>
      <w:proofErr w:type="spellEnd"/>
      <w:r w:rsidR="00FA73BC" w:rsidRPr="00125666">
        <w:rPr>
          <w:rFonts w:ascii="Times New Roman" w:hAnsi="Times New Roman" w:cs="Times New Roman"/>
          <w:b/>
          <w:i/>
        </w:rPr>
        <w:t xml:space="preserve"> together                                                                                                 </w:t>
      </w:r>
      <w:r w:rsidR="00C429B3" w:rsidRPr="00125666">
        <w:rPr>
          <w:rFonts w:ascii="Times New Roman" w:hAnsi="Times New Roman" w:cs="Times New Roman"/>
          <w:b/>
          <w:i/>
        </w:rPr>
        <w:t xml:space="preserve">           </w:t>
      </w:r>
      <w:r w:rsidR="00987973" w:rsidRPr="00125666">
        <w:rPr>
          <w:rFonts w:ascii="Times New Roman" w:hAnsi="Times New Roman" w:cs="Times New Roman"/>
        </w:rPr>
        <w:t>In</w:t>
      </w:r>
      <w:r w:rsidR="00987973" w:rsidRPr="00125666">
        <w:rPr>
          <w:rFonts w:ascii="Times New Roman" w:hAnsi="Times New Roman" w:cs="Times New Roman"/>
          <w:b/>
          <w:i/>
        </w:rPr>
        <w:t xml:space="preserve"> </w:t>
      </w:r>
      <w:r w:rsidR="00987973" w:rsidRPr="00125666">
        <w:rPr>
          <w:rFonts w:ascii="Times New Roman" w:hAnsi="Times New Roman" w:cs="Times New Roman"/>
        </w:rPr>
        <w:t>c</w:t>
      </w:r>
      <w:r w:rsidR="00EE040F" w:rsidRPr="00125666">
        <w:rPr>
          <w:rFonts w:ascii="Times New Roman" w:hAnsi="Times New Roman" w:cs="Times New Roman"/>
        </w:rPr>
        <w:t>ontras</w:t>
      </w:r>
      <w:r w:rsidR="00987973" w:rsidRPr="00125666">
        <w:rPr>
          <w:rFonts w:ascii="Times New Roman" w:hAnsi="Times New Roman" w:cs="Times New Roman"/>
        </w:rPr>
        <w:t xml:space="preserve">t to </w:t>
      </w:r>
      <w:r w:rsidR="00EE040F" w:rsidRPr="00125666">
        <w:rPr>
          <w:rFonts w:ascii="Times New Roman" w:hAnsi="Times New Roman" w:cs="Times New Roman"/>
        </w:rPr>
        <w:t>the construct</w:t>
      </w:r>
      <w:r w:rsidR="00230248" w:rsidRPr="00125666">
        <w:rPr>
          <w:rFonts w:ascii="Times New Roman" w:hAnsi="Times New Roman" w:cs="Times New Roman"/>
        </w:rPr>
        <w:t xml:space="preserve">s </w:t>
      </w:r>
      <w:r w:rsidR="00C35354" w:rsidRPr="00125666">
        <w:rPr>
          <w:rFonts w:ascii="Times New Roman" w:hAnsi="Times New Roman" w:cs="Times New Roman"/>
          <w:i/>
        </w:rPr>
        <w:t>F</w:t>
      </w:r>
      <w:r w:rsidR="00230248" w:rsidRPr="00125666">
        <w:rPr>
          <w:rFonts w:ascii="Times New Roman" w:hAnsi="Times New Roman" w:cs="Times New Roman"/>
          <w:i/>
        </w:rPr>
        <w:t xml:space="preserve">eeling unsupported and </w:t>
      </w:r>
      <w:proofErr w:type="spellStart"/>
      <w:r w:rsidR="00230248" w:rsidRPr="00125666">
        <w:rPr>
          <w:rFonts w:ascii="Times New Roman" w:hAnsi="Times New Roman" w:cs="Times New Roman"/>
          <w:i/>
        </w:rPr>
        <w:t>sidelined</w:t>
      </w:r>
      <w:proofErr w:type="spellEnd"/>
      <w:r w:rsidR="00230248" w:rsidRPr="00125666">
        <w:rPr>
          <w:rFonts w:ascii="Times New Roman" w:hAnsi="Times New Roman" w:cs="Times New Roman"/>
          <w:i/>
        </w:rPr>
        <w:t xml:space="preserve"> </w:t>
      </w:r>
      <w:r w:rsidR="00230248" w:rsidRPr="00125666">
        <w:rPr>
          <w:rFonts w:ascii="Times New Roman" w:hAnsi="Times New Roman" w:cs="Times New Roman"/>
          <w:iCs/>
        </w:rPr>
        <w:t>and</w:t>
      </w:r>
      <w:r w:rsidR="00230248" w:rsidRPr="00125666">
        <w:rPr>
          <w:rFonts w:ascii="Times New Roman" w:hAnsi="Times New Roman" w:cs="Times New Roman"/>
          <w:i/>
        </w:rPr>
        <w:t xml:space="preserve"> Shielding me, you and us</w:t>
      </w:r>
      <w:r w:rsidR="00014E64" w:rsidRPr="00125666">
        <w:rPr>
          <w:rFonts w:ascii="Times New Roman" w:hAnsi="Times New Roman" w:cs="Times New Roman"/>
          <w:i/>
        </w:rPr>
        <w:t>,</w:t>
      </w:r>
      <w:r w:rsidR="00EE040F" w:rsidRPr="00125666">
        <w:rPr>
          <w:rFonts w:ascii="Times New Roman" w:hAnsi="Times New Roman" w:cs="Times New Roman"/>
        </w:rPr>
        <w:t xml:space="preserve"> t</w:t>
      </w:r>
      <w:r w:rsidR="00FA73BC" w:rsidRPr="00125666">
        <w:rPr>
          <w:rFonts w:ascii="Times New Roman" w:hAnsi="Times New Roman" w:cs="Times New Roman"/>
        </w:rPr>
        <w:t>he literature often reported couples</w:t>
      </w:r>
      <w:r w:rsidR="00C35354" w:rsidRPr="00125666">
        <w:rPr>
          <w:rFonts w:ascii="Times New Roman" w:hAnsi="Times New Roman" w:cs="Times New Roman"/>
        </w:rPr>
        <w:t xml:space="preserve"> </w:t>
      </w:r>
      <w:r w:rsidR="0089241E" w:rsidRPr="00125666">
        <w:rPr>
          <w:rFonts w:ascii="Times New Roman" w:hAnsi="Times New Roman" w:cs="Times New Roman"/>
        </w:rPr>
        <w:t>referring to</w:t>
      </w:r>
      <w:r w:rsidRPr="00125666">
        <w:rPr>
          <w:rFonts w:ascii="Times New Roman" w:hAnsi="Times New Roman" w:cs="Times New Roman"/>
        </w:rPr>
        <w:t xml:space="preserve"> the ‘WE’ disease and facing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as a team, because the impact of </w:t>
      </w:r>
      <w:r w:rsidR="00B941CD" w:rsidRPr="00125666">
        <w:rPr>
          <w:rFonts w:ascii="Times New Roman" w:hAnsi="Times New Roman" w:cs="Times New Roman"/>
        </w:rPr>
        <w:t xml:space="preserve">the </w:t>
      </w:r>
      <w:r w:rsidRPr="00125666">
        <w:rPr>
          <w:rFonts w:ascii="Times New Roman" w:hAnsi="Times New Roman" w:cs="Times New Roman"/>
        </w:rPr>
        <w:t xml:space="preserve">illness </w:t>
      </w:r>
      <w:r w:rsidR="00B941CD" w:rsidRPr="00125666">
        <w:rPr>
          <w:rFonts w:ascii="Times New Roman" w:hAnsi="Times New Roman" w:cs="Times New Roman"/>
        </w:rPr>
        <w:t xml:space="preserve">and its management </w:t>
      </w:r>
      <w:r w:rsidRPr="00125666">
        <w:rPr>
          <w:rFonts w:ascii="Times New Roman" w:hAnsi="Times New Roman" w:cs="Times New Roman"/>
        </w:rPr>
        <w:t xml:space="preserve">affects both members of the dyad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1", "issue" : "3", "issued" : { "date-parts" : [ [ "2013" ] ] }, "page" : "E7-E14", "title" : "In the middle and on the sideline: the experience of spouses of men with prostate cancer.", "type" : "article-journal", "volume" : "36" }, "uris" : [ "http://www.mendeley.com/documents/?uuid=7101fde6-0bee-30a3-bda7-ce86a398534e" ] }, { "id" : "ITEM-2", "itemData" : { "DOI" : "10.1186/1471-2296-11-19", "ISBN" : "1471-2296 (Electronic)\\r1471-2296 (Linking)", "ISSN" : "1471-2296", "PMID" : "20211019", "abstract" : "BACKGROUND: Few studies have explored the women's experiences as a result of a partners' diagnosis of prostate cancer. This study begins to explore women's interactions with physicians (primary care and urologist) and the support needs associated with the diagnosis and treatment of their partners' prostate cancer. METHODS: Two focus groups (n = 14) of women whose partners were diagnosed with prostate cancer (diagnoses' 1 - 18 months). A trained facilitator used open-ended questions to explore ideas. The framework approach was used to analyze the transcripts. RESULTS: Three main themes emerged: 1. More support. Validation and information is needed for women including emotional support and opportunities to share experiences. 2. Role of the physician. The transfer of care once specialized treatment is no longer needed remained poorly defined, which increased confusion and feelings of abandonment related to the role of the primary physician. 3. Partners' relationship changes. Men became more dependent on their partners for support and to act as the primary communicator and caregiver. CONCLUSIONS: Additional research is needed in this field to confirm the importance of training primary care physicians to consider holistic treatment approaches that recognize the partner and family needs as important in the complete physical and emotional healing of their patients.", "author" : [ { "dropping-particle" : "", "family" : "Evertsen", "given" : "Jennifer M", "non-dropping-particle" : "", "parse-names" : false, "suffix" : "" }, { "dropping-particle" : "", "family" : "Wolkenstein", "given" : "Alan S", "non-dropping-particle" : "", "parse-names" : false, "suffix" : "" } ], "container-title" : "BMC family practice", "id" : "ITEM-2", "issue" : "11", "issued" : { "date-parts" : [ [ "2010" ] ] }, "page" : "19", "title" : "Female partners of patients after surgical prostate cancer treatment: interactions with physicians and support needs.", "type" : "article-journal", "volume" : "11" }, "uris" : [ "http://www.mendeley.com/documents/?uuid=1191c256-8615-3ec1-8b9a-5f7306ee9579" ] }, { "id" : "ITEM-3",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3",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id" : "ITEM-4",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4", "issue" : "2", "issued" : { "date-parts" : [ [ "2011" ] ] }, "page" : "95-113", "title" : "The rupture and repair of the couple's communal body with prostate cancer.", "type" : "article-journal", "volume" : "29" }, "uris" : [ "http://www.mendeley.com/documents/?uuid=b9c4f44e-ffff-33ce-97c8-818e5034fc38" ] }, { "id" : "ITEM-5",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5", "issue" : "4", "issued" : { "date-parts" : [ [ "2000" ] ] }, "page" : "531-48", "title" : "Managing the Impact of Illness: The Experiences of Men with Prostate Cancer and their Spouses.", "type" : "article-journal", "volume" : "5" }, "uris" : [ "http://www.mendeley.com/documents/?uuid=baaf08f1-341a-32e7-a14e-ac53fc1bd46f" ] }, { "id" : "ITEM-6", "itemData" : { "abstract" : "PURPOSE: In this article, the authors describe the experiences of men with prostate cancer and their spouses between diagnosis and surgery.\r\nDESCRIPTION:\r\nAs part of a longitudinal qualitative study, semistructured interviews were held with 34 prostate cancer patients who were waiting for surgery. Separate interviews were held with their spouses.\r\nRESULTS:\r\nSix main components of experience were evident from the analysis of transcripts related to the presurgery period: 1) the news of a diagnosis of prostate cancer came initially as a shock for both partners, the impact of which lessened over time; 2) the new reality of illness necessitated readdressing the marital relationship, most often resulting in a sense of renewed connection and commitment; 3) the illness crisis precipitated a search for information to guide decisions about treatment; 4) there was a need for couples to decide who to inform about the cancer diagnosis and how much to say about it; 5) couples attempted to seek a semblance of normality in their lives, especially after treatment decisions had been made; and 6) despite attempts to minimize the potential impact of upcoming surgery, anxiety was typically experienced at least intermittently by one or both partners.\r\nCLINICAL IMPLICATIONS:\r\nPhysicians, nurses, social workers, and other health professionals need to facilitate attempts by the patient to gather and synthesize information. Cancer specialists can play a positive role in reducing distress in couples, and, thus, the attention of the specialists to communication issues is critical. The strain of waiting for surgery must be considered when treatment recommendations are made; watchful waiting protocols require further study from a psychological perspective. Clinicians need to be alert to the balance between being positive and carrying on as normal, and acknowledging and dealing with the distress that arises.", "author" : [ { "dropping-particle" : "", "family" : "Gray", "given" : "Ross E", "non-dropping-particle" : "", "parse-names" : false, "suffix" : "" }, { "dropping-particle" : "", "family" : "Phillips", "given" : "Catherine", "non-dropping-particle" : "", "parse-names" : false, "suffix" : "" }, { "dropping-particle" : "", "family" : "Labrecque", "given" : "Manon", "non-dropping-particle" : "", "parse-names" : false, "suffix" : "" } ], "container-title" : "Cancer Pract. ", "id" : "ITEM-6", "issue" : "3", "issued" : { "date-parts" : [ [ "1999" ] ] }, "page" : "130-5", "title" : "Presurgery Experiences of Prostate Cancer Patients and their spouses.", "type" : "article-journal", "volume" : "7" }, "uris" : [ "http://www.mendeley.com/documents/?uuid=60d3658f-e96a-3165-aea1-95dae771e5cd", "http://www.mendeley.com/documents/?uuid=d25ae4f9-e48c-423a-b8c9-0bb97d3dba8c", "http://www.mendeley.com/documents/?uuid=6b56c31c-9f8c-4735-a885-5d63cd0b75e4" ] }, { "id" : "ITEM-7",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7", "issue" : "5", "issued" : { "date-parts" : [ [ "2006" ] ] }, "page" : "367-377", "title" : "Qualitative analysis of couples' experience with prostate cancer by age cohort.", "type" : "article-journal", "volume" : "29" }, "uris" : [ "http://www.mendeley.com/documents/?uuid=b6b10d38-d53d-3153-8a3b-bb1b04284f1b" ] }, { "id" : "ITEM-8", "itemData" : { "DOI" : "10.3978/j.issn.2223-4683.2015.04.05", "ISSN" : "2223-4691", "PMID" : "26816819", "abstract" : "BACKGROUND: Men are likely to experience deterioration in sexual functioning as a consequence of treatment for prostate cancer. Indeed, sexual difficulties are common across all treatment modalities.\\n\\nOBJECTIVE: To determine the impact of treatment for prostate cancer on intimacy and sexual expression/relationships from the perspective of couples.\\n\\nMETHODS: An observational study was conducted including in-depth interviews with 18 people affected by prostate cancer; comprising eight couples and two individual men.\\n\\nRESULTS: Four categories were identified that illustrated the impact of prostate cancer on intimacy and sexual recovery. These related to social influences and language used to describe the loss or recovery of sexual activities; difficulties in discussing sexual activity with clinicians; the clash of individual impact of prostate cancer recovery versus the impact on the couple, and the re-integration of sexual activities into the relationship.\\n\\nCONCLUSIONS: Though only one person in a partnership experiences cancer, these data indicated the extent to which prostate cancer treatment also impacts on partners. The study indicates that adjustment to erectile dysfunction (ED) takes time, but is a highly significant event in couples' lives and its importance should not be under-estimated. Consequently, we suggest that relational models of care should be considered, whereby side-effects are recognised as impacting on both members of the partnership (for example ED, or lack or ejaculate). Supportive care in this context, therefore, may best be based on a relational approach using language and interventions that are appropriate to the patient and their situation.", "author" : [ { "dropping-particle" : "", "family" : "Kelly", "given" : "Daniel", "non-dropping-particle" : "", "parse-names" : false, "suffix" : "" }, { "dropping-particle" : "", "family" : "Forbat", "given" : "Liz", "non-dropping-particle" : "", "parse-names" : false, "suffix" : "" }, { "dropping-particle" : "", "family" : "Marshall-Lucette", "given" : "Sylvie", "non-dropping-particle" : "", "parse-names" : false, "suffix" : "" }, { "dropping-particle" : "", "family" : "White", "given" : "Isabel", "non-dropping-particle" : "", "parse-names" : false, "suffix" : "" } ], "container-title" : "Translational andrology and urology", "id" : "ITEM-8", "issue" : "2", "issued" : { "date-parts" : [ [ "2015" ] ] }, "page" : "131-8", "title" : "Co-constructing sexual recovery after prostate cancer: a qualitative study with couples.", "type" : "article-journal", "volume" : "4" }, "uris" : [ "http://www.mendeley.com/documents/?uuid=8f754de5-b525-3c82-bf6b-06291c55055c" ] }, { "id" : "ITEM-9", "itemData" : { "DOI" : "http://dx.doi.org/10.1007/s00520-014-2222-3", "ISSN" : "0941-4355", "abstract" : "Background and Aims The lack of survival advantage, adverse quality of life effects and health care costs associated with curative treatments have convinced health authorities internationally to recommend Active Surveillance(AS) as a management strategy for most low risk prostate cancers(LRPC). Research shows only 15- 40% adopt AS. Aim: To examine men with LLPC and partners' experiences of choosing between AS and the radical treatments; and using these findings, develop an online treatment decision aid(DA). Methods Newly diagnosedmen who chose curative treatment and those who chose AS, and their partners, from 3 hospitals completed semi-structured telephone interviews. Transcribed interviews underwent inductive, cyclic, and comparative analysis with inter-rater reliability. Findings were fed into the development of an online DA. Results Twenty-one men and 14 partners participated. Prostate cancer treatment information was regularly described as contradictory, confusing, and stressful. AS was commonly misunderstood. Men and partners were sometimes encumbered by memories of treatment decision-making, ongoing conflicting information and unanswered medical questions. Radical treatment was selected when cancer progression was feared or medically indicated. The online DA presents unbiased, evidence-based information in a clear form - written, graphical and audio-visual - then lead the patient and partner through a process of weighing up the benefits and costs of whether to adopt AS or a curative treatment. The video-clips involve men, their partners, urologists and radiation oncologists presenting information and personal experiences. Conclusions Rigorously-tested, up-to-date and culturally-specific DAs for LRPC which is easily accessible is urgently needed to assist with treatment decision-making involving both men and partner.", "author" : [ { "dropping-particle" : "", "family" : "O'Callaghan", "given" : "C", "non-dropping-particle" : "", "parse-names" : false, "suffix" : "" }, { "dropping-particle" : "", "family" : "Dryden", "given" : "T", "non-dropping-particle" : "", "parse-names" : false, "suffix" : "" }, { "dropping-particle" : "", "family" : "Hyatt", "given" : "A", "non-dropping-particle" : "", "parse-names" : false, "suffix" : "" }, { "dropping-particle" : "", "family" : "Brooker", "given" : "J", "non-dropping-particle" : "", "parse-names" : false, "suffix" : "" }, { "dropping-particle" : "", "family" : "Burney", "given" : "S", "non-dropping-particle" : "", "parse-names" : false, "suffix" : "" }, { "dropping-particle" : "", "family" : "Wootten", "given" : "A", "non-dropping-particle" : "", "parse-names" : false, "suffix" : "" }, { "dropping-particle" : "", "family" : "White", "given" : "A", "non-dropping-particle" : "", "parse-names" : false, "suffix" : "" }, { "dropping-particle" : "", "family" : "Murphy", "given" : "D", "non-dropping-particle" : "", "parse-names" : false, "suffix" : "" }, { "dropping-particle" : "", "family" : "Williams", "given" : "S", "non-dropping-particle" : "", "parse-names" : false, "suffix" : "" }, { "dropping-particle" : "", "family" : "Frydenberg", "given" : "M", "non-dropping-particle" : "", "parse-names" : false, "suffix" : "" }, { "dropping-particle" : "", "family" : "Schofield", "given" : "P", "non-dropping-particle" : "", "parse-names" : false, "suffix" : "" } ], "container-title" : "Psycho-Oncology", "id" : "ITEM-9", "issue" : "12", "issued" : { "date-parts" : [ [ "2014" ] ] }, "page" : "1391-1398", "title" : "\"What is this as thing?\": Men's and partners' reactions to treatment decision making for prostate cancer when active surveillance is the recommended treatment options.", "type" : "article-journal", "volume" : "23" }, "uris" : [ "http://www.mendeley.com/documents/?uuid=95e5087b-0477-30be-a023-d4845e348a83" ] }, { "id" : "ITEM-10", "itemData" : { "DOI" : "10.1007/s00520-014-2562-z", "ISBN" : "1433-7339 (Electronic) 0941-4355 (Linking)", "ISSN" : "14337339", "PMID" : "25527241", "abstract" : "INTRODUCTION: Men diagnosed with prostate cancer (PCa) can receive supportive care from an array of sources including female partners and prostate cancer support groups (PCSGs). However, little is known about how heterosexual gender relations and supportive care play out among couples who attend PCSGs. Distilling such gender relation patterns is a key to understanding and advancing supportive care for men who experience PCa and their families., PURPOSE: This study describes connections between heterosexual gender relations and PCa supportive care among couples who attend PCSGs., METHOD: In-depth, individual interviews with 30 participants (15 men treated for PCa and their female partners) were analyzed using interpretive descriptive methods. Couples were asked about their relationships, supportive care needs, and attendance at PCSGs. A heterosexual gender relations framework was used to theorize the findings., RESULTS: Findings showed that traditional heterosexual gender relations guided most couples' PCa-related support both in and out of PCSGs. Three themes were inductively derived: \"Not pushing too hard\"-balancing women's support with men's autonomy, \"Confreres\"-men supporting men at PCSGs, and \"Women are better at reassuring\"-support from and for women., CONCLUSIONS: Couples both aligned to and resisted traditional gender roles to accommodate, explain, and rationalize how, as a couple, they approached PCa supportive care needs.", "author" : [ { "dropping-particle" : "", "family" : "Oliffe", "given" : "John", "non-dropping-particle" : "", "parse-names" : false, "suffix" : "" }, { "dropping-particle" : "", "family" : "W.", "given" : "Lawrence", "non-dropping-particle" : "", "parse-names" : false, "suffix" : "" }, { "dropping-particle" : "", "family" : "Bottorff", "given" : "Joan L.", "non-dropping-particle" : "", "parse-names" : false, "suffix" : "" }, { "dropping-particle" : "", "family" : "Braybrook", "given" : "Debbie E.", "non-dropping-particle" : "", "parse-names" : false, "suffix" : "" }, { "dropping-particle" : "", "family" : "Ward", "given" : "Amanda", "non-dropping-particle" : "", "parse-names" : false, "suffix" : "" }, { "dropping-particle" : "", "family" : "Goldenberg", "given" : "Larry S.", "non-dropping-particle" : "", "parse-names" : false, "suffix" : "" } ], "container-title" : "Supportive Care in Cancer", "id" : "ITEM-10", "issue" : "4", "issued" : { "date-parts" : [ [ "2015" ] ] }, "page" : "1127-1133", "title" : "Heterosexual couples and prostate cancer support groups: a gender relations analysis", "type" : "article-journal", "volume" : "23" }, "uris" : [ "http://www.mendeley.com/documents/?uuid=f1977e5e-6d79-38bd-ae29-7d84de902af6" ] }, { "id" : "ITEM-11",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11", "issue" : "2", "issued" : { "date-parts" : [ [ "2010" ] ] }, "page" : "234-242", "title" : "Psychosocial adaptation in female partners of men with prostate cancer", "type" : "article-journal", "volume" : "19" }, "uris" : [ "http://www.mendeley.com/documents/?uuid=1058d421-a958-397d-bc7a-ea87ef6300bc" ] }, { "id" : "ITEM-12", "itemData" : { "abstract" : "Background: Previous research on sex and intimacy in the context of cancer has focused on documenting sexual changes and difficulties, primarily focusing on heterosexual individuals who have sexual or reproductive cancers. Analyses of sexual renegotiation and the social construction of sex are largely absent from the research agenda.Objective: The objective of this study was to explore renegotiation of sex in individuals with cancer, and in partners, across a broad range of cancer types and relational contexts.Methods: Semistructured interviews were conducted with 44 people with cancer (23 women, 21 men) and 35 partners (18 women, 17 men), 86% of whom identified as heterosexual. The data were analyzed with theoretical thematic analysis, from a material-discursive-intrapsychic perspective.Results: Renegotiation of sex or intimacy was reported by 70% of participants, reflected in 3 themes: \u2018\u2018resisting the coital imperative: redefining \u2018sex,\u2019\u2019\u2019 \u2018\u2018resisting the coital imperative: embracing intimacy,\u2019\u2019 and \u2018\u2018adopting the coital imperative: refiguring the body through techno-medicine.\u2019\u2019 The importance of relational context was reflected in the theme \u2018\u2018the inter-subjective nature of sexual re-negotiation: relationship context and communication.\u2019\u2019Conclusions: Whereas previous research has focused on embodied changes associated with sexuality after cancer, or their psychological consequences, the findings of the present study suggest that hegemonic constructions of \u2018\u2018sex,\u2019\u2019 in particular the coital imperative, are central to the experience and negotiation of sex and intimacy after cancer.", "author" : [ { "dropping-particle" : "", "family" : "Ussher", "given" : "J.M", "non-dropping-particle" : "", "parse-names" : false, "suffix" : "" }, { "dropping-particle" : "", "family" : "Perzz", "given" : "J", "non-dropping-particle" : "", "parse-names" : false, "suffix" : "" }, { "dropping-particle" : "", "family" : "Gilbert", "given" : "E", "non-dropping-particle" : "", "parse-names" : false, "suffix" : "" }, { "dropping-particle" : "", "family" : "Wong", "given" : "WKT", "non-dropping-particle" : "", "parse-names" : false, "suffix" : "" }, { "dropping-particle" : "", "family" : "Hobbs", "given" : "K", "non-dropping-particle" : "", "parse-names" : false, "suffix" : "" } ], "container-title" : "Cancer Nursing", "id" : "ITEM-12", "issue" : "6", "issued" : { "date-parts" : [ [ "2013" ] ] }, "page" : "454\u2013462", "title" : "Renegotiating Sex and Intimacy After Cancer", "type" : "article-journal", "volume" : "36" }, "uris" : [ "http://www.mendeley.com/documents/?uuid=c4c3af35-446d-38f3-a315-2bb8255c65eb" ] }, { "id" : "ITEM-13",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13", "issue" : "4", "issued" : { "date-parts" : [ [ "2012" ] ] }, "page" : "452-465", "title" : "Sexual Adjustment to Androgen Deprivation Therapy: Struggles and Strategies", "type" : "article-journal", "volume" : "22" }, "uris" : [ "http://www.mendeley.com/documents/?uuid=1e137739-5dc1-373d-b956-6af2af6c3873" ] }, { "id" : "ITEM-14",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14",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mendeley" : { "formattedCitation" : "[24, 25, 48, 49, 51, 53\u201356, 60, 62, 64, 65, 69]", "manualFormatting" : "(20,40,41,43,46\u201349,53,54,56,58,59)", "plainTextFormattedCitation" : "[24, 25, 48, 49, 51, 53\u201356, 60, 62, 64, 65, 69]", "previouslyFormattedCitation" : "[24, 25, 48, 49, 51, 53\u201356, 60, 62, 64, 65, 69]"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20,40,41,43,46–49,53,54,56,58,59)</w:t>
      </w:r>
      <w:r w:rsidR="00FE350D" w:rsidRPr="00125666">
        <w:rPr>
          <w:rFonts w:ascii="Times New Roman" w:hAnsi="Times New Roman" w:cs="Times New Roman"/>
        </w:rPr>
        <w:fldChar w:fldCharType="end"/>
      </w:r>
      <w:r w:rsidRPr="00125666">
        <w:rPr>
          <w:rFonts w:ascii="Times New Roman" w:hAnsi="Times New Roman" w:cs="Times New Roman"/>
        </w:rPr>
        <w:t xml:space="preserve">: </w:t>
      </w:r>
      <w:r w:rsidR="003F06DD" w:rsidRPr="00125666">
        <w:rPr>
          <w:rFonts w:ascii="Times New Roman" w:hAnsi="Times New Roman" w:cs="Times New Roman"/>
        </w:rPr>
        <w:t>“</w:t>
      </w:r>
      <w:r w:rsidRPr="00125666">
        <w:rPr>
          <w:rFonts w:ascii="Times New Roman" w:hAnsi="Times New Roman" w:cs="Times New Roman"/>
          <w:i/>
        </w:rPr>
        <w:t xml:space="preserve">I think you have to have the feeling that you’re going through it together. </w:t>
      </w:r>
      <w:r w:rsidR="00CC7BD2" w:rsidRPr="00125666">
        <w:rPr>
          <w:rFonts w:ascii="Times New Roman" w:hAnsi="Times New Roman" w:cs="Times New Roman"/>
          <w:i/>
        </w:rPr>
        <w:t>[…]</w:t>
      </w:r>
      <w:r w:rsidRPr="00125666">
        <w:rPr>
          <w:rFonts w:ascii="Times New Roman" w:hAnsi="Times New Roman" w:cs="Times New Roman"/>
          <w:i/>
        </w:rPr>
        <w:t>, you have to do it as a team. And that’s been a wonderful thing for us</w:t>
      </w:r>
      <w:r w:rsidR="003F06DD" w:rsidRPr="00125666">
        <w:rPr>
          <w:rFonts w:ascii="Times New Roman" w:hAnsi="Times New Roman" w:cs="Times New Roman"/>
          <w:i/>
        </w:rPr>
        <w:t>”</w:t>
      </w:r>
      <w:r w:rsidR="003F06DD" w:rsidRPr="00125666">
        <w:rPr>
          <w:rFonts w:ascii="Times New Roman" w:hAnsi="Times New Roman" w:cs="Times New Roman"/>
        </w:rPr>
        <w:t xml:space="preserve"> </w:t>
      </w:r>
      <w:r w:rsidR="003F06DD" w:rsidRPr="00125666">
        <w:rPr>
          <w:rFonts w:ascii="Times New Roman" w:hAnsi="Times New Roman" w:cs="Times New Roman"/>
          <w:i/>
        </w:rPr>
        <w:t xml:space="preserve">(Patient)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1", "issue" : "4", "issued" : { "date-parts" : [ [ "2000" ] ] }, "page" : "531-48", "title" : "Managing the Impact of Illness: The Experiences of Men with Prostate Cancer and their Spouses.", "type" : "article-journal", "volume" : "5" }, "uris" : [ "http://www.mendeley.com/documents/?uuid=baaf08f1-341a-32e7-a14e-ac53fc1bd46f" ] } ], "mendeley" : { "formattedCitation" : "[51]", "plainTextFormattedCitation" : "[51]", "previouslyFormattedCitation" : "[51]"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51]</w:t>
      </w:r>
      <w:r w:rsidR="00FE350D" w:rsidRPr="00125666">
        <w:rPr>
          <w:rFonts w:ascii="Times New Roman" w:hAnsi="Times New Roman" w:cs="Times New Roman"/>
        </w:rPr>
        <w:fldChar w:fldCharType="end"/>
      </w:r>
      <w:r w:rsidRPr="00125666">
        <w:rPr>
          <w:rFonts w:ascii="Times New Roman" w:hAnsi="Times New Roman" w:cs="Times New Roman"/>
        </w:rPr>
        <w:t xml:space="preserve">.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presented a situation whereby </w:t>
      </w:r>
      <w:r w:rsidR="00EE040F" w:rsidRPr="00125666">
        <w:rPr>
          <w:rFonts w:ascii="Times New Roman" w:hAnsi="Times New Roman" w:cs="Times New Roman"/>
        </w:rPr>
        <w:t xml:space="preserve">the value in </w:t>
      </w:r>
      <w:r w:rsidR="00D84383" w:rsidRPr="00125666">
        <w:rPr>
          <w:rFonts w:ascii="Times New Roman" w:hAnsi="Times New Roman" w:cs="Times New Roman"/>
          <w:i/>
        </w:rPr>
        <w:t>accepting</w:t>
      </w:r>
      <w:r w:rsidR="00EE040F" w:rsidRPr="00125666">
        <w:rPr>
          <w:rFonts w:ascii="Times New Roman" w:hAnsi="Times New Roman" w:cs="Times New Roman"/>
          <w:i/>
        </w:rPr>
        <w:t xml:space="preserve"> change </w:t>
      </w:r>
      <w:r w:rsidR="00EE040F" w:rsidRPr="00125666">
        <w:rPr>
          <w:rFonts w:ascii="Times New Roman" w:hAnsi="Times New Roman" w:cs="Times New Roman"/>
        </w:rPr>
        <w:t xml:space="preserve">was reflected by </w:t>
      </w:r>
      <w:r w:rsidRPr="00125666">
        <w:rPr>
          <w:rFonts w:ascii="Times New Roman" w:hAnsi="Times New Roman" w:cs="Times New Roman"/>
        </w:rPr>
        <w:t xml:space="preserve">couples </w:t>
      </w:r>
      <w:r w:rsidR="00EE040F" w:rsidRPr="00125666">
        <w:rPr>
          <w:rFonts w:ascii="Times New Roman" w:hAnsi="Times New Roman" w:cs="Times New Roman"/>
        </w:rPr>
        <w:t xml:space="preserve">who were able to </w:t>
      </w:r>
      <w:r w:rsidRPr="00125666">
        <w:rPr>
          <w:rFonts w:ascii="Times New Roman" w:hAnsi="Times New Roman" w:cs="Times New Roman"/>
        </w:rPr>
        <w:t>spen</w:t>
      </w:r>
      <w:r w:rsidR="00EE040F" w:rsidRPr="00125666">
        <w:rPr>
          <w:rFonts w:ascii="Times New Roman" w:hAnsi="Times New Roman" w:cs="Times New Roman"/>
        </w:rPr>
        <w:t>d</w:t>
      </w:r>
      <w:r w:rsidRPr="00125666">
        <w:rPr>
          <w:rFonts w:ascii="Times New Roman" w:hAnsi="Times New Roman" w:cs="Times New Roman"/>
        </w:rPr>
        <w:t xml:space="preserve"> more time together, and for some couples strengthened relationships within the family and with their partner</w:t>
      </w:r>
      <w:r w:rsidR="00D84383"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ISSN" : "1053-816X; 1053-816X", "PMID" : "11998088", "abstract" : "The purpose of this study was to determine the effects of the experience of a radical prostatectomy on the partners of men with prostate cancer. The women described the effects of the experience on their lives and on their partner's life. Descriptions included how they were informed of their partner's diagnosis, emotions at the time of the initial diagnosis, and the sources of information and the decision process that they and their partners used that lead to surgery. The effect of the experience on their quality of life including interpersonal and sexual relationships with their partner and the information that was needed to facilitate self-care after surgery were described. The women provided clear directions for improving the health care system in managing the cancer experience using a family-centered approach.", "author" : [ { "dropping-particle" : "", "family" : "Butler", "given" : "L", "non-dropping-particle" : "", "parse-names" : false, "suffix" : "" }, { "dropping-particle" : "", "family" : "Downe-Wamboldt", "given" : "B", "non-dropping-particle" : "", "parse-names" : false, "suffix" : "" }, { "dropping-particle" : "", "family" : "Marsh", "given" : "S", "non-dropping-particle" : "", "parse-names" : false, "suffix" : "" }, { "dropping-particle" : "", "family" : "Bell", "given" : "D", "non-dropping-particle" : "", "parse-names" : false, "suffix" : "" }, { "dropping-particle" : "", "family" : "Jarvi", "given" : "K", "non-dropping-particle" : "", "parse-names" : false, "suffix" : "" } ], "container-title" : "Urologic nursing", "id" : "ITEM-1", "issue" : "4", "issued" : { "date-parts" : [ [ "2000" ] ] }, "page" : "254-258", "title" : "Behind the scenes: partners' perceptions of quality of life post radical prostatectomy", "type" : "article-journal", "volume" : "20" }, "uris" : [ "http://www.mendeley.com/documents/?uuid=6ccad72d-800a-3902-a2d6-f3c67540b20c" ] }, { "id" : "ITEM-2",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2", "issue" : "3", "issued" : { "date-parts" : [ [ "2013" ] ] }, "page" : "E7-E14", "title" : "In the middle and on the sideline: the experience of spouses of men with prostate cancer.", "type" : "article-journal", "volume" : "36" }, "uris" : [ "http://www.mendeley.com/documents/?uuid=7101fde6-0bee-30a3-bda7-ce86a398534e" ] }, { "id" : "ITEM-3",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3", "issue" : "2", "issued" : { "date-parts" : [ [ "2011" ] ] }, "page" : "95-113", "title" : "The rupture and repair of the couple's communal body with prostate cancer.", "type" : "article-journal", "volume" : "29" }, "uris" : [ "http://www.mendeley.com/documents/?uuid=b9c4f44e-ffff-33ce-97c8-818e5034fc38" ] }, { "id" : "ITEM-4",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4",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id" : "ITEM-5", "itemData" : { "DOI" : "10.1080/08870446.2012.737466", "ISSN" : "0887-0446", "PMID" : "23137124", "abstract" : "Research has increasingly recognised the profound impact that cancer can have upon embodied subjectivity. However, there has been little acknowledgement of the centrality of sexuality to subjectivity, and marginalisation of the experiences of intimate partners of people with cancer. This Australian qualitative study explores the post-cancer experiences of embodied sexual subjectivity for 44 people with cancer (23 women and 21 men) and 35 partners of people with cancer (18 women and 17 men) across a range of cancer types and stages. Semi-structured interviews were analysed with theoretical thematic analysis, guided by a post-structuralist approach to sexual subjectivity as a dynamic process of becoming that can change over time, and by Williams' [(1996). The vicissitudes of embodiment across the chronic illness trajectory. Body and Society, 2, 23-47] framework on post-illness embodiment. Participants took up the following post-cancer subject positions: 'dys-embodied sexual subjectivity' - characterised by bodily betrayal, sexual loss, lack of acceptance, depression, and anxiety; 're-embodied sexual subjectivity'--characterised by greater sexual confidence, acceptance, the exploration of non-coital sexual practices and increased relational closeness; and 'oscillating sexual subjectivity'--involving a shift between states of sexual dys-embodiment and sexual re-embodiment. The findings point to the importance of focusing on the sexual health of people with cancer and partners across the cancer trajectory.", "author"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container-title" : "Psychology &amp; Health", "id" : "ITEM-5", "issue" : "6", "issued" : { "date-parts" : [ [ "2013" ] ] }, "page" : "603-619", "title" : "Embodying Sexual subjectivity after Cancer: A qualitative study of people with cancer and intimate partners", "type" : "article-journal", "volume" : "28" }, "uris" : [ "http://www.mendeley.com/documents/?uuid=097e5a53-ccdc-38bd-8061-95c60ca66c4f" ] }, { "id" : "ITEM-6",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6", "issue" : "4", "issued" : { "date-parts" : [ [ "2000" ] ] }, "page" : "531-48", "title" : "Managing the Impact of Illness: The Experiences of Men with Prostate Cancer and their Spouses.", "type" : "article-journal", "volume" : "5" }, "uris" : [ "http://www.mendeley.com/documents/?uuid=baaf08f1-341a-32e7-a14e-ac53fc1bd46f" ] }, { "id" : "ITEM-7",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7", "issue" : "1", "issued" : { "date-parts" : [ [ "2002" ] ] }, "page" : "15-29", "title" : "Prostate Cancer and Erectile Dysfunction: Men's Experiences", "type" : "article-journal", "volume" : "1" }, "uris" : [ "http://www.mendeley.com/documents/?uuid=93102c0b-dca2-428e-9b4a-df8d14442a5f" ] }, { "id" : "ITEM-8",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8", "issue" : "4", "issued" : { "date-parts" : [ [ "2002" ] ] }, "page" : "701-9", "title" : "Couples' experiences with prostate cancer: focus group research.", "type" : "article-journal", "volume" : "29" }, "uris" : [ "http://www.mendeley.com/documents/?uuid=03317d18-2ff5-3d66-9b39-0da52636f5ee" ] }, { "id" : "ITEM-9",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9", "issue" : "5", "issued" : { "date-parts" : [ [ "2006" ] ] }, "page" : "367-377", "title" : "Qualitative analysis of couples' experience with prostate cancer by age cohort.", "type" : "article-journal", "volume" : "29" }, "uris" : [ "http://www.mendeley.com/documents/?uuid=b6b10d38-d53d-3153-8a3b-bb1b04284f1b" ] }, { "id" : "ITEM-10", "itemData" : { "DOI" : "http://dx.doi.org/10.1093/hsw/32.1.29", "ISBN" : "03607283", "ISSN" : "0360-7283", "PMID" : "17432739", "abstract" : "Spiritually based resources (SBR) generally have a salutary effect on coping with cancer diagnosis and treatment. Few studies address this relationship in long-term cancer survivorship, however. As part of a study on long-term prostate cancer survivorship, wives' ways of coping with cancer-related issues were explored through longitudinal interviews.This article describes findings from a subset of women who reported SBR use (N = 28). Wives completing a quality-of-life survey were purposively sampled by age and race and ethnicity and invited to participate in semistructured interviews. Interview transcripts were analyzed using content analysis and grounded theory. Validity was ensured through researchers' consensus, participants' verification, and key informant interviews. Although wives' spiritual beliefs were rooted in diverse traditions, common themes in SBR use were detected. An embracing spirit was the overarching theme, as characterized by acceptance of change, adversity as opportunity for growth, and proactive coping. SBR facilitated adaptation in four core areas: marriage preservation and couple intimacy, personal growth and continuous learning, health-related attitudes and behaviors, and community connections. A conceptual model of SBR use is proposed, and considerations for research and practice are offered.", "author" : [ { "dropping-particle" : "", "family" : "Ka'opua", "given" : "L.S.L", "non-dropping-particle" : "", "parse-names" : false, "suffix" : "" }, { "dropping-particle" : "", "family" : "Gotay", "given" : "C.C", "non-dropping-particle" : "", "parse-names" : false, "suffix" : "" }, { "dropping-particle" : "", "family" : "Boehm", "given" : "P.S", "non-dropping-particle" : "", "parse-names" : false, "suffix" : "" } ], "container-title" : "Health &amp; social work", "id" : "ITEM-10", "issue" : "1", "issued" : { "date-parts" : [ [ "2007" ] ] }, "page" : "29-39", "title" : "Spiritually based resources in adaptation to long-term prostate cancer survival: perspectives of elderly wives.", "type" : "article-journal", "volume" : "32" }, "uris" : [ "http://www.mendeley.com/documents/?uuid=7638c932-efb9-490c-8ef6-2117230d8bd1" ] }, { "id" : "ITEM-11", "itemData" : { "ISBN" : "03607283", "ISSN" : "0360-7283", "PMID" : "15974375", "abstract" : "Increasingly evident is the important role of partners in patients' adaptation to diagnosis, treatment, and recovery. Yet, little is known about partners' adaptation when patients reach the benchmark known as long-term survival. This study describes elderly wives of prostate cancer survivors' perspectives of adaptation to the enduring challenges of prostate cancer survival and considers their experience in the context of ethnicity. Content analysis and grounded theory methods guided data collection and analysis of two waves of in-depth interviews with 26 elderly Asian/Pacific Islanders (Chinese, Filipino, Japanese, Native Hawaiian) living in Hawai'i. Continuous learning was the most common phenomenon as reflected in four types of adaptive work: involvement in husband's health, affirmation of the marital bond, normalization of adversity, and participation in personally meaningful acts. Issues are highlighted for consideration in developing culturally relevant, age-appropriate, and strengths-based interventions.", "author" : [ { "dropping-particle" : "", "family" : "Ka'opua", "given" : "L S I", "non-dropping-particle" : "", "parse-names" : false, "suffix" : "" }, { "dropping-particle" : "", "family" : "Gotay", "given" : "C C", "non-dropping-particle" : "", "parse-names" : false, "suffix" : "" }, { "dropping-particle" : "", "family" : "Hannum", "given" : "M", "non-dropping-particle" : "", "parse-names" : false, "suffix" : "" }, { "dropping-particle" : "", "family" : "Bunghanoy", "given" : "G", "non-dropping-particle" : "", "parse-names" : false, "suffix" : "" } ], "container-title" : "Health &amp; Social Work", "id" : "ITEM-11", "issue" : "2", "issued" : { "date-parts" : [ [ "2005" ] ] }, "page" : "145-154", "title" : "Adaptation to long-term prostate cancer survival: the perspective of elderly Asian/Pacific Islander wives.", "type" : "article-journal", "volume" : "30" }, "uris" : [ "http://www.mendeley.com/documents/?uuid=fbf1ff79-e684-4c2d-a178-a23c243218e2" ] }, { "id" : "ITEM-12",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12", "issue" : "2", "issued" : { "date-parts" : [ [ "2010" ] ] }, "page" : "234-242", "title" : "Psychosocial adaptation in female partners of men with prostate cancer", "type" : "article-journal", "volume" : "19" }, "uris" : [ "http://www.mendeley.com/documents/?uuid=1058d421-a958-397d-bc7a-ea87ef6300bc" ] }, { "id" : "ITEM-13", "itemData" : { "DOI" : "10.1080/08870446.2013.811242", "ISBN" : "1476-8321 (Electronic)\\r0887-0446 (Linking)", "ISSN" : "1476-8321", "PMID" : "23805956", "abstract" : "There is consistent evidence that health care professionals (hcps) are not addressing the sexual information and support needs of people with cancer. Thirty-eight Australian hcps across a range of professions working in cancer care were interviewed, to examine constructions of sexuality post-cancer, the subject positions adopted in relation to sexual communication, and the ways in which discourses and subject positions shape information provision and communication about sexuality. Participants constructed sexual changes post-cancer in physical, psychological and relational terms, and positioned such changes as having the potential to significantly impact on patient and partner well-being. This was associated with widespread adoption of a discourse of psychosocial support, which legitimated discussion of sexual changes within a clinical consultation, to alleviate distress, dispel myths and facilitate renegotiation of sexual practices. However, this did not necessarily translate into patient-centred practice outcomes, with the majority of participants positioning personal, patient-centred and situational factors as barriers to the discussion of sex within many clinical consultations. This included: absence of knowledge, confidence and comfort; positioning sex as irrelevant or inappropriate for some people; and limitations of the clinical context. In contrast, those who did routinely discuss sexuality adopted a subject position of agency, responsibility and confidence.", "author" : [ { "dropping-particle" : "", "family" : "Ussher", "given" : "Jane M", "non-dropping-particle" : "", "parse-names" : false, "suffix" : "" }, { "dropping-particle" : "", "family" : "Perz", "given" : "Janette", "non-dropping-particle" : "", "parse-names" : false, "suffix" : "" }, { "dropping-particle" : "", "family" : "Gilbert", "given" : "Emilee", "non-dropping-particle" : "", "parse-names" : false, "suffix" : "" }, { "dropping-particle" : "", "family" : "Wong", "given" : "W K Tim", "non-dropping-particle" : "", "parse-names" : false, "suffix" : "" }, { "dropping-particle" : "", "family" : "Mason", "given" : "Catherine", "non-dropping-particle" : "", "parse-names" : false, "suffix" : "" }, { "dropping-particle" : "", "family" : "Hobbs", "given" : "Kim", "non-dropping-particle" : "", "parse-names" : false, "suffix" : "" }, { "dropping-particle" : "", "family" : "Kirsten", "given" : "Laura", "non-dropping-particle" : "", "parse-names" : false, "suffix" : "" } ], "container-title" : "Psychology &amp; health", "id" : "ITEM-13", "issue" : "12", "issued" : { "date-parts" : [ [ "2013" ] ] }, "page" : "1370-90", "title" : "Talking about sex after cancer: a discourse analytic study of health care professional accounts of sexual communication with patients.", "type" : "article-journal", "volume" : "28" }, "uris" : [ "http://www.mendeley.com/documents/?uuid=b4c0f697-c028-4719-91bc-dbf313328a1f" ] }, { "id" : "ITEM-14",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14", "issue" : "4", "issued" : { "date-parts" : [ [ "2012" ] ] }, "page" : "452-465", "title" : "Sexual Adjustment to Androgen Deprivation Therapy: Struggles and Strategies", "type" : "article-journal", "volume" : "22" }, "uris" : [ "http://www.mendeley.com/documents/?uuid=1e137739-5dc1-373d-b956-6af2af6c3873" ] }, { "id" : "ITEM-15", "itemData" : { "DOI" : "10.1177/1049732314523842", "ISBN" : "10497323", "ISSN" : "1049-7323", "PMID" : "24590418", "abstract" : "Despite a growing awareness that prostate cancer is a \"couple's disease,\" the coping strategies, subjective distress, and emotional needs of partners are not adequately addressed. To better understand wives' experiences and processes they enact, we recruited 28 low-income Latinas caring for husbands recovering from prostatectomies to participate in interviews at three time points. Their narratives destabilize a common focus on physical side effects and an implicit bias toward men's reactions. We critically examine an overarching process of normalization, with underlying themes working both toward and against normality. We identified dissonance between detailed accounts of major lifestyle changes and professed normalization. We detail the women's purposeful methods to counteract negative impacts on their lives while seeking support externally. A better understanding of women's strategies and coping is critical to design interventions and education to both capitalize on partners' role in recovery while also addressing hidden causes of increased subjective distress.", "author" : [ { "dropping-particle" : "", "family" : "Williams", "given" : "Kristen C", "non-dropping-particle" : "", "parse-names" : false, "suffix" : "" }, { "dropping-particle" : "", "family" : "Hicks", "given" : "Elisabeth M", "non-dropping-particle" : "", "parse-names" : false, "suffix" : "" }, { "dropping-particle" : "", "family" : "Chang", "given" : "Nancy", "non-dropping-particle" : "", "parse-names" : false, "suffix" : "" }, { "dropping-particle" : "", "family" : "Connor", "given" : "Sarah E", "non-dropping-particle" : "", "parse-names" : false, "suffix" : "" }, { "dropping-particle" : "", "family" : "Maliski", "given" : "Sally L", "non-dropping-particle" : "", "parse-names" : false, "suffix" : "" } ], "container-title" : "Qualitative health research", "id" : "ITEM-15", "issue" : "3", "issued" : { "date-parts" : [ [ "2014" ] ] }, "page" : "306-16", "title" : "Purposeful normalization when caring for husbands recovering from prostate cancer.", "type" : "article-journal", "volume" : "24" }, "uris" : [ "http://www.mendeley.com/documents/?uuid=90dd8b82-d891-4937-8498-e23e5227a781" ] }, { "id" : "ITEM-16",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16", "issue" : "9", "issued" : { "date-parts" : [ [ "2014" ] ] }, "page" : "2509-2515", "title" : "Exploring the role of the partner in couples' sexual recovery after surgery for prostate cancer", "type" : "article-journal", "volume" : "22" }, "uris" : [ "http://www.mendeley.com/documents/?uuid=7a6c83c3-e461-3c2e-9ae7-a4cb0f464ad0" ] }, { "id" : "ITEM-17",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17",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mendeley" : { "formattedCitation" : "[8, 23, 25, 40, 41, 44, 46, 48\u201351, 53, 60, 62, 65, 66, 68]", "plainTextFormattedCitation" : "[8, 23, 25, 40, 41, 44, 46, 48\u201351, 53, 60, 62, 65, 66, 68]", "previouslyFormattedCitation" : "[8, 23, 25, 40, 41, 44, 46, 48\u201351, 53, 60, 62, 65, 66, 68]"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23, 25, 40, 41, 44, 46, 48–51, 53, 60, 62, 65, 66, 68]</w:t>
      </w:r>
      <w:r w:rsidR="00FE350D" w:rsidRPr="00125666">
        <w:rPr>
          <w:rFonts w:ascii="Times New Roman" w:hAnsi="Times New Roman" w:cs="Times New Roman"/>
        </w:rPr>
        <w:fldChar w:fldCharType="end"/>
      </w:r>
      <w:r w:rsidRPr="00125666">
        <w:rPr>
          <w:rFonts w:ascii="Times New Roman" w:hAnsi="Times New Roman" w:cs="Times New Roman"/>
        </w:rPr>
        <w:t xml:space="preserve">. Other ways </w:t>
      </w:r>
      <w:r w:rsidRPr="00125666">
        <w:rPr>
          <w:rFonts w:ascii="Times New Roman" w:hAnsi="Times New Roman" w:cs="Times New Roman"/>
          <w:i/>
        </w:rPr>
        <w:t xml:space="preserve">the value in facing </w:t>
      </w:r>
      <w:proofErr w:type="spellStart"/>
      <w:r w:rsidRPr="00125666">
        <w:rPr>
          <w:rFonts w:ascii="Times New Roman" w:hAnsi="Times New Roman" w:cs="Times New Roman"/>
          <w:i/>
        </w:rPr>
        <w:t>PCa</w:t>
      </w:r>
      <w:proofErr w:type="spellEnd"/>
      <w:r w:rsidRPr="00125666">
        <w:rPr>
          <w:rFonts w:ascii="Times New Roman" w:hAnsi="Times New Roman" w:cs="Times New Roman"/>
          <w:i/>
        </w:rPr>
        <w:t xml:space="preserve"> together</w:t>
      </w:r>
      <w:r w:rsidRPr="00125666">
        <w:rPr>
          <w:rFonts w:ascii="Times New Roman" w:hAnsi="Times New Roman" w:cs="Times New Roman"/>
        </w:rPr>
        <w:t xml:space="preserve"> was highlighted </w:t>
      </w:r>
      <w:r w:rsidR="008E66EA" w:rsidRPr="00125666">
        <w:rPr>
          <w:rFonts w:ascii="Times New Roman" w:hAnsi="Times New Roman" w:cs="Times New Roman"/>
        </w:rPr>
        <w:t xml:space="preserve">was </w:t>
      </w:r>
      <w:r w:rsidRPr="00125666">
        <w:rPr>
          <w:rFonts w:ascii="Times New Roman" w:hAnsi="Times New Roman" w:cs="Times New Roman"/>
        </w:rPr>
        <w:t xml:space="preserve">through couples embarking on new ventures together, valuing each day, and </w:t>
      </w:r>
      <w:r w:rsidR="008E66EA" w:rsidRPr="00125666">
        <w:rPr>
          <w:rFonts w:ascii="Times New Roman" w:hAnsi="Times New Roman" w:cs="Times New Roman"/>
        </w:rPr>
        <w:t xml:space="preserve">having </w:t>
      </w:r>
      <w:r w:rsidRPr="00125666">
        <w:rPr>
          <w:rFonts w:ascii="Times New Roman" w:hAnsi="Times New Roman" w:cs="Times New Roman"/>
        </w:rPr>
        <w:t>a new perspective on their relationship and as individuals</w:t>
      </w:r>
      <w:r w:rsidR="00D84383"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1", "issue" : "2", "issued" : { "date-parts" : [ [ "2011" ] ] }, "page" : "95-113", "title" : "The rupture and repair of the couple's communal body with prostate cancer.", "type" : "article-journal", "volume" : "29" }, "uris" : [ "http://www.mendeley.com/documents/?uuid=b9c4f44e-ffff-33ce-97c8-818e5034fc38" ] }, { "id" : "ITEM-2",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2",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id" : "ITEM-3",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3", "issue" : "4", "issued" : { "date-parts" : [ [ "2000" ] ] }, "page" : "531-48", "title" : "Managing the Impact of Illness: The Experiences of Men with Prostate Cancer and their Spouses.", "type" : "article-journal", "volume" : "5" }, "uris" : [ "http://www.mendeley.com/documents/?uuid=baaf08f1-341a-32e7-a14e-ac53fc1bd46f" ] }, { "id" : "ITEM-4",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4", "issue" : "4", "issued" : { "date-parts" : [ [ "2002" ] ] }, "page" : "701-9", "title" : "Couples' experiences with prostate cancer: focus group research.", "type" : "article-journal", "volume" : "29" }, "uris" : [ "http://www.mendeley.com/documents/?uuid=03317d18-2ff5-3d66-9b39-0da52636f5ee" ] }, { "id" : "ITEM-5",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5", "issue" : "5", "issued" : { "date-parts" : [ [ "2006" ] ] }, "page" : "367-377", "title" : "Qualitative analysis of couples' experience with prostate cancer by age cohort.", "type" : "article-journal", "volume" : "29" }, "uris" : [ "http://www.mendeley.com/documents/?uuid=b6b10d38-d53d-3153-8a3b-bb1b04284f1b" ] }, { "id" : "ITEM-6",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6", "issue" : "3", "issued" : { "date-parts" : [ [ "2013" ] ] }, "page" : "E7-E14", "title" : "In the middle and on the sideline: the experience of spouses of men with prostate cancer.", "type" : "article-journal", "volume" : "36" }, "uris" : [ "http://www.mendeley.com/documents/?uuid=7101fde6-0bee-30a3-bda7-ce86a398534e" ] }, { "id" : "ITEM-7", "itemData" : { "DOI" : "10.1046/j.1523-5394.2000.84009.x", "ISSN" : "10654704", "PMID" : "11898255", "abstract" : "PURPOSE: The authors describe the experience of men with prostate cancer and their spouses in the early recovery period after surgery. DESCRIPTION OF STUDY: As part of a longitudinal qualitative study, semistructured interviews were held with 34 patients who had prostate cancer and their spouses 8 to 10 weeks after surgery. RESULTS: Five components of experience emerged from the interviews: 1) hearing news about the extent of their cancer after surgery influenced how patients viewed their cancer experience and, in many cases, their recovery; 2) men placed great emphasis on recovering their physical capacity quickly; 3) couples connected with each other through working out care routines and managing periods of irritability; 4) couples described a range of responses to surgery side effects and complications; and 5) the meaning of cancer varied for couples, with most seeing the experience as a temporary disruption. CLINICAL IMPLICATIONS: Physicians, nurses, social workers, and other health professionals working with patients before and after prostatectomies may assist couples to prepare better for the early recovery period by being both sensitive to the men's need to recover physical capacity quickly while helping them to understand that recovery takes time. Accurate information about expected periods of irritability, side effects, and possible complications would diminish the likelihood of distress during this period.", "author" : [ { "dropping-particle" : "", "family" : "Phillips", "given" : "Catherine",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Cancer Practice", "id" : "ITEM-7", "issue" : "4", "issued" : { "date-parts" : [ [ "2000" ] ] }, "page" : "165-171", "title" : "Early postsurgery experience of prostate cancer patients and spouses", "type" : "article-journal", "volume" : "8" }, "uris" : [ "http://www.mendeley.com/documents/?uuid=a50ad061-c744-3cdb-bfe0-58f803f1049e" ] }, { "id" : "ITEM-8",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8", "issue" : "2", "issued" : { "date-parts" : [ [ "2010" ] ] }, "page" : "234-242", "title" : "Psychosocial adaptation in female partners of men with prostate cancer", "type" : "article-journal", "volume" : "19" }, "uris" : [ "http://www.mendeley.com/documents/?uuid=1058d421-a958-397d-bc7a-ea87ef6300bc" ] }, { "id" : "ITEM-9", "itemData" : { "DOI" : "http://dx.doi.org/10.1093/hsw/32.1.29", "ISBN" : "03607283", "ISSN" : "0360-7283", "PMID" : "17432739", "abstract" : "Spiritually based resources (SBR) generally have a salutary effect on coping with cancer diagnosis and treatment. Few studies address this relationship in long-term cancer survivorship, however. As part of a study on long-term prostate cancer survivorship, wives' ways of coping with cancer-related issues were explored through longitudinal interviews.This article describes findings from a subset of women who reported SBR use (N = 28). Wives completing a quality-of-life survey were purposively sampled by age and race and ethnicity and invited to participate in semistructured interviews. Interview transcripts were analyzed using content analysis and grounded theory. Validity was ensured through researchers' consensus, participants' verification, and key informant interviews. Although wives' spiritual beliefs were rooted in diverse traditions, common themes in SBR use were detected. An embracing spirit was the overarching theme, as characterized by acceptance of change, adversity as opportunity for growth, and proactive coping. SBR facilitated adaptation in four core areas: marriage preservation and couple intimacy, personal growth and continuous learning, health-related attitudes and behaviors, and community connections. A conceptual model of SBR use is proposed, and considerations for research and practice are offered.", "author" : [ { "dropping-particle" : "", "family" : "Ka'opua", "given" : "L.S.L", "non-dropping-particle" : "", "parse-names" : false, "suffix" : "" }, { "dropping-particle" : "", "family" : "Gotay", "given" : "C.C", "non-dropping-particle" : "", "parse-names" : false, "suffix" : "" }, { "dropping-particle" : "", "family" : "Boehm", "given" : "P.S", "non-dropping-particle" : "", "parse-names" : false, "suffix" : "" } ], "container-title" : "Health &amp; social work", "id" : "ITEM-9", "issue" : "1", "issued" : { "date-parts" : [ [ "2007" ] ] }, "page" : "29-39", "title" : "Spiritually based resources in adaptation to long-term prostate cancer survival: perspectives of elderly wives.", "type" : "article-journal", "volume" : "32" }, "uris" : [ "http://www.mendeley.com/documents/?uuid=7638c932-efb9-490c-8ef6-2117230d8bd1" ] }, { "id" : "ITEM-10", "itemData" : { "ISBN" : "03607283", "ISSN" : "0360-7283", "PMID" : "15974375", "abstract" : "Increasingly evident is the important role of partners in patients' adaptation to diagnosis, treatment, and recovery. Yet, little is known about partners' adaptation when patients reach the benchmark known as long-term survival. This study describes elderly wives of prostate cancer survivors' perspectives of adaptation to the enduring challenges of prostate cancer survival and considers their experience in the context of ethnicity. Content analysis and grounded theory methods guided data collection and analysis of two waves of in-depth interviews with 26 elderly Asian/Pacific Islanders (Chinese, Filipino, Japanese, Native Hawaiian) living in Hawai'i. Continuous learning was the most common phenomenon as reflected in four types of adaptive work: involvement in husband's health, affirmation of the marital bond, normalization of adversity, and participation in personally meaningful acts. Issues are highlighted for consideration in developing culturally relevant, age-appropriate, and strengths-based interventions.", "author" : [ { "dropping-particle" : "", "family" : "Ka'opua", "given" : "L S I", "non-dropping-particle" : "", "parse-names" : false, "suffix" : "" }, { "dropping-particle" : "", "family" : "Gotay", "given" : "C C", "non-dropping-particle" : "", "parse-names" : false, "suffix" : "" }, { "dropping-particle" : "", "family" : "Hannum", "given" : "M", "non-dropping-particle" : "", "parse-names" : false, "suffix" : "" }, { "dropping-particle" : "", "family" : "Bunghanoy", "given" : "G", "non-dropping-particle" : "", "parse-names" : false, "suffix" : "" } ], "container-title" : "Health &amp; Social Work", "id" : "ITEM-10", "issue" : "2", "issued" : { "date-parts" : [ [ "2005" ] ] }, "page" : "145-154", "title" : "Adaptation to long-term prostate cancer survival: the perspective of elderly Asian/Pacific Islander wives.", "type" : "article-journal", "volume" : "30" }, "uris" : [ "http://www.mendeley.com/documents/?uuid=fbf1ff79-e684-4c2d-a178-a23c243218e2" ] } ], "mendeley" : { "formattedCitation" : "[8, 40, 41, 48, 49, 51\u201353, 62, 65]", "plainTextFormattedCitation" : "[8, 40, 41, 48, 49, 51\u201353, 62, 65]", "previouslyFormattedCitation" : "[8, 40, 41, 48, 49, 51\u201353, 62, 65]"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40, 41, 48, 49, 51–53, 62, 65]</w:t>
      </w:r>
      <w:r w:rsidR="00FE350D" w:rsidRPr="00125666">
        <w:rPr>
          <w:rFonts w:ascii="Times New Roman" w:hAnsi="Times New Roman" w:cs="Times New Roman"/>
        </w:rPr>
        <w:fldChar w:fldCharType="end"/>
      </w:r>
      <w:r w:rsidR="00C66846" w:rsidRPr="00125666">
        <w:rPr>
          <w:rFonts w:ascii="Times New Roman" w:hAnsi="Times New Roman" w:cs="Times New Roman"/>
        </w:rPr>
        <w:t>:</w:t>
      </w:r>
      <w:r w:rsidR="00917FB1" w:rsidRPr="00125666">
        <w:rPr>
          <w:rFonts w:ascii="Times New Roman" w:hAnsi="Times New Roman" w:cs="Times New Roman"/>
        </w:rPr>
        <w:t xml:space="preserve"> </w:t>
      </w:r>
      <w:r w:rsidR="003F06DD" w:rsidRPr="00125666">
        <w:rPr>
          <w:rFonts w:ascii="Times New Roman" w:hAnsi="Times New Roman" w:cs="Times New Roman"/>
        </w:rPr>
        <w:t>“</w:t>
      </w:r>
      <w:r w:rsidR="001F7E8F" w:rsidRPr="00125666">
        <w:rPr>
          <w:rFonts w:ascii="Times New Roman" w:hAnsi="Times New Roman" w:cs="Times New Roman"/>
          <w:i/>
        </w:rPr>
        <w:t>…</w:t>
      </w:r>
      <w:r w:rsidRPr="00125666">
        <w:rPr>
          <w:rFonts w:ascii="Times New Roman" w:hAnsi="Times New Roman" w:cs="Times New Roman"/>
          <w:i/>
        </w:rPr>
        <w:t xml:space="preserve">we’re closer than ever emotionally. It’s very good for you in some ways as you learn to forget </w:t>
      </w:r>
      <w:r w:rsidRPr="00125666">
        <w:rPr>
          <w:rFonts w:ascii="Times New Roman" w:hAnsi="Times New Roman" w:cs="Times New Roman"/>
          <w:i/>
        </w:rPr>
        <w:lastRenderedPageBreak/>
        <w:t>a lot of the crap in life. You don’t put up with it. It just gives you a different insight into yourself and into you</w:t>
      </w:r>
      <w:r w:rsidR="00C86FEB" w:rsidRPr="00125666">
        <w:rPr>
          <w:rFonts w:ascii="Times New Roman" w:hAnsi="Times New Roman" w:cs="Times New Roman"/>
          <w:i/>
        </w:rPr>
        <w:t>r partner</w:t>
      </w:r>
      <w:r w:rsidR="003F06DD" w:rsidRPr="00125666">
        <w:rPr>
          <w:rFonts w:ascii="Times New Roman" w:hAnsi="Times New Roman" w:cs="Times New Roman"/>
          <w:i/>
        </w:rPr>
        <w:t>”</w:t>
      </w:r>
      <w:r w:rsidR="004E103B" w:rsidRPr="00125666">
        <w:rPr>
          <w:rFonts w:ascii="Times New Roman" w:hAnsi="Times New Roman" w:cs="Times New Roman"/>
          <w:i/>
        </w:rPr>
        <w:t xml:space="preserve"> (P</w:t>
      </w:r>
      <w:r w:rsidR="00C86FEB" w:rsidRPr="00125666">
        <w:rPr>
          <w:rFonts w:ascii="Times New Roman" w:hAnsi="Times New Roman" w:cs="Times New Roman"/>
          <w:i/>
        </w:rPr>
        <w:t>artner)</w:t>
      </w:r>
      <w:r w:rsidRPr="00125666">
        <w:rPr>
          <w:rFonts w:ascii="Times New Roman" w:hAnsi="Times New Roman" w:cs="Times New Roman"/>
          <w:i/>
        </w:rPr>
        <w:t xml:space="preserve"> </w:t>
      </w:r>
      <w:r w:rsidR="00FE350D" w:rsidRPr="00125666">
        <w:rPr>
          <w:rFonts w:ascii="Times New Roman" w:hAnsi="Times New Roman" w:cs="Times New Roman"/>
          <w:i/>
        </w:rPr>
        <w:fldChar w:fldCharType="begin" w:fldLock="1"/>
      </w:r>
      <w:r w:rsidR="00BC02E9" w:rsidRPr="00125666">
        <w:rPr>
          <w:rFonts w:ascii="Times New Roman" w:hAnsi="Times New Roman" w:cs="Times New Roman"/>
          <w:i/>
        </w:rPr>
        <w:instrText>ADDIN CSL_CITATION { "citationItems" : [ { "id" : "ITEM-1",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1", "issue" : "2", "issued" : { "date-parts" : [ [ "2010" ] ] }, "page" : "234-242", "title" : "Psychosocial adaptation in female partners of men with prostate cancer", "type" : "article-journal", "volume" : "19" }, "uris" : [ "http://www.mendeley.com/documents/?uuid=1058d421-a958-397d-bc7a-ea87ef6300bc" ] } ], "mendeley" : { "formattedCitation" : "[65]", "plainTextFormattedCitation" : "[65]", "previouslyFormattedCitation" : "[65]" }, "properties" : { "noteIndex" : 0 }, "schema" : "https://github.com/citation-style-language/schema/raw/master/csl-citation.json" }</w:instrText>
      </w:r>
      <w:r w:rsidR="00FE350D" w:rsidRPr="00125666">
        <w:rPr>
          <w:rFonts w:ascii="Times New Roman" w:hAnsi="Times New Roman" w:cs="Times New Roman"/>
          <w:i/>
        </w:rPr>
        <w:fldChar w:fldCharType="separate"/>
      </w:r>
      <w:r w:rsidR="00561536" w:rsidRPr="00125666">
        <w:rPr>
          <w:rFonts w:ascii="Times New Roman" w:hAnsi="Times New Roman" w:cs="Times New Roman"/>
          <w:noProof/>
        </w:rPr>
        <w:t>[65]</w:t>
      </w:r>
      <w:r w:rsidR="00FE350D" w:rsidRPr="00125666">
        <w:rPr>
          <w:rFonts w:ascii="Times New Roman" w:hAnsi="Times New Roman" w:cs="Times New Roman"/>
          <w:i/>
        </w:rPr>
        <w:fldChar w:fldCharType="end"/>
      </w:r>
      <w:r w:rsidRPr="00125666">
        <w:rPr>
          <w:rFonts w:ascii="Times New Roman" w:hAnsi="Times New Roman" w:cs="Times New Roman"/>
          <w:i/>
        </w:rPr>
        <w:t xml:space="preserve">. </w:t>
      </w:r>
    </w:p>
    <w:p w14:paraId="53FB7243" w14:textId="596077B5" w:rsidR="00155182" w:rsidRPr="00125666" w:rsidRDefault="00524C18" w:rsidP="00C429B3">
      <w:pPr>
        <w:pStyle w:val="Default"/>
        <w:spacing w:line="276" w:lineRule="auto"/>
        <w:rPr>
          <w:b/>
          <w:color w:val="auto"/>
          <w:sz w:val="22"/>
          <w:szCs w:val="22"/>
        </w:rPr>
      </w:pPr>
      <w:r w:rsidRPr="00125666">
        <w:rPr>
          <w:b/>
          <w:color w:val="auto"/>
          <w:sz w:val="22"/>
          <w:szCs w:val="22"/>
        </w:rPr>
        <w:t>Discussion</w:t>
      </w:r>
    </w:p>
    <w:p w14:paraId="0EAEB574" w14:textId="1FA72F4F" w:rsidR="008C5B0E" w:rsidRPr="00125666" w:rsidRDefault="00E05FE1" w:rsidP="00C429B3">
      <w:pPr>
        <w:rPr>
          <w:rFonts w:ascii="Times New Roman" w:hAnsi="Times New Roman" w:cs="Times New Roman"/>
          <w:shd w:val="clear" w:color="auto" w:fill="FFFFFF"/>
        </w:rPr>
      </w:pPr>
      <w:r w:rsidRPr="00125666">
        <w:rPr>
          <w:rFonts w:ascii="Times New Roman" w:hAnsi="Times New Roman" w:cs="Times New Roman"/>
        </w:rPr>
        <w:t xml:space="preserve">This </w:t>
      </w:r>
      <w:proofErr w:type="spellStart"/>
      <w:r w:rsidR="00917B23" w:rsidRPr="00125666">
        <w:rPr>
          <w:rFonts w:ascii="Times New Roman" w:hAnsi="Times New Roman" w:cs="Times New Roman"/>
        </w:rPr>
        <w:t>metasynthesis</w:t>
      </w:r>
      <w:proofErr w:type="spellEnd"/>
      <w:r w:rsidR="000A2520" w:rsidRPr="00125666">
        <w:rPr>
          <w:rFonts w:ascii="Times New Roman" w:hAnsi="Times New Roman" w:cs="Times New Roman"/>
        </w:rPr>
        <w:t xml:space="preserve"> </w:t>
      </w:r>
      <w:r w:rsidR="0044000D" w:rsidRPr="00125666">
        <w:rPr>
          <w:rFonts w:ascii="Times New Roman" w:hAnsi="Times New Roman" w:cs="Times New Roman"/>
        </w:rPr>
        <w:t>highlights how</w:t>
      </w:r>
      <w:r w:rsidR="00BB6FC7" w:rsidRPr="00125666">
        <w:rPr>
          <w:rFonts w:ascii="Times New Roman" w:hAnsi="Times New Roman" w:cs="Times New Roman"/>
        </w:rPr>
        <w:t xml:space="preserve"> </w:t>
      </w:r>
      <w:proofErr w:type="spellStart"/>
      <w:r w:rsidR="00BB6FC7" w:rsidRPr="00125666">
        <w:rPr>
          <w:rFonts w:ascii="Times New Roman" w:hAnsi="Times New Roman" w:cs="Times New Roman"/>
        </w:rPr>
        <w:t>PCa</w:t>
      </w:r>
      <w:proofErr w:type="spellEnd"/>
      <w:r w:rsidR="00BB6FC7" w:rsidRPr="00125666">
        <w:rPr>
          <w:rFonts w:ascii="Times New Roman" w:hAnsi="Times New Roman" w:cs="Times New Roman"/>
        </w:rPr>
        <w:t xml:space="preserve"> impacts </w:t>
      </w:r>
      <w:r w:rsidR="0052135D" w:rsidRPr="00125666">
        <w:rPr>
          <w:rFonts w:ascii="Times New Roman" w:hAnsi="Times New Roman" w:cs="Times New Roman"/>
        </w:rPr>
        <w:t xml:space="preserve">on </w:t>
      </w:r>
      <w:r w:rsidR="00A22C4C" w:rsidRPr="00125666">
        <w:rPr>
          <w:rFonts w:ascii="Times New Roman" w:hAnsi="Times New Roman" w:cs="Times New Roman"/>
        </w:rPr>
        <w:t xml:space="preserve">both </w:t>
      </w:r>
      <w:r w:rsidR="00BB6FC7" w:rsidRPr="00125666">
        <w:rPr>
          <w:rFonts w:ascii="Times New Roman" w:hAnsi="Times New Roman" w:cs="Times New Roman"/>
        </w:rPr>
        <w:t>individuals in the dyad and their</w:t>
      </w:r>
      <w:r w:rsidR="000A2520" w:rsidRPr="00125666">
        <w:rPr>
          <w:rFonts w:ascii="Times New Roman" w:hAnsi="Times New Roman" w:cs="Times New Roman"/>
        </w:rPr>
        <w:t xml:space="preserve"> shared life; </w:t>
      </w:r>
      <w:r w:rsidR="0052135D" w:rsidRPr="00125666">
        <w:rPr>
          <w:rFonts w:ascii="Times New Roman" w:hAnsi="Times New Roman" w:cs="Times New Roman"/>
        </w:rPr>
        <w:t>psycho-</w:t>
      </w:r>
      <w:r w:rsidR="000A2520" w:rsidRPr="00125666">
        <w:rPr>
          <w:rFonts w:ascii="Times New Roman" w:hAnsi="Times New Roman" w:cs="Times New Roman"/>
        </w:rPr>
        <w:t xml:space="preserve">emotionally, physically, </w:t>
      </w:r>
      <w:r w:rsidR="001B7248" w:rsidRPr="00125666">
        <w:rPr>
          <w:rFonts w:ascii="Times New Roman" w:hAnsi="Times New Roman" w:cs="Times New Roman"/>
        </w:rPr>
        <w:t>socially and</w:t>
      </w:r>
      <w:r w:rsidR="004D00FC" w:rsidRPr="00125666">
        <w:rPr>
          <w:rFonts w:ascii="Times New Roman" w:hAnsi="Times New Roman" w:cs="Times New Roman"/>
        </w:rPr>
        <w:t xml:space="preserve"> practically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37/0033-2909.134.1.1", "abstract" : "Research concerning distress in couples coping with cancer was integrated using meta-analysis and narrative critical appraisal. Individual levels of distress were determined more by gender than by the role of being the person with cancer versus that person's partner. That is, women reported consistently more distress than men regardless of their role (standardized mean difference \u03ed 0.31). The association between patient and partner distress within couples was only moderate (r \u03ed .29) but is sufficient to warrant further consideration of the notion that these couples react as an emotional system rather than as individuals. It is noteworthy that this association is not moderated by gender. With a general lack of comparison groups, the question of how much distress can be ascribed to the cancer experience cannot be answered decisively; elevations in distress are probably modest. We critically discuss these results, identify important unanswered questions, and indicate directions for future research. Attention needs to be directed toward factors other than cancer as direct influences of distress in these couples and to mediators and moderators of the cancer experience.", "author" : [ { "dropping-particle" : "", "family" : "Hagedoorn", "given" : "Mari\u00ebt", "non-dropping-particle" : "", "parse-names" : false, "suffix" : "" }, { "dropping-particle" : "", "family" : "Sanderman", "given" : "Robbert", "non-dropping-particle" : "", "parse-names" : false, "suffix" : "" }, { "dropping-particle" : "", "family" : "Bolks", "given" : "Hilde N", "non-dropping-particle" : "", "parse-names" : false, "suffix" : "" }, { "dropping-particle" : "", "family" : "Tuinstra", "given" : "Jolanda", "non-dropping-particle" : "", "parse-names" : false, "suffix" : "" }, { "dropping-particle" : "", "family" : "Coyne", "given" : "James C", "non-dropping-particle" : "", "parse-names" : false, "suffix" : "" } ], "container-title" : "Psychological Bulletin", "id" : "ITEM-1", "issue" : "1", "issued" : { "date-parts" : [ [ "2008" ] ] }, "page" : "1-30", "title" : "Distress in Couples Coping With Cancer: A Meta-Analysis and Critical Review of Role and Gender Effects", "type" : "article-journal", "volume" : "134" }, "uris" : [ "http://www.mendeley.com/documents/?uuid=6a053eb1-0e9a-38cc-b233-943d8dabf038" ] } ], "mendeley" : { "formattedCitation" : "[70]", "plainTextFormattedCitation" : "[70]", "previouslyFormattedCitation" : "[70]"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70]</w:t>
      </w:r>
      <w:r w:rsidR="00FE350D" w:rsidRPr="00125666">
        <w:rPr>
          <w:rFonts w:ascii="Times New Roman" w:hAnsi="Times New Roman" w:cs="Times New Roman"/>
        </w:rPr>
        <w:fldChar w:fldCharType="end"/>
      </w:r>
      <w:r w:rsidR="001B7248" w:rsidRPr="00125666">
        <w:rPr>
          <w:rFonts w:ascii="Times New Roman" w:hAnsi="Times New Roman" w:cs="Times New Roman"/>
        </w:rPr>
        <w:t xml:space="preserve">, and </w:t>
      </w:r>
      <w:r w:rsidR="007E7A41" w:rsidRPr="00125666">
        <w:rPr>
          <w:rFonts w:ascii="Times New Roman" w:hAnsi="Times New Roman" w:cs="Times New Roman"/>
          <w:shd w:val="clear" w:color="auto" w:fill="FFFFFF"/>
        </w:rPr>
        <w:t xml:space="preserve">suggests </w:t>
      </w:r>
      <w:r w:rsidR="00384562" w:rsidRPr="00125666">
        <w:rPr>
          <w:rFonts w:ascii="Times New Roman" w:hAnsi="Times New Roman" w:cs="Times New Roman"/>
          <w:shd w:val="clear" w:color="auto" w:fill="FFFFFF"/>
        </w:rPr>
        <w:t>what is unique</w:t>
      </w:r>
      <w:r w:rsidR="008C5B0E" w:rsidRPr="00125666">
        <w:rPr>
          <w:rFonts w:ascii="Times New Roman" w:hAnsi="Times New Roman" w:cs="Times New Roman"/>
          <w:shd w:val="clear" w:color="auto" w:fill="FFFFFF"/>
        </w:rPr>
        <w:t xml:space="preserve"> </w:t>
      </w:r>
      <w:r w:rsidRPr="00125666">
        <w:rPr>
          <w:rFonts w:ascii="Times New Roman" w:hAnsi="Times New Roman" w:cs="Times New Roman"/>
          <w:shd w:val="clear" w:color="auto" w:fill="FFFFFF"/>
        </w:rPr>
        <w:t>to</w:t>
      </w:r>
      <w:r w:rsidR="00384562" w:rsidRPr="00125666">
        <w:rPr>
          <w:rFonts w:ascii="Times New Roman" w:hAnsi="Times New Roman" w:cs="Times New Roman"/>
          <w:shd w:val="clear" w:color="auto" w:fill="FFFFFF"/>
        </w:rPr>
        <w:t xml:space="preserve"> the experience</w:t>
      </w:r>
      <w:r w:rsidR="00AF463F" w:rsidRPr="00125666">
        <w:rPr>
          <w:rFonts w:ascii="Times New Roman" w:hAnsi="Times New Roman" w:cs="Times New Roman"/>
          <w:shd w:val="clear" w:color="auto" w:fill="FFFFFF"/>
        </w:rPr>
        <w:t xml:space="preserve"> of couples.</w:t>
      </w:r>
    </w:p>
    <w:p w14:paraId="0CFD5B9D" w14:textId="11D0A966" w:rsidR="00620D88" w:rsidRPr="00125666" w:rsidRDefault="00656E89" w:rsidP="00C429B3">
      <w:pPr>
        <w:rPr>
          <w:rFonts w:ascii="Times New Roman" w:hAnsi="Times New Roman" w:cs="Times New Roman"/>
        </w:rPr>
      </w:pPr>
      <w:r w:rsidRPr="00125666">
        <w:rPr>
          <w:rFonts w:ascii="Times New Roman" w:hAnsi="Times New Roman" w:cs="Times New Roman"/>
        </w:rPr>
        <w:t>From a dyadic perspective, high relationship functioning during or after treatment may be dependent on how well couples integrate cancer</w:t>
      </w:r>
      <w:r w:rsidR="00A24029" w:rsidRPr="00125666">
        <w:rPr>
          <w:rFonts w:ascii="Times New Roman" w:hAnsi="Times New Roman" w:cs="Times New Roman"/>
        </w:rPr>
        <w:t xml:space="preserve"> and side effects</w:t>
      </w:r>
      <w:r w:rsidRPr="00125666">
        <w:rPr>
          <w:rFonts w:ascii="Times New Roman" w:hAnsi="Times New Roman" w:cs="Times New Roman"/>
        </w:rPr>
        <w:t xml:space="preserve"> </w:t>
      </w:r>
      <w:r w:rsidR="00A24029" w:rsidRPr="00125666">
        <w:rPr>
          <w:rFonts w:ascii="Times New Roman" w:hAnsi="Times New Roman" w:cs="Times New Roman"/>
        </w:rPr>
        <w:t xml:space="preserve">of treatment </w:t>
      </w:r>
      <w:r w:rsidRPr="00125666">
        <w:rPr>
          <w:rFonts w:ascii="Times New Roman" w:hAnsi="Times New Roman" w:cs="Times New Roman"/>
        </w:rPr>
        <w:t>into their lives</w:t>
      </w:r>
      <w:r w:rsidR="009C02E4" w:rsidRPr="00125666">
        <w:rPr>
          <w:rFonts w:ascii="Times New Roman" w:hAnsi="Times New Roman" w:cs="Times New Roman"/>
        </w:rPr>
        <w:t>,</w:t>
      </w:r>
      <w:r w:rsidR="00A65C28" w:rsidRPr="00125666">
        <w:rPr>
          <w:rFonts w:ascii="Times New Roman" w:hAnsi="Times New Roman" w:cs="Times New Roman"/>
        </w:rPr>
        <w:t xml:space="preserve"> as shown in other studies</w:t>
      </w:r>
      <w:r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37/0033-2909.133.6.920", "abstract" : "A developmental\u2013 contextual model of couples coping with chronic illness is presented that views chronic illness as affecting the adjustment of both the patient and the spouse such that coping strategies enacted by the patient are examined in relation to those enacted by the spouse, and vice versa. The developmental model emphasizes that dyadic coping may be different at various phases of the life span, changing temporally at different stages of dealing with the illness as well as unfolding daily as spouses interact around dyadic stressors. In addition, couples engaged in dyadic coping are affected by broad sociocultural factors (culture and gender) as well as more proximal contextual factors (quality of the marital relationship and the specific demands of the chronic illness). The model provides a framework for understanding how couples coping with chronic illness may together appraise and cope with illness during adulthood and for determining when spousal involvement is beneficial or harmful to both patient and spousal adjustment. The developmental\u2013 contextual model to dyadic appraisal and coping has numerous research implications for the field, and the authors conclude with specific recommendations for future research.", "author" : [ { "dropping-particle" : "", "family" : "Berg", "given" : "Cynthia A", "non-dropping-particle" : "", "parse-names" : false, "suffix" : "" }, { "dropping-particle" : "", "family" : "Upchurch", "given" : "Renn", "non-dropping-particle" : "", "parse-names" : false, "suffix" : "" } ], "container-title" : "Psychological Bulletin", "id" : "ITEM-1", "issue" : "6", "issued" : { "date-parts" : [ [ "2007" ] ] }, "page" : "920", "title" : "A Developmental\u2013Contextual Model of Couples Coping With Chronic Illness Across the Adult Life Span", "type" : "article-journal", "volume" : "133" }, "uris" : [ "http://www.mendeley.com/documents/?uuid=b31ec25b-7f9a-3a5f-9e61-74f7337841c7", "http://www.mendeley.com/documents/?uuid=f083f1b4-c07a-44c2-af72-f806a5eca970" ] }, { "id" : "ITEM-2", "itemData" : { "DOI" : "10.1002/cncr.23450", "ISSN" : "0008543X", "author" : [ { "dropping-particle" : "", "family" : "Manne", "given" : "Sharon", "non-dropping-particle" : "", "parse-names" : false, "suffix" : "" }, { "dropping-particle" : "", "family" : "Badr", "given" : "Hoda", "non-dropping-particle" : "", "parse-names" : false, "suffix" : "" } ], "container-title" : "Cancer", "id" : "ITEM-2", "issue" : "S11", "issued" : { "date-parts" : [ [ "2008" ] ] }, "page" : "2541-2555", "title" : "Intimacy and relationship processes in couples' psychosocial adaptation to cancer", "type" : "article-journal", "volume" : "112" }, "uris" : [ "http://www.mendeley.com/documents/?uuid=bae7bab6-6885-4cb9-8f95-dba9aad4bd23" ] } ], "mendeley" : { "formattedCitation" : "[71, 72]", "plainTextFormattedCitation" : "[71, 72]", "previouslyFormattedCitation" : "[71, 72]"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71, 72]</w:t>
      </w:r>
      <w:r w:rsidR="00FE350D" w:rsidRPr="00125666">
        <w:rPr>
          <w:rFonts w:ascii="Times New Roman" w:hAnsi="Times New Roman" w:cs="Times New Roman"/>
        </w:rPr>
        <w:fldChar w:fldCharType="end"/>
      </w:r>
      <w:r w:rsidRPr="00125666">
        <w:rPr>
          <w:rFonts w:ascii="Times New Roman" w:hAnsi="Times New Roman" w:cs="Times New Roman"/>
        </w:rPr>
        <w:t xml:space="preserve">. </w:t>
      </w:r>
      <w:r w:rsidRPr="00125666">
        <w:rPr>
          <w:rFonts w:ascii="Times New Roman" w:hAnsi="Times New Roman" w:cs="Times New Roman"/>
          <w:shd w:val="clear" w:color="auto" w:fill="FFFFFF"/>
        </w:rPr>
        <w:t xml:space="preserve"> </w:t>
      </w:r>
      <w:r w:rsidR="0089241E" w:rsidRPr="00125666">
        <w:rPr>
          <w:rFonts w:ascii="Times New Roman" w:hAnsi="Times New Roman" w:cs="Times New Roman"/>
          <w:shd w:val="clear" w:color="auto" w:fill="FFFFFF"/>
        </w:rPr>
        <w:t xml:space="preserve">This accords with our </w:t>
      </w:r>
      <w:proofErr w:type="spellStart"/>
      <w:r w:rsidR="0089241E" w:rsidRPr="00125666">
        <w:rPr>
          <w:rFonts w:ascii="Times New Roman" w:hAnsi="Times New Roman" w:cs="Times New Roman"/>
          <w:shd w:val="clear" w:color="auto" w:fill="FFFFFF"/>
        </w:rPr>
        <w:t>metasynthesis</w:t>
      </w:r>
      <w:proofErr w:type="spellEnd"/>
      <w:r w:rsidR="0089241E" w:rsidRPr="00125666">
        <w:rPr>
          <w:rFonts w:ascii="Times New Roman" w:hAnsi="Times New Roman" w:cs="Times New Roman"/>
          <w:shd w:val="clear" w:color="auto" w:fill="FFFFFF"/>
        </w:rPr>
        <w:t xml:space="preserve"> and is reflected in t</w:t>
      </w:r>
      <w:r w:rsidR="002C05E1" w:rsidRPr="00125666">
        <w:rPr>
          <w:rFonts w:ascii="Times New Roman" w:hAnsi="Times New Roman" w:cs="Times New Roman"/>
          <w:shd w:val="clear" w:color="auto" w:fill="FFFFFF"/>
        </w:rPr>
        <w:t xml:space="preserve">he constructs developed </w:t>
      </w:r>
      <w:r w:rsidR="0089241E" w:rsidRPr="00125666">
        <w:rPr>
          <w:rFonts w:ascii="Times New Roman" w:hAnsi="Times New Roman" w:cs="Times New Roman"/>
          <w:shd w:val="clear" w:color="auto" w:fill="FFFFFF"/>
        </w:rPr>
        <w:t xml:space="preserve">that </w:t>
      </w:r>
      <w:r w:rsidR="002C05E1" w:rsidRPr="00125666">
        <w:rPr>
          <w:rFonts w:ascii="Times New Roman" w:hAnsi="Times New Roman" w:cs="Times New Roman"/>
          <w:shd w:val="clear" w:color="auto" w:fill="FFFFFF"/>
        </w:rPr>
        <w:t xml:space="preserve">highlighted the tension in </w:t>
      </w:r>
      <w:r w:rsidR="002C05E1" w:rsidRPr="00125666">
        <w:rPr>
          <w:rFonts w:ascii="Times New Roman" w:hAnsi="Times New Roman" w:cs="Times New Roman"/>
        </w:rPr>
        <w:t>c</w:t>
      </w:r>
      <w:r w:rsidR="003778FA" w:rsidRPr="00125666">
        <w:rPr>
          <w:rFonts w:ascii="Times New Roman" w:hAnsi="Times New Roman" w:cs="Times New Roman"/>
        </w:rPr>
        <w:t>ouples</w:t>
      </w:r>
      <w:r w:rsidR="00295D44" w:rsidRPr="00125666">
        <w:rPr>
          <w:rFonts w:ascii="Times New Roman" w:hAnsi="Times New Roman" w:cs="Times New Roman"/>
        </w:rPr>
        <w:t>’</w:t>
      </w:r>
      <w:r w:rsidR="003778FA" w:rsidRPr="00125666">
        <w:rPr>
          <w:rFonts w:ascii="Times New Roman" w:hAnsi="Times New Roman" w:cs="Times New Roman"/>
        </w:rPr>
        <w:t xml:space="preserve"> use</w:t>
      </w:r>
      <w:r w:rsidRPr="00125666">
        <w:rPr>
          <w:rFonts w:ascii="Times New Roman" w:hAnsi="Times New Roman" w:cs="Times New Roman"/>
        </w:rPr>
        <w:t xml:space="preserve"> of different strategies to</w:t>
      </w:r>
      <w:r w:rsidR="002C2688" w:rsidRPr="00125666">
        <w:rPr>
          <w:rFonts w:ascii="Times New Roman" w:hAnsi="Times New Roman" w:cs="Times New Roman"/>
          <w:i/>
        </w:rPr>
        <w:t xml:space="preserve"> </w:t>
      </w:r>
      <w:r w:rsidR="00C90A63" w:rsidRPr="00125666">
        <w:rPr>
          <w:rFonts w:ascii="Times New Roman" w:hAnsi="Times New Roman" w:cs="Times New Roman"/>
          <w:i/>
        </w:rPr>
        <w:t>accept</w:t>
      </w:r>
      <w:r w:rsidR="002C2688" w:rsidRPr="00125666">
        <w:rPr>
          <w:rFonts w:ascii="Times New Roman" w:hAnsi="Times New Roman" w:cs="Times New Roman"/>
          <w:i/>
        </w:rPr>
        <w:t xml:space="preserve"> change </w:t>
      </w:r>
      <w:r w:rsidR="002C05E1" w:rsidRPr="00125666">
        <w:rPr>
          <w:rFonts w:ascii="Times New Roman" w:hAnsi="Times New Roman" w:cs="Times New Roman"/>
          <w:i/>
        </w:rPr>
        <w:t>versus</w:t>
      </w:r>
      <w:r w:rsidR="002C2688" w:rsidRPr="00125666">
        <w:rPr>
          <w:rFonts w:ascii="Times New Roman" w:hAnsi="Times New Roman" w:cs="Times New Roman"/>
          <w:i/>
        </w:rPr>
        <w:t xml:space="preserve"> seek</w:t>
      </w:r>
      <w:r w:rsidR="002C05E1" w:rsidRPr="00125666">
        <w:rPr>
          <w:rFonts w:ascii="Times New Roman" w:hAnsi="Times New Roman" w:cs="Times New Roman"/>
          <w:i/>
        </w:rPr>
        <w:t>ing</w:t>
      </w:r>
      <w:r w:rsidR="002C2688" w:rsidRPr="00125666">
        <w:rPr>
          <w:rFonts w:ascii="Times New Roman" w:hAnsi="Times New Roman" w:cs="Times New Roman"/>
          <w:i/>
        </w:rPr>
        <w:t xml:space="preserve"> continuity</w:t>
      </w:r>
      <w:r w:rsidR="00B06E15" w:rsidRPr="00125666">
        <w:rPr>
          <w:rFonts w:ascii="Times New Roman" w:hAnsi="Times New Roman" w:cs="Times New Roman"/>
          <w:i/>
        </w:rPr>
        <w:t>,</w:t>
      </w:r>
      <w:r w:rsidR="008C4064" w:rsidRPr="00125666">
        <w:rPr>
          <w:rFonts w:ascii="Times New Roman" w:hAnsi="Times New Roman" w:cs="Times New Roman"/>
          <w:i/>
        </w:rPr>
        <w:t xml:space="preserve"> </w:t>
      </w:r>
      <w:r w:rsidR="004747FE" w:rsidRPr="00125666">
        <w:rPr>
          <w:rFonts w:ascii="Times New Roman" w:hAnsi="Times New Roman" w:cs="Times New Roman"/>
        </w:rPr>
        <w:t>which</w:t>
      </w:r>
      <w:r w:rsidR="00C90A63" w:rsidRPr="00125666">
        <w:rPr>
          <w:rFonts w:ascii="Times New Roman" w:hAnsi="Times New Roman" w:cs="Times New Roman"/>
        </w:rPr>
        <w:t xml:space="preserve"> converged </w:t>
      </w:r>
      <w:r w:rsidR="003778FA" w:rsidRPr="00125666">
        <w:rPr>
          <w:rFonts w:ascii="Times New Roman" w:hAnsi="Times New Roman" w:cs="Times New Roman"/>
        </w:rPr>
        <w:t>with other constructs</w:t>
      </w:r>
      <w:r w:rsidR="005B3506" w:rsidRPr="00125666">
        <w:rPr>
          <w:rFonts w:ascii="Times New Roman" w:hAnsi="Times New Roman" w:cs="Times New Roman"/>
        </w:rPr>
        <w:t xml:space="preserve"> that</w:t>
      </w:r>
      <w:r w:rsidR="003778FA" w:rsidRPr="00125666">
        <w:rPr>
          <w:rFonts w:ascii="Times New Roman" w:hAnsi="Times New Roman" w:cs="Times New Roman"/>
        </w:rPr>
        <w:t xml:space="preserve"> report</w:t>
      </w:r>
      <w:r w:rsidR="005B3506" w:rsidRPr="00125666">
        <w:rPr>
          <w:rFonts w:ascii="Times New Roman" w:hAnsi="Times New Roman" w:cs="Times New Roman"/>
        </w:rPr>
        <w:t>ed</w:t>
      </w:r>
      <w:r w:rsidR="003778FA" w:rsidRPr="00125666">
        <w:rPr>
          <w:rFonts w:ascii="Times New Roman" w:hAnsi="Times New Roman" w:cs="Times New Roman"/>
        </w:rPr>
        <w:t xml:space="preserve"> adjustment strategies </w:t>
      </w:r>
      <w:r w:rsidR="00C90A63" w:rsidRPr="00125666">
        <w:rPr>
          <w:rFonts w:ascii="Times New Roman" w:hAnsi="Times New Roman" w:cs="Times New Roman"/>
        </w:rPr>
        <w:t>associated with</w:t>
      </w:r>
      <w:r w:rsidR="003778FA" w:rsidRPr="00125666">
        <w:rPr>
          <w:rFonts w:ascii="Times New Roman" w:hAnsi="Times New Roman" w:cs="Times New Roman"/>
        </w:rPr>
        <w:t xml:space="preserve"> the</w:t>
      </w:r>
      <w:r w:rsidR="00C90A63" w:rsidRPr="00125666">
        <w:rPr>
          <w:rFonts w:ascii="Times New Roman" w:hAnsi="Times New Roman" w:cs="Times New Roman"/>
        </w:rPr>
        <w:t xml:space="preserve"> impact on the</w:t>
      </w:r>
      <w:r w:rsidR="003778FA" w:rsidRPr="00125666">
        <w:rPr>
          <w:rFonts w:ascii="Times New Roman" w:hAnsi="Times New Roman" w:cs="Times New Roman"/>
        </w:rPr>
        <w:t xml:space="preserve"> relationship.</w:t>
      </w:r>
      <w:r w:rsidR="00C73795" w:rsidRPr="00125666">
        <w:rPr>
          <w:rFonts w:ascii="Times New Roman" w:hAnsi="Times New Roman" w:cs="Times New Roman"/>
        </w:rPr>
        <w:t xml:space="preserve"> It seemed that </w:t>
      </w:r>
      <w:r w:rsidR="00053294" w:rsidRPr="00125666">
        <w:rPr>
          <w:rFonts w:ascii="Times New Roman" w:hAnsi="Times New Roman" w:cs="Times New Roman"/>
        </w:rPr>
        <w:t>being</w:t>
      </w:r>
      <w:r w:rsidR="00A859C1" w:rsidRPr="00125666">
        <w:rPr>
          <w:rFonts w:ascii="Times New Roman" w:hAnsi="Times New Roman" w:cs="Times New Roman"/>
        </w:rPr>
        <w:t xml:space="preserve"> unable to </w:t>
      </w:r>
      <w:r w:rsidR="00C90A63" w:rsidRPr="00125666">
        <w:rPr>
          <w:rFonts w:ascii="Times New Roman" w:hAnsi="Times New Roman" w:cs="Times New Roman"/>
        </w:rPr>
        <w:t>accept</w:t>
      </w:r>
      <w:r w:rsidR="00A859C1" w:rsidRPr="00125666">
        <w:rPr>
          <w:rFonts w:ascii="Times New Roman" w:hAnsi="Times New Roman" w:cs="Times New Roman"/>
        </w:rPr>
        <w:t xml:space="preserve"> changes </w:t>
      </w:r>
      <w:r w:rsidR="00C73795" w:rsidRPr="00125666">
        <w:rPr>
          <w:rFonts w:ascii="Times New Roman" w:hAnsi="Times New Roman" w:cs="Times New Roman"/>
        </w:rPr>
        <w:t xml:space="preserve">posed by </w:t>
      </w:r>
      <w:proofErr w:type="spellStart"/>
      <w:r w:rsidR="00C73795" w:rsidRPr="00125666">
        <w:rPr>
          <w:rFonts w:ascii="Times New Roman" w:hAnsi="Times New Roman" w:cs="Times New Roman"/>
        </w:rPr>
        <w:t>PCa</w:t>
      </w:r>
      <w:proofErr w:type="spellEnd"/>
      <w:r w:rsidR="00C73795" w:rsidRPr="00125666">
        <w:rPr>
          <w:rFonts w:ascii="Times New Roman" w:hAnsi="Times New Roman" w:cs="Times New Roman"/>
        </w:rPr>
        <w:t xml:space="preserve"> and its impact or </w:t>
      </w:r>
      <w:r w:rsidR="00053294" w:rsidRPr="00125666">
        <w:rPr>
          <w:rFonts w:ascii="Times New Roman" w:hAnsi="Times New Roman" w:cs="Times New Roman"/>
        </w:rPr>
        <w:t>being</w:t>
      </w:r>
      <w:r w:rsidR="00C73795" w:rsidRPr="00125666">
        <w:rPr>
          <w:rFonts w:ascii="Times New Roman" w:hAnsi="Times New Roman" w:cs="Times New Roman"/>
        </w:rPr>
        <w:t xml:space="preserve"> unable to </w:t>
      </w:r>
      <w:r w:rsidR="00053294" w:rsidRPr="00125666">
        <w:rPr>
          <w:rFonts w:ascii="Times New Roman" w:hAnsi="Times New Roman" w:cs="Times New Roman"/>
        </w:rPr>
        <w:t>find</w:t>
      </w:r>
      <w:r w:rsidR="002C05E1" w:rsidRPr="00125666">
        <w:rPr>
          <w:rFonts w:ascii="Times New Roman" w:hAnsi="Times New Roman" w:cs="Times New Roman"/>
        </w:rPr>
        <w:t xml:space="preserve"> </w:t>
      </w:r>
      <w:r w:rsidR="00C73795" w:rsidRPr="00125666">
        <w:rPr>
          <w:rFonts w:ascii="Times New Roman" w:hAnsi="Times New Roman" w:cs="Times New Roman"/>
        </w:rPr>
        <w:t>continuity</w:t>
      </w:r>
      <w:r w:rsidR="002C05E1" w:rsidRPr="00125666">
        <w:rPr>
          <w:rFonts w:ascii="Times New Roman" w:hAnsi="Times New Roman" w:cs="Times New Roman"/>
        </w:rPr>
        <w:t xml:space="preserve"> </w:t>
      </w:r>
      <w:r w:rsidR="00C73795" w:rsidRPr="00125666">
        <w:rPr>
          <w:rFonts w:ascii="Times New Roman" w:hAnsi="Times New Roman" w:cs="Times New Roman"/>
        </w:rPr>
        <w:t>led to a form of disengagement or withdrawal and therefore difficulties in</w:t>
      </w:r>
      <w:r w:rsidR="002C05E1" w:rsidRPr="00125666">
        <w:rPr>
          <w:rFonts w:ascii="Times New Roman" w:hAnsi="Times New Roman" w:cs="Times New Roman"/>
        </w:rPr>
        <w:t xml:space="preserve"> adjusting as a couple</w:t>
      </w:r>
      <w:r w:rsidR="00C73795" w:rsidRPr="00125666">
        <w:rPr>
          <w:rFonts w:ascii="Times New Roman" w:hAnsi="Times New Roman" w:cs="Times New Roman"/>
        </w:rPr>
        <w:t>.</w:t>
      </w:r>
      <w:r w:rsidR="003778FA" w:rsidRPr="00125666">
        <w:rPr>
          <w:rFonts w:ascii="Times New Roman" w:hAnsi="Times New Roman" w:cs="Times New Roman"/>
          <w:i/>
        </w:rPr>
        <w:t xml:space="preserve"> </w:t>
      </w:r>
      <w:r w:rsidR="00620D88" w:rsidRPr="00125666">
        <w:rPr>
          <w:rFonts w:ascii="Times New Roman" w:hAnsi="Times New Roman" w:cs="Times New Roman"/>
        </w:rPr>
        <w:t xml:space="preserve">Withdrawal and avoiding communication seemed to be a </w:t>
      </w:r>
      <w:r w:rsidR="0038121D" w:rsidRPr="00125666">
        <w:rPr>
          <w:rFonts w:ascii="Times New Roman" w:hAnsi="Times New Roman" w:cs="Times New Roman"/>
        </w:rPr>
        <w:t>theme common to some constructs</w:t>
      </w:r>
      <w:r w:rsidR="00620D88" w:rsidRPr="00125666">
        <w:rPr>
          <w:rFonts w:ascii="Times New Roman" w:hAnsi="Times New Roman" w:cs="Times New Roman"/>
        </w:rPr>
        <w:t>, for example in relation to the impact to masculine identities as a result of sexual dysfunction (see construct</w:t>
      </w:r>
      <w:r w:rsidR="00851B45" w:rsidRPr="00125666">
        <w:rPr>
          <w:rFonts w:ascii="Times New Roman" w:hAnsi="Times New Roman" w:cs="Times New Roman"/>
        </w:rPr>
        <w:t>s</w:t>
      </w:r>
      <w:r w:rsidR="00620D88" w:rsidRPr="00125666">
        <w:rPr>
          <w:rFonts w:ascii="Times New Roman" w:hAnsi="Times New Roman" w:cs="Times New Roman"/>
        </w:rPr>
        <w:t xml:space="preserve"> </w:t>
      </w:r>
      <w:r w:rsidR="00851B45" w:rsidRPr="00125666">
        <w:rPr>
          <w:rFonts w:ascii="Times New Roman" w:hAnsi="Times New Roman" w:cs="Times New Roman"/>
          <w:i/>
        </w:rPr>
        <w:t>cultivatin</w:t>
      </w:r>
      <w:r w:rsidR="00A679C6" w:rsidRPr="00125666">
        <w:rPr>
          <w:rFonts w:ascii="Times New Roman" w:hAnsi="Times New Roman" w:cs="Times New Roman"/>
          <w:i/>
        </w:rPr>
        <w:t xml:space="preserve">g connection vs disengaging </w:t>
      </w:r>
      <w:r w:rsidR="00A679C6" w:rsidRPr="00125666">
        <w:rPr>
          <w:rFonts w:ascii="Times New Roman" w:hAnsi="Times New Roman" w:cs="Times New Roman"/>
          <w:iCs/>
        </w:rPr>
        <w:t>and</w:t>
      </w:r>
      <w:r w:rsidR="00A679C6" w:rsidRPr="00125666">
        <w:rPr>
          <w:rFonts w:ascii="Times New Roman" w:hAnsi="Times New Roman" w:cs="Times New Roman"/>
          <w:i/>
        </w:rPr>
        <w:t xml:space="preserve"> threatened identity</w:t>
      </w:r>
      <w:r w:rsidR="00620D88" w:rsidRPr="00125666">
        <w:rPr>
          <w:rFonts w:ascii="Times New Roman" w:hAnsi="Times New Roman" w:cs="Times New Roman"/>
          <w:i/>
        </w:rPr>
        <w:t>)</w:t>
      </w:r>
      <w:r w:rsidR="00620D88" w:rsidRPr="00125666">
        <w:rPr>
          <w:rFonts w:ascii="Times New Roman" w:hAnsi="Times New Roman" w:cs="Times New Roman"/>
        </w:rPr>
        <w:t>.</w:t>
      </w:r>
      <w:r w:rsidR="00670F75" w:rsidRPr="00125666">
        <w:rPr>
          <w:rFonts w:ascii="Times New Roman" w:hAnsi="Times New Roman" w:cs="Times New Roman"/>
        </w:rPr>
        <w:t xml:space="preserve"> </w:t>
      </w:r>
      <w:r w:rsidR="00295D44" w:rsidRPr="00125666">
        <w:rPr>
          <w:rFonts w:ascii="Times New Roman" w:hAnsi="Times New Roman" w:cs="Times New Roman"/>
        </w:rPr>
        <w:t>Here, as i</w:t>
      </w:r>
      <w:r w:rsidR="00620D88" w:rsidRPr="00125666">
        <w:rPr>
          <w:rFonts w:ascii="Times New Roman" w:hAnsi="Times New Roman" w:cs="Times New Roman"/>
        </w:rPr>
        <w:t xml:space="preserve">n the main </w:t>
      </w:r>
      <w:proofErr w:type="spellStart"/>
      <w:r w:rsidR="00620D88" w:rsidRPr="00125666">
        <w:rPr>
          <w:rFonts w:ascii="Times New Roman" w:hAnsi="Times New Roman" w:cs="Times New Roman"/>
        </w:rPr>
        <w:t>metasynthesis</w:t>
      </w:r>
      <w:proofErr w:type="spellEnd"/>
      <w:r w:rsidR="00620D88" w:rsidRPr="00125666">
        <w:rPr>
          <w:rFonts w:ascii="Times New Roman" w:hAnsi="Times New Roman" w:cs="Times New Roman"/>
        </w:rPr>
        <w:t xml:space="preserve"> (</w:t>
      </w:r>
      <w:r w:rsidR="00B31E9A" w:rsidRPr="00125666">
        <w:rPr>
          <w:rFonts w:ascii="Times New Roman" w:hAnsi="Times New Roman" w:cs="Times New Roman"/>
        </w:rPr>
        <w:t xml:space="preserve">Rivas et al., </w:t>
      </w:r>
      <w:r w:rsidR="00620D88" w:rsidRPr="00125666">
        <w:rPr>
          <w:rFonts w:ascii="Times New Roman" w:hAnsi="Times New Roman" w:cs="Times New Roman"/>
          <w:i/>
        </w:rPr>
        <w:t>in prep)</w:t>
      </w:r>
      <w:r w:rsidR="00C429B3" w:rsidRPr="00125666">
        <w:rPr>
          <w:rFonts w:ascii="Times New Roman" w:hAnsi="Times New Roman" w:cs="Times New Roman"/>
        </w:rPr>
        <w:t xml:space="preserve">, as well as </w:t>
      </w:r>
      <w:proofErr w:type="spellStart"/>
      <w:r w:rsidR="00C429B3" w:rsidRPr="00125666">
        <w:rPr>
          <w:rFonts w:ascii="Times New Roman" w:hAnsi="Times New Roman" w:cs="Times New Roman"/>
        </w:rPr>
        <w:t>metas</w:t>
      </w:r>
      <w:r w:rsidR="00620D88" w:rsidRPr="00125666">
        <w:rPr>
          <w:rFonts w:ascii="Times New Roman" w:hAnsi="Times New Roman" w:cs="Times New Roman"/>
        </w:rPr>
        <w:t>yntheses</w:t>
      </w:r>
      <w:proofErr w:type="spellEnd"/>
      <w:r w:rsidR="00620D88" w:rsidRPr="00125666">
        <w:rPr>
          <w:rFonts w:ascii="Times New Roman" w:hAnsi="Times New Roman" w:cs="Times New Roman"/>
        </w:rPr>
        <w:t xml:space="preserve"> on younger, </w:t>
      </w:r>
      <w:proofErr w:type="spellStart"/>
      <w:r w:rsidR="00620D88" w:rsidRPr="00125666">
        <w:rPr>
          <w:rFonts w:ascii="Times New Roman" w:hAnsi="Times New Roman" w:cs="Times New Roman"/>
        </w:rPr>
        <w:t>unpartnered</w:t>
      </w:r>
      <w:proofErr w:type="spellEnd"/>
      <w:r w:rsidR="00620D88" w:rsidRPr="00125666">
        <w:rPr>
          <w:rFonts w:ascii="Times New Roman" w:hAnsi="Times New Roman" w:cs="Times New Roman"/>
        </w:rPr>
        <w:t xml:space="preserve"> and gay men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11/ecc.12676", "ISBN" : "1099-1611", "ISSN" : "13652354", "abstract" : "BACKGROUND: Prostate cancer can have a detrimental impact on men's quality of life, especially sexual, urinary and emotional functioning. As prostate cancer survivors are often older and married, little is known about the unique impact on younger, unpartnered or gay survivors. AIMS: We aimed to synthesise existing qualitative research on these three groups of men (younger, unpartnered or gay). METHODS: A focused metasynthesis was conducted on qualitative studies that included data on the impacts on either younger (&lt;65 years) (n=14 papers), unpartnered (n=11 papers) or gay (n=7 papers) prostate cancer survivors. This was part of a wider systematic review of qualitative studies (2000 to 2015) investigating the impacts on prostate survivors and their partners (n=148 papers). RESULTS: Third-order concepts were developed for the three different groups of survivors. Four overarching themes were constructed: stigma and separateness - relating to men's sense of being isolated and 'out of sync'; the challenge of renegotiating disrupted identities - illustrating the multiple threats to men's work, home, sexual and social identities; the magnified threat to quality of life: emotional and embodied vulnerability - highlighting how these men have specific support and information needs; disrupting and accelerating the future: an unwanted burden - highlighting the disruption caused to men's futures, including the shadow cast over future relationships and feeling forced into premature old age. CONCLUSIONS: This highlights the unique and shared experiences of younger, single and gay prostate cancer survivors. Areas where these potentially more vulnerable survivors may require additional support and information are highlighted.", "author" : [ { "dropping-particle" : "", "family" : "Matheson", "given" : "L", "non-dropping-particle" : "", "parse-names" : false, "suffix" : "" }, { "dropping-particle" : "", "family" : "Rivas", "given" : "C", "non-dropping-particle" : "", "parse-names" : false, "suffix" : "" }, { "dropping-particle" : "", "family" : "Nayoan", "given" : "J", "non-dropping-particle" : "", "parse-names" : false, "suffix" : "" }, { "dropping-particle" : "", "family" : "Wagland", "given" : "R", "non-dropping-particle" : "", "parse-names" : false, "suffix" : "" }, { "dropping-particle" : "", "family" : "Glaser", "given" : "A", "non-dropping-particle" : "", "parse-names" : false, "suffix" : "" }, { "dropping-particle" : "", "family" : "Gavin", "given" : "A", "non-dropping-particle" : "", "parse-names" : false, "suffix" : "" }, { "dropping-particle" : "", "family" : "Wright", "given" : "P", "non-dropping-particle" : "", "parse-names" : false, "suffix" : "" } ], "container-title" : "European Journal of Cancer", "id" : "ITEM-1", "issued" : { "date-parts" : [ [ "2017" ] ] }, "title" : "A qualitative metasynthesis exploring the impact of prostate cancer and its management on younger, unpartnered, gay or bisexual men.", "type" : "article-journal" }, "uris" : [ "http://www.mendeley.com/documents/?uuid=bb4ae992-f454-474b-a0e6-3be9f9e1db88" ] } ], "mendeley" : { "formattedCitation" : "[73]", "plainTextFormattedCitation" : "[73]", "previouslyFormattedCitation" : "[73]"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73]</w:t>
      </w:r>
      <w:r w:rsidR="00FE350D" w:rsidRPr="00125666">
        <w:rPr>
          <w:rFonts w:ascii="Times New Roman" w:hAnsi="Times New Roman" w:cs="Times New Roman"/>
        </w:rPr>
        <w:fldChar w:fldCharType="end"/>
      </w:r>
      <w:r w:rsidR="00620D88" w:rsidRPr="00125666">
        <w:rPr>
          <w:rFonts w:ascii="Times New Roman" w:hAnsi="Times New Roman" w:cs="Times New Roman"/>
        </w:rPr>
        <w:t xml:space="preserve"> and BME men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02/pon.4222", "ISSN" : "10579249", "author" : [ { "dropping-particle" : "", "family" : "Rivas", "given" : "Carol", "non-dropping-particle" : "", "parse-names" : false, "suffix" : "" }, { "dropping-particle" : "", "family" : "Matheson", "given" : "Lauren", "non-dropping-particle" : "", "parse-names" : false, "suffix" : "" }, { "dropping-particle" : "", "family" : "Nayoan", "given" : "Johana", "non-dropping-particle" : "", "parse-names" : false, "suffix" : "" }, { "dropping-particle" : "", "family" : "Glaser", "given" : "Adam", "non-dropping-particle" : "", "parse-names" : false, "suffix" : "" }, { "dropping-particle" : "", "family" : "Gavin", "given" : "Anna", "non-dropping-particle" : "", "parse-names" : false, "suffix" : "" }, { "dropping-particle" : "", "family" : "Wright", "given" : "Penny", "non-dropping-particle" : "", "parse-names" : false, "suffix" : "" }, { "dropping-particle" : "", "family" : "Wagland", "given" : "Richard", "non-dropping-particle" : "", "parse-names" : false, "suffix" : "" }, { "dropping-particle" : "", "family" : "Watson", "given" : "Eila", "non-dropping-particle" : "", "parse-names" : false, "suffix" : "" } ], "container-title" : "Psycho-Oncology", "id" : "ITEM-1", "issued" : { "date-parts" : [ [ "2016" ] ] }, "title" : "Ethnicity and the prostate cancer experience: a qualitative metasynthesis", "type" : "article-journal" }, "uris" : [ "http://www.mendeley.com/documents/?uuid=af33db49-d243-3522-a1ad-351a869d3c74" ] } ], "mendeley" : { "formattedCitation" : "[35]", "plainTextFormattedCitation" : "[35]", "previouslyFormattedCitation" : "[35]"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35]</w:t>
      </w:r>
      <w:r w:rsidR="00FE350D" w:rsidRPr="00125666">
        <w:rPr>
          <w:rFonts w:ascii="Times New Roman" w:hAnsi="Times New Roman" w:cs="Times New Roman"/>
        </w:rPr>
        <w:fldChar w:fldCharType="end"/>
      </w:r>
      <w:r w:rsidR="00620D88" w:rsidRPr="00125666">
        <w:rPr>
          <w:rFonts w:ascii="Times New Roman" w:hAnsi="Times New Roman" w:cs="Times New Roman"/>
        </w:rPr>
        <w:t xml:space="preserve">, loss of sexual activity was found to impact men’s sense of manhood and sometimes led to feelings of inadequacy and avoidance behaviour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86/1471-2296-11-19", "ISBN" : "1471-2296 (Electronic)\\r1471-2296 (Linking)", "ISSN" : "1471-2296", "PMID" : "20211019", "abstract" : "BACKGROUND: Few studies have explored the women's experiences as a result of a partners' diagnosis of prostate cancer. This study begins to explore women's interactions with physicians (primary care and urologist) and the support needs associated with the diagnosis and treatment of their partners' prostate cancer. METHODS: Two focus groups (n = 14) of women whose partners were diagnosed with prostate cancer (diagnoses' 1 - 18 months). A trained facilitator used open-ended questions to explore ideas. The framework approach was used to analyze the transcripts. RESULTS: Three main themes emerged: 1. More support. Validation and information is needed for women including emotional support and opportunities to share experiences. 2. Role of the physician. The transfer of care once specialized treatment is no longer needed remained poorly defined, which increased confusion and feelings of abandonment related to the role of the primary physician. 3. Partners' relationship changes. Men became more dependent on their partners for support and to act as the primary communicator and caregiver. CONCLUSIONS: Additional research is needed in this field to confirm the importance of training primary care physicians to consider holistic treatment approaches that recognize the partner and family needs as important in the complete physical and emotional healing of their patients.", "author" : [ { "dropping-particle" : "", "family" : "Evertsen", "given" : "Jennifer M", "non-dropping-particle" : "", "parse-names" : false, "suffix" : "" }, { "dropping-particle" : "", "family" : "Wolkenstein", "given" : "Alan S", "non-dropping-particle" : "", "parse-names" : false, "suffix" : "" } ], "container-title" : "BMC family practice", "id" : "ITEM-1", "issue" : "11", "issued" : { "date-parts" : [ [ "2010" ] ] }, "page" : "19", "title" : "Female partners of patients after surgical prostate cancer treatment: interactions with physicians and support needs.", "type" : "article-journal", "volume" : "11" }, "uris" : [ "http://www.mendeley.com/documents/?uuid=1191c256-8615-3ec1-8b9a-5f7306ee9579" ] }, { "id" : "ITEM-2",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2", "issue" : "2", "issued" : { "date-parts" : [ [ "2011" ] ] }, "page" : "95-113", "title" : "The rupture and repair of the couple's communal body with prostate cancer.", "type" : "article-journal", "volume" : "29" }, "uris" : [ "http://www.mendeley.com/documents/?uuid=b9c4f44e-ffff-33ce-97c8-818e5034fc38" ] }, { "id" : "ITEM-3", "itemData" : { "DOI" : "10.1080/08870446.2012.737466", "ISSN" : "0887-0446", "PMID" : "23137124", "abstract" : "Research has increasingly recognised the profound impact that cancer can have upon embodied subjectivity. However, there has been little acknowledgement of the centrality of sexuality to subjectivity, and marginalisation of the experiences of intimate partners of people with cancer. This Australian qualitative study explores the post-cancer experiences of embodied sexual subjectivity for 44 people with cancer (23 women and 21 men) and 35 partners of people with cancer (18 women and 17 men) across a range of cancer types and stages. Semi-structured interviews were analysed with theoretical thematic analysis, guided by a post-structuralist approach to sexual subjectivity as a dynamic process of becoming that can change over time, and by Williams' [(1996). The vicissitudes of embodiment across the chronic illness trajectory. Body and Society, 2, 23-47] framework on post-illness embodiment. Participants took up the following post-cancer subject positions: 'dys-embodied sexual subjectivity' - characterised by bodily betrayal, sexual loss, lack of acceptance, depression, and anxiety; 're-embodied sexual subjectivity'--characterised by greater sexual confidence, acceptance, the exploration of non-coital sexual practices and increased relational closeness; and 'oscillating sexual subjectivity'--involving a shift between states of sexual dys-embodiment and sexual re-embodiment. The findings point to the importance of focusing on the sexual health of people with cancer and partners across the cancer trajectory.", "author"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dropping-particle" : "", "family" : "Gilbert", "given" : "Emilee", "non-dropping-particle" : "", "parse-names" : false, "suffix" : "" }, { "dropping-particle" : "", "family" : "Ussher", "given" : "Jane M.", "non-dropping-particle" : "", "parse-names" : false, "suffix" : "" }, { "dropping-particle" : "", "family" : "Perz", "given" : "Janette", "non-dropping-particle" : "", "parse-names" : false, "suffix" : "" } ], "container-title" : "Psychology &amp; Health", "id" : "ITEM-3", "issue" : "6", "issued" : { "date-parts" : [ [ "2013" ] ] }, "page" : "603-619", "title" : "Embodying Sexual subjectivity after Cancer: A qualitative study of people with cancer and intimate partners", "type" : "article-journal", "volume" : "28" }, "uris" : [ "http://www.mendeley.com/documents/?uuid=097e5a53-ccdc-38bd-8061-95c60ca66c4f" ] }, { "id" : "ITEM-4", "itemData" : { "DOI" : "10.3149/jmh.0101.15", "ISSN" : "1532-6306", "abstract" : "This paper draws on the results of a longitudinal, qualitative study of men with prostate cancer and their spouses. Thirty-four men with prostate cancer and their spouses were interviewed (simultaneously and separately) at three points in time: prior to surgery; eight to 10 weeks post-surgery; and 11 to 13 months post-surgery. The primary focus for this paper is on the final set of interviews with the men, (although women's responses are also reported upon). Whereas sexuality had not been a primary concern for men in earlier interviews, it surfaced in a major way in the interviews conducted a year after their treatment. Most of the men (71%) were totally impotent, and all of the rest were dealing with some loss of capacity. Six components of sexuality-related experience emerged from interviews, including 1) moving sex to the foreground; 2) navigating biotechnology (or not); 3) working things out as a couple; 4) coming to terms with the new me; 5) keeping things private; and 6) revisiting the treatment decision. While men tend to publicly downplay the impact of their illness experience, including erectile dysfunction, in reality they face major challenges in sorting through biotechnological remedies to impotence and in negotiating new sexual terrain with their partners.", "author" : [ { "dropping-particle" : "", "family" : "Gray", "given" : "Ross", "non-dropping-particle" : "", "parse-names" : false, "suffix" : "" }, { "dropping-particle" : "", "family" : "Fitch", "given" : "Margaret", "non-dropping-particle" : "", "parse-names" : false, "suffix" : "" }, { "dropping-particle" : "", "family" : "Phillips", "given" : "Catherine",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International Journal of Men's Health", "id" : "ITEM-4", "issue" : "1", "issued" : { "date-parts" : [ [ "2002" ] ] }, "page" : "15-29", "title" : "Prostate Cancer and Erectile Dysfunction: Men's Experiences", "type" : "article-journal", "volume" : "1" }, "uris" : [ "http://www.mendeley.com/documents/?uuid=93102c0b-dca2-428e-9b4a-df8d14442a5f" ] }, { "id" : "ITEM-5",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5", "issue" : "4", "issued" : { "date-parts" : [ [ "2002" ] ] }, "page" : "701-9", "title" : "Couples' experiences with prostate cancer: focus group research.", "type" : "article-journal", "volume" : "29" }, "uris" : [ "http://www.mendeley.com/documents/?uuid=03317d18-2ff5-3d66-9b39-0da52636f5ee" ] }, { "id" : "ITEM-6", "itemData" : { "DOI" : "10.1080/0092623X.2012.726697", "ISBN" : "0092-623X", "ISSN" : "0092623X", "PMID" : "23899045", "abstract" : "This exploratory study examines the experience of three gay couples managing sexual dysfunction as a result of undergoing a radical prostatectomy. Semi-structured interviews were conducted as part of a larger study at an urban hospital in Toronto, Ontario, Canada. Interview transcripts were transcribed verbatim, and analyzed using interpretative phenomenological analysis. The authors clustered 18 subordinate themes under 3 superordinate themes: (a) acknowledging change in sexual experience (libido, erectile function, sexual activity, orgasmic function); (b) accommodating change in sexual experience (strategies: emphasizing intimacy, embracing plan B, focus on the other; barriers: side-effect concerns, loss of naturalness, communication breakdown, failure to initiate, trial and failure, partner confounds); and (c) accepting change in sexual experience (indicators: emphasizing health, age attributions, finding a new normal; barriers: uncertain outcomes, treatment regrets). Although gay couples and heterosexual couples share many similar challenges, we discovered that gay men have particular sexual roles and can engage in novel accommodation practices, such as open relationships, that have not been noted in heterosexual couples. All couples, regardless of their level of sexual functioning, highlighted the need for more extensive programming related to sexual rehabilitation. Equitable rehabilitative support is critical to assist homosexual couples manage distress associated with prostatectomy-related sexual dysfunction. [PUBLICATION ABSTRACT]", "author" : [ { "dropping-particle" : "", "family" : "Hartman", "given" : "Mary-Ellen", "non-dropping-particle" : "", "parse-names" : false, "suffix" : "" }, { "dropping-particle" : "", "family" : "Irvine", "given" : "Jane", "non-dropping-particle" : "", "parse-names" : false, "suffix" : "" }, { "dropping-particle" : "", "family" : "Currie", "given" : "Kiisten L", "non-dropping-particle" : "", "parse-names" : false, "suffix" : "" }, { "dropping-particle" : "", "family" : "Ritvo", "given" : "Paul", "non-dropping-particle" : "", "parse-names" : false, "suffix" : "" }, { "dropping-particle" : "", "family" : "Trachtenberg", "given" : "Lianne", "non-dropping-particle" : "", "parse-names" : false, "suffix" : "" }, { "dropping-particle" : "", "family" : "Louis", "given" : "Alyssa", "non-dropping-particle" : "", "parse-names" : false, "suffix" : "" }, { "dropping-particle" : "", "family" : "Trachtenberg", "given" : "John", "non-dropping-particle" : "", "parse-names" : false, "suffix" : "" }, { "dropping-particle" : "", "family" : "Jamnicky", "given" : "Leah", "non-dropping-particle" : "", "parse-names" : false, "suffix" : "" }, { "dropping-particle" : "", "family" : "Matthew", "given" : "Andrew G", "non-dropping-particle" : "", "parse-names" : false, "suffix" : "" } ], "container-title" : "Journal of Sex and Marital Therapy", "id" : "ITEM-6", "issue" : "3", "issued" : { "date-parts" : [ [ "2014" ] ] }, "page" : "233", "title" : "Exploring Gay Couples' Experience With Sexual Dysfunction After Radical Prostatectomy: A Qualitative Study", "type" : "article-journal", "volume" : "40" }, "uris" : [ "http://www.mendeley.com/documents/?uuid=fb6f388b-9e59-3104-82a4-aa759fb6c8f4" ] }, { "id" : "ITEM-7", "itemData" : { "DOI" : "10.1046/j.1523-5394.2000.84009.x", "ISSN" : "10654704", "PMID" : "11898255", "abstract" : "PURPOSE: The authors describe the experience of men with prostate cancer and their spouses in the early recovery period after surgery. DESCRIPTION OF STUDY: As part of a longitudinal qualitative study, semistructured interviews were held with 34 patients who had prostate cancer and their spouses 8 to 10 weeks after surgery. RESULTS: Five components of experience emerged from the interviews: 1) hearing news about the extent of their cancer after surgery influenced how patients viewed their cancer experience and, in many cases, their recovery; 2) men placed great emphasis on recovering their physical capacity quickly; 3) couples connected with each other through working out care routines and managing periods of irritability; 4) couples described a range of responses to surgery side effects and complications; and 5) the meaning of cancer varied for couples, with most seeing the experience as a temporary disruption. CLINICAL IMPLICATIONS: Physicians, nurses, social workers, and other health professionals working with patients before and after prostatectomies may assist couples to prepare better for the early recovery period by being both sensitive to the men's need to recover physical capacity quickly while helping them to understand that recovery takes time. Accurate information about expected periods of irritability, side effects, and possible complications would diminish the likelihood of distress during this period.", "author" : [ { "dropping-particle" : "", "family" : "Phillips", "given" : "Catherine",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Fergus", "given" : "Karen", "non-dropping-particle" : "", "parse-names" : false, "suffix" : "" }, { "dropping-particle" : "", "family" : "Klotz", "given" : "Laurence", "non-dropping-particle" : "", "parse-names" : false, "suffix" : "" } ], "container-title" : "Cancer Practice", "id" : "ITEM-7", "issue" : "4", "issued" : { "date-parts" : [ [ "2000" ] ] }, "page" : "165-171", "title" : "Early postsurgery experience of prostate cancer patients and spouses", "type" : "article-journal", "volume" : "8" }, "uris" : [ "http://www.mendeley.com/documents/?uuid=a50ad061-c744-3cdb-bfe0-58f803f1049e" ] }, { "id" : "ITEM-8", "itemData" : { "DOI" : "10.14440/jbm.2015.54.A", "ISBN" : "6314442508", "ISSN" : "0036-8075", "PMID" : "25792328", "author" : [ { "dropping-particle" : "", "family" : "Rivers", "given" : "Brian", "non-dropping-particle" : "", "parse-names" : false, "suffix" : "" }, { "dropping-particle" : "", "family" : "August", "given" : "Euna", "non-dropping-particle" : "", "parse-names" : false, "suffix" : "" }, { "dropping-particle" : "", "family" : "Gwede", "given" : "Clement", "non-dropping-particle" : "", "parse-names" : false, "suffix" : "" }, { "dropping-particle" : "", "family" : "Hart, Jr", "given" : "A", "non-dropping-particle" : "", "parse-names" : false, "suffix" : "" }, { "dropping-particle" : "", "family" : "Donovan", "given" : "Kristine", "non-dropping-particle" : "", "parse-names" : false, "suffix" : "" }, { "dropping-particle" : "", "family" : "Pow-Sang", "given" : "Julio", "non-dropping-particle" : "", "parse-names" : false, "suffix" : "" }, { "dropping-particle" : "", "family" : "Quinn", "given" : "Gwendolyn", "non-dropping-particle" : "", "parse-names" : false, "suffix" : "" } ], "container-title" : "Psycho-oncology", "id" : "ITEM-8", "issue" : "1", "issued" : { "date-parts" : [ [ "2011" ] ] }, "page" : "106-110", "title" : "Psychosocial issues related to sexual functioning among African-American prostate cancer survivors and their spouses", "type" : "article-journal", "volume" : "20" }, "uris" : [ "http://www.mendeley.com/documents/?uuid=5f90a924-9c8b-42b9-957c-2e21dd073321" ] }, { "id" : "ITEM-9",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9", "issue" : "2", "issued" : { "date-parts" : [ [ "2010" ] ] }, "page" : "234-242", "title" : "Psychosocial adaptation in female partners of men with prostate cancer", "type" : "article-journal", "volume" : "19" }, "uris" : [ "http://www.mendeley.com/documents/?uuid=1058d421-a958-397d-bc7a-ea87ef6300bc" ] }, { "id" : "ITEM-10",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10", "issue" : "4", "issued" : { "date-parts" : [ [ "2012" ] ] }, "page" : "452-465", "title" : "Sexual Adjustment to Androgen Deprivation Therapy: Struggles and Strategies", "type" : "article-journal", "volume" : "22" }, "uris" : [ "http://www.mendeley.com/documents/?uuid=1e137739-5dc1-373d-b956-6af2af6c3873" ] }, { "id" : "ITEM-11", "itemData" : { "DOI" : "10.1002/pon.1794", "ISBN" : "1099-1611 (Electronic) 1057-9249 (Linking)", "ISSN" : "10579249", "PMID" : "20623824", "abstract" : "It is estimated that 600,000 men are currently living in North America with castrate levels of testosterone as a result of androgen deprivation therapy for prostate cancer. The goal of this study was to explore how patients and their partners adjust to changes associated with androgen deprivation therapy (ADT).", "author" : [ { "dropping-particle" : "", "family" : "Walker", "given" : "Lauren M.", "non-dropping-particle" : "", "parse-names" : false, "suffix" : "" }, { "dropping-particle" : "", "family" : "Robinson", "given" : "John W.", "non-dropping-particle" : "", "parse-names" : false, "suffix" : "" } ], "container-title" : "Psycho-Oncology", "id" : "ITEM-11", "issue" : "8", "issued" : { "date-parts" : [ [ "2011" ] ] }, "page" : "880-888", "title" : "A description of heterosexual couples' sexual adjustment to androgen deprivation therapy for prostate cancer", "type" : "article-journal", "volume" : "20" }, "uris" : [ "http://www.mendeley.com/documents/?uuid=19a7a733-cb86-3ab6-9365-127dbb0d782b" ] }, { "id" : "ITEM-12", "itemData" : { "DOI" : "10.1177/1049732314523842", "ISBN" : "10497323", "ISSN" : "1049-7323", "PMID" : "24590418", "abstract" : "Despite a growing awareness that prostate cancer is a \"couple's disease,\" the coping strategies, subjective distress, and emotional needs of partners are not adequately addressed. To better understand wives' experiences and processes they enact, we recruited 28 low-income Latinas caring for husbands recovering from prostatectomies to participate in interviews at three time points. Their narratives destabilize a common focus on physical side effects and an implicit bias toward men's reactions. We critically examine an overarching process of normalization, with underlying themes working both toward and against normality. We identified dissonance between detailed accounts of major lifestyle changes and professed normalization. We detail the women's purposeful methods to counteract negative impacts on their lives while seeking support externally. A better understanding of women's strategies and coping is critical to design interventions and education to both capitalize on partners' role in recovery while also addressing hidden causes of increased subjective distress.", "author" : [ { "dropping-particle" : "", "family" : "Williams", "given" : "Kristen C", "non-dropping-particle" : "", "parse-names" : false, "suffix" : "" }, { "dropping-particle" : "", "family" : "Hicks", "given" : "Elisabeth M", "non-dropping-particle" : "", "parse-names" : false, "suffix" : "" }, { "dropping-particle" : "", "family" : "Chang", "given" : "Nancy", "non-dropping-particle" : "", "parse-names" : false, "suffix" : "" }, { "dropping-particle" : "", "family" : "Connor", "given" : "Sarah E", "non-dropping-particle" : "", "parse-names" : false, "suffix" : "" }, { "dropping-particle" : "", "family" : "Maliski", "given" : "Sally L", "non-dropping-particle" : "", "parse-names" : false, "suffix" : "" } ], "container-title" : "Qualitative health research", "id" : "ITEM-12", "issue" : "3", "issued" : { "date-parts" : [ [ "2014" ] ] }, "page" : "306-16", "title" : "Purposeful normalization when caring for husbands recovering from prostate cancer.", "type" : "article-journal", "volume" : "24" }, "uris" : [ "http://www.mendeley.com/documents/?uuid=90dd8b82-d891-4937-8498-e23e5227a781" ] }, { "id" : "ITEM-13",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13",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14",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14", "issue" : "11", "issued" : { "date-parts" : [ [ "2014" ] ] }, "page" : "1252-1258", "title" : "The impact of prostate cancer on partners: A qualitative exploration", "type" : "article-journal", "volume" : "23" }, "uris" : [ "http://www.mendeley.com/documents/?uuid=64f0f1c2-76e9-490f-8a42-c67f812f3571" ] } ], "mendeley" : { "formattedCitation" : "[8, 23, 25, 38, 39, 42, 44, 48, 50, 52, 59, 60, 64, 65]", "plainTextFormattedCitation" : "[8, 23, 25, 38, 39, 42, 44, 48, 50, 52, 59, 60, 64, 65]", "previouslyFormattedCitation" : "[8, 23, 25, 38, 39, 42, 44, 48, 50, 52, 59, 60, 64, 65]"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23, 25, 38, 39, 42, 44, 48, 50, 52, 59, 60, 64, 65]</w:t>
      </w:r>
      <w:r w:rsidR="00FE350D" w:rsidRPr="00125666">
        <w:rPr>
          <w:rFonts w:ascii="Times New Roman" w:hAnsi="Times New Roman" w:cs="Times New Roman"/>
        </w:rPr>
        <w:fldChar w:fldCharType="end"/>
      </w:r>
      <w:r w:rsidR="00620D88" w:rsidRPr="00125666">
        <w:rPr>
          <w:rFonts w:ascii="Times New Roman" w:hAnsi="Times New Roman" w:cs="Times New Roman"/>
        </w:rPr>
        <w:t>.</w:t>
      </w:r>
      <w:r w:rsidR="006430DA" w:rsidRPr="00125666">
        <w:rPr>
          <w:rFonts w:ascii="Times New Roman" w:hAnsi="Times New Roman" w:cs="Times New Roman"/>
        </w:rPr>
        <w:t xml:space="preserve">  </w:t>
      </w:r>
      <w:r w:rsidR="00620D88" w:rsidRPr="00125666">
        <w:rPr>
          <w:rFonts w:ascii="Times New Roman" w:hAnsi="Times New Roman" w:cs="Times New Roman"/>
        </w:rPr>
        <w:t xml:space="preserve">In relation to the construct </w:t>
      </w:r>
      <w:r w:rsidR="00620D88" w:rsidRPr="00125666">
        <w:rPr>
          <w:rFonts w:ascii="Times New Roman" w:hAnsi="Times New Roman" w:cs="Times New Roman"/>
          <w:i/>
        </w:rPr>
        <w:t xml:space="preserve">shielding me, you, </w:t>
      </w:r>
      <w:r w:rsidR="0082709C" w:rsidRPr="00125666">
        <w:rPr>
          <w:rFonts w:ascii="Times New Roman" w:hAnsi="Times New Roman" w:cs="Times New Roman"/>
          <w:i/>
        </w:rPr>
        <w:t>and</w:t>
      </w:r>
      <w:r w:rsidR="00620D88" w:rsidRPr="00125666">
        <w:rPr>
          <w:rFonts w:ascii="Times New Roman" w:hAnsi="Times New Roman" w:cs="Times New Roman"/>
          <w:i/>
        </w:rPr>
        <w:t xml:space="preserve"> us</w:t>
      </w:r>
      <w:r w:rsidR="00620D88" w:rsidRPr="00125666">
        <w:rPr>
          <w:rFonts w:ascii="Times New Roman" w:hAnsi="Times New Roman" w:cs="Times New Roman"/>
        </w:rPr>
        <w:t>, challenges in navigating physical intimacy sometimes led to couples withdrawing from each other or avoiding communication,</w:t>
      </w:r>
      <w:r w:rsidR="000B1CAC" w:rsidRPr="00125666">
        <w:rPr>
          <w:rFonts w:ascii="Times New Roman" w:hAnsi="Times New Roman" w:cs="Times New Roman"/>
        </w:rPr>
        <w:t xml:space="preserve"> </w:t>
      </w:r>
      <w:r w:rsidR="00620D88" w:rsidRPr="00125666">
        <w:rPr>
          <w:rFonts w:ascii="Times New Roman" w:hAnsi="Times New Roman" w:cs="Times New Roman"/>
        </w:rPr>
        <w:t xml:space="preserve">In the wider cancer literature, withdrawing or avoiding communication is revealed to be dysfunctional and related to lower relationship functioning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DOI" : "10.1007/s11764-009-0109-y", "ISSN" : "1932-2267", "PMID" : "19967408", "abstract" : "INTRODUCTION The present study evaluated intimacy as a mechanism for the effects of relationship-enhancing (self-disclosure, mutual constructive communication) and relationship-compromising communication (holding back, mutual avoidance, and demand-withdraw communication) on couples' psychological distress. METHODS Seventy-five men diagnosed with localized prostate cancer in the past year and their partners completed surveys about communication, intimacy, and distress. RESULTS Multi-level models with the couple as unit of analyses indicated that the association between mutual constructive communication, mutual avoidance, and patient demand-partner withdraw and distress could be accounted for by their influence on relationship intimacy. Intimacy did not mediate associations between self-disclosure, holding back, and partner demand-patient withdraw communication and distress. DISCUSSION/CONCLUSIONS These findings indicate that the way in which couples talk about cancer-related concerns as well as the degree to which one or both partners avoid talking about cancer-related concerns can either facilitate or reduce relationship intimacy, and that it is largely by this mechanism that these three communication strategies impact psychological distress. IMPLICATIONS FOR CANCER SURVIVORS Relationship intimacy and how patients and partners communicate to achieve this intimacy is important for the psychological adjustment of early stage prostate cancer survivors and their partners.", "author" : [ { "dropping-particle" : "", "family" : "Manne", "given" : "Sharon", "non-dropping-particle" : "", "parse-names" : false, "suffix" : "" }, { "dropping-particle" : "", "family" : "Badr", "given" : "Hoda", "non-dropping-particle" : "", "parse-names" : false, "suffix" : "" }, { "dropping-particle" : "", "family" : "Zaider", "given" : "Talia", "non-dropping-particle" : "", "parse-names" : false, "suffix" : "" }, { "dropping-particle" : "", "family" : "Nelson", "given" : "Christian", "non-dropping-particle" : "", "parse-names" : false, "suffix" : "" }, { "dropping-particle" : "", "family" : "Kissane", "given" : "David", "non-dropping-particle" : "", "parse-names" : false, "suffix" : "" } ], "container-title" : "Journal of cancer survivorship : research and practice", "id" : "ITEM-1", "issue" : "1", "issued" : { "date-parts" : [ [ "2010" ] ] }, "page" : "74-85", "title" : "Cancer-related communication, relationship intimacy, and psychological distress among couples coping with localized prostate cancer.", "type" : "article-journal", "volume" : "4" }, "uris" : [ "http://www.mendeley.com/documents/?uuid=7d28214f-a613-344b-8d67-aa40eede77a8" ] }, { "id" : "ITEM-2", "itemData" : { "DOI" : "10.1002/pon.1861", "ISSN" : "1099-1611", "PMID" : "20967920", "abstract" : "OBJECTIVE Cancer patients and partners often report inadequate communication about illness-related issues, although it is essential for mutual support and informal caregiving. This study examined the patterns of change in dyadic communication between patients with prostate cancer and their partners, and also determined if certain factors affected their communication over time. METHOD Using multilevel modeling, this study analyzed longitudinal data obtained from a randomized clinical trial with prostate cancer patients and their partners, to examine their communication over time. Patients and partners (N=134 pairs) from the usual-care control group independently completed baseline demographic assessment and measures of social support, uncertainty, symptom distress, and dyadic communication at baseline, and 4-, 8-, and 12-month follow-ups. RESULTS The results indicated that (1) patients and partners reported similar levels of open communication at the time of diagnosis. Communication reported by patients and partners decreased over time in a similar trend, regardless of phase of illness; (2) phase of illness affected couples' open communication at diagnosis but not patterns of change over time; and (3) couples' perceived communication increased as they reported more social support, less uncertainty, and fewer hormonal symptoms in patients. Couples' demographic factors and general symptoms, and patients' prostate cancer-specific symptoms did not affect their levels of open communication. CONCLUSIONS Perceived open communication between prostate cancer patients and partners over time is affected by certain baseline and time-varying psychosocial and cancer-related factors. The results provide empirical evidence that may guide the development of strategies to facilitate couples' interaction and mutual support during survivorship.", "author" : [ { "dropping-particle" : "", "family" : "Song", "given" : "Lixin", "non-dropping-particle" : "", "parse-names" : false, "suffix" : "" }, { "dropping-particle" : "", "family" : "Northouse", "given" : "Laurel L", "non-dropping-particle" : "", "parse-names" : false, "suffix" : "" }, { "dropping-particle" : "", "family" : "Zhang", "given" : "Lingling", "non-dropping-particle" : "", "parse-names" : false, "suffix" : "" }, { "dropping-particle" : "", "family" : "Braun", "given" : "Thomas M", "non-dropping-particle" : "", "parse-names" : false, "suffix" : "" }, { "dropping-particle" : "", "family" : "Cimprich", "given" : "Bernadine", "non-dropping-particle" : "", "parse-names" : false, "suffix" : "" }, { "dropping-particle" : "", "family" : "Ronis", "given" : "David L", "non-dropping-particle" : "", "parse-names" : false, "suffix" : "" }, { "dropping-particle" : "", "family" : "Mood", "given" : "Darlene W", "non-dropping-particle" : "", "parse-names" : false, "suffix" : "" } ], "container-title" : "Psycho-oncology", "id" : "ITEM-2", "issue" : "1", "issued" : { "date-parts" : [ [ "2012" ] ] }, "page" : "72-81", "title" : "Study of dyadic communication in couples managing prostate cancer: a longitudinal perspective.", "type" : "article-journal", "volume" : "21" }, "uris" : [ "http://www.mendeley.com/documents/?uuid=e940b2f7-8f81-3bfb-ac23-bf06bd6e586c" ] }, { "id" : "ITEM-3", "itemData" : { "DOI" : "10.1016/j.encep.2008.02.008", "PMID" : "19393383", "abstract" : "INTRODUCTION Each cancer can have a psychological impact not only on the patient himself/herself, but also on his/her spouse. OBJECTIVE Our study concerned 30 couples encompassing a member treated for a cancer, non related to gender. It was aimed at determining the links between the levels of psychosocial distress measured in both members of each couple, patients' sociodemographic and clinical characteristics, as well as communication skills about cancer in both members of the couples. METHODS Psychosocial distress and communication about cancer were measured by the general health questionnaire (GHQ-28) and the openness to discuss cancer in the nuclear family (ODCF), with an additional version adapted for the spouse on the occasion of this study. RESULTS A positive correlation was found between the respective scores of the two members of the couples, for the GHQ-28 (r=0.53; p=0.005) as well as for the ODCF (r=0.44; p=0.024). GHQ-28 scores were not associated with the sociodemographic characteristics of the patients, nor with the stage of cancer, the number of months elapsed since the diagnosis of cancer, or the ODCF personal or spouse's score. On the other hand, when the communication within each couple was classified into concordant (insufficient or, on the contrary, open for both members) or discordant (insufficient for one of the two members and open for the other), and after controlling for gender, higher levels of psychosocial distress were found in patients (p=0.038) as well in spouses (p=0.052) belonging to discordant compared with concordant couples. CONCLUSION These results suggest an effect of contamination or a mutual reinforcement of the distress of each member of such couples, as well as the presence of relatively similar styles of communication in the two partners of each couple. They also underline the possible adaptive function of a restricted style of communication about cancer, if such a restriction is shared by both the members of the couple, and incites particular attention to be paid to couples where one of the partners, but not the other, adopt an open style of communication about cancer.", "author" : [ { "dropping-particle" : "", "family" : "Paradis", "given" : "M.", "non-dropping-particle" : "", "parse-names" : false, "suffix" : "" }, { "dropping-particle" : "", "family" : "Consoli", "given" : "S.M.", "non-dropping-particle" : "", "parse-names" : false, "suffix" : "" }, { "dropping-particle" : "", "family" : "Pelicier", "given" : "N.", "non-dropping-particle" : "", "parse-names" : false, "suffix" : "" }, { "dropping-particle" : "", "family" : "Lucas", "given" : "V.", "non-dropping-particle" : "", "parse-names" : false, "suffix" : "" }, { "dropping-particle" : "", "family" : "Andrieu", "given" : "J.-M.", "non-dropping-particle" : "", "parse-names" : false, "suffix" : "" }, { "dropping-particle" : "", "family" : "Jian", "given" : "R.", "non-dropping-particle" : "", "parse-names" : false, "suffix" : "" } ], "container-title" : "L'Enc\u00e9phale", "id" : "ITEM-3", "issue" : "2", "issued" : { "date-parts" : [ [ "2009" ] ] }, "page" : "146-151", "title" : "Psychosocial distress and communication about cancer in ill partners and their spouses.", "type" : "article-journal", "volume" : "35" }, "uris" : [ "http://www.mendeley.com/documents/?uuid=155e7fd7-d67d-3bff-9483-67ca4764122c" ] }, { "id" : "ITEM-4", "itemData" : { "DOI" : "10.1016/j.ejon.2013.09.003", "abstract" : "a b s t r a c t Purpose: A diagnosis of cancer is the start of a journey of distress and adjustment for both the patient and his/her spouse. However, the dyadic phenomena are less conceptualised and related research is in the early stages. This review explores concepts of mutuality among spousal caregiverecancer patient dyads and identifies directions for future research. Method: A systematic search, including trawling through six electronic databases, a manual search, and an author search, was conducted to identity articles that had been published in English and Chinese from January 2000 to March 2013, using key terms related to caregiverepatients dyads in cancer care. An inductive content analysis approach was adopted to analyse and synthesise the concepts of spousal caregiverecancer patient dyads. Results: Thirty-one articles were identified. The findings are described according to Fletcher et al.'s proposals for conceptualising spousal caregiverepatient dyads. The proposed concepts of 'communica-tion', 'reciprocal influence', and 'caregiverepatient congruence' have been found to be interrelated, and to contribute to the spousal caregiverepatient dyads' mutual appraisal of caregiving and role adjustment through the cancer trajectory. Conclusions: The findings highlight the importance of a perspective that focuses on the nature of the relationship between couples coping with cancer and the quality of their communication with each other. It is recognised that communication may act as a fundamental element of the abovementioned three concepts. Better communication between couples would probably facilitate reciprocal influence and caregiverepatient congruence, which in turn would have a positive effect on intimacy between the couple and improve the caregiving outcomes.", "author" : [ { "dropping-particle" : "", "family" : "Li", "given" : "Qiuping", "non-dropping-particle" : "", "parse-names" : false, "suffix" : "" }, { "dropping-particle" : "", "family" : "Loke", "given" : "Alice Yuen", "non-dropping-particle" : "", "parse-names" : false, "suffix" : "" } ], "container-title" : "European Journal of Oncology Nursing", "id" : "ITEM-4", "issued" : { "date-parts" : [ [ "2014" ] ] }, "page" : "58-65", "title" : "A literature review on the mutual impact of the spousal caregivere cancer patients dyads: 'Communication', 'reciprocal influence', and 'caregiverepatient congruence'", "type" : "article-journal", "volume" : "18" }, "uris" : [ "http://www.mendeley.com/documents/?uuid=bcb5bfed-173b-307b-bec3-24c433098e2c" ] } ], "mendeley" : { "formattedCitation" : "[10, 74\u201376]", "plainTextFormattedCitation" : "[10, 74\u201376]", "previouslyFormattedCitation" : "[10, 74\u201376]"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10, 74–76]</w:t>
      </w:r>
      <w:r w:rsidR="00FE350D" w:rsidRPr="00125666">
        <w:rPr>
          <w:rFonts w:ascii="Times New Roman" w:hAnsi="Times New Roman" w:cs="Times New Roman"/>
        </w:rPr>
        <w:fldChar w:fldCharType="end"/>
      </w:r>
      <w:r w:rsidR="00620D88" w:rsidRPr="00125666">
        <w:rPr>
          <w:rFonts w:ascii="Times New Roman" w:hAnsi="Times New Roman" w:cs="Times New Roman"/>
        </w:rPr>
        <w:t>.</w:t>
      </w:r>
      <w:r w:rsidR="00134E3A" w:rsidRPr="00125666">
        <w:rPr>
          <w:rFonts w:ascii="Times New Roman" w:hAnsi="Times New Roman" w:cs="Times New Roman"/>
        </w:rPr>
        <w:t xml:space="preserve"> </w:t>
      </w:r>
    </w:p>
    <w:p w14:paraId="2B3BF745" w14:textId="72817285" w:rsidR="007716C7" w:rsidRPr="00125666" w:rsidRDefault="007716C7" w:rsidP="00C429B3">
      <w:pPr>
        <w:rPr>
          <w:rFonts w:ascii="Times New Roman" w:hAnsi="Times New Roman" w:cs="Times New Roman"/>
        </w:rPr>
      </w:pPr>
      <w:r w:rsidRPr="00125666">
        <w:rPr>
          <w:rFonts w:ascii="Times New Roman" w:hAnsi="Times New Roman" w:cs="Times New Roman"/>
        </w:rPr>
        <w:t>Conversely, couples that adjust</w:t>
      </w:r>
      <w:r w:rsidR="00917B23" w:rsidRPr="00125666">
        <w:rPr>
          <w:rFonts w:ascii="Times New Roman" w:hAnsi="Times New Roman" w:cs="Times New Roman"/>
        </w:rPr>
        <w:t>ed</w:t>
      </w:r>
      <w:r w:rsidRPr="00125666">
        <w:rPr>
          <w:rFonts w:ascii="Times New Roman" w:hAnsi="Times New Roman" w:cs="Times New Roman"/>
        </w:rPr>
        <w:t xml:space="preserve"> well to the impact of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renegotiated sexual experiences, reached a level of acceptance about their situation and </w:t>
      </w:r>
      <w:r w:rsidR="004E6882" w:rsidRPr="00125666">
        <w:rPr>
          <w:rFonts w:ascii="Times New Roman" w:hAnsi="Times New Roman" w:cs="Times New Roman"/>
        </w:rPr>
        <w:t xml:space="preserve">were able to </w:t>
      </w:r>
      <w:r w:rsidR="00B73B28" w:rsidRPr="00125666">
        <w:rPr>
          <w:rFonts w:ascii="Times New Roman" w:hAnsi="Times New Roman" w:cs="Times New Roman"/>
        </w:rPr>
        <w:t xml:space="preserve">openly </w:t>
      </w:r>
      <w:r w:rsidRPr="00125666">
        <w:rPr>
          <w:rFonts w:ascii="Times New Roman" w:hAnsi="Times New Roman" w:cs="Times New Roman"/>
        </w:rPr>
        <w:t xml:space="preserve">communicate with each other; </w:t>
      </w:r>
      <w:r w:rsidR="004E6882" w:rsidRPr="00125666">
        <w:rPr>
          <w:rFonts w:ascii="Times New Roman" w:hAnsi="Times New Roman" w:cs="Times New Roman"/>
        </w:rPr>
        <w:t>as</w:t>
      </w:r>
      <w:r w:rsidR="0038121D" w:rsidRPr="00125666">
        <w:rPr>
          <w:rFonts w:ascii="Times New Roman" w:hAnsi="Times New Roman" w:cs="Times New Roman"/>
        </w:rPr>
        <w:t xml:space="preserve"> </w:t>
      </w:r>
      <w:r w:rsidR="00463D82" w:rsidRPr="00125666">
        <w:rPr>
          <w:rFonts w:ascii="Times New Roman" w:hAnsi="Times New Roman" w:cs="Times New Roman"/>
        </w:rPr>
        <w:t xml:space="preserve">strategies </w:t>
      </w:r>
      <w:r w:rsidR="00AF6D05" w:rsidRPr="00125666">
        <w:rPr>
          <w:rFonts w:ascii="Times New Roman" w:hAnsi="Times New Roman" w:cs="Times New Roman"/>
        </w:rPr>
        <w:t xml:space="preserve">highlighted in </w:t>
      </w:r>
      <w:r w:rsidR="00A859C1" w:rsidRPr="00125666">
        <w:rPr>
          <w:rFonts w:ascii="Times New Roman" w:hAnsi="Times New Roman" w:cs="Times New Roman"/>
        </w:rPr>
        <w:t>the core construct</w:t>
      </w:r>
      <w:r w:rsidR="00AF6D05" w:rsidRPr="00125666">
        <w:rPr>
          <w:rFonts w:ascii="Times New Roman" w:hAnsi="Times New Roman" w:cs="Times New Roman"/>
        </w:rPr>
        <w:t xml:space="preserve"> </w:t>
      </w:r>
      <w:r w:rsidR="009D75D9" w:rsidRPr="00125666">
        <w:rPr>
          <w:rFonts w:ascii="Times New Roman" w:hAnsi="Times New Roman" w:cs="Times New Roman"/>
          <w:i/>
        </w:rPr>
        <w:t>accepting change versus seeking continuity</w:t>
      </w:r>
      <w:r w:rsidR="00463D82" w:rsidRPr="00125666">
        <w:rPr>
          <w:rFonts w:ascii="Times New Roman" w:hAnsi="Times New Roman" w:cs="Times New Roman"/>
        </w:rPr>
        <w:t>,</w:t>
      </w:r>
      <w:r w:rsidR="00AF6D05" w:rsidRPr="00125666">
        <w:rPr>
          <w:rFonts w:ascii="Times New Roman" w:hAnsi="Times New Roman" w:cs="Times New Roman"/>
          <w:i/>
        </w:rPr>
        <w:t xml:space="preserve"> </w:t>
      </w:r>
      <w:r w:rsidR="00AF6D05" w:rsidRPr="00125666">
        <w:rPr>
          <w:rFonts w:ascii="Times New Roman" w:hAnsi="Times New Roman" w:cs="Times New Roman"/>
        </w:rPr>
        <w:t>and</w:t>
      </w:r>
      <w:r w:rsidR="00E27B9C" w:rsidRPr="00125666">
        <w:rPr>
          <w:rFonts w:ascii="Times New Roman" w:hAnsi="Times New Roman" w:cs="Times New Roman"/>
        </w:rPr>
        <w:t xml:space="preserve"> in the construct </w:t>
      </w:r>
      <w:r w:rsidR="00E27B9C" w:rsidRPr="00125666">
        <w:rPr>
          <w:rFonts w:ascii="Times New Roman" w:hAnsi="Times New Roman" w:cs="Times New Roman"/>
          <w:i/>
        </w:rPr>
        <w:t xml:space="preserve">cultivating </w:t>
      </w:r>
      <w:r w:rsidRPr="00125666">
        <w:rPr>
          <w:rFonts w:ascii="Times New Roman" w:hAnsi="Times New Roman" w:cs="Times New Roman"/>
          <w:i/>
        </w:rPr>
        <w:t>connection</w:t>
      </w:r>
      <w:r w:rsidR="00E27B9C" w:rsidRPr="00125666">
        <w:rPr>
          <w:rFonts w:ascii="Times New Roman" w:hAnsi="Times New Roman" w:cs="Times New Roman"/>
          <w:i/>
        </w:rPr>
        <w:t xml:space="preserve"> vs disengaging</w:t>
      </w:r>
      <w:r w:rsidR="00295D44" w:rsidRPr="00125666">
        <w:rPr>
          <w:rFonts w:ascii="Times New Roman" w:hAnsi="Times New Roman" w:cs="Times New Roman"/>
        </w:rPr>
        <w:t>.</w:t>
      </w:r>
      <w:r w:rsidRPr="00125666">
        <w:rPr>
          <w:rFonts w:ascii="Times New Roman" w:hAnsi="Times New Roman" w:cs="Times New Roman"/>
          <w:i/>
        </w:rPr>
        <w:t xml:space="preserve"> </w:t>
      </w:r>
      <w:r w:rsidRPr="00125666">
        <w:rPr>
          <w:rFonts w:ascii="Times New Roman" w:hAnsi="Times New Roman" w:cs="Times New Roman"/>
        </w:rPr>
        <w:t xml:space="preserve">Previous studies have also suggested that mutual communication is associated with successful adjustment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DOI" : "10.1002/pon.1449", "ISSN" : "1099-1611", "PMID" : "19061199", "abstract" : "OBJECTIVE To characterize the sexual function of both prostate cancer patients and their partners, and to examine whether associations between sexual dysfunction and psychosocial adjustment vary depending on spousal communication patterns. METHODS In this cross-sectional study, 116 prostate cancer patients and their partners completed psychosocial questionnaires. RESULTS Patients and partners reported high rates of sexual dysfunction. Within couples, patients' and their partners' sexual function was moderately to highly correlated (r=0.30-0.74). When patients had poor erectile function, their partners were more likely to report that the couple avoided open spousal discussions; this in turn was associated with partners' marital distress (Sobel's Z=12.47, p=0.001). Patients and partners who reported high levels (+1SD) of mutual constructive communication also reported greater marital adjustment, regardless of their own sexual satisfaction. In contrast, greater sexual dissatisfaction was associated with poorer marital adjustment in patients and partners who reported low levels (-1SD) of mutual constructive communication (p&lt;0.05). CONCLUSION Our findings underscore the need for psychosocial interventions that facilitate healthy spousal communication and address the sexual rehabilitation needs of patients and their partners after prostate cancer treatment. Although some couples may be reluctant to engage in constructive cancer-related discussions about sexual problems, such discussions may help alleviate the negative impact that sexual problems have on prostate cancer patients' and their partners' marital adjustment.", "author" : [ { "dropping-particle" : "", "family" : "Badr", "given" : "Hoda", "non-dropping-particle" : "", "parse-names" : false, "suffix" : "" }, { "dropping-particle" : "", "family" : "Taylor", "given" : "Cindy L Carmack", "non-dropping-particle" : "", "parse-names" : false, "suffix" : "" } ], "container-title" : "Psycho-oncology", "id" : "ITEM-1", "issue" : "7", "issued" : { "date-parts" : [ [ "2009" ] ] }, "page" : "735-46", "title" : "Sexual dysfunction and spousal communication in couples coping with prostate cancer.", "type" : "article-journal", "volume" : "18" }, "uris" : [ "http://www.mendeley.com/documents/?uuid=61532817-5d95-3206-acd8-a7cd1f5cb5db" ] }, { "id" : "ITEM-2", "itemData" : { "DOI" : "10.1111/j.1743-6109.2010.02163.x", "ISSN" : "1743-6109", "PMID" : "21210958", "abstract" : "INTRODUCTION Few couple-focused interventions have been developed to improve distress and relationship outcomes among men diagnosed with localized prostate cancer and their partners. AIMS We examined the effects of a five-session Intimacy-Enhancing Therapy (IET) vs. Usual Care (UC) on the psychological and relationship functioning of men diagnosed with localized prostate cancer and their partners. Pre-intervention levels of psychological and relationship functioning were evaluated as moderators of intervention effects. METHODS Seventy-one survivors and their partners completed a baseline survey and were subsequently randomly assigned to receive five sessions of IET or UC (no treatment). Eight weeks after the baseline assessment, a follow-up survey was administered to survivor and partner. MAIN OUTCOME MEASURES Distress, well-being, relationship satisfaction, relationship intimacy, and communication were investigated as the main outcomes. RESULTS IET effects were largely moderated by pre-intervention psychosocial and relationship factors. Those survivors who had higher levels of cancer concerns at pretreatment had significantly reduced concerns following IET. Similar moderating effects for pre-intervention levels were reported for the effects of IET on self-disclosure, perceived partner disclosure, and perceived partner responsiveness. Among partners beginning the intervention with higher cancer-specific distress, lower marital satisfaction, lower intimacy, and poorer communication, IET improved these outcomes. CONCLUSIONS IET had a marginally significant main effect upon survivor well-being but was effective among couples with fewer personal and relationship resources. Subsequent research is needed to replicate these findings with a larger sample and a longer follow-up.", "author" : [ { "dropping-particle" : "", "family" : "Manne", "given" : "Sharon L", "non-dropping-particle" : "", "parse-names" : false, "suffix" : "" }, { "dropping-particle" : "", "family" : "Kissane", "given" : "David W", "non-dropping-particle" : "", "parse-names" : false, "suffix" : "" }, { "dropping-particle" : "", "family" : "Nelson", "given" : "Christian J", "non-dropping-particle" : "", "parse-names" : false, "suffix" : "" }, { "dropping-particle" : "", "family" : "Mulhall", "given" : "John P", "non-dropping-particle" : "", "parse-names" : false, "suffix" : "" }, { "dropping-particle" : "", "family" : "Winkel", "given" : "Gary", "non-dropping-particle" : "", "parse-names" : false, "suffix" : "" }, { "dropping-particle" : "", "family" : "Zaider", "given" : "Talia", "non-dropping-particle" : "", "parse-names" : false, "suffix" : "" } ], "container-title" : "The journal of sexual medicine", "id" : "ITEM-2", "issue" : "4", "issued" : { "date-parts" : [ [ "2011" ] ] }, "page" : "1197-209", "title" : "Intimacy-enhancing psychological intervention for men diagnosed with prostate cancer and their partners: a pilot study.", "type" : "article-journal", "volume" : "8" }, "uris" : [ "http://www.mendeley.com/documents/?uuid=313f8c36-e349-327c-bef1-ca853676bba4" ] }, { "id" : "ITEM-3", "itemData" : { "DOI" : "10.1002/pon.1555", "ISSN" : "1099-1611", "PMID" : "19353517", "abstract" : "OBJECTIVE: Close interpersonal relationships play a crucial role in a woman's adjustment to breast cancer. To date, the literature has focused primarily on characteristics or behaviors of the well spouse that influence a woman's adaptation to the illness. The present qualitative investigation extended this literature by adopting an interactional perspective based on the underlying assumption that relationship partners' coping and distress is mutually influential. The focus of the analysis was patient and partner perceptions of relationship strife or tension over the course of the illness based on the notion that such interactions may be as or more harmful to relationships than supportive exchanges are helpful. METHOD: Nineteen women (at different stages of the illness) and eleven male spouses were interviewed about their experiences in relation to breast cancer. Nine of the men and nine of the women were relationship partners. Interview text was subjected to a thematic analysis and informed by grounded theory principles. RESULTS: Two higher-order categories of Personal Characteristics (both patient and partner) and Relationship Dynamics that impeded couple adjustment defined the overall theme of Relationship Vulnerabilities. CONCLUSIONS: Findings from this study are situated within a broader developmental framework wherein breast cancer is considered a catastrophic life event that challenges the assimilation and accommodation processes of both partners in the relationship. For couples that are able to overcome the relationship challenges associated with the illness, there is the potential for mutual growth, and a deepening and strengthening of the relationship. Implications for clinical practice are discussed.", "author" : [ { "dropping-particle" : "", "family" : "Fergus", "given" : "Karen D", "non-dropping-particle" : "", "parse-names" : false, "suffix" : "" }, { "dropping-particle" : "", "family" : "Gray", "given" : "Ross E", "non-dropping-particle" : "", "parse-names" : false, "suffix" : "" } ], "container-title" : "Psycho-oncology", "id" : "ITEM-3", "issue" : "12", "issued" : { "date-parts" : [ [ "2009" ] ] }, "page" : "1311-22", "title" : "Relationship vulnerabilities during breast cancer: patient and partner perspectives.", "type" : "article-journal", "volume" : "18" }, "uris" : [ "http://www.mendeley.com/documents/?uuid=fa894168-df8a-460f-9fda-dfb2933d556c" ] }, { "id" : "ITEM-4", "itemData" : { "DOI" : "10.1016/j.ejon.2013.09.003", "abstract" : "a b s t r a c t Purpose: A diagnosis of cancer is the start of a journey of distress and adjustment for both the patient and his/her spouse. However, the dyadic phenomena are less conceptualised and related research is in the early stages. This review explores concepts of mutuality among spousal caregiverecancer patient dyads and identifies directions for future research. Method: A systematic search, including trawling through six electronic databases, a manual search, and an author search, was conducted to identity articles that had been published in English and Chinese from January 2000 to March 2013, using key terms related to caregiverepatients dyads in cancer care. An inductive content analysis approach was adopted to analyse and synthesise the concepts of spousal caregiverecancer patient dyads. Results: Thirty-one articles were identified. The findings are described according to Fletcher et al.'s proposals for conceptualising spousal caregiverepatient dyads. The proposed concepts of 'communica-tion', 'reciprocal influence', and 'caregiverepatient congruence' have been found to be interrelated, and to contribute to the spousal caregiverepatient dyads' mutual appraisal of caregiving and role adjustment through the cancer trajectory. Conclusions: The findings highlight the importance of a perspective that focuses on the nature of the relationship between couples coping with cancer and the quality of their communication with each other. It is recognised that communication may act as a fundamental element of the abovementioned three concepts. Better communication between couples would probably facilitate reciprocal influence and caregiverepatient congruence, which in turn would have a positive effect on intimacy between the couple and improve the caregiving outcomes.", "author" : [ { "dropping-particle" : "", "family" : "Li", "given" : "Qiuping", "non-dropping-particle" : "", "parse-names" : false, "suffix" : "" }, { "dropping-particle" : "", "family" : "Loke", "given" : "Alice Yuen", "non-dropping-particle" : "", "parse-names" : false, "suffix" : "" } ], "container-title" : "European Journal of Oncology Nursing", "id" : "ITEM-4", "issued" : { "date-parts" : [ [ "2014" ] ] }, "page" : "58-65", "title" : "A literature review on the mutual impact of the spousal caregivere cancer patients dyads: 'Communication', 'reciprocal influence', and 'caregiverepatient congruence'", "type" : "article-journal", "volume" : "18" }, "uris" : [ "http://www.mendeley.com/documents/?uuid=bcb5bfed-173b-307b-bec3-24c433098e2c" ] } ], "mendeley" : { "formattedCitation" : "[10, 77\u201379]", "plainTextFormattedCitation" : "[10, 77\u201379]", "previouslyFormattedCitation" : "[10, 77\u201379]"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10, 77–79]</w:t>
      </w:r>
      <w:r w:rsidR="00FE350D" w:rsidRPr="00125666">
        <w:rPr>
          <w:rFonts w:ascii="Times New Roman" w:hAnsi="Times New Roman" w:cs="Times New Roman"/>
        </w:rPr>
        <w:fldChar w:fldCharType="end"/>
      </w:r>
      <w:r w:rsidRPr="00125666">
        <w:rPr>
          <w:rFonts w:ascii="Times New Roman" w:hAnsi="Times New Roman" w:cs="Times New Roman"/>
        </w:rPr>
        <w:t xml:space="preserve">. In couples affected by breast cancer, helpful communication was characterised by high partner empathy and low withdrawal, which were related to positive psychological adjustment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abstract" : "P Pu ur rp po os se e: : This exploratory study was designed to examine partners' understanding of patients' experience with prostate or breast cancer and to assess the congru-ence between patient and partner perceptions regarding social support and the cancer experience. M Me et th ho od ds s: : Partner understanding of patient mood was assessed by comparing the Profile of Mood States (POMS) questionnaire scores of patients with the POMS scores of their partners (who were instructed to complete the questionnaire as patient proxies). A semistructured interview with corresponding questions for patients and partners assessed the congruency between patient and partner per-ceptions regarding social support and the cancer experience. R Re es su ul lt ts s a an nd d C Co on nc cl lu us si io on ns s: : Twenty-three couples participated. Eight couples were woman with breast cancer and their husbands, and 15 couples were men with prostate cancer and their wives. The patients with breast cancer and their partners were an average age of 48 years and had been married for 20 years, while the patients with prostate cancer and their partners were 67 years of age and had been married for 40 years, on average. Overall, female partners possessed a more accurate understanding of their husbands' experience with prostate cancer than male partners had of women's breast cancer experience. These men tended to overestimate the breast cancer patients' self-reported levels of distress. Patient and partner perceptions regarding social support in the relationship and the can-cer experience were also more congruent in prostate couples than in breast cou-ples. This may be a factor not only of gender but also of age and the length of time that these couples had been together, which was twice as long for the prostate couples. Overall, however, patients were well adjusted and felt under-stood by their partners and satisfied with the support their partners provided.", "author" : [ { "dropping-particle" : "", "family" : "Carlson", "given" : "Linda E", "non-dropping-particle" : "", "parse-names" : false, "suffix" : "" }, { "dropping-particle" : "", "family" : "Ottenbreit", "given" : "Nicki", "non-dropping-particle" : "", "parse-names" : false, "suffix" : "" }, { "dropping-particle" : "", "family" : "Pierre", "given" : "Mereille St", "non-dropping-particle" : "", "parse-names" : false, "suffix" : "" }, { "dropping-particle" : "", "family" : "Bultz", "given" : "Barry D", "non-dropping-particle" : "", "parse-names" : false, "suffix" : "" } ], "container-title" : "Cancer Nursing", "id" : "ITEM-1", "issue" : "3", "issued" : { "date-parts" : [ [ "2001" ] ] }, "page" : "231-239", "title" : "Partner Understanding of the Breast and Prostate Cancer Experience", "type" : "article-journal", "volume" : "24" }, "uris" : [ "http://www.mendeley.com/documents/?uuid=145f3030-28a2-3659-a35f-7440ff3625d5" ] }, { "id" : "ITEM-2", "itemData" : { "DOI" : "10.1002/pon.941", "ISSN" : "1057-9249", "author" : [ { "dropping-particle" : "", "family" : "Manne", "given" : "Sharon L.", "non-dropping-particle" : "", "parse-names" : false, "suffix" : "" }, { "dropping-particle" : "", "family" : "Ostroff", "given" : "Jamie S.", "non-dropping-particle" : "", "parse-names" : false, "suffix" : "" }, { "dropping-particle" : "", "family" : "Norton", "given" : "Tina R.", "non-dropping-particle" : "", "parse-names" : false, "suffix" : "" }, { "dropping-particle" : "", "family" : "Fox", "given" : "Kevin", "non-dropping-particle" : "", "parse-names" : false, "suffix" : "" }, { "dropping-particle" : "", "family" : "Goldstein", "given" : "Lori", "non-dropping-particle" : "", "parse-names" : false, "suffix" : "" }, { "dropping-particle" : "", "family" : "Grana", "given" : "Generosa", "non-dropping-particle" : "", "parse-names" : false, "suffix" : "" } ], "container-title" : "Psycho-Oncology", "id" : "ITEM-2", "issue" : "3", "issued" : { "date-parts" : [ [ "2006" ] ] }, "page" : "234-247", "title" : "Cancer-related relationship communication in couples coping with early stage breast cancer", "type" : "article-journal", "volume" : "15" }, "uris" : [ "http://www.mendeley.com/documents/?uuid=f9503300-1274-349c-bbdd-5e8f9a308b88" ] }, { "id" : "ITEM-3", "itemData" : { "DOI" : "10.1037/0893-3200.21.3.380", "ISSN" : "1939-1293", "author" : [ { "dropping-particle" : "", "family" : "Manne", "given" : "Sharon L.", "non-dropping-particle" : "", "parse-names" : false, "suffix" : "" }, { "dropping-particle" : "", "family" : "Norton", "given" : "Tina R.", "non-dropping-particle" : "", "parse-names" : false, "suffix" : "" }, { "dropping-particle" : "", "family" : "Ostroff", "given" : "Jamie S.", "non-dropping-particle" : "", "parse-names" : false, "suffix" : "" }, { "dropping-particle" : "", "family" : "Winkel", "given" : "Gary", "non-dropping-particle" : "", "parse-names" : false, "suffix" : "" }, { "dropping-particle" : "", "family" : "Fox", "given" : "Kevin", "non-dropping-particle" : "", "parse-names" : false, "suffix" : "" }, { "dropping-particle" : "", "family" : "Grana", "given" : "Generosa", "non-dropping-particle" : "", "parse-names" : false, "suffix" : "" } ], "container-title" : "Journal of Family Psychology", "id" : "ITEM-3", "issue" : "3", "issued" : { "date-parts" : [ [ "2007" ] ] }, "page" : "380-388", "publisher" : "American Psychological Association", "title" : "Protective buffering and psychological distress among couples coping with breast cancer: The moderating role of relationship satisfaction.", "type" : "article-journal", "volume" : "21" }, "uris" : [ "http://www.mendeley.com/documents/?uuid=71c4e3db-db5b-366c-9c29-7ae41330b379" ] } ], "mendeley" : { "formattedCitation" : "[80\u201382]", "plainTextFormattedCitation" : "[80\u201382]", "previouslyFormattedCitation" : "[80\u201382]"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80–82]</w:t>
      </w:r>
      <w:r w:rsidR="00FE350D" w:rsidRPr="00125666">
        <w:rPr>
          <w:rFonts w:ascii="Times New Roman" w:hAnsi="Times New Roman" w:cs="Times New Roman"/>
        </w:rPr>
        <w:fldChar w:fldCharType="end"/>
      </w:r>
      <w:r w:rsidRPr="00125666">
        <w:rPr>
          <w:rFonts w:ascii="Times New Roman" w:hAnsi="Times New Roman" w:cs="Times New Roman"/>
        </w:rPr>
        <w:t xml:space="preserve">. Therefore, it could be advantageous if healthcare </w:t>
      </w:r>
      <w:proofErr w:type="gramStart"/>
      <w:r w:rsidRPr="00125666">
        <w:rPr>
          <w:rFonts w:ascii="Times New Roman" w:hAnsi="Times New Roman" w:cs="Times New Roman"/>
        </w:rPr>
        <w:t>professionals</w:t>
      </w:r>
      <w:proofErr w:type="gramEnd"/>
      <w:r w:rsidRPr="00125666">
        <w:rPr>
          <w:rFonts w:ascii="Times New Roman" w:hAnsi="Times New Roman" w:cs="Times New Roman"/>
        </w:rPr>
        <w:t xml:space="preserve"> advised </w:t>
      </w:r>
      <w:r w:rsidR="00987973" w:rsidRPr="00125666">
        <w:rPr>
          <w:rFonts w:ascii="Times New Roman" w:hAnsi="Times New Roman" w:cs="Times New Roman"/>
        </w:rPr>
        <w:t xml:space="preserve">about </w:t>
      </w:r>
      <w:r w:rsidRPr="00125666">
        <w:rPr>
          <w:rFonts w:ascii="Times New Roman" w:hAnsi="Times New Roman" w:cs="Times New Roman"/>
        </w:rPr>
        <w:t>or signposted to support services</w:t>
      </w:r>
      <w:r w:rsidR="00295D44" w:rsidRPr="00125666">
        <w:rPr>
          <w:rFonts w:ascii="Times New Roman" w:hAnsi="Times New Roman" w:cs="Times New Roman"/>
        </w:rPr>
        <w:t xml:space="preserve"> that included</w:t>
      </w:r>
      <w:r w:rsidRPr="00125666">
        <w:rPr>
          <w:rFonts w:ascii="Times New Roman" w:hAnsi="Times New Roman" w:cs="Times New Roman"/>
        </w:rPr>
        <w:t xml:space="preserve"> interventions to help couples in communicating honestly with each other.</w:t>
      </w:r>
      <w:r w:rsidRPr="00125666" w:rsidDel="00A21E29">
        <w:rPr>
          <w:rFonts w:ascii="Times New Roman" w:hAnsi="Times New Roman" w:cs="Times New Roman"/>
        </w:rPr>
        <w:t xml:space="preserve"> </w:t>
      </w:r>
      <w:r w:rsidRPr="00125666">
        <w:rPr>
          <w:rFonts w:ascii="Times New Roman" w:hAnsi="Times New Roman" w:cs="Times New Roman"/>
        </w:rPr>
        <w:t xml:space="preserve"> </w:t>
      </w:r>
    </w:p>
    <w:p w14:paraId="58F7D68A" w14:textId="3931A67B" w:rsidR="00DC49E6" w:rsidRPr="00125666" w:rsidRDefault="00B05E50" w:rsidP="00C429B3">
      <w:pPr>
        <w:rPr>
          <w:rFonts w:ascii="Times New Roman" w:hAnsi="Times New Roman" w:cs="Times New Roman"/>
        </w:rPr>
      </w:pPr>
      <w:proofErr w:type="spellStart"/>
      <w:r w:rsidRPr="00125666">
        <w:rPr>
          <w:rFonts w:ascii="Times New Roman" w:hAnsi="Times New Roman" w:cs="Times New Roman"/>
        </w:rPr>
        <w:t>Benoot</w:t>
      </w:r>
      <w:proofErr w:type="spellEnd"/>
      <w:r w:rsidRPr="00125666">
        <w:rPr>
          <w:rFonts w:ascii="Times New Roman" w:hAnsi="Times New Roman" w:cs="Times New Roman"/>
        </w:rPr>
        <w:t xml:space="preserve"> et </w:t>
      </w:r>
      <w:proofErr w:type="spellStart"/>
      <w:r w:rsidRPr="00125666">
        <w:rPr>
          <w:rFonts w:ascii="Times New Roman" w:hAnsi="Times New Roman" w:cs="Times New Roman"/>
        </w:rPr>
        <w:t>al’s</w:t>
      </w:r>
      <w:proofErr w:type="spellEnd"/>
      <w:r w:rsidRPr="00125666">
        <w:rPr>
          <w:rFonts w:ascii="Times New Roman" w:hAnsi="Times New Roman" w:cs="Times New Roman"/>
        </w:rPr>
        <w:t xml:space="preserve"> </w:t>
      </w:r>
      <w:r w:rsidR="00DC49E6" w:rsidRPr="00125666">
        <w:rPr>
          <w:rFonts w:ascii="Times New Roman" w:hAnsi="Times New Roman" w:cs="Times New Roman"/>
        </w:rPr>
        <w:t xml:space="preserve">qualitative </w:t>
      </w:r>
      <w:proofErr w:type="spellStart"/>
      <w:r w:rsidR="00DC49E6" w:rsidRPr="00125666">
        <w:rPr>
          <w:rFonts w:ascii="Times New Roman" w:hAnsi="Times New Roman" w:cs="Times New Roman"/>
        </w:rPr>
        <w:t>metasynthesis</w:t>
      </w:r>
      <w:proofErr w:type="spellEnd"/>
      <w:r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author" : [ { "dropping-particle" : "", "family" : "Benoot", "given" : "C", "non-dropping-particle" : "", "parse-names" : false, "suffix" : "" }, { "dropping-particle" : "", "family" : "Saelaert", "given" : "M", "non-dropping-particle" : "", "parse-names" : false, "suffix" : "" }, { "dropping-particle" : "", "family" : "Hannes", "given" : "K", "non-dropping-particle" : "", "parse-names" : false, "suffix" : "" }, { "dropping-particle" : "", "family" : "Bilsen", "given" : "J", "non-dropping-particle" : "", "parse-names" : false, "suffix" : "" } ], "container-title" : "Arch Sx Behav", "id" : "ITEM-1", "issued" : { "date-parts" : [ [ "2016" ] ] }, "page" : "1-25", "title" : "The sexual adjustment process of cancer patients and their partners: A qualitative evidence synthesis.", "type" : "article-journal" }, "uris" : [ "http://www.mendeley.com/documents/?uuid=b459c759-6c6d-3e46-b05e-c930a648e764" ] } ], "mendeley" : { "formattedCitation" : "[18]", "plainTextFormattedCitation" : "[18]", "previouslyFormattedCitation" : "[18]"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18]</w:t>
      </w:r>
      <w:r w:rsidR="00FE350D" w:rsidRPr="00125666">
        <w:rPr>
          <w:rFonts w:ascii="Times New Roman" w:hAnsi="Times New Roman" w:cs="Times New Roman"/>
        </w:rPr>
        <w:fldChar w:fldCharType="end"/>
      </w:r>
      <w:r w:rsidR="00296289" w:rsidRPr="00125666">
        <w:rPr>
          <w:rFonts w:ascii="Times New Roman" w:hAnsi="Times New Roman" w:cs="Times New Roman"/>
        </w:rPr>
        <w:t xml:space="preserve"> with focus</w:t>
      </w:r>
      <w:r w:rsidR="00DC49E6" w:rsidRPr="00125666">
        <w:rPr>
          <w:rFonts w:ascii="Times New Roman" w:hAnsi="Times New Roman" w:cs="Times New Roman"/>
        </w:rPr>
        <w:t xml:space="preserve"> on the sexual adaptation process during cancer</w:t>
      </w:r>
      <w:r w:rsidR="00734D7D" w:rsidRPr="00125666">
        <w:rPr>
          <w:rFonts w:ascii="Times New Roman" w:hAnsi="Times New Roman" w:cs="Times New Roman"/>
        </w:rPr>
        <w:t>,</w:t>
      </w:r>
      <w:r w:rsidR="00DC49E6" w:rsidRPr="00125666">
        <w:rPr>
          <w:rFonts w:ascii="Times New Roman" w:hAnsi="Times New Roman" w:cs="Times New Roman"/>
        </w:rPr>
        <w:t xml:space="preserve"> developed three key constructs to highlight the pat</w:t>
      </w:r>
      <w:r w:rsidR="00734D7D" w:rsidRPr="00125666">
        <w:rPr>
          <w:rFonts w:ascii="Times New Roman" w:hAnsi="Times New Roman" w:cs="Times New Roman"/>
        </w:rPr>
        <w:t>hways of sexual adjustment which</w:t>
      </w:r>
      <w:r w:rsidR="00DC49E6" w:rsidRPr="00125666">
        <w:rPr>
          <w:rFonts w:ascii="Times New Roman" w:hAnsi="Times New Roman" w:cs="Times New Roman"/>
        </w:rPr>
        <w:t xml:space="preserve"> included grief, restructuring and rehabilitation. The pathways of restructuring and rehabilitation in which the person with cancer and partner adjust through means of redefining their sexual experience and employing specific attitudes/behaviours and practical ways to adjust are similar to the constructs in our </w:t>
      </w:r>
      <w:proofErr w:type="spellStart"/>
      <w:r w:rsidR="00DC49E6" w:rsidRPr="00125666">
        <w:rPr>
          <w:rFonts w:ascii="Times New Roman" w:hAnsi="Times New Roman" w:cs="Times New Roman"/>
        </w:rPr>
        <w:t>subsynthesis</w:t>
      </w:r>
      <w:proofErr w:type="spellEnd"/>
      <w:r w:rsidR="00DC49E6" w:rsidRPr="00125666">
        <w:rPr>
          <w:rFonts w:ascii="Times New Roman" w:hAnsi="Times New Roman" w:cs="Times New Roman"/>
        </w:rPr>
        <w:t xml:space="preserve"> termed as </w:t>
      </w:r>
      <w:r w:rsidR="00DC49E6" w:rsidRPr="00125666">
        <w:rPr>
          <w:rFonts w:ascii="Times New Roman" w:hAnsi="Times New Roman" w:cs="Times New Roman"/>
          <w:i/>
        </w:rPr>
        <w:t xml:space="preserve">cultivating connection vs disengaging </w:t>
      </w:r>
      <w:r w:rsidR="00DC49E6" w:rsidRPr="00125666">
        <w:rPr>
          <w:rFonts w:ascii="Times New Roman" w:hAnsi="Times New Roman" w:cs="Times New Roman"/>
          <w:iCs/>
        </w:rPr>
        <w:t xml:space="preserve">and </w:t>
      </w:r>
      <w:r w:rsidR="00AA1911" w:rsidRPr="00125666">
        <w:rPr>
          <w:rFonts w:ascii="Times New Roman" w:hAnsi="Times New Roman" w:cs="Times New Roman"/>
          <w:i/>
        </w:rPr>
        <w:t>accepting change vs seeking continuity</w:t>
      </w:r>
      <w:r w:rsidRPr="00125666">
        <w:rPr>
          <w:rFonts w:ascii="Times New Roman" w:hAnsi="Times New Roman" w:cs="Times New Roman"/>
        </w:rPr>
        <w:t xml:space="preserve"> thus adding</w:t>
      </w:r>
      <w:r w:rsidR="00DC49E6" w:rsidRPr="00125666">
        <w:rPr>
          <w:rFonts w:ascii="Times New Roman" w:hAnsi="Times New Roman" w:cs="Times New Roman"/>
        </w:rPr>
        <w:t xml:space="preserve"> to the validity and credibility of our </w:t>
      </w:r>
      <w:proofErr w:type="spellStart"/>
      <w:r w:rsidR="00DC49E6" w:rsidRPr="00125666">
        <w:rPr>
          <w:rFonts w:ascii="Times New Roman" w:hAnsi="Times New Roman" w:cs="Times New Roman"/>
        </w:rPr>
        <w:t>subsynthesis</w:t>
      </w:r>
      <w:proofErr w:type="spellEnd"/>
      <w:r w:rsidR="00DC49E6" w:rsidRPr="00125666">
        <w:rPr>
          <w:rFonts w:ascii="Times New Roman" w:hAnsi="Times New Roman" w:cs="Times New Roman"/>
        </w:rPr>
        <w:t>.</w:t>
      </w:r>
      <w:r w:rsidR="00734D7D" w:rsidRPr="00125666">
        <w:rPr>
          <w:rFonts w:ascii="Times New Roman" w:hAnsi="Times New Roman" w:cs="Times New Roman"/>
        </w:rPr>
        <w:t xml:space="preserve"> </w:t>
      </w:r>
      <w:r w:rsidR="00C86381" w:rsidRPr="00125666">
        <w:rPr>
          <w:rFonts w:ascii="Times New Roman" w:hAnsi="Times New Roman" w:cs="Times New Roman"/>
        </w:rPr>
        <w:t xml:space="preserve">Since </w:t>
      </w:r>
      <w:proofErr w:type="spellStart"/>
      <w:r w:rsidR="00C86381" w:rsidRPr="00125666">
        <w:rPr>
          <w:rFonts w:ascii="Times New Roman" w:hAnsi="Times New Roman" w:cs="Times New Roman"/>
        </w:rPr>
        <w:t>Benoot</w:t>
      </w:r>
      <w:proofErr w:type="spellEnd"/>
      <w:r w:rsidR="00C86381" w:rsidRPr="00125666">
        <w:rPr>
          <w:rFonts w:ascii="Times New Roman" w:hAnsi="Times New Roman" w:cs="Times New Roman"/>
        </w:rPr>
        <w:t xml:space="preserve"> et </w:t>
      </w:r>
      <w:proofErr w:type="spellStart"/>
      <w:r w:rsidR="00C86381" w:rsidRPr="00125666">
        <w:rPr>
          <w:rFonts w:ascii="Times New Roman" w:hAnsi="Times New Roman" w:cs="Times New Roman"/>
        </w:rPr>
        <w:t>al’s</w:t>
      </w:r>
      <w:proofErr w:type="spellEnd"/>
      <w:r w:rsidR="00C86381" w:rsidRPr="00125666">
        <w:rPr>
          <w:rFonts w:ascii="Times New Roman" w:hAnsi="Times New Roman" w:cs="Times New Roman"/>
        </w:rPr>
        <w:t xml:space="preserve"> </w:t>
      </w:r>
      <w:proofErr w:type="spellStart"/>
      <w:r w:rsidR="00C86381" w:rsidRPr="00125666">
        <w:rPr>
          <w:rFonts w:ascii="Times New Roman" w:hAnsi="Times New Roman" w:cs="Times New Roman"/>
        </w:rPr>
        <w:t>metasynthesis</w:t>
      </w:r>
      <w:proofErr w:type="spellEnd"/>
      <w:r w:rsidR="00DC49E6" w:rsidRPr="00125666">
        <w:rPr>
          <w:rFonts w:ascii="Times New Roman" w:hAnsi="Times New Roman" w:cs="Times New Roman"/>
        </w:rPr>
        <w:t xml:space="preserve"> focused on the links between the studies’ theoretical approaches and the interpretation of the sexual adaptation process, there was </w:t>
      </w:r>
      <w:r w:rsidR="00D67304" w:rsidRPr="00125666">
        <w:rPr>
          <w:rFonts w:ascii="Times New Roman" w:hAnsi="Times New Roman" w:cs="Times New Roman"/>
        </w:rPr>
        <w:t>a prominent focus on</w:t>
      </w:r>
      <w:r w:rsidR="00DC49E6" w:rsidRPr="00125666">
        <w:rPr>
          <w:rFonts w:ascii="Times New Roman" w:hAnsi="Times New Roman" w:cs="Times New Roman"/>
        </w:rPr>
        <w:t xml:space="preserve"> gendered aspects of the sexual adjustment process.</w:t>
      </w:r>
    </w:p>
    <w:p w14:paraId="25E4B403" w14:textId="57119D42" w:rsidR="00E0084E" w:rsidRPr="00125666" w:rsidRDefault="000D3BCF" w:rsidP="00C429B3">
      <w:pPr>
        <w:rPr>
          <w:rFonts w:ascii="Times New Roman" w:hAnsi="Times New Roman" w:cs="Times New Roman"/>
        </w:rPr>
      </w:pPr>
      <w:r w:rsidRPr="00125666">
        <w:rPr>
          <w:rFonts w:ascii="Times New Roman" w:hAnsi="Times New Roman" w:cs="Times New Roman"/>
        </w:rPr>
        <w:t>Across the studies</w:t>
      </w:r>
      <w:r w:rsidR="003044C3" w:rsidRPr="00125666">
        <w:rPr>
          <w:rFonts w:ascii="Times New Roman" w:hAnsi="Times New Roman" w:cs="Times New Roman"/>
        </w:rPr>
        <w:t xml:space="preserve"> there was evidence </w:t>
      </w:r>
      <w:r w:rsidRPr="00125666">
        <w:rPr>
          <w:rFonts w:ascii="Times New Roman" w:hAnsi="Times New Roman" w:cs="Times New Roman"/>
        </w:rPr>
        <w:t>of</w:t>
      </w:r>
      <w:r w:rsidR="003044C3" w:rsidRPr="00125666">
        <w:rPr>
          <w:rFonts w:ascii="Times New Roman" w:hAnsi="Times New Roman" w:cs="Times New Roman"/>
        </w:rPr>
        <w:t xml:space="preserve"> gaps in clinical support, specifically in relati</w:t>
      </w:r>
      <w:r w:rsidRPr="00125666">
        <w:rPr>
          <w:rFonts w:ascii="Times New Roman" w:hAnsi="Times New Roman" w:cs="Times New Roman"/>
        </w:rPr>
        <w:t>on to the impact on</w:t>
      </w:r>
      <w:r w:rsidR="003044C3" w:rsidRPr="00125666">
        <w:rPr>
          <w:rFonts w:ascii="Times New Roman" w:hAnsi="Times New Roman" w:cs="Times New Roman"/>
        </w:rPr>
        <w:t xml:space="preserve"> the sexual relationship. Numerous studies reported the need for a</w:t>
      </w:r>
      <w:r w:rsidR="000B1CAC" w:rsidRPr="00125666">
        <w:rPr>
          <w:rFonts w:ascii="Times New Roman" w:hAnsi="Times New Roman" w:cs="Times New Roman"/>
        </w:rPr>
        <w:t>n</w:t>
      </w:r>
      <w:r w:rsidR="003044C3" w:rsidRPr="00125666">
        <w:rPr>
          <w:rFonts w:ascii="Times New Roman" w:hAnsi="Times New Roman" w:cs="Times New Roman"/>
        </w:rPr>
        <w:t xml:space="preserve"> approach </w:t>
      </w:r>
      <w:r w:rsidR="000B1CAC" w:rsidRPr="00125666">
        <w:rPr>
          <w:rFonts w:ascii="Times New Roman" w:hAnsi="Times New Roman" w:cs="Times New Roman"/>
        </w:rPr>
        <w:t xml:space="preserve">tailored </w:t>
      </w:r>
      <w:r w:rsidR="003044C3" w:rsidRPr="00125666">
        <w:rPr>
          <w:rFonts w:ascii="Times New Roman" w:hAnsi="Times New Roman" w:cs="Times New Roman"/>
        </w:rPr>
        <w:t xml:space="preserve">to the needs </w:t>
      </w:r>
      <w:r w:rsidR="003044C3" w:rsidRPr="00125666">
        <w:rPr>
          <w:rFonts w:ascii="Times New Roman" w:hAnsi="Times New Roman" w:cs="Times New Roman"/>
        </w:rPr>
        <w:lastRenderedPageBreak/>
        <w:t>of the couple, including interventions to maximise sexual functioning and communication</w:t>
      </w:r>
      <w:r w:rsidR="006C50D1" w:rsidRPr="00125666">
        <w:rPr>
          <w:rFonts w:ascii="Times New Roman" w:hAnsi="Times New Roman" w:cs="Times New Roman"/>
        </w:rPr>
        <w:t xml:space="preserve"> about their grief and sexual losse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1", "issue" : "5", "issued" : { "date-parts" : [ [ "2006" ] ] }, "page" : "367-377", "title" : "Qualitative analysis of couples' experience with prostate cancer by age cohort.", "type" : "article-journal", "volume" : "29" }, "uris" : [ "http://www.mendeley.com/documents/?uuid=b6b10d38-d53d-3153-8a3b-bb1b04284f1b" ] }, { "id" : "ITEM-2", "itemData" : { "DOI" : "10.1188/02.ONF.701-709", "ISBN" : "0190-535X", "ISSN" : "1538-0688", "PMID" : "12011916", "abstract" : "PURPOSE/OBJECTIVES: To explore the experiences of couples living with prostate cancer, the impact of the illness on their quality of life, their ability to manage symptoms, and their suggestions for interventions that would help them to improve their daily experiences.\\n\\nDESIGN: Descriptive, qualitative.\\n\\nSETTING: Six focus groups were used to obtain the data; two were patient-only groups, two were spouse-caregiver groups, and two were dyad groups. The focus groups were conducted at two comprehensive cancer centers in the midwestern region of the United States.\\n\\nSAMPLE: 42 participants: 22 men with prostate cancer and 20 spouse-caregivers.\\n\\nMETHODS: Focus group discussions were tape-recorded, and the content was analyzed.\\n\\nMAIN RESEARCH VARIABLES: Quality of life, symptom experience, and areas for intervention.\\n\\nFINDINGS: Four major themes emerged from the data: enduring uncertainty, living with treatment effects, coping with changes, and needing help.\\n\\nCONCLUSIONS: Participants had a need for information and support. Both men and spouse-caregivers felt unprepared to manage treatment effects. Symptoms had a broad effect on couples, not just men. Positive effects of the illness, as well as negative effects, emerged from the themes.\\n\\nIMPLICATIONS FOR NURSING: Attention needs to be given to methods of providing information and support to couples coping with prostate cancer. Both patients and partners need to be included in discussions about the effect of the illness and treatments so that both can feel more prepared to manage them.", "author" : [ { "dropping-particle" : "", "family" : "Harden", "given" : "", "non-dropping-particle" : "", "parse-names" : false, "suffix" : "" }, { "dropping-particle" : "", "family" : "Schafenacker", "given" : "Ann", "non-dropping-particle" : "", "parse-names" : false, "suffix" : "" }, { "dropping-particle" : "", "family" : "Northouse", "given" : "Laurel", "non-dropping-particle" : "", "parse-names" : false, "suffix" : "" }, { "dropping-particle" : "", "family" : "Mood", "given" : "Darlene", "non-dropping-particle" : "", "parse-names" : false, "suffix" : "" }, { "dropping-particle" : "", "family" : "Smith", "given" : "David", "non-dropping-particle" : "", "parse-names" : false, "suffix" : "" }, { "dropping-particle" : "", "family" : "Pienta", "given" : "Kenneth", "non-dropping-particle" : "", "parse-names" : false, "suffix" : "" }, { "dropping-particle" : "", "family" : "Hussain", "given" : "Maha", "non-dropping-particle" : "", "parse-names" : false, "suffix" : "" }, { "dropping-particle" : "", "family" : "Baranowski", "given" : "Karen", "non-dropping-particle" : "", "parse-names" : false, "suffix" : "" } ], "container-title" : "Oncology nursing forum", "id" : "ITEM-2", "issue" : "4", "issued" : { "date-parts" : [ [ "2002" ] ] }, "page" : "701-9", "title" : "Couples' experiences with prostate cancer: focus group research.", "type" : "article-journal", "volume" : "29" }, "uris" : [ "http://www.mendeley.com/documents/?uuid=03317d18-2ff5-3d66-9b39-0da52636f5ee" ] }, { "id" : "ITEM-3", "itemData" : { "DOI" : "10.3978/j.issn.2223-4683.2015.04.05", "ISSN" : "2223-4691", "PMID" : "26816819", "abstract" : "BACKGROUND: Men are likely to experience deterioration in sexual functioning as a consequence of treatment for prostate cancer. Indeed, sexual difficulties are common across all treatment modalities.\\n\\nOBJECTIVE: To determine the impact of treatment for prostate cancer on intimacy and sexual expression/relationships from the perspective of couples.\\n\\nMETHODS: An observational study was conducted including in-depth interviews with 18 people affected by prostate cancer; comprising eight couples and two individual men.\\n\\nRESULTS: Four categories were identified that illustrated the impact of prostate cancer on intimacy and sexual recovery. These related to social influences and language used to describe the loss or recovery of sexual activities; difficulties in discussing sexual activity with clinicians; the clash of individual impact of prostate cancer recovery versus the impact on the couple, and the re-integration of sexual activities into the relationship.\\n\\nCONCLUSIONS: Though only one person in a partnership experiences cancer, these data indicated the extent to which prostate cancer treatment also impacts on partners. The study indicates that adjustment to erectile dysfunction (ED) takes time, but is a highly significant event in couples' lives and its importance should not be under-estimated. Consequently, we suggest that relational models of care should be considered, whereby side-effects are recognised as impacting on both members of the partnership (for example ED, or lack or ejaculate). Supportive care in this context, therefore, may best be based on a relational approach using language and interventions that are appropriate to the patient and their situation.", "author" : [ { "dropping-particle" : "", "family" : "Kelly", "given" : "Daniel", "non-dropping-particle" : "", "parse-names" : false, "suffix" : "" }, { "dropping-particle" : "", "family" : "Forbat", "given" : "Liz", "non-dropping-particle" : "", "parse-names" : false, "suffix" : "" }, { "dropping-particle" : "", "family" : "Marshall-Lucette", "given" : "Sylvie", "non-dropping-particle" : "", "parse-names" : false, "suffix" : "" }, { "dropping-particle" : "", "family" : "White", "given" : "Isabel", "non-dropping-particle" : "", "parse-names" : false, "suffix" : "" } ], "container-title" : "Translational andrology and urology", "id" : "ITEM-3", "issue" : "2", "issued" : { "date-parts" : [ [ "2015" ] ] }, "page" : "131-8", "title" : "Co-constructing sexual recovery after prostate cancer: a qualitative study with couples.", "type" : "article-journal", "volume" : "4" }, "uris" : [ "http://www.mendeley.com/documents/?uuid=8f754de5-b525-3c82-bf6b-06291c55055c" ] }, { "id" : "ITEM-4", "itemData" : { "DOI" : "10.1188/06.CJON.503-508", "ISBN" : "1092-1095", "ISSN" : "10921095", "PMID" : "16927903", "abstract" : "Couples surviving prostate cancer face long-term challenges in their relationships as they adapt to chronic illness. Ten couples surviving prostate cancer were brought together in a focus group to discuss their experiences and concerns regarding intimacy in their relationships. During three 30-minute segments, couples described their experiences (a) as couples, (b) as individual men and women in two concurrent break-out groups, and (c) regarding current intimacy and relationship needs. Questions asked of couples focused on (a) the process of being diagnosed and treated for prostate cancer, (b) what the experience was like for them as a couple, (c) what was helpful, harmful, and surprising throughout the experience, (d) what they currently needed most as a couple, and (e) what advice they had for other couples. Findings suggested that men and women think and respond differently to intimacy and relationship challenges that occur as a result of prostate cancer, diagnosis, and treatment. Consequently, healthcare providers in any clinical setting who may interact with prostate cancer survivors must consider the relationship and intimacy needs that are unique to men, women, and couples.", "author" : [ { "dropping-particle" : "", "family" : "Sanders", "given" : "Sharon", "non-dropping-particle" : "", "parse-names" : false, "suffix" : "" }, { "dropping-particle" : "", "family" : "Pedro", "given" : "Leli W.", "non-dropping-particle" : "", "parse-names" : false, "suffix" : "" }, { "dropping-particle" : "", "family" : "Bantum", "given" : "E. O.", "non-dropping-particle" : "", "parse-names" : false, "suffix" : "" }, { "dropping-particle" : "", "family" : "Galbraith", "given" : "Michael E.", "non-dropping-particle" : "", "parse-names" : false, "suffix" : "" } ], "container-title" : "Clinical journal of oncology nursing.", "id" : "ITEM-4", "issue" : "4", "issued" : { "date-parts" : [ [ "2006" ] ] }, "page" : "503-508", "title" : "Couples surviving prostate cancer: Long-term intimacy needs and concerns following treatment.", "type" : "article-journal", "volume" : "10" }, "uris" : [ "http://www.mendeley.com/documents/?uuid=f52fad5b-7d8f-359c-9b12-bf0b54fea184" ] }, { "id" : "ITEM-5", "itemData" : { "DOI" : "10.1007/s00520-014-2244-x", "ISBN" : "1433-7339 (Electronic) 0941-4355 (Linking)", "ISSN" : "14337339", "PMID" : "24728619", "abstract" : "BACKGROUND: Prostate cancer survivors' post-surgery sexual problems are well documented and long lasting. Partners' distress in this context leads to psychological morbidity which is poorly understood. Given the prevalence of prostate cancer diagnoses in older men, partners' distress represents a public health concern. This study elucidates an important aspect of partners' distress which has hitherto been undocumented. It can lead to further research and health-care provisions that will support couples in prostate cancer survivorship towards improved mental health and health outcomes.\\n\\nPURPOSE: Partner sexual function has been viewed as a factor in men's erectile function recovery after prostatectomy for prostate cancer. However, patients' and partners' perceptions on the role of the partner in couples' sexual recovery has not been studied. We wanted to understand those perceptions and to see whether their perceptions were congruent.\\n\\nMETHODS: Men and partners were recruited from a previous study and interviewed separately about the role of the partner. Interview transcripts were analyzed using grounded theory with the help of NVivo software.\\n\\nRESULTS: Ten men and nine partners participated; most were more than 1 year past surgery. Men were 62, and partners were 58 years old on average. Nine men had erectile dysfunction. Six female partners were post-menopausal, and a participating male partner had post-prostatectomy erectile dysfunction. Men and partners agreed that partners provide emotional and logistical support. Both perceived the partner's own sexual interest, not function, as critical to the couple's sexual recovery. Some men felt pressured by partners' initiative, feeling insecure about sexual performance. Men were unaware of partners' sexual needs or needs for support. Partners expressed those needs but were unsure of what kind of support they needed.\\n\\nCONCLUSION: Partners' sexual and support needs during couples' sexual recovery after prostatectomy should be acknowledged and addressed as a legitimate aspect of research and care for men recovering from prostatectomy.",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An", "given" : "Lawrence", "non-dropping-particle" : "", "parse-names" : false, "suffix" : "" }, { "dropping-particle" : "", "family" : "Palapattu", "given" : "Ganesh", "non-dropping-particle" : "", "parse-names" : false, "suffix" : "" }, { "dropping-particle" : "", "family" : "Montie", "given" : "James E.", "non-dropping-particle" : "", "parse-names" : false, "suffix" : "" } ], "container-title" : "Supportive Care in Cancer", "id" : "ITEM-5", "issue" : "9", "issued" : { "date-parts" : [ [ "2014" ] ] }, "page" : "2509-2515", "title" : "Exploring the role of the partner in couples' sexual recovery after surgery for prostate cancer", "type" : "article-journal", "volume" : "22" }, "uris" : [ "http://www.mendeley.com/documents/?uuid=7a6c83c3-e461-3c2e-9ae7-a4cb0f464ad0" ] }, { "id" : "ITEM-6",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6",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7", "itemData" : { "ISSN" : "1053-816X; 1053-816X", "PMID" : "11998088", "abstract" : "The purpose of this study was to determine the effects of the experience of a radical prostatectomy on the partners of men with prostate cancer. The women described the effects of the experience on their lives and on their partner's life. Descriptions included how they were informed of their partner's diagnosis, emotions at the time of the initial diagnosis, and the sources of information and the decision process that they and their partners used that lead to surgery. The effect of the experience on their quality of life including interpersonal and sexual relationships with their partner and the information that was needed to facilitate self-care after surgery were described. The women provided clear directions for improving the health care system in managing the cancer experience using a family-centered approach.", "author" : [ { "dropping-particle" : "", "family" : "Butler", "given" : "L", "non-dropping-particle" : "", "parse-names" : false, "suffix" : "" }, { "dropping-particle" : "", "family" : "Downe-Wamboldt", "given" : "B", "non-dropping-particle" : "", "parse-names" : false, "suffix" : "" }, { "dropping-particle" : "", "family" : "Marsh", "given" : "S", "non-dropping-particle" : "", "parse-names" : false, "suffix" : "" }, { "dropping-particle" : "", "family" : "Bell", "given" : "D", "non-dropping-particle" : "", "parse-names" : false, "suffix" : "" }, { "dropping-particle" : "", "family" : "Jarvi", "given" : "K", "non-dropping-particle" : "", "parse-names" : false, "suffix" : "" } ], "container-title" : "Urologic nursing", "id" : "ITEM-7", "issue" : "4", "issued" : { "date-parts" : [ [ "2000" ] ] }, "page" : "254-258", "title" : "Behind the scenes: partners' perceptions of quality of life post radical prostatectomy", "type" : "article-journal", "volume" : "20" }, "uris" : [ "http://www.mendeley.com/documents/?uuid=6ccad72d-800a-3902-a2d6-f3c67540b20c" ] }, { "id" : "ITEM-8", "itemData" : { "abstract" : "Background: Previous research on sex and intimacy in the context of cancer has focused on documenting sexual changes and difficulties, primarily focusing on heterosexual individuals who have sexual or reproductive cancers. Analyses of sexual renegotiation and the social construction of sex are largely absent from the research agenda.Objective: The objective of this study was to explore renegotiation of sex in individuals with cancer, and in partners, across a broad range of cancer types and relational contexts.Methods: Semistructured interviews were conducted with 44 people with cancer (23 women, 21 men) and 35 partners (18 women, 17 men), 86% of whom identified as heterosexual. The data were analyzed with theoretical thematic analysis, from a material-discursive-intrapsychic perspective.Results: Renegotiation of sex or intimacy was reported by 70% of participants, reflected in 3 themes: \u2018\u2018resisting the coital imperative: redefining \u2018sex,\u2019\u2019\u2019 \u2018\u2018resisting the coital imperative: embracing intimacy,\u2019\u2019 and \u2018\u2018adopting the coital imperative: refiguring the body through techno-medicine.\u2019\u2019 The importance of relational context was reflected in the theme \u2018\u2018the inter-subjective nature of sexual re-negotiation: relationship context and communication.\u2019\u2019Conclusions: Whereas previous research has focused on embodied changes associated with sexuality after cancer, or their psychological consequences, the findings of the present study suggest that hegemonic constructions of \u2018\u2018sex,\u2019\u2019 in particular the coital imperative, are central to the experience and negotiation of sex and intimacy after cancer.", "author" : [ { "dropping-particle" : "", "family" : "Ussher", "given" : "J.M", "non-dropping-particle" : "", "parse-names" : false, "suffix" : "" }, { "dropping-particle" : "", "family" : "Perzz", "given" : "J", "non-dropping-particle" : "", "parse-names" : false, "suffix" : "" }, { "dropping-particle" : "", "family" : "Gilbert", "given" : "E", "non-dropping-particle" : "", "parse-names" : false, "suffix" : "" }, { "dropping-particle" : "", "family" : "Wong", "given" : "WKT", "non-dropping-particle" : "", "parse-names" : false, "suffix" : "" }, { "dropping-particle" : "", "family" : "Hobbs", "given" : "K", "non-dropping-particle" : "", "parse-names" : false, "suffix" : "" } ], "container-title" : "Cancer Nursing", "id" : "ITEM-8", "issue" : "6", "issued" : { "date-parts" : [ [ "2013" ] ] }, "page" : "454\u2013462", "title" : "Renegotiating Sex and Intimacy After Cancer", "type" : "article-journal", "volume" : "36" }, "uris" : [ "http://www.mendeley.com/documents/?uuid=c4c3af35-446d-38f3-a315-2bb8255c65eb" ] } ], "mendeley" : { "formattedCitation" : "[8, 24, 25, 46, 53, 54, 58, 66]", "plainTextFormattedCitation" : "[8, 24, 25, 46, 53, 54, 58, 66]", "previouslyFormattedCitation" : "[8, 24, 25, 46, 53, 54, 58, 66]"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8, 24, 25, 46, 53, 54, 58, 66]</w:t>
      </w:r>
      <w:r w:rsidR="00FE350D" w:rsidRPr="00125666">
        <w:rPr>
          <w:rFonts w:ascii="Times New Roman" w:hAnsi="Times New Roman" w:cs="Times New Roman"/>
        </w:rPr>
        <w:fldChar w:fldCharType="end"/>
      </w:r>
      <w:r w:rsidR="006C50D1" w:rsidRPr="00125666">
        <w:rPr>
          <w:rFonts w:ascii="Times New Roman" w:hAnsi="Times New Roman" w:cs="Times New Roman"/>
        </w:rPr>
        <w:t xml:space="preserve">. </w:t>
      </w:r>
    </w:p>
    <w:p w14:paraId="7A77E4A9" w14:textId="6391BD70" w:rsidR="000D54EF" w:rsidRPr="00125666" w:rsidRDefault="00E0084E" w:rsidP="00C429B3">
      <w:pPr>
        <w:rPr>
          <w:rFonts w:ascii="Times New Roman" w:hAnsi="Times New Roman" w:cs="Times New Roman"/>
          <w:highlight w:val="cyan"/>
          <w:shd w:val="clear" w:color="auto" w:fill="FFFFFF"/>
        </w:rPr>
      </w:pPr>
      <w:r w:rsidRPr="00125666">
        <w:rPr>
          <w:rFonts w:ascii="Times New Roman" w:hAnsi="Times New Roman" w:cs="Times New Roman"/>
        </w:rPr>
        <w:t>Six intervention studies</w:t>
      </w:r>
      <w:r w:rsidR="004747FE" w:rsidRPr="00125666">
        <w:rPr>
          <w:rFonts w:ascii="Times New Roman" w:hAnsi="Times New Roman" w:cs="Times New Roman"/>
        </w:rPr>
        <w:t xml:space="preserve"> </w:t>
      </w:r>
      <w:r w:rsidR="00A65C28" w:rsidRPr="00125666">
        <w:rPr>
          <w:rFonts w:ascii="Times New Roman" w:hAnsi="Times New Roman" w:cs="Times New Roman"/>
        </w:rPr>
        <w:t xml:space="preserve">have </w:t>
      </w:r>
      <w:r w:rsidR="00463D82" w:rsidRPr="00125666">
        <w:rPr>
          <w:rFonts w:ascii="Times New Roman" w:hAnsi="Times New Roman" w:cs="Times New Roman"/>
        </w:rPr>
        <w:t>sought</w:t>
      </w:r>
      <w:r w:rsidR="00EC41E3" w:rsidRPr="00125666">
        <w:rPr>
          <w:rFonts w:ascii="Times New Roman" w:hAnsi="Times New Roman" w:cs="Times New Roman"/>
        </w:rPr>
        <w:t xml:space="preserve"> </w:t>
      </w:r>
      <w:r w:rsidRPr="00125666">
        <w:rPr>
          <w:rFonts w:ascii="Times New Roman" w:hAnsi="Times New Roman" w:cs="Times New Roman"/>
        </w:rPr>
        <w:t xml:space="preserve">to address relational and sexual intimacy following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treatment</w:t>
      </w:r>
      <w:r w:rsidR="004747FE" w:rsidRPr="00125666">
        <w:rPr>
          <w:rFonts w:ascii="Times New Roman" w:hAnsi="Times New Roman" w:cs="Times New Roman"/>
        </w:rPr>
        <w:t>.</w:t>
      </w:r>
      <w:r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DOI" : "10.1016/j.cct.2012.11.007", "ISSN" : "15517144", "author" : [ { "dropping-particle" : "", "family" : "Walker", "given" : "Lauren M.", "non-dropping-particle" : "", "parse-names" : false, "suffix" : "" }, { "dropping-particle" : "", "family" : "Hampton", "given" : "Amy J.", "non-dropping-particle" : "", "parse-names" : false, "suffix" : "" }, { "dropping-particle" : "", "family" : "Wassersug", "given" : "Richard J.", "non-dropping-particle" : "", "parse-names" : false, "suffix" : "" }, { "dropping-particle" : "", "family" : "Thomas", "given" : "Bejoy C.", "non-dropping-particle" : "", "parse-names" : false, "suffix" : "" }, { "dropping-particle" : "", "family" : "Robinson", "given" : "John W.", "non-dropping-particle" : "", "parse-names" : false, "suffix" : "" } ], "container-title" : "Contemporary Clinical Trials", "id" : "ITEM-1", "issue" : "2", "issued" : { "date-parts" : [ [ "2013" ] ] }, "page" : "227-231", "title" : "Androgen Deprivation Therapy and maintenance of intimacy: A randomized controlled pilot study of an educational intervention for patients and their partners", "type" : "article-journal", "volume" : "34" }, "uris" : [ "http://www.mendeley.com/documents/?uuid=c7e46f1a-b1da-3f17-9eb5-0a7adbb0fc6b" ] }, { "id" : "ITEM-2", "itemData" : { "DOI" : "10.1002/pon.3726", "ISSN" : "10579249", "author" : [ { "dropping-particle" : "", "family" : "Chambers", "given" : "Suzanne K.", "non-dropping-particle" : "", "parse-names" : false, "suffix" : "" }, { "dropping-particle" : "", "family" : "Occhipinti", "given" : "Stefano", "non-dropping-particle" : "", "parse-names" : false, "suffix" : "" }, { "dropping-particle" : "", "family" : "Schover", "given" : "Leslie", "non-dropping-particle" : "", "parse-names" : false, "suffix" : "" }, { "dropping-particle" : "", "family" : "Nielsen", "given" : "Lisa", "non-dropping-particle" : "", "parse-names" : false, "suffix" : "" }, { "dropping-particle" : "", "family" : "Zajdlewicz", "given" : "Leah", "non-dropping-particle" : "", "parse-names" : false, "suffix" : "" }, { "dropping-particle" : "", "family" : "Clutton", "given" : "Samantha", "non-dropping-particle" : "", "parse-names" : false, "suffix" : "" }, { "dropping-particle" : "", "family" : "Halford", "given" : "Kim", "non-dropping-particle" : "", "parse-names" : false, "suffix" : "" }, { "dropping-particle" : "", "family" : "Gardiner", "given" : "Robert A.", "non-dropping-particle" : "", "parse-names" : false, "suffix" : "" }, { "dropping-particle" : "", "family" : "Dunn", "given" : "Jeff", "non-dropping-particle" : "", "parse-names" : false, "suffix" : "" } ], "container-title" : "Psycho-Oncology", "id" : "ITEM-2", "issue" : "7", "issued" : { "date-parts" : [ [ "2015" ] ] }, "page" : "748-756", "title" : "A randomised controlled trial of a couples-based sexuality intervention for men with localised prostate cancer and their female partners", "type" : "article-journal", "volume" : "24" }, "uris" : [ "http://www.mendeley.com/documents/?uuid=7617785a-0b02-3da4-b78d-4fb400d63f3b" ] }, { "id" : "ITEM-3", "itemData" : { "DOI" : "10.1002/cncr.21537", "ISSN" : "0008543X", "author" : [ { "dropping-particle" : "", "family" : "Canada", "given" : "Andrea L.", "non-dropping-particle" : "", "parse-names" : false, "suffix" : "" }, { "dropping-particle" : "", "family" : "Neese", "given" : "Leah E.", "non-dropping-particle" : "", "parse-names" : false, "suffix" : "" }, { "dropping-particle" : "", "family" : "Sui", "given" : "Dawen", "non-dropping-particle" : "", "parse-names" : false, "suffix" : "" }, { "dropping-particle" : "", "family" : "Schover", "given" : "Leslie R.", "non-dropping-particle" : "", "parse-names" : false, "suffix" : "" } ], "container-title" : "Cancer", "id" : "ITEM-3", "issue" : "12", "issued" : { "date-parts" : [ [ "2005" ] ] }, "page" : "2689-2700", "title" : "Pilot intervention to enhance sexual rehabilitation for couples after treatment for localized prostate carcinoma", "type" : "article-journal", "volume" : "104" }, "uris" : [ "http://www.mendeley.com/documents/?uuid=12211748-c6cc-3876-8684-29ece16fde2b" ] }, { "id" : "ITEM-4", "itemData" : { "DOI" : "10.1002/cncr.26308", "ISSN" : "1097-0142", "PMID" : "21953578", "abstract" : "BACKGROUND After treatment for prostate cancer, multidisciplinary sexual rehabilitation involving couples appears more promising than traditional urologic treatment for erectile dysfunction (ED). The authors of this report conducted a randomized trial comparing traditional or internet-based sexual counseling with waitlist (WL) control. METHODS Couples were randomized adaptively to a 3-month WL, a 3-session face-to-face format (FF), or an internet-based format (WEB1). A second internet-based group (WEB2) was added to examine the relation between web site use and outcomes. At baseline, post-WL, post-treatment, and 6-month, and 12-month follow-up assessments, participants completed the International Index of Erectile Function (IIEF), the Female Sexual Function Index (FSFI), the Brief Symptom Inventory-18 to measure emotional distress, and the abbreviated Dyadic Adjustment Scale. RESULTS Outcomes did not change during the WL period. Of 115 couples that were randomized to FF or WEB1 and 71 couples in the WEB2 group, 34% dropped out. Neither drop-outs nor improvements in outcomes differed significantly between the 3 treatment groups. In a linear mixed-model analysis that included all participants, mean \u00b1 standard deviation IIEF scores improved significantly across time (baseline, 29.7 \u00b1 17.9; 12 months, 36.2 \u00b1 22.4; P &lt; .001). FSFI scores also improved significantly (baseline, 15.4 \u00b1 8.5; 12 months, 18.2 \u00b1 10.7; P = .034). Better IIEF scores were associated with finding an effective medical treatment for ED and normal female sexual function at baseline. In the WEB2 group, IIEF scores improved significantly more in men who completed &gt;75% of the intervention. CONCLUSIONS An internet-based sexual counseling program for couples was as effective as a brief, traditional sex therapy format in producing enduring improvements in sexual outcomes after prostate cancer.", "author" : [ { "dropping-particle" : "", "family" : "Schover", "given" : "Leslie R", "non-dropping-particle" : "", "parse-names" : false, "suffix" : "" }, { "dropping-particle" : "", "family" : "Canada", "given" : "Andrea L", "non-dropping-particle" : "", "parse-names" : false, "suffix" : "" }, { "dropping-particle" : "", "family" : "Yuan", "given" : "Ying", "non-dropping-particle" : "", "parse-names" : false, "suffix" : "" }, { "dropping-particle" : "", "family" : "Sui", "given" : "Dawen", "non-dropping-particle" : "", "parse-names" : false, "suffix" : "" }, { "dropping-particle" : "", "family" : "Neese", "given" : "Leah", "non-dropping-particle" : "", "parse-names" : false, "suffix" : "" }, { "dropping-particle" : "", "family" : "Jenkins", "given" : "Rosell", "non-dropping-particle" : "", "parse-names" : false, "suffix" : "" }, { "dropping-particle" : "", "family" : "Rhodes", "given" : "Michelle M", "non-dropping-particle" : "", "parse-names" : false, "suffix" : "" } ], "container-title" : "Cancer", "id" : "ITEM-4", "issue" : "2", "issued" : { "date-parts" : [ [ "2012" ] ] }, "page" : "500-9", "title" : "A randomized trial of internet-based versus traditional sexual counseling for couples after localized prostate cancer treatment.", "type" : "article-journal", "volume" : "118" }, "uris" : [ "http://www.mendeley.com/documents/?uuid=6e45a9ad-71b2-361a-a7d4-fa1feb36bba1" ] }, { "id" : "ITEM-5", "itemData" : { "DOI" : "10.1002/cncr.23114", "ISSN" : "0008543X", "author" : [ { "dropping-particle" : "", "family" : "Northouse", "given" : "Laurel L.", "non-dropping-particle" : "", "parse-names" : false, "suffix" : "" }, { "dropping-particle" : "", "family" : "Mood", "given" : "Darlene W.", "non-dropping-particle" : "", "parse-names" : false, "suffix" : "" }, { "dropping-particle" : "", "family" : "Schafenacker", "given" : "Ann", "non-dropping-particle" : "", "parse-names" : false, "suffix" : "" }, { "dropping-particle" : "", "family" : "Montie", "given" : "James E.", "non-dropping-particle" : "", "parse-names" : false, "suffix" : "" }, { "dropping-particle" : "", "family" : "Sandler", "given" : "Howard M.", "non-dropping-particle" : "", "parse-names" : false, "suffix" : "" }, { "dropping-particle" : "", "family" : "Forman", "given" : "Jeffrey D.", "non-dropping-particle" : "", "parse-names" : false, "suffix" : "" }, { "dropping-particle" : "", "family" : "Hussain", "given" : "Maha", "non-dropping-particle" : "", "parse-names" : false, "suffix" : "" }, { "dropping-particle" : "", "family" : "Pienta", "given" : "Kenneth J.", "non-dropping-particle" : "", "parse-names" : false, "suffix" : "" }, { "dropping-particle" : "", "family" : "Smith", "given" : "David C.", "non-dropping-particle" : "", "parse-names" : false, "suffix" : "" }, { "dropping-particle" : "", "family" : "Kershaw", "given" : "Trace", "non-dropping-particle" : "", "parse-names" : false, "suffix" : "" } ], "container-title" : "Cancer", "id" : "ITEM-5", "issue" : "12", "issued" : { "date-parts" : [ [ "2007" ] ] }, "page" : "2809-2818", "title" : "Randomized clinical trial of a family intervention for prostate cancer patients and their spouses", "type" : "article-journal", "volume" : "110" }, "uris" : [ "http://www.mendeley.com/documents/?uuid=1a96c875-d38c-372f-9e3e-517a7bc1f7fb" ] }, { "id" : "ITEM-6", "itemData" : { "DOI" : "10.1111/j.1743-6109.2010.02163.x", "ISSN" : "1743-6109", "PMID" : "21210958", "abstract" : "INTRODUCTION Few couple-focused interventions have been developed to improve distress and relationship outcomes among men diagnosed with localized prostate cancer and their partners. AIMS We examined the effects of a five-session Intimacy-Enhancing Therapy (IET) vs. Usual Care (UC) on the psychological and relationship functioning of men diagnosed with localized prostate cancer and their partners. Pre-intervention levels of psychological and relationship functioning were evaluated as moderators of intervention effects. METHODS Seventy-one survivors and their partners completed a baseline survey and were subsequently randomly assigned to receive five sessions of IET or UC (no treatment). Eight weeks after the baseline assessment, a follow-up survey was administered to survivor and partner. MAIN OUTCOME MEASURES Distress, well-being, relationship satisfaction, relationship intimacy, and communication were investigated as the main outcomes. RESULTS IET effects were largely moderated by pre-intervention psychosocial and relationship factors. Those survivors who had higher levels of cancer concerns at pretreatment had significantly reduced concerns following IET. Similar moderating effects for pre-intervention levels were reported for the effects of IET on self-disclosure, perceived partner disclosure, and perceived partner responsiveness. Among partners beginning the intervention with higher cancer-specific distress, lower marital satisfaction, lower intimacy, and poorer communication, IET improved these outcomes. CONCLUSIONS IET had a marginally significant main effect upon survivor well-being but was effective among couples with fewer personal and relationship resources. Subsequent research is needed to replicate these findings with a larger sample and a longer follow-up.", "author" : [ { "dropping-particle" : "", "family" : "Manne", "given" : "Sharon L", "non-dropping-particle" : "", "parse-names" : false, "suffix" : "" }, { "dropping-particle" : "", "family" : "Kissane", "given" : "David W", "non-dropping-particle" : "", "parse-names" : false, "suffix" : "" }, { "dropping-particle" : "", "family" : "Nelson", "given" : "Christian J", "non-dropping-particle" : "", "parse-names" : false, "suffix" : "" }, { "dropping-particle" : "", "family" : "Mulhall", "given" : "John P", "non-dropping-particle" : "", "parse-names" : false, "suffix" : "" }, { "dropping-particle" : "", "family" : "Winkel", "given" : "Gary", "non-dropping-particle" : "", "parse-names" : false, "suffix" : "" }, { "dropping-particle" : "", "family" : "Zaider", "given" : "Talia", "non-dropping-particle" : "", "parse-names" : false, "suffix" : "" } ], "container-title" : "The journal of sexual medicine", "id" : "ITEM-6", "issue" : "4", "issued" : { "date-parts" : [ [ "2011" ] ] }, "page" : "1197-209", "title" : "Intimacy-enhancing psychological intervention for men diagnosed with prostate cancer and their partners: a pilot study.", "type" : "article-journal", "volume" : "8" }, "uris" : [ "http://www.mendeley.com/documents/?uuid=313f8c36-e349-327c-bef1-ca853676bba4" ] } ], "mendeley" : { "formattedCitation" : "[78, 83\u201387]", "plainTextFormattedCitation" : "[78, 83\u201387]", "previouslyFormattedCitation" : "[78, 83\u201387]"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78, 83–87]</w:t>
      </w:r>
      <w:r w:rsidR="00FE350D" w:rsidRPr="00125666">
        <w:rPr>
          <w:rFonts w:ascii="Times New Roman" w:hAnsi="Times New Roman" w:cs="Times New Roman"/>
        </w:rPr>
        <w:fldChar w:fldCharType="end"/>
      </w:r>
      <w:r w:rsidRPr="00125666">
        <w:rPr>
          <w:rFonts w:ascii="Times New Roman" w:hAnsi="Times New Roman" w:cs="Times New Roman"/>
        </w:rPr>
        <w:t>.</w:t>
      </w:r>
      <w:r w:rsidRPr="00125666">
        <w:rPr>
          <w:shd w:val="clear" w:color="auto" w:fill="FFFFFF"/>
        </w:rPr>
        <w:t xml:space="preserve"> </w:t>
      </w:r>
      <w:r w:rsidR="00436804" w:rsidRPr="00125666">
        <w:rPr>
          <w:rFonts w:ascii="Times New Roman" w:hAnsi="Times New Roman" w:cs="Times New Roman"/>
          <w:shd w:val="clear" w:color="auto" w:fill="FFFFFF"/>
        </w:rPr>
        <w:t>Specifically,</w:t>
      </w:r>
      <w:r w:rsidR="001B3E80" w:rsidRPr="00125666">
        <w:rPr>
          <w:rFonts w:ascii="Times New Roman" w:hAnsi="Times New Roman" w:cs="Times New Roman"/>
          <w:shd w:val="clear" w:color="auto" w:fill="FFFFFF"/>
        </w:rPr>
        <w:t xml:space="preserve"> four of the</w:t>
      </w:r>
      <w:r w:rsidR="00A65C28" w:rsidRPr="00125666">
        <w:rPr>
          <w:rFonts w:ascii="Times New Roman" w:hAnsi="Times New Roman" w:cs="Times New Roman"/>
          <w:shd w:val="clear" w:color="auto" w:fill="FFFFFF"/>
        </w:rPr>
        <w:t>se</w:t>
      </w:r>
      <w:r w:rsidR="001B3E80" w:rsidRPr="00125666">
        <w:rPr>
          <w:rFonts w:ascii="Times New Roman" w:hAnsi="Times New Roman" w:cs="Times New Roman"/>
          <w:shd w:val="clear" w:color="auto" w:fill="FFFFFF"/>
        </w:rPr>
        <w:t xml:space="preserve"> studies focus</w:t>
      </w:r>
      <w:r w:rsidR="00A65C28" w:rsidRPr="00125666">
        <w:rPr>
          <w:rFonts w:ascii="Times New Roman" w:hAnsi="Times New Roman" w:cs="Times New Roman"/>
          <w:shd w:val="clear" w:color="auto" w:fill="FFFFFF"/>
        </w:rPr>
        <w:t>ing</w:t>
      </w:r>
      <w:r w:rsidR="00A83040" w:rsidRPr="00125666">
        <w:rPr>
          <w:rFonts w:ascii="Times New Roman" w:hAnsi="Times New Roman" w:cs="Times New Roman"/>
          <w:shd w:val="clear" w:color="auto" w:fill="FFFFFF"/>
        </w:rPr>
        <w:t xml:space="preserve"> </w:t>
      </w:r>
      <w:r w:rsidR="001B3E80" w:rsidRPr="00125666">
        <w:rPr>
          <w:rFonts w:ascii="Times New Roman" w:hAnsi="Times New Roman" w:cs="Times New Roman"/>
          <w:shd w:val="clear" w:color="auto" w:fill="FFFFFF"/>
        </w:rPr>
        <w:t>on sexuality and erectile dysfun</w:t>
      </w:r>
      <w:r w:rsidR="00991E5E" w:rsidRPr="00125666">
        <w:rPr>
          <w:rFonts w:ascii="Times New Roman" w:hAnsi="Times New Roman" w:cs="Times New Roman"/>
          <w:shd w:val="clear" w:color="auto" w:fill="FFFFFF"/>
        </w:rPr>
        <w:t>c</w:t>
      </w:r>
      <w:r w:rsidR="001B3E80" w:rsidRPr="00125666">
        <w:rPr>
          <w:rFonts w:ascii="Times New Roman" w:hAnsi="Times New Roman" w:cs="Times New Roman"/>
          <w:shd w:val="clear" w:color="auto" w:fill="FFFFFF"/>
        </w:rPr>
        <w:t xml:space="preserve">tion (ED) treatments </w:t>
      </w:r>
      <w:r w:rsidR="00FE350D" w:rsidRPr="00125666">
        <w:rPr>
          <w:rFonts w:ascii="Times New Roman" w:hAnsi="Times New Roman" w:cs="Times New Roman"/>
          <w:shd w:val="clear" w:color="auto" w:fill="FFFFFF"/>
        </w:rPr>
        <w:fldChar w:fldCharType="begin" w:fldLock="1"/>
      </w:r>
      <w:r w:rsidR="00FE350D" w:rsidRPr="00125666">
        <w:rPr>
          <w:rFonts w:ascii="Times New Roman" w:hAnsi="Times New Roman" w:cs="Times New Roman"/>
          <w:shd w:val="clear" w:color="auto" w:fill="FFFFFF"/>
        </w:rPr>
        <w:instrText>ADDIN CSL_CITATION { "citationItems" : [ { "id" : "ITEM-1", "itemData" : { "DOI" : "10.1002/cncr.21537", "ISSN" : "0008543X", "author" : [ { "dropping-particle" : "", "family" : "Canada", "given" : "Andrea L.", "non-dropping-particle" : "", "parse-names" : false, "suffix" : "" }, { "dropping-particle" : "", "family" : "Neese", "given" : "Leah E.", "non-dropping-particle" : "", "parse-names" : false, "suffix" : "" }, { "dropping-particle" : "", "family" : "Sui", "given" : "Dawen", "non-dropping-particle" : "", "parse-names" : false, "suffix" : "" }, { "dropping-particle" : "", "family" : "Schover", "given" : "Leslie R.", "non-dropping-particle" : "", "parse-names" : false, "suffix" : "" } ], "container-title" : "Cancer", "id" : "ITEM-1", "issue" : "12", "issued" : { "date-parts" : [ [ "2005" ] ] }, "page" : "2689-2700", "title" : "Pilot intervention to enhance sexual rehabilitation for couples after treatment for localized prostate carcinoma", "type" : "article-journal", "volume" : "104" }, "uris" : [ "http://www.mendeley.com/documents/?uuid=12211748-c6cc-3876-8684-29ece16fde2b" ] }, { "id" : "ITEM-2", "itemData" : { "DOI" : "10.1002/cncr.26308", "ISSN" : "1097-0142", "PMID" : "21953578", "abstract" : "BACKGROUND After treatment for prostate cancer, multidisciplinary sexual rehabilitation involving couples appears more promising than traditional urologic treatment for erectile dysfunction (ED). The authors of this report conducted a randomized trial comparing traditional or internet-based sexual counseling with waitlist (WL) control. METHODS Couples were randomized adaptively to a 3-month WL, a 3-session face-to-face format (FF), or an internet-based format (WEB1). A second internet-based group (WEB2) was added to examine the relation between web site use and outcomes. At baseline, post-WL, post-treatment, and 6-month, and 12-month follow-up assessments, participants completed the International Index of Erectile Function (IIEF), the Female Sexual Function Index (FSFI), the Brief Symptom Inventory-18 to measure emotional distress, and the abbreviated Dyadic Adjustment Scale. RESULTS Outcomes did not change during the WL period. Of 115 couples that were randomized to FF or WEB1 and 71 couples in the WEB2 group, 34% dropped out. Neither drop-outs nor improvements in outcomes differed significantly between the 3 treatment groups. In a linear mixed-model analysis that included all participants, mean \u00b1 standard deviation IIEF scores improved significantly across time (baseline, 29.7 \u00b1 17.9; 12 months, 36.2 \u00b1 22.4; P &lt; .001). FSFI scores also improved significantly (baseline, 15.4 \u00b1 8.5; 12 months, 18.2 \u00b1 10.7; P = .034). Better IIEF scores were associated with finding an effective medical treatment for ED and normal female sexual function at baseline. In the WEB2 group, IIEF scores improved significantly more in men who completed &gt;75% of the intervention. CONCLUSIONS An internet-based sexual counseling program for couples was as effective as a brief, traditional sex therapy format in producing enduring improvements in sexual outcomes after prostate cancer.", "author" : [ { "dropping-particle" : "", "family" : "Schover", "given" : "Leslie R", "non-dropping-particle" : "", "parse-names" : false, "suffix" : "" }, { "dropping-particle" : "", "family" : "Canada", "given" : "Andrea L", "non-dropping-particle" : "", "parse-names" : false, "suffix" : "" }, { "dropping-particle" : "", "family" : "Yuan", "given" : "Ying", "non-dropping-particle" : "", "parse-names" : false, "suffix" : "" }, { "dropping-particle" : "", "family" : "Sui", "given" : "Dawen", "non-dropping-particle" : "", "parse-names" : false, "suffix" : "" }, { "dropping-particle" : "", "family" : "Neese", "given" : "Leah", "non-dropping-particle" : "", "parse-names" : false, "suffix" : "" }, { "dropping-particle" : "", "family" : "Jenkins", "given" : "Rosell", "non-dropping-particle" : "", "parse-names" : false, "suffix" : "" }, { "dropping-particle" : "", "family" : "Rhodes", "given" : "Michelle M", "non-dropping-particle" : "", "parse-names" : false, "suffix" : "" } ], "container-title" : "Cancer", "id" : "ITEM-2", "issue" : "2", "issued" : { "date-parts" : [ [ "2012" ] ] }, "page" : "500-9", "title" : "A randomized trial of internet-based versus traditional sexual counseling for couples after localized prostate cancer treatment.", "type" : "article-journal", "volume" : "118" }, "uris" : [ "http://www.mendeley.com/documents/?uuid=6e45a9ad-71b2-361a-a7d4-fa1feb36bba1" ] }, { "id" : "ITEM-3", "itemData" : { "DOI" : "10.1002/pon.3726", "ISSN" : "10579249", "author" : [ { "dropping-particle" : "", "family" : "Chambers", "given" : "Suzanne K.", "non-dropping-particle" : "", "parse-names" : false, "suffix" : "" }, { "dropping-particle" : "", "family" : "Occhipinti", "given" : "Stefano", "non-dropping-particle" : "", "parse-names" : false, "suffix" : "" }, { "dropping-particle" : "", "family" : "Schover", "given" : "Leslie", "non-dropping-particle" : "", "parse-names" : false, "suffix" : "" }, { "dropping-particle" : "", "family" : "Nielsen", "given" : "Lisa", "non-dropping-particle" : "", "parse-names" : false, "suffix" : "" }, { "dropping-particle" : "", "family" : "Zajdlewicz", "given" : "Leah", "non-dropping-particle" : "", "parse-names" : false, "suffix" : "" }, { "dropping-particle" : "", "family" : "Clutton", "given" : "Samantha", "non-dropping-particle" : "", "parse-names" : false, "suffix" : "" }, { "dropping-particle" : "", "family" : "Halford", "given" : "Kim", "non-dropping-particle" : "", "parse-names" : false, "suffix" : "" }, { "dropping-particle" : "", "family" : "Gardiner", "given" : "Robert A.", "non-dropping-particle" : "", "parse-names" : false, "suffix" : "" }, { "dropping-particle" : "", "family" : "Dunn", "given" : "Jeff", "non-dropping-particle" : "", "parse-names" : false, "suffix" : "" } ], "container-title" : "Psycho-Oncology", "id" : "ITEM-3", "issue" : "7", "issued" : { "date-parts" : [ [ "2015" ] ] }, "page" : "748-756", "title" : "A randomised controlled trial of a couples-based sexuality intervention for men with localised prostate cancer and their female partners", "type" : "article-journal", "volume" : "24" }, "uris" : [ "http://www.mendeley.com/documents/?uuid=7617785a-0b02-3da4-b78d-4fb400d63f3b" ] }, { "id" : "ITEM-4", "itemData" : { "DOI" : "10.1016/j.cct.2012.11.007", "ISSN" : "15517144", "author" : [ { "dropping-particle" : "", "family" : "Walker", "given" : "Lauren M.", "non-dropping-particle" : "", "parse-names" : false, "suffix" : "" }, { "dropping-particle" : "", "family" : "Hampton", "given" : "Amy J.", "non-dropping-particle" : "", "parse-names" : false, "suffix" : "" }, { "dropping-particle" : "", "family" : "Wassersug", "given" : "Richard J.", "non-dropping-particle" : "", "parse-names" : false, "suffix" : "" }, { "dropping-particle" : "", "family" : "Thomas", "given" : "Bejoy C.", "non-dropping-particle" : "", "parse-names" : false, "suffix" : "" }, { "dropping-particle" : "", "family" : "Robinson", "given" : "John W.", "non-dropping-particle" : "", "parse-names" : false, "suffix" : "" } ], "container-title" : "Contemporary Clinical Trials", "id" : "ITEM-4", "issue" : "2", "issued" : { "date-parts" : [ [ "2013" ] ] }, "page" : "227-231", "title" : "Androgen Deprivation Therapy and maintenance of intimacy: A randomized controlled pilot study of an educational intervention for patients and their partners", "type" : "article-journal", "volume" : "34" }, "uris" : [ "http://www.mendeley.com/documents/?uuid=c7e46f1a-b1da-3f17-9eb5-0a7adbb0fc6b" ] } ], "mendeley" : { "formattedCitation" : "[83\u201386]", "plainTextFormattedCitation" : "[83\u201386]", "previouslyFormattedCitation" : "[83\u201386]" }, "properties" : { "noteIndex" : 0 }, "schema" : "https://github.com/citation-style-language/schema/raw/master/csl-citation.json" }</w:instrText>
      </w:r>
      <w:r w:rsidR="00FE350D" w:rsidRPr="00125666">
        <w:rPr>
          <w:rFonts w:ascii="Times New Roman" w:hAnsi="Times New Roman" w:cs="Times New Roman"/>
          <w:shd w:val="clear" w:color="auto" w:fill="FFFFFF"/>
        </w:rPr>
        <w:fldChar w:fldCharType="separate"/>
      </w:r>
      <w:r w:rsidR="00FE350D" w:rsidRPr="00125666">
        <w:rPr>
          <w:rFonts w:ascii="Times New Roman" w:hAnsi="Times New Roman" w:cs="Times New Roman"/>
          <w:noProof/>
          <w:shd w:val="clear" w:color="auto" w:fill="FFFFFF"/>
        </w:rPr>
        <w:t>[83–86]</w:t>
      </w:r>
      <w:r w:rsidR="00FE350D" w:rsidRPr="00125666">
        <w:rPr>
          <w:rFonts w:ascii="Times New Roman" w:hAnsi="Times New Roman" w:cs="Times New Roman"/>
          <w:shd w:val="clear" w:color="auto" w:fill="FFFFFF"/>
        </w:rPr>
        <w:fldChar w:fldCharType="end"/>
      </w:r>
      <w:r w:rsidR="001B3E80" w:rsidRPr="00125666">
        <w:rPr>
          <w:rFonts w:ascii="Times New Roman" w:hAnsi="Times New Roman" w:cs="Times New Roman"/>
          <w:shd w:val="clear" w:color="auto" w:fill="FFFFFF"/>
        </w:rPr>
        <w:t xml:space="preserve"> </w:t>
      </w:r>
      <w:r w:rsidR="00463D82" w:rsidRPr="00125666">
        <w:rPr>
          <w:rFonts w:ascii="Times New Roman" w:hAnsi="Times New Roman" w:cs="Times New Roman"/>
          <w:shd w:val="clear" w:color="auto" w:fill="FFFFFF"/>
        </w:rPr>
        <w:t>reported</w:t>
      </w:r>
      <w:r w:rsidR="001B3E80" w:rsidRPr="00125666">
        <w:rPr>
          <w:rFonts w:ascii="Times New Roman" w:hAnsi="Times New Roman" w:cs="Times New Roman"/>
          <w:shd w:val="clear" w:color="auto" w:fill="FFFFFF"/>
        </w:rPr>
        <w:t xml:space="preserve"> that</w:t>
      </w:r>
      <w:r w:rsidR="00436804" w:rsidRPr="00125666">
        <w:rPr>
          <w:rFonts w:ascii="Times New Roman" w:hAnsi="Times New Roman" w:cs="Times New Roman"/>
          <w:shd w:val="clear" w:color="auto" w:fill="FFFFFF"/>
        </w:rPr>
        <w:t xml:space="preserve"> </w:t>
      </w:r>
      <w:r w:rsidR="00463D82" w:rsidRPr="00125666">
        <w:rPr>
          <w:rFonts w:ascii="Times New Roman" w:hAnsi="Times New Roman" w:cs="Times New Roman"/>
          <w:shd w:val="clear" w:color="auto" w:fill="FFFFFF"/>
        </w:rPr>
        <w:t xml:space="preserve">whilst </w:t>
      </w:r>
      <w:r w:rsidR="00436804" w:rsidRPr="00125666">
        <w:rPr>
          <w:rFonts w:ascii="Times New Roman" w:hAnsi="Times New Roman" w:cs="Times New Roman"/>
          <w:shd w:val="clear" w:color="auto" w:fill="FFFFFF"/>
        </w:rPr>
        <w:t xml:space="preserve">men with </w:t>
      </w:r>
      <w:proofErr w:type="spellStart"/>
      <w:r w:rsidR="00436804" w:rsidRPr="00125666">
        <w:rPr>
          <w:rFonts w:ascii="Times New Roman" w:hAnsi="Times New Roman" w:cs="Times New Roman"/>
          <w:shd w:val="clear" w:color="auto" w:fill="FFFFFF"/>
        </w:rPr>
        <w:t>PCa</w:t>
      </w:r>
      <w:proofErr w:type="spellEnd"/>
      <w:r w:rsidR="00436804" w:rsidRPr="00125666">
        <w:rPr>
          <w:rFonts w:ascii="Times New Roman" w:hAnsi="Times New Roman" w:cs="Times New Roman"/>
          <w:shd w:val="clear" w:color="auto" w:fill="FFFFFF"/>
        </w:rPr>
        <w:t xml:space="preserve">  </w:t>
      </w:r>
      <w:r w:rsidRPr="00125666">
        <w:rPr>
          <w:rFonts w:ascii="Times New Roman" w:hAnsi="Times New Roman" w:cs="Times New Roman"/>
          <w:shd w:val="clear" w:color="auto" w:fill="FFFFFF"/>
        </w:rPr>
        <w:t>report</w:t>
      </w:r>
      <w:r w:rsidR="00463D82" w:rsidRPr="00125666">
        <w:rPr>
          <w:rFonts w:ascii="Times New Roman" w:hAnsi="Times New Roman" w:cs="Times New Roman"/>
          <w:shd w:val="clear" w:color="auto" w:fill="FFFFFF"/>
        </w:rPr>
        <w:t>ed</w:t>
      </w:r>
      <w:r w:rsidR="00482C02" w:rsidRPr="00125666">
        <w:rPr>
          <w:rFonts w:ascii="Times New Roman" w:hAnsi="Times New Roman" w:cs="Times New Roman"/>
          <w:shd w:val="clear" w:color="auto" w:fill="FFFFFF"/>
        </w:rPr>
        <w:t xml:space="preserve"> an</w:t>
      </w:r>
      <w:r w:rsidRPr="00125666">
        <w:rPr>
          <w:rFonts w:ascii="Times New Roman" w:hAnsi="Times New Roman" w:cs="Times New Roman"/>
          <w:shd w:val="clear" w:color="auto" w:fill="FFFFFF"/>
        </w:rPr>
        <w:t xml:space="preserve"> increase in sustained </w:t>
      </w:r>
      <w:r w:rsidR="00991E5E" w:rsidRPr="00125666">
        <w:rPr>
          <w:rFonts w:ascii="Times New Roman" w:hAnsi="Times New Roman" w:cs="Times New Roman"/>
          <w:shd w:val="clear" w:color="auto" w:fill="FFFFFF"/>
        </w:rPr>
        <w:t>ED</w:t>
      </w:r>
      <w:r w:rsidRPr="00125666">
        <w:rPr>
          <w:rFonts w:ascii="Times New Roman" w:hAnsi="Times New Roman" w:cs="Times New Roman"/>
          <w:shd w:val="clear" w:color="auto" w:fill="FFFFFF"/>
        </w:rPr>
        <w:t xml:space="preserve"> treatment use and benefit</w:t>
      </w:r>
      <w:r w:rsidR="00FA7229" w:rsidRPr="00125666">
        <w:rPr>
          <w:rFonts w:ascii="Times New Roman" w:hAnsi="Times New Roman" w:cs="Times New Roman"/>
          <w:shd w:val="clear" w:color="auto" w:fill="FFFFFF"/>
        </w:rPr>
        <w:t xml:space="preserve">, </w:t>
      </w:r>
      <w:r w:rsidR="00991E5E" w:rsidRPr="00125666">
        <w:rPr>
          <w:rFonts w:ascii="Times New Roman" w:hAnsi="Times New Roman" w:cs="Times New Roman"/>
          <w:shd w:val="clear" w:color="auto" w:fill="FFFFFF"/>
        </w:rPr>
        <w:t xml:space="preserve"> </w:t>
      </w:r>
      <w:r w:rsidR="00463D82" w:rsidRPr="00125666">
        <w:rPr>
          <w:rFonts w:ascii="Times New Roman" w:hAnsi="Times New Roman" w:cs="Times New Roman"/>
          <w:shd w:val="clear" w:color="auto" w:fill="FFFFFF"/>
        </w:rPr>
        <w:t>there were</w:t>
      </w:r>
      <w:r w:rsidR="00991E5E" w:rsidRPr="00125666">
        <w:rPr>
          <w:rFonts w:ascii="Times New Roman" w:hAnsi="Times New Roman" w:cs="Times New Roman"/>
          <w:shd w:val="clear" w:color="auto" w:fill="FFFFFF"/>
        </w:rPr>
        <w:t xml:space="preserve"> no significant outcomes for partners</w:t>
      </w:r>
      <w:r w:rsidR="00463D82" w:rsidRPr="00125666">
        <w:rPr>
          <w:rFonts w:ascii="Times New Roman" w:hAnsi="Times New Roman" w:cs="Times New Roman"/>
          <w:shd w:val="clear" w:color="auto" w:fill="FFFFFF"/>
        </w:rPr>
        <w:t>. I</w:t>
      </w:r>
      <w:r w:rsidRPr="00125666">
        <w:rPr>
          <w:rFonts w:ascii="Times New Roman" w:hAnsi="Times New Roman" w:cs="Times New Roman"/>
          <w:shd w:val="clear" w:color="auto" w:fill="FFFFFF"/>
        </w:rPr>
        <w:t>n comparison</w:t>
      </w:r>
      <w:r w:rsidR="00463D82" w:rsidRPr="00125666">
        <w:rPr>
          <w:rFonts w:ascii="Times New Roman" w:hAnsi="Times New Roman" w:cs="Times New Roman"/>
          <w:shd w:val="clear" w:color="auto" w:fill="FFFFFF"/>
        </w:rPr>
        <w:t>,</w:t>
      </w:r>
      <w:r w:rsidRPr="00125666">
        <w:rPr>
          <w:rFonts w:ascii="Times New Roman" w:hAnsi="Times New Roman" w:cs="Times New Roman"/>
          <w:shd w:val="clear" w:color="auto" w:fill="FFFFFF"/>
        </w:rPr>
        <w:t xml:space="preserve"> </w:t>
      </w:r>
      <w:r w:rsidR="00295D44" w:rsidRPr="00125666">
        <w:rPr>
          <w:rFonts w:ascii="Times New Roman" w:hAnsi="Times New Roman" w:cs="Times New Roman"/>
          <w:shd w:val="clear" w:color="auto" w:fill="FFFFFF"/>
        </w:rPr>
        <w:t xml:space="preserve">two </w:t>
      </w:r>
      <w:r w:rsidRPr="00125666">
        <w:rPr>
          <w:rFonts w:ascii="Times New Roman" w:hAnsi="Times New Roman" w:cs="Times New Roman"/>
          <w:shd w:val="clear" w:color="auto" w:fill="FFFFFF"/>
        </w:rPr>
        <w:t>rel</w:t>
      </w:r>
      <w:r w:rsidR="00BB6FC7" w:rsidRPr="00125666">
        <w:rPr>
          <w:rFonts w:ascii="Times New Roman" w:hAnsi="Times New Roman" w:cs="Times New Roman"/>
          <w:shd w:val="clear" w:color="auto" w:fill="FFFFFF"/>
        </w:rPr>
        <w:t>ational focused intervention</w:t>
      </w:r>
      <w:r w:rsidR="00991E5E" w:rsidRPr="00125666">
        <w:rPr>
          <w:rFonts w:ascii="Times New Roman" w:hAnsi="Times New Roman" w:cs="Times New Roman"/>
          <w:shd w:val="clear" w:color="auto" w:fill="FFFFFF"/>
        </w:rPr>
        <w:t xml:space="preserve"> studies that addressed concerns regarding relationship  factors such as intimacy and communication</w:t>
      </w:r>
      <w:r w:rsidR="000D1888" w:rsidRPr="00125666">
        <w:rPr>
          <w:rFonts w:ascii="Times New Roman" w:hAnsi="Times New Roman" w:cs="Times New Roman"/>
          <w:shd w:val="clear" w:color="auto" w:fill="FFFFFF"/>
        </w:rPr>
        <w:t>,</w:t>
      </w:r>
      <w:r w:rsidR="00BB6FC7" w:rsidRPr="00125666">
        <w:rPr>
          <w:rFonts w:ascii="Times New Roman" w:hAnsi="Times New Roman" w:cs="Times New Roman"/>
          <w:shd w:val="clear" w:color="auto" w:fill="FFFFFF"/>
        </w:rPr>
        <w:t xml:space="preserve"> </w:t>
      </w:r>
      <w:r w:rsidR="00463D82" w:rsidRPr="00125666">
        <w:rPr>
          <w:rFonts w:ascii="Times New Roman" w:hAnsi="Times New Roman" w:cs="Times New Roman"/>
          <w:shd w:val="clear" w:color="auto" w:fill="FFFFFF"/>
        </w:rPr>
        <w:t>found that</w:t>
      </w:r>
      <w:r w:rsidRPr="00125666">
        <w:rPr>
          <w:rFonts w:ascii="Times New Roman" w:hAnsi="Times New Roman" w:cs="Times New Roman"/>
          <w:shd w:val="clear" w:color="auto" w:fill="FFFFFF"/>
        </w:rPr>
        <w:t xml:space="preserve"> men with </w:t>
      </w:r>
      <w:proofErr w:type="spellStart"/>
      <w:r w:rsidRPr="00125666">
        <w:rPr>
          <w:rFonts w:ascii="Times New Roman" w:hAnsi="Times New Roman" w:cs="Times New Roman"/>
          <w:shd w:val="clear" w:color="auto" w:fill="FFFFFF"/>
        </w:rPr>
        <w:t>PCa</w:t>
      </w:r>
      <w:proofErr w:type="spellEnd"/>
      <w:r w:rsidRPr="00125666">
        <w:rPr>
          <w:rFonts w:ascii="Times New Roman" w:hAnsi="Times New Roman" w:cs="Times New Roman"/>
          <w:shd w:val="clear" w:color="auto" w:fill="FFFFFF"/>
        </w:rPr>
        <w:t xml:space="preserve"> reported fewer benefits </w:t>
      </w:r>
      <w:r w:rsidR="005234A8" w:rsidRPr="00125666">
        <w:rPr>
          <w:rFonts w:ascii="Times New Roman" w:hAnsi="Times New Roman" w:cs="Times New Roman"/>
          <w:shd w:val="clear" w:color="auto" w:fill="FFFFFF"/>
        </w:rPr>
        <w:t xml:space="preserve">than </w:t>
      </w:r>
      <w:r w:rsidRPr="00125666">
        <w:rPr>
          <w:rFonts w:ascii="Times New Roman" w:hAnsi="Times New Roman" w:cs="Times New Roman"/>
          <w:shd w:val="clear" w:color="auto" w:fill="FFFFFF"/>
        </w:rPr>
        <w:t xml:space="preserve">partners </w:t>
      </w:r>
      <w:r w:rsidR="00FE350D" w:rsidRPr="00125666">
        <w:rPr>
          <w:rFonts w:ascii="Times New Roman" w:hAnsi="Times New Roman" w:cs="Times New Roman"/>
          <w:shd w:val="clear" w:color="auto" w:fill="FFFFFF"/>
        </w:rPr>
        <w:fldChar w:fldCharType="begin" w:fldLock="1"/>
      </w:r>
      <w:r w:rsidR="00FE350D" w:rsidRPr="00125666">
        <w:rPr>
          <w:rFonts w:ascii="Times New Roman" w:hAnsi="Times New Roman" w:cs="Times New Roman"/>
          <w:shd w:val="clear" w:color="auto" w:fill="FFFFFF"/>
        </w:rPr>
        <w:instrText>ADDIN CSL_CITATION { "citationItems" : [ { "id" : "ITEM-1", "itemData" : { "DOI" : "10.1111/j.1743-6109.2010.02163.x", "ISSN" : "1743-6109", "PMID" : "21210958", "abstract" : "INTRODUCTION Few couple-focused interventions have been developed to improve distress and relationship outcomes among men diagnosed with localized prostate cancer and their partners. AIMS We examined the effects of a five-session Intimacy-Enhancing Therapy (IET) vs. Usual Care (UC) on the psychological and relationship functioning of men diagnosed with localized prostate cancer and their partners. Pre-intervention levels of psychological and relationship functioning were evaluated as moderators of intervention effects. METHODS Seventy-one survivors and their partners completed a baseline survey and were subsequently randomly assigned to receive five sessions of IET or UC (no treatment). Eight weeks after the baseline assessment, a follow-up survey was administered to survivor and partner. MAIN OUTCOME MEASURES Distress, well-being, relationship satisfaction, relationship intimacy, and communication were investigated as the main outcomes. RESULTS IET effects were largely moderated by pre-intervention psychosocial and relationship factors. Those survivors who had higher levels of cancer concerns at pretreatment had significantly reduced concerns following IET. Similar moderating effects for pre-intervention levels were reported for the effects of IET on self-disclosure, perceived partner disclosure, and perceived partner responsiveness. Among partners beginning the intervention with higher cancer-specific distress, lower marital satisfaction, lower intimacy, and poorer communication, IET improved these outcomes. CONCLUSIONS IET had a marginally significant main effect upon survivor well-being but was effective among couples with fewer personal and relationship resources. Subsequent research is needed to replicate these findings with a larger sample and a longer follow-up.", "author" : [ { "dropping-particle" : "", "family" : "Manne", "given" : "Sharon L", "non-dropping-particle" : "", "parse-names" : false, "suffix" : "" }, { "dropping-particle" : "", "family" : "Kissane", "given" : "David W", "non-dropping-particle" : "", "parse-names" : false, "suffix" : "" }, { "dropping-particle" : "", "family" : "Nelson", "given" : "Christian J", "non-dropping-particle" : "", "parse-names" : false, "suffix" : "" }, { "dropping-particle" : "", "family" : "Mulhall", "given" : "John P", "non-dropping-particle" : "", "parse-names" : false, "suffix" : "" }, { "dropping-particle" : "", "family" : "Winkel", "given" : "Gary", "non-dropping-particle" : "", "parse-names" : false, "suffix" : "" }, { "dropping-particle" : "", "family" : "Zaider", "given" : "Talia", "non-dropping-particle" : "", "parse-names" : false, "suffix" : "" } ], "container-title" : "The journal of sexual medicine", "id" : "ITEM-1", "issue" : "4", "issued" : { "date-parts" : [ [ "2011" ] ] }, "page" : "1197-209", "title" : "Intimacy-enhancing psychological intervention for men diagnosed with prostate cancer and their partners: a pilot study.", "type" : "article-journal", "volume" : "8" }, "uris" : [ "http://www.mendeley.com/documents/?uuid=313f8c36-e349-327c-bef1-ca853676bba4" ] }, { "id" : "ITEM-2", "itemData" : { "DOI" : "10.1002/cncr.23114", "ISSN" : "0008543X", "author" : [ { "dropping-particle" : "", "family" : "Northouse", "given" : "Laurel L.", "non-dropping-particle" : "", "parse-names" : false, "suffix" : "" }, { "dropping-particle" : "", "family" : "Mood", "given" : "Darlene W.", "non-dropping-particle" : "", "parse-names" : false, "suffix" : "" }, { "dropping-particle" : "", "family" : "Schafenacker", "given" : "Ann", "non-dropping-particle" : "", "parse-names" : false, "suffix" : "" }, { "dropping-particle" : "", "family" : "Montie", "given" : "James E.", "non-dropping-particle" : "", "parse-names" : false, "suffix" : "" }, { "dropping-particle" : "", "family" : "Sandler", "given" : "Howard M.", "non-dropping-particle" : "", "parse-names" : false, "suffix" : "" }, { "dropping-particle" : "", "family" : "Forman", "given" : "Jeffrey D.", "non-dropping-particle" : "", "parse-names" : false, "suffix" : "" }, { "dropping-particle" : "", "family" : "Hussain", "given" : "Maha", "non-dropping-particle" : "", "parse-names" : false, "suffix" : "" }, { "dropping-particle" : "", "family" : "Pienta", "given" : "Kenneth J.", "non-dropping-particle" : "", "parse-names" : false, "suffix" : "" }, { "dropping-particle" : "", "family" : "Smith", "given" : "David C.", "non-dropping-particle" : "", "parse-names" : false, "suffix" : "" }, { "dropping-particle" : "", "family" : "Kershaw", "given" : "Trace", "non-dropping-particle" : "", "parse-names" : false, "suffix" : "" } ], "container-title" : "Cancer", "id" : "ITEM-2", "issue" : "12", "issued" : { "date-parts" : [ [ "2007" ] ] }, "page" : "2809-2818", "title" : "Randomized clinical trial of a family intervention for prostate cancer patients and their spouses", "type" : "article-journal", "volume" : "110" }, "uris" : [ "http://www.mendeley.com/documents/?uuid=1a96c875-d38c-372f-9e3e-517a7bc1f7fb" ] } ], "mendeley" : { "formattedCitation" : "[78, 87]", "plainTextFormattedCitation" : "[78, 87]", "previouslyFormattedCitation" : "[78, 87]" }, "properties" : { "noteIndex" : 0 }, "schema" : "https://github.com/citation-style-language/schema/raw/master/csl-citation.json" }</w:instrText>
      </w:r>
      <w:r w:rsidR="00FE350D" w:rsidRPr="00125666">
        <w:rPr>
          <w:rFonts w:ascii="Times New Roman" w:hAnsi="Times New Roman" w:cs="Times New Roman"/>
          <w:shd w:val="clear" w:color="auto" w:fill="FFFFFF"/>
        </w:rPr>
        <w:fldChar w:fldCharType="separate"/>
      </w:r>
      <w:r w:rsidR="00FE350D" w:rsidRPr="00125666">
        <w:rPr>
          <w:rFonts w:ascii="Times New Roman" w:hAnsi="Times New Roman" w:cs="Times New Roman"/>
          <w:noProof/>
          <w:shd w:val="clear" w:color="auto" w:fill="FFFFFF"/>
        </w:rPr>
        <w:t>[78, 87]</w:t>
      </w:r>
      <w:r w:rsidR="00FE350D" w:rsidRPr="00125666">
        <w:rPr>
          <w:rFonts w:ascii="Times New Roman" w:hAnsi="Times New Roman" w:cs="Times New Roman"/>
          <w:shd w:val="clear" w:color="auto" w:fill="FFFFFF"/>
        </w:rPr>
        <w:fldChar w:fldCharType="end"/>
      </w:r>
      <w:r w:rsidR="00CC3651" w:rsidRPr="00125666">
        <w:rPr>
          <w:rFonts w:ascii="Times New Roman" w:hAnsi="Times New Roman" w:cs="Times New Roman"/>
          <w:shd w:val="clear" w:color="auto" w:fill="FFFFFF"/>
        </w:rPr>
        <w:t>.</w:t>
      </w:r>
      <w:r w:rsidR="001B3E80" w:rsidRPr="00125666">
        <w:rPr>
          <w:rFonts w:ascii="Times New Roman" w:hAnsi="Times New Roman" w:cs="Times New Roman"/>
          <w:shd w:val="clear" w:color="auto" w:fill="FFFFFF"/>
        </w:rPr>
        <w:t xml:space="preserve"> </w:t>
      </w:r>
      <w:r w:rsidR="004747FE" w:rsidRPr="00125666">
        <w:rPr>
          <w:rFonts w:ascii="Times New Roman" w:hAnsi="Times New Roman" w:cs="Times New Roman"/>
          <w:shd w:val="clear" w:color="auto" w:fill="FFFFFF"/>
        </w:rPr>
        <w:t xml:space="preserve">Whilst these studies </w:t>
      </w:r>
      <w:r w:rsidR="004747FE" w:rsidRPr="00125666">
        <w:rPr>
          <w:rFonts w:ascii="Times New Roman" w:hAnsi="Times New Roman" w:cs="Times New Roman"/>
        </w:rPr>
        <w:t xml:space="preserve">suggest that men with </w:t>
      </w:r>
      <w:proofErr w:type="spellStart"/>
      <w:r w:rsidR="004747FE" w:rsidRPr="00125666">
        <w:rPr>
          <w:rFonts w:ascii="Times New Roman" w:hAnsi="Times New Roman" w:cs="Times New Roman"/>
        </w:rPr>
        <w:t>PCa</w:t>
      </w:r>
      <w:proofErr w:type="spellEnd"/>
      <w:r w:rsidR="004747FE" w:rsidRPr="00125666">
        <w:rPr>
          <w:rFonts w:ascii="Times New Roman" w:hAnsi="Times New Roman" w:cs="Times New Roman"/>
        </w:rPr>
        <w:t xml:space="preserve"> and their partners may benefit from different types of interventions</w:t>
      </w:r>
      <w:r w:rsidR="000D1888" w:rsidRPr="00125666">
        <w:rPr>
          <w:rFonts w:ascii="Times New Roman" w:hAnsi="Times New Roman" w:cs="Times New Roman"/>
          <w:shd w:val="clear" w:color="auto" w:fill="FFFFFF"/>
        </w:rPr>
        <w:t>, it can</w:t>
      </w:r>
      <w:r w:rsidR="00FA7229" w:rsidRPr="00125666">
        <w:rPr>
          <w:rFonts w:ascii="Times New Roman" w:hAnsi="Times New Roman" w:cs="Times New Roman"/>
          <w:shd w:val="clear" w:color="auto" w:fill="FFFFFF"/>
        </w:rPr>
        <w:t xml:space="preserve"> be</w:t>
      </w:r>
      <w:r w:rsidR="000D1888" w:rsidRPr="00125666">
        <w:rPr>
          <w:rFonts w:ascii="Times New Roman" w:hAnsi="Times New Roman" w:cs="Times New Roman"/>
          <w:shd w:val="clear" w:color="auto" w:fill="FFFFFF"/>
        </w:rPr>
        <w:t xml:space="preserve"> </w:t>
      </w:r>
      <w:r w:rsidR="002529B2" w:rsidRPr="00125666">
        <w:rPr>
          <w:rFonts w:ascii="Times New Roman" w:hAnsi="Times New Roman" w:cs="Times New Roman"/>
          <w:shd w:val="clear" w:color="auto" w:fill="FFFFFF"/>
        </w:rPr>
        <w:t>argued that</w:t>
      </w:r>
      <w:r w:rsidR="00215E14" w:rsidRPr="00125666">
        <w:rPr>
          <w:rFonts w:ascii="Times New Roman" w:hAnsi="Times New Roman" w:cs="Times New Roman"/>
          <w:shd w:val="clear" w:color="auto" w:fill="FFFFFF"/>
        </w:rPr>
        <w:t xml:space="preserve"> couple’s</w:t>
      </w:r>
      <w:r w:rsidR="000D1888" w:rsidRPr="00125666">
        <w:rPr>
          <w:rFonts w:ascii="Times New Roman" w:hAnsi="Times New Roman" w:cs="Times New Roman"/>
          <w:shd w:val="clear" w:color="auto" w:fill="FFFFFF"/>
        </w:rPr>
        <w:t xml:space="preserve"> l</w:t>
      </w:r>
      <w:r w:rsidR="00162985" w:rsidRPr="00125666">
        <w:rPr>
          <w:rFonts w:ascii="Times New Roman" w:hAnsi="Times New Roman" w:cs="Times New Roman"/>
          <w:shd w:val="clear" w:color="auto" w:fill="FFFFFF"/>
        </w:rPr>
        <w:t xml:space="preserve">ack of engagement </w:t>
      </w:r>
      <w:r w:rsidR="004747FE" w:rsidRPr="00125666">
        <w:rPr>
          <w:rFonts w:ascii="Times New Roman" w:hAnsi="Times New Roman" w:cs="Times New Roman"/>
          <w:shd w:val="clear" w:color="auto" w:fill="FFFFFF"/>
        </w:rPr>
        <w:t>in</w:t>
      </w:r>
      <w:r w:rsidR="00D6572E" w:rsidRPr="00125666">
        <w:rPr>
          <w:rFonts w:ascii="Times New Roman" w:hAnsi="Times New Roman" w:cs="Times New Roman"/>
          <w:shd w:val="clear" w:color="auto" w:fill="FFFFFF"/>
        </w:rPr>
        <w:t xml:space="preserve"> support </w:t>
      </w:r>
      <w:r w:rsidR="004747FE" w:rsidRPr="00125666">
        <w:rPr>
          <w:rFonts w:ascii="Times New Roman" w:hAnsi="Times New Roman" w:cs="Times New Roman"/>
          <w:shd w:val="clear" w:color="auto" w:fill="FFFFFF"/>
        </w:rPr>
        <w:t>that embraces</w:t>
      </w:r>
      <w:r w:rsidR="00E53A40" w:rsidRPr="00125666">
        <w:rPr>
          <w:rFonts w:ascii="Times New Roman" w:hAnsi="Times New Roman" w:cs="Times New Roman"/>
          <w:shd w:val="clear" w:color="auto" w:fill="FFFFFF"/>
        </w:rPr>
        <w:t xml:space="preserve"> both </w:t>
      </w:r>
      <w:r w:rsidR="00B74827" w:rsidRPr="00125666">
        <w:rPr>
          <w:rFonts w:ascii="Times New Roman" w:hAnsi="Times New Roman" w:cs="Times New Roman"/>
          <w:shd w:val="clear" w:color="auto" w:fill="FFFFFF"/>
        </w:rPr>
        <w:t>the physical and relational aspects</w:t>
      </w:r>
      <w:r w:rsidR="00162985" w:rsidRPr="00125666">
        <w:rPr>
          <w:rFonts w:ascii="Times New Roman" w:hAnsi="Times New Roman" w:cs="Times New Roman"/>
          <w:shd w:val="clear" w:color="auto" w:fill="FFFFFF"/>
        </w:rPr>
        <w:t xml:space="preserve"> may</w:t>
      </w:r>
      <w:r w:rsidR="00D6572E" w:rsidRPr="00125666">
        <w:rPr>
          <w:rFonts w:ascii="Times New Roman" w:hAnsi="Times New Roman" w:cs="Times New Roman"/>
          <w:shd w:val="clear" w:color="auto" w:fill="FFFFFF"/>
        </w:rPr>
        <w:t xml:space="preserve"> </w:t>
      </w:r>
      <w:r w:rsidR="00215E14" w:rsidRPr="00125666">
        <w:rPr>
          <w:rFonts w:ascii="Times New Roman" w:hAnsi="Times New Roman" w:cs="Times New Roman"/>
          <w:shd w:val="clear" w:color="auto" w:fill="FFFFFF"/>
        </w:rPr>
        <w:t>hinder their</w:t>
      </w:r>
      <w:r w:rsidR="00D6572E" w:rsidRPr="00125666">
        <w:rPr>
          <w:rFonts w:ascii="Times New Roman" w:hAnsi="Times New Roman" w:cs="Times New Roman"/>
          <w:shd w:val="clear" w:color="auto" w:fill="FFFFFF"/>
        </w:rPr>
        <w:t xml:space="preserve"> adjustment in sexual recovery</w:t>
      </w:r>
      <w:r w:rsidR="0050134C" w:rsidRPr="00125666">
        <w:rPr>
          <w:rFonts w:ascii="Times New Roman" w:hAnsi="Times New Roman" w:cs="Times New Roman"/>
          <w:shd w:val="clear" w:color="auto" w:fill="FFFFFF"/>
        </w:rPr>
        <w:t>,</w:t>
      </w:r>
      <w:r w:rsidR="004747FE" w:rsidRPr="00125666">
        <w:rPr>
          <w:rFonts w:ascii="Times New Roman" w:hAnsi="Times New Roman" w:cs="Times New Roman"/>
          <w:shd w:val="clear" w:color="auto" w:fill="FFFFFF"/>
        </w:rPr>
        <w:t xml:space="preserve"> as</w:t>
      </w:r>
      <w:r w:rsidR="00433513" w:rsidRPr="00125666">
        <w:rPr>
          <w:rFonts w:ascii="Times New Roman" w:hAnsi="Times New Roman" w:cs="Times New Roman"/>
          <w:shd w:val="clear" w:color="auto" w:fill="FFFFFF"/>
        </w:rPr>
        <w:t xml:space="preserve"> incorporation of</w:t>
      </w:r>
      <w:r w:rsidR="004747FE" w:rsidRPr="00125666">
        <w:rPr>
          <w:rFonts w:ascii="Times New Roman" w:hAnsi="Times New Roman" w:cs="Times New Roman"/>
          <w:shd w:val="clear" w:color="auto" w:fill="FFFFFF"/>
        </w:rPr>
        <w:t xml:space="preserve"> both</w:t>
      </w:r>
      <w:r w:rsidR="00433513" w:rsidRPr="00125666">
        <w:rPr>
          <w:rFonts w:ascii="Times New Roman" w:hAnsi="Times New Roman" w:cs="Times New Roman"/>
          <w:shd w:val="clear" w:color="auto" w:fill="FFFFFF"/>
        </w:rPr>
        <w:t xml:space="preserve"> aspects</w:t>
      </w:r>
      <w:r w:rsidR="004747FE" w:rsidRPr="00125666">
        <w:rPr>
          <w:rFonts w:ascii="Times New Roman" w:hAnsi="Times New Roman" w:cs="Times New Roman"/>
          <w:shd w:val="clear" w:color="auto" w:fill="FFFFFF"/>
        </w:rPr>
        <w:t xml:space="preserve"> may be needed to truly work as a team and move forward</w:t>
      </w:r>
      <w:r w:rsidR="00215E14" w:rsidRPr="00125666">
        <w:rPr>
          <w:rFonts w:ascii="Times New Roman" w:hAnsi="Times New Roman" w:cs="Times New Roman"/>
          <w:shd w:val="clear" w:color="auto" w:fill="FFFFFF"/>
        </w:rPr>
        <w:t xml:space="preserve"> </w:t>
      </w:r>
      <w:r w:rsidR="00B06E15" w:rsidRPr="00125666">
        <w:rPr>
          <w:rFonts w:ascii="Times New Roman" w:hAnsi="Times New Roman" w:cs="Times New Roman"/>
          <w:shd w:val="clear" w:color="auto" w:fill="FFFFFF"/>
        </w:rPr>
        <w:t>as a couple</w:t>
      </w:r>
      <w:r w:rsidR="004747FE" w:rsidRPr="00125666">
        <w:rPr>
          <w:rFonts w:ascii="Times New Roman" w:hAnsi="Times New Roman" w:cs="Times New Roman"/>
          <w:shd w:val="clear" w:color="auto" w:fill="FFFFFF"/>
        </w:rPr>
        <w:t>.</w:t>
      </w:r>
      <w:r w:rsidR="00B74827" w:rsidRPr="00125666">
        <w:rPr>
          <w:rFonts w:ascii="Times New Roman" w:hAnsi="Times New Roman" w:cs="Times New Roman"/>
          <w:shd w:val="clear" w:color="auto" w:fill="FFFFFF"/>
        </w:rPr>
        <w:t xml:space="preserve"> </w:t>
      </w:r>
      <w:r w:rsidR="000D54EF" w:rsidRPr="00125666">
        <w:rPr>
          <w:rFonts w:ascii="Times New Roman" w:hAnsi="Times New Roman" w:cs="Times New Roman"/>
          <w:shd w:val="clear" w:color="auto" w:fill="FFFFFF"/>
        </w:rPr>
        <w:t xml:space="preserve">The significance of developing empathy in order for couples to work as </w:t>
      </w:r>
      <w:r w:rsidR="00A57FC8" w:rsidRPr="00125666">
        <w:rPr>
          <w:rFonts w:ascii="Times New Roman" w:hAnsi="Times New Roman" w:cs="Times New Roman"/>
          <w:shd w:val="clear" w:color="auto" w:fill="FFFFFF"/>
        </w:rPr>
        <w:t xml:space="preserve">a </w:t>
      </w:r>
      <w:r w:rsidR="000D54EF" w:rsidRPr="00125666">
        <w:rPr>
          <w:rFonts w:ascii="Times New Roman" w:hAnsi="Times New Roman" w:cs="Times New Roman"/>
          <w:shd w:val="clear" w:color="auto" w:fill="FFFFFF"/>
        </w:rPr>
        <w:t>team</w:t>
      </w:r>
      <w:r w:rsidR="00A510FA" w:rsidRPr="00125666">
        <w:rPr>
          <w:rFonts w:ascii="Times New Roman" w:hAnsi="Times New Roman" w:cs="Times New Roman"/>
          <w:shd w:val="clear" w:color="auto" w:fill="FFFFFF"/>
        </w:rPr>
        <w:t xml:space="preserve"> and</w:t>
      </w:r>
      <w:r w:rsidR="000D54EF" w:rsidRPr="00125666">
        <w:rPr>
          <w:rFonts w:ascii="Times New Roman" w:hAnsi="Times New Roman" w:cs="Times New Roman"/>
          <w:shd w:val="clear" w:color="auto" w:fill="FFFFFF"/>
        </w:rPr>
        <w:t xml:space="preserve"> </w:t>
      </w:r>
      <w:r w:rsidR="00A57FC8" w:rsidRPr="00125666">
        <w:rPr>
          <w:rFonts w:ascii="Times New Roman" w:hAnsi="Times New Roman" w:cs="Times New Roman"/>
          <w:shd w:val="clear" w:color="auto" w:fill="FFFFFF"/>
        </w:rPr>
        <w:t xml:space="preserve">adjust positively </w:t>
      </w:r>
      <w:r w:rsidR="000D54EF" w:rsidRPr="00125666">
        <w:rPr>
          <w:rFonts w:ascii="Times New Roman" w:hAnsi="Times New Roman" w:cs="Times New Roman"/>
          <w:shd w:val="clear" w:color="auto" w:fill="FFFFFF"/>
        </w:rPr>
        <w:t xml:space="preserve">has predominantly been highlighted in the </w:t>
      </w:r>
      <w:r w:rsidR="00A57FC8" w:rsidRPr="00125666">
        <w:rPr>
          <w:rFonts w:ascii="Times New Roman" w:hAnsi="Times New Roman" w:cs="Times New Roman"/>
          <w:shd w:val="clear" w:color="auto" w:fill="FFFFFF"/>
        </w:rPr>
        <w:t xml:space="preserve">breast cancer </w:t>
      </w:r>
      <w:r w:rsidR="000D54EF" w:rsidRPr="00125666">
        <w:rPr>
          <w:rFonts w:ascii="Times New Roman" w:hAnsi="Times New Roman" w:cs="Times New Roman"/>
          <w:shd w:val="clear" w:color="auto" w:fill="FFFFFF"/>
        </w:rPr>
        <w:t>literature</w:t>
      </w:r>
      <w:r w:rsidR="00E53A40" w:rsidRPr="00125666">
        <w:rPr>
          <w:rFonts w:ascii="Times New Roman" w:hAnsi="Times New Roman" w:cs="Times New Roman"/>
          <w:shd w:val="clear" w:color="auto" w:fill="FFFFFF"/>
        </w:rPr>
        <w:t xml:space="preserve"> but is </w:t>
      </w:r>
      <w:r w:rsidR="00A57FC8" w:rsidRPr="00125666">
        <w:rPr>
          <w:rFonts w:ascii="Times New Roman" w:hAnsi="Times New Roman" w:cs="Times New Roman"/>
          <w:shd w:val="clear" w:color="auto" w:fill="FFFFFF"/>
        </w:rPr>
        <w:t xml:space="preserve">also </w:t>
      </w:r>
      <w:r w:rsidR="00E53A40" w:rsidRPr="00125666">
        <w:rPr>
          <w:rFonts w:ascii="Times New Roman" w:hAnsi="Times New Roman" w:cs="Times New Roman"/>
          <w:shd w:val="clear" w:color="auto" w:fill="FFFFFF"/>
        </w:rPr>
        <w:t xml:space="preserve">highly relevant </w:t>
      </w:r>
      <w:r w:rsidR="00A57FC8" w:rsidRPr="00125666">
        <w:rPr>
          <w:rFonts w:ascii="Times New Roman" w:hAnsi="Times New Roman" w:cs="Times New Roman"/>
          <w:shd w:val="clear" w:color="auto" w:fill="FFFFFF"/>
        </w:rPr>
        <w:t xml:space="preserve">to </w:t>
      </w:r>
      <w:r w:rsidR="00E53A40" w:rsidRPr="00125666">
        <w:rPr>
          <w:rFonts w:ascii="Times New Roman" w:hAnsi="Times New Roman" w:cs="Times New Roman"/>
          <w:shd w:val="clear" w:color="auto" w:fill="FFFFFF"/>
        </w:rPr>
        <w:t xml:space="preserve"> </w:t>
      </w:r>
      <w:proofErr w:type="spellStart"/>
      <w:r w:rsidR="00E53A40" w:rsidRPr="00125666">
        <w:rPr>
          <w:rFonts w:ascii="Times New Roman" w:hAnsi="Times New Roman" w:cs="Times New Roman"/>
          <w:shd w:val="clear" w:color="auto" w:fill="FFFFFF"/>
        </w:rPr>
        <w:t>PCa</w:t>
      </w:r>
      <w:proofErr w:type="spellEnd"/>
      <w:r w:rsidR="00B612E1" w:rsidRPr="00125666">
        <w:rPr>
          <w:rFonts w:ascii="Times New Roman" w:hAnsi="Times New Roman" w:cs="Times New Roman"/>
          <w:shd w:val="clear" w:color="auto" w:fill="FFFFFF"/>
        </w:rPr>
        <w:t xml:space="preserve"> </w:t>
      </w:r>
      <w:r w:rsidR="00FE350D" w:rsidRPr="00125666">
        <w:rPr>
          <w:rFonts w:ascii="Times New Roman" w:hAnsi="Times New Roman" w:cs="Times New Roman"/>
          <w:shd w:val="clear" w:color="auto" w:fill="FFFFFF"/>
        </w:rPr>
        <w:fldChar w:fldCharType="begin" w:fldLock="1"/>
      </w:r>
      <w:r w:rsidR="00FE350D" w:rsidRPr="00125666">
        <w:rPr>
          <w:rFonts w:ascii="Times New Roman" w:hAnsi="Times New Roman" w:cs="Times New Roman"/>
          <w:shd w:val="clear" w:color="auto" w:fill="FFFFFF"/>
        </w:rPr>
        <w:instrText>ADDIN CSL_CITATION { "citationItems" : [ { "id" : "ITEM-1", "itemData" : { "abstract" : "P Pu ur rp po os se e: : This exploratory study was designed to examine partners' understanding of patients' experience with prostate or breast cancer and to assess the congru-ence between patient and partner perceptions regarding social support and the cancer experience. M Me et th ho od ds s: : Partner understanding of patient mood was assessed by comparing the Profile of Mood States (POMS) questionnaire scores of patients with the POMS scores of their partners (who were instructed to complete the questionnaire as patient proxies). A semistructured interview with corresponding questions for patients and partners assessed the congruency between patient and partner per-ceptions regarding social support and the cancer experience. R Re es su ul lt ts s a an nd d C Co on nc cl lu us si io on ns s: : Twenty-three couples participated. Eight couples were woman with breast cancer and their husbands, and 15 couples were men with prostate cancer and their wives. The patients with breast cancer and their partners were an average age of 48 years and had been married for 20 years, while the patients with prostate cancer and their partners were 67 years of age and had been married for 40 years, on average. Overall, female partners possessed a more accurate understanding of their husbands' experience with prostate cancer than male partners had of women's breast cancer experience. These men tended to overestimate the breast cancer patients' self-reported levels of distress. Patient and partner perceptions regarding social support in the relationship and the can-cer experience were also more congruent in prostate couples than in breast cou-ples. This may be a factor not only of gender but also of age and the length of time that these couples had been together, which was twice as long for the prostate couples. Overall, however, patients were well adjusted and felt under-stood by their partners and satisfied with the support their partners provided.", "author" : [ { "dropping-particle" : "", "family" : "Carlson", "given" : "Linda E", "non-dropping-particle" : "", "parse-names" : false, "suffix" : "" }, { "dropping-particle" : "", "family" : "Ottenbreit", "given" : "Nicki", "non-dropping-particle" : "", "parse-names" : false, "suffix" : "" }, { "dropping-particle" : "", "family" : "Pierre", "given" : "Mereille St", "non-dropping-particle" : "", "parse-names" : false, "suffix" : "" }, { "dropping-particle" : "", "family" : "Bultz", "given" : "Barry D", "non-dropping-particle" : "", "parse-names" : false, "suffix" : "" } ], "container-title" : "Cancer Nursing", "id" : "ITEM-1", "issue" : "3", "issued" : { "date-parts" : [ [ "2001" ] ] }, "page" : "231-239", "title" : "Partner Understanding of the Breast and Prostate Cancer Experience", "type" : "article-journal", "volume" : "24" }, "uris" : [ "http://www.mendeley.com/documents/?uuid=145f3030-28a2-3659-a35f-7440ff3625d5" ] } ], "mendeley" : { "formattedCitation" : "[80]", "plainTextFormattedCitation" : "[80]", "previouslyFormattedCitation" : "[80]" }, "properties" : { "noteIndex" : 0 }, "schema" : "https://github.com/citation-style-language/schema/raw/master/csl-citation.json" }</w:instrText>
      </w:r>
      <w:r w:rsidR="00FE350D" w:rsidRPr="00125666">
        <w:rPr>
          <w:rFonts w:ascii="Times New Roman" w:hAnsi="Times New Roman" w:cs="Times New Roman"/>
          <w:shd w:val="clear" w:color="auto" w:fill="FFFFFF"/>
        </w:rPr>
        <w:fldChar w:fldCharType="separate"/>
      </w:r>
      <w:r w:rsidR="00FE350D" w:rsidRPr="00125666">
        <w:rPr>
          <w:rFonts w:ascii="Times New Roman" w:hAnsi="Times New Roman" w:cs="Times New Roman"/>
          <w:noProof/>
          <w:shd w:val="clear" w:color="auto" w:fill="FFFFFF"/>
        </w:rPr>
        <w:t>[80]</w:t>
      </w:r>
      <w:r w:rsidR="00FE350D" w:rsidRPr="00125666">
        <w:rPr>
          <w:rFonts w:ascii="Times New Roman" w:hAnsi="Times New Roman" w:cs="Times New Roman"/>
          <w:shd w:val="clear" w:color="auto" w:fill="FFFFFF"/>
        </w:rPr>
        <w:fldChar w:fldCharType="end"/>
      </w:r>
      <w:r w:rsidR="000D54EF" w:rsidRPr="00125666">
        <w:rPr>
          <w:rFonts w:ascii="Times New Roman" w:hAnsi="Times New Roman" w:cs="Times New Roman"/>
          <w:shd w:val="clear" w:color="auto" w:fill="FFFFFF"/>
        </w:rPr>
        <w:t>.</w:t>
      </w:r>
      <w:r w:rsidR="00975ACF" w:rsidRPr="00125666">
        <w:rPr>
          <w:rFonts w:ascii="Times New Roman" w:hAnsi="Times New Roman" w:cs="Times New Roman"/>
          <w:shd w:val="clear" w:color="auto" w:fill="FFFFFF"/>
        </w:rPr>
        <w:t xml:space="preserve"> Empathy development coexists with active listening and open communication which has been further emphasised</w:t>
      </w:r>
      <w:r w:rsidR="00162985" w:rsidRPr="00125666">
        <w:rPr>
          <w:rFonts w:ascii="Times New Roman" w:hAnsi="Times New Roman" w:cs="Times New Roman"/>
          <w:shd w:val="clear" w:color="auto" w:fill="FFFFFF"/>
        </w:rPr>
        <w:t xml:space="preserve"> as a way</w:t>
      </w:r>
      <w:r w:rsidR="00D15488" w:rsidRPr="00125666">
        <w:rPr>
          <w:rFonts w:ascii="Times New Roman" w:hAnsi="Times New Roman" w:cs="Times New Roman"/>
          <w:shd w:val="clear" w:color="auto" w:fill="FFFFFF"/>
        </w:rPr>
        <w:t xml:space="preserve"> to provide</w:t>
      </w:r>
      <w:r w:rsidR="00162985" w:rsidRPr="00125666">
        <w:rPr>
          <w:rFonts w:ascii="Times New Roman" w:hAnsi="Times New Roman" w:cs="Times New Roman"/>
          <w:shd w:val="clear" w:color="auto" w:fill="FFFFFF"/>
        </w:rPr>
        <w:t xml:space="preserve"> effective support for couples</w:t>
      </w:r>
      <w:r w:rsidR="00E53A40" w:rsidRPr="00125666">
        <w:rPr>
          <w:rFonts w:ascii="Times New Roman" w:hAnsi="Times New Roman" w:cs="Times New Roman"/>
          <w:shd w:val="clear" w:color="auto" w:fill="FFFFFF"/>
        </w:rPr>
        <w:t>’</w:t>
      </w:r>
      <w:r w:rsidR="00162985" w:rsidRPr="00125666">
        <w:rPr>
          <w:rFonts w:ascii="Times New Roman" w:hAnsi="Times New Roman" w:cs="Times New Roman"/>
          <w:shd w:val="clear" w:color="auto" w:fill="FFFFFF"/>
        </w:rPr>
        <w:t xml:space="preserve"> post </w:t>
      </w:r>
      <w:proofErr w:type="spellStart"/>
      <w:r w:rsidR="00162985" w:rsidRPr="00125666">
        <w:rPr>
          <w:rFonts w:ascii="Times New Roman" w:hAnsi="Times New Roman" w:cs="Times New Roman"/>
          <w:shd w:val="clear" w:color="auto" w:fill="FFFFFF"/>
        </w:rPr>
        <w:t>PCa</w:t>
      </w:r>
      <w:proofErr w:type="spellEnd"/>
      <w:r w:rsidR="00162985" w:rsidRPr="00125666">
        <w:rPr>
          <w:rFonts w:ascii="Times New Roman" w:hAnsi="Times New Roman" w:cs="Times New Roman"/>
          <w:shd w:val="clear" w:color="auto" w:fill="FFFFFF"/>
        </w:rPr>
        <w:t xml:space="preserve"> treatment in</w:t>
      </w:r>
      <w:r w:rsidR="00975ACF" w:rsidRPr="00125666">
        <w:rPr>
          <w:rFonts w:ascii="Times New Roman" w:hAnsi="Times New Roman" w:cs="Times New Roman"/>
          <w:shd w:val="clear" w:color="auto" w:fill="FFFFFF"/>
        </w:rPr>
        <w:t xml:space="preserve"> other areas of this discussion.</w:t>
      </w:r>
    </w:p>
    <w:p w14:paraId="39B35798" w14:textId="04C078C9" w:rsidR="00537AC8" w:rsidRPr="00125666" w:rsidRDefault="008D2D75" w:rsidP="00C429B3">
      <w:pPr>
        <w:rPr>
          <w:rFonts w:ascii="Times New Roman" w:hAnsi="Times New Roman" w:cs="Times New Roman"/>
        </w:rPr>
      </w:pPr>
      <w:r w:rsidRPr="00125666">
        <w:rPr>
          <w:rFonts w:ascii="Times New Roman" w:hAnsi="Times New Roman" w:cs="Times New Roman"/>
        </w:rPr>
        <w:t>The construct</w:t>
      </w:r>
      <w:r w:rsidR="00E774D8" w:rsidRPr="00125666">
        <w:rPr>
          <w:rFonts w:ascii="Times New Roman" w:hAnsi="Times New Roman" w:cs="Times New Roman"/>
        </w:rPr>
        <w:t xml:space="preserve"> </w:t>
      </w:r>
      <w:r w:rsidR="009457BD" w:rsidRPr="00125666">
        <w:rPr>
          <w:rFonts w:ascii="Times New Roman" w:hAnsi="Times New Roman" w:cs="Times New Roman"/>
          <w:i/>
        </w:rPr>
        <w:t>Being a partner and its challenges</w:t>
      </w:r>
      <w:r w:rsidR="00574CBA" w:rsidRPr="00125666">
        <w:rPr>
          <w:rFonts w:ascii="Times New Roman" w:hAnsi="Times New Roman" w:cs="Times New Roman"/>
        </w:rPr>
        <w:t xml:space="preserve"> emphasise</w:t>
      </w:r>
      <w:r w:rsidR="00295D44" w:rsidRPr="00125666">
        <w:rPr>
          <w:rFonts w:ascii="Times New Roman" w:hAnsi="Times New Roman" w:cs="Times New Roman"/>
        </w:rPr>
        <w:t>s</w:t>
      </w:r>
      <w:r w:rsidR="00574CBA" w:rsidRPr="00125666">
        <w:rPr>
          <w:rFonts w:ascii="Times New Roman" w:hAnsi="Times New Roman" w:cs="Times New Roman"/>
        </w:rPr>
        <w:t xml:space="preserve"> the key role partners assume to support the man</w:t>
      </w:r>
      <w:r w:rsidRPr="00125666">
        <w:rPr>
          <w:rFonts w:ascii="Times New Roman" w:hAnsi="Times New Roman" w:cs="Times New Roman"/>
        </w:rPr>
        <w:t xml:space="preserve"> with </w:t>
      </w:r>
      <w:proofErr w:type="spellStart"/>
      <w:r w:rsidRPr="00125666">
        <w:rPr>
          <w:rFonts w:ascii="Times New Roman" w:hAnsi="Times New Roman" w:cs="Times New Roman"/>
        </w:rPr>
        <w:t>PCa</w:t>
      </w:r>
      <w:proofErr w:type="spellEnd"/>
      <w:r w:rsidR="00537AC8" w:rsidRPr="00125666">
        <w:rPr>
          <w:rFonts w:ascii="Times New Roman" w:hAnsi="Times New Roman" w:cs="Times New Roman"/>
        </w:rPr>
        <w:t xml:space="preserve">. </w:t>
      </w:r>
      <w:r w:rsidR="005715F1" w:rsidRPr="00125666">
        <w:rPr>
          <w:rFonts w:ascii="Times New Roman" w:hAnsi="Times New Roman" w:cs="Times New Roman"/>
        </w:rPr>
        <w:t xml:space="preserve">Previous work </w:t>
      </w:r>
      <w:r w:rsidR="00295D44" w:rsidRPr="00125666">
        <w:rPr>
          <w:rFonts w:ascii="Times New Roman" w:hAnsi="Times New Roman" w:cs="Times New Roman"/>
        </w:rPr>
        <w:t xml:space="preserve">has </w:t>
      </w:r>
      <w:r w:rsidR="005715F1" w:rsidRPr="00125666">
        <w:rPr>
          <w:rFonts w:ascii="Times New Roman" w:hAnsi="Times New Roman" w:cs="Times New Roman"/>
        </w:rPr>
        <w:t>show</w:t>
      </w:r>
      <w:r w:rsidR="00295D44" w:rsidRPr="00125666">
        <w:rPr>
          <w:rFonts w:ascii="Times New Roman" w:hAnsi="Times New Roman" w:cs="Times New Roman"/>
        </w:rPr>
        <w:t>n</w:t>
      </w:r>
      <w:r w:rsidR="005715F1" w:rsidRPr="00125666">
        <w:rPr>
          <w:rFonts w:ascii="Times New Roman" w:hAnsi="Times New Roman" w:cs="Times New Roman"/>
        </w:rPr>
        <w:t xml:space="preserve"> that</w:t>
      </w:r>
      <w:r w:rsidR="00537AC8" w:rsidRPr="00125666">
        <w:rPr>
          <w:rFonts w:ascii="Times New Roman" w:hAnsi="Times New Roman" w:cs="Times New Roman"/>
          <w:spacing w:val="2"/>
          <w:shd w:val="clear" w:color="auto" w:fill="FCFCFC"/>
        </w:rPr>
        <w:t xml:space="preserve"> psychological distress </w:t>
      </w:r>
      <w:r w:rsidR="00A26705" w:rsidRPr="00125666">
        <w:rPr>
          <w:rFonts w:ascii="Times New Roman" w:hAnsi="Times New Roman" w:cs="Times New Roman"/>
          <w:spacing w:val="2"/>
          <w:shd w:val="clear" w:color="auto" w:fill="FCFCFC"/>
        </w:rPr>
        <w:t xml:space="preserve">is </w:t>
      </w:r>
      <w:r w:rsidR="00537AC8" w:rsidRPr="00125666">
        <w:rPr>
          <w:rFonts w:ascii="Times New Roman" w:hAnsi="Times New Roman" w:cs="Times New Roman"/>
          <w:spacing w:val="2"/>
          <w:shd w:val="clear" w:color="auto" w:fill="FCFCFC"/>
        </w:rPr>
        <w:t>experienced differently between male and female</w:t>
      </w:r>
      <w:r w:rsidR="008E3A19" w:rsidRPr="00125666">
        <w:rPr>
          <w:rFonts w:ascii="Times New Roman" w:hAnsi="Times New Roman" w:cs="Times New Roman"/>
          <w:b/>
        </w:rPr>
        <w:t xml:space="preserve"> </w:t>
      </w:r>
      <w:r w:rsidR="00537AC8" w:rsidRPr="00125666">
        <w:rPr>
          <w:rFonts w:ascii="Times New Roman" w:hAnsi="Times New Roman" w:cs="Times New Roman"/>
          <w:spacing w:val="2"/>
          <w:shd w:val="clear" w:color="auto" w:fill="FCFCFC"/>
        </w:rPr>
        <w:t xml:space="preserve">caregivers </w:t>
      </w:r>
      <w:r w:rsidR="00FE350D" w:rsidRPr="00125666">
        <w:rPr>
          <w:rFonts w:ascii="Times New Roman" w:hAnsi="Times New Roman" w:cs="Times New Roman"/>
          <w:spacing w:val="2"/>
          <w:shd w:val="clear" w:color="auto" w:fill="FCFCFC"/>
        </w:rPr>
        <w:fldChar w:fldCharType="begin" w:fldLock="1"/>
      </w:r>
      <w:r w:rsidR="00FE350D" w:rsidRPr="00125666">
        <w:rPr>
          <w:rFonts w:ascii="Times New Roman" w:hAnsi="Times New Roman" w:cs="Times New Roman"/>
          <w:spacing w:val="2"/>
          <w:shd w:val="clear" w:color="auto" w:fill="FCFCFC"/>
        </w:rPr>
        <w:instrText>ADDIN CSL_CITATION { "citationItems" : [ { "id" : "ITEM-1", "itemData" : { "DOI" : "10.1007/s12160-008-9026-y", "ISSN" : "0883-6612", "author" : [ { "dropping-particle" : "", "family" : "Kim", "given" : "Youngmee", "non-dropping-particle" : "", "parse-names" : false, "suffix" : "" }, { "dropping-particle" : "", "family" : "Kashy", "given" : "Deborah A.", "non-dropping-particle" : "", "parse-names" : false, "suffix" : "" }, { "dropping-particle" : "", "family" : "Wellisch", "given" : "David K.", "non-dropping-particle" : "", "parse-names" : false, "suffix" : "" }, { "dropping-particle" : "", "family" : "Spillers", "given" : "Rachel L.", "non-dropping-particle" : "", "parse-names" : false, "suffix" : "" }, { "dropping-particle" : "", "family" : "Kaw", "given" : "Chiew Kwei", "non-dropping-particle" : "", "parse-names" : false, "suffix" : "" }, { "dropping-particle" : "", "family" : "Smith", "given" : "Tenbroeck G.", "non-dropping-particle" : "", "parse-names" : false, "suffix" : "" } ], "container-title" : "Annals of Behavioral Medicine", "id" : "ITEM-1", "issue" : "2", "issued" : { "date-parts" : [ [ "2008" ] ] }, "page" : "230-238", "title" : "Quality of Life of Couples Dealing with Cancer: Dyadic and Individual Adjustment among Breast and Prostate Cancer Survivors and Their Spousal Caregivers", "type" : "article-journal", "volume" : "35" }, "uris" : [ "http://www.mendeley.com/documents/?uuid=78341d81-6b09-37bc-b030-7efd5698544b" ] } ], "mendeley" : { "formattedCitation" : "[88]", "plainTextFormattedCitation" : "[88]", "previouslyFormattedCitation" : "[88]" }, "properties" : { "noteIndex" : 0 }, "schema" : "https://github.com/citation-style-language/schema/raw/master/csl-citation.json" }</w:instrText>
      </w:r>
      <w:r w:rsidR="00FE350D" w:rsidRPr="00125666">
        <w:rPr>
          <w:rFonts w:ascii="Times New Roman" w:hAnsi="Times New Roman" w:cs="Times New Roman"/>
          <w:spacing w:val="2"/>
          <w:shd w:val="clear" w:color="auto" w:fill="FCFCFC"/>
        </w:rPr>
        <w:fldChar w:fldCharType="separate"/>
      </w:r>
      <w:r w:rsidR="00FE350D" w:rsidRPr="00125666">
        <w:rPr>
          <w:rFonts w:ascii="Times New Roman" w:hAnsi="Times New Roman" w:cs="Times New Roman"/>
          <w:noProof/>
          <w:spacing w:val="2"/>
          <w:shd w:val="clear" w:color="auto" w:fill="FCFCFC"/>
        </w:rPr>
        <w:t>[88]</w:t>
      </w:r>
      <w:r w:rsidR="00FE350D" w:rsidRPr="00125666">
        <w:rPr>
          <w:rFonts w:ascii="Times New Roman" w:hAnsi="Times New Roman" w:cs="Times New Roman"/>
          <w:spacing w:val="2"/>
          <w:shd w:val="clear" w:color="auto" w:fill="FCFCFC"/>
        </w:rPr>
        <w:fldChar w:fldCharType="end"/>
      </w:r>
      <w:r w:rsidR="0085372A" w:rsidRPr="00125666">
        <w:rPr>
          <w:rFonts w:ascii="Times New Roman" w:hAnsi="Times New Roman" w:cs="Times New Roman"/>
          <w:spacing w:val="2"/>
          <w:shd w:val="clear" w:color="auto" w:fill="FCFCFC"/>
        </w:rPr>
        <w:t>.</w:t>
      </w:r>
      <w:r w:rsidR="00537AC8" w:rsidRPr="00125666">
        <w:rPr>
          <w:rFonts w:ascii="Times New Roman" w:hAnsi="Times New Roman" w:cs="Times New Roman"/>
          <w:spacing w:val="2"/>
          <w:shd w:val="clear" w:color="auto" w:fill="FCFCFC"/>
        </w:rPr>
        <w:t xml:space="preserve"> </w:t>
      </w:r>
      <w:r w:rsidR="00537AC8" w:rsidRPr="00125666">
        <w:rPr>
          <w:rFonts w:ascii="Times New Roman" w:hAnsi="Times New Roman" w:cs="Times New Roman"/>
        </w:rPr>
        <w:t>The literature suggests that partners have difficulty with coping yet there appears to be little</w:t>
      </w:r>
      <w:r w:rsidR="0038121D" w:rsidRPr="00125666">
        <w:rPr>
          <w:rFonts w:ascii="Times New Roman" w:hAnsi="Times New Roman" w:cs="Times New Roman"/>
        </w:rPr>
        <w:t xml:space="preserve"> offered by healthcare</w:t>
      </w:r>
      <w:r w:rsidR="00537AC8" w:rsidRPr="00125666">
        <w:rPr>
          <w:rFonts w:ascii="Times New Roman" w:hAnsi="Times New Roman" w:cs="Times New Roman"/>
        </w:rPr>
        <w:t xml:space="preserve"> in the </w:t>
      </w:r>
      <w:r w:rsidR="004B2C28" w:rsidRPr="00125666">
        <w:rPr>
          <w:rFonts w:ascii="Times New Roman" w:hAnsi="Times New Roman" w:cs="Times New Roman"/>
        </w:rPr>
        <w:t>way of support</w:t>
      </w:r>
      <w:r w:rsidR="00FE4995" w:rsidRPr="00125666">
        <w:rPr>
          <w:rFonts w:ascii="Times New Roman" w:hAnsi="Times New Roman" w:cs="Times New Roman"/>
        </w:rPr>
        <w:t xml:space="preserve"> </w:t>
      </w:r>
      <w:r w:rsidR="00295D44" w:rsidRPr="00125666">
        <w:rPr>
          <w:rFonts w:ascii="Times New Roman" w:hAnsi="Times New Roman" w:cs="Times New Roman"/>
        </w:rPr>
        <w:t xml:space="preserve">for thi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111/j.1365-2354.2012.01341.x", "ISBN" : "0961-5423, 0961-5423", "ISSN" : "09615423", "PMID" : "22416793", "abstract" : "The aim of this study was to explore the needs of carers of men with prostate cancer and to identify barriers and enablers to meeting these needs. Carers were recruited to focus groups or interviews. These were recorded, transcribed and analysed by two researchers using Nvivo QSR6 and the Framework approach to index, chart and analyse data to identify emergent themes of the needs of carers, and barriers and enablers to meeting these needs. Fifteen carers took part in focus groups and 19 were interviewed. Carers' needs varied and were often unmet because of barriers to existing services. Carers needed: information; emotional support; practical support; effective medical care for the patient. Barriers to carers meeting their needs included: lack of awareness of sources of help; lack of understanding of information; reluctance to ask for help; prioritising the patient's needs. Enablers included better signposting to information and sources of support, and assessment of their needs. Interventions to address these needs should be developed taking account of the barriers and enablers identified here, and the experience of reported interventions for carers of other cancer patients. Carers should be offered an assessment to establish their needs and directed to appropriate sources of help.", "author" : [ { "dropping-particle" : "", "family" : "Sinfield", "given" : "P.", "non-dropping-particle" : "", "parse-names" : false, "suffix" : "" }, { "dropping-particle" : "", "family" : "Baker", "given" : "R.", "non-dropping-particle" : "", "parse-names" : false, "suffix" : "" }, { "dropping-particle" : "", "family" : "Ali", "given" : "S.", "non-dropping-particle" : "", "parse-names" : false, "suffix" : "" }, { "dropping-particle" : "", "family" : "Richardson", "given" : "A.", "non-dropping-particle" : "", "parse-names" : false, "suffix" : "" } ], "container-title" : "European Journal of Cancer Care", "id" : "ITEM-1", "issue" : "4", "issued" : { "date-parts" : [ [ "2012" ] ] }, "page" : "527-534", "title" : "The needs of carers of men with prostate cancer and barriers and enablers to meeting them: A qualitative study in England", "type" : "article-journal", "volume" : "21" }, "uris" : [ "http://www.mendeley.com/documents/?uuid=c9e284c6-1b86-3e80-98b7-cc5d874c8fe2" ] }, { "id" : "ITEM-2", "itemData" : { "DOI" : "10.1007/s00520-012-1400-4", "ISSN" : "0941-4355", "author" : [ { "dropping-particle" : "", "family" : "Adams", "given" : "Eike", "non-dropping-particle" : "", "parse-names" : false, "suffix" : "" }, { "dropping-particle" : "", "family" : "Boulton", "given" : "Mary", "non-dropping-particle" : "", "parse-names" : false, "suffix" : "" }, { "dropping-particle" : "", "family" : "Rose", "given" : "Peter W.", "non-dropping-particle" : "", "parse-names" : false, "suffix" : "" }, { "dropping-particle" : "", "family" : "Lund", "given" : "Susi", "non-dropping-particle" : "", "parse-names" : false, "suffix" : "" }, { "dropping-particle" : "", "family" : "Richardson", "given" : "Alison", "non-dropping-particle" : "", "parse-names" : false, "suffix" : "" }, { "dropping-particle" : "", "family" : "Wilson", "given" : "Sue", "non-dropping-particle" : "", "parse-names" : false, "suffix" : "" }, { "dropping-particle" : "", "family" : "Watson", "given" : "Eila K.", "non-dropping-particle" : "", "parse-names" : false, "suffix" : "" } ], "container-title" : "Supportive Care in Cancer", "id" : "ITEM-2", "issue" : "11", "issued" : { "date-parts" : [ [ "2012" ] ] }, "page" : "2785-2794", "title" : "A qualitative study exploring the experience of the partners of cancer survivors and their views on the role of primary care", "type" : "article-journal", "volume" : "20" }, "uris" : [ "http://www.mendeley.com/documents/?uuid=55cdac8d-b0fc-35e0-90b2-1ac9760600df", "http://www.mendeley.com/documents/?uuid=fcea3fc0-ee82-422e-8837-23f954bbf9c4" ] } ], "mendeley" : { "formattedCitation" : "[63, 89]", "plainTextFormattedCitation" : "[63, 89]", "previouslyFormattedCitation" : "[63, 89]"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63, 89]</w:t>
      </w:r>
      <w:r w:rsidR="00FE350D" w:rsidRPr="00125666">
        <w:rPr>
          <w:rFonts w:ascii="Times New Roman" w:hAnsi="Times New Roman" w:cs="Times New Roman"/>
        </w:rPr>
        <w:fldChar w:fldCharType="end"/>
      </w:r>
      <w:r w:rsidR="00AD20DF" w:rsidRPr="00125666">
        <w:rPr>
          <w:rFonts w:ascii="Times New Roman" w:hAnsi="Times New Roman" w:cs="Times New Roman"/>
        </w:rPr>
        <w:t>.</w:t>
      </w:r>
      <w:r w:rsidR="006C4B59" w:rsidRPr="00125666">
        <w:rPr>
          <w:rFonts w:ascii="Times New Roman" w:hAnsi="Times New Roman" w:cs="Times New Roman"/>
        </w:rPr>
        <w:t xml:space="preserve"> S</w:t>
      </w:r>
      <w:r w:rsidR="00537AC8" w:rsidRPr="00125666">
        <w:rPr>
          <w:rFonts w:ascii="Times New Roman" w:hAnsi="Times New Roman" w:cs="Times New Roman"/>
        </w:rPr>
        <w:t>tudies have highlighted the need for partners to be involved in the consultation process and for healthcare professionals to be more inclusive of their needs</w:t>
      </w:r>
      <w:r w:rsidR="0082442B" w:rsidRPr="00125666">
        <w:rPr>
          <w:rFonts w:ascii="Times New Roman" w:hAnsi="Times New Roman" w:cs="Times New Roman"/>
        </w:rPr>
        <w:t>,</w:t>
      </w:r>
      <w:r w:rsidR="00537AC8" w:rsidRPr="00125666">
        <w:rPr>
          <w:rFonts w:ascii="Times New Roman" w:hAnsi="Times New Roman" w:cs="Times New Roman"/>
        </w:rPr>
        <w:t xml:space="preserve"> in addition to </w:t>
      </w:r>
      <w:r w:rsidR="00254F10" w:rsidRPr="00125666">
        <w:rPr>
          <w:rFonts w:ascii="Times New Roman" w:hAnsi="Times New Roman" w:cs="Times New Roman"/>
        </w:rPr>
        <w:t xml:space="preserve">those of </w:t>
      </w:r>
      <w:r w:rsidR="00537AC8" w:rsidRPr="00125666">
        <w:rPr>
          <w:rFonts w:ascii="Times New Roman" w:hAnsi="Times New Roman" w:cs="Times New Roman"/>
        </w:rPr>
        <w:t xml:space="preserve">the person with cancer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1", "issue" : "3", "issued" : { "date-parts" : [ [ "2013" ] ] }, "page" : "E7-E14", "title" : "In the middle and on the sideline: the experience of spouses of men with prostate cancer.", "type" : "article-journal", "volume" : "36" }, "uris" : [ "http://www.mendeley.com/documents/?uuid=7101fde6-0bee-30a3-bda7-ce86a398534e" ] }, { "id" : "ITEM-2",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2", "issue" : "5", "issued" : { "date-parts" : [ [ "2006" ] ] }, "page" : "367-377", "title" : "Qualitative analysis of couples' experience with prostate cancer by age cohort.", "type" : "article-journal", "volume" : "29" }, "uris" : [ "http://www.mendeley.com/documents/?uuid=b6b10d38-d53d-3153-8a3b-bb1b04284f1b" ] } ], "mendeley" : { "formattedCitation" : "[53, 62]", "plainTextFormattedCitation" : "[53, 62]", "previouslyFormattedCitation" : "[53, 62]"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53, 62]</w:t>
      </w:r>
      <w:r w:rsidR="00FE350D" w:rsidRPr="00125666">
        <w:rPr>
          <w:rFonts w:ascii="Times New Roman" w:hAnsi="Times New Roman" w:cs="Times New Roman"/>
        </w:rPr>
        <w:fldChar w:fldCharType="end"/>
      </w:r>
      <w:r w:rsidR="00482C02" w:rsidRPr="00125666">
        <w:rPr>
          <w:rFonts w:ascii="Times New Roman" w:hAnsi="Times New Roman" w:cs="Times New Roman"/>
        </w:rPr>
        <w:t xml:space="preserve">. </w:t>
      </w:r>
      <w:r w:rsidR="00463D82" w:rsidRPr="00125666">
        <w:rPr>
          <w:rFonts w:ascii="Times New Roman" w:hAnsi="Times New Roman" w:cs="Times New Roman"/>
        </w:rPr>
        <w:t>Partners suggested that</w:t>
      </w:r>
      <w:r w:rsidR="00537AC8" w:rsidRPr="00125666">
        <w:rPr>
          <w:rFonts w:ascii="Times New Roman" w:hAnsi="Times New Roman" w:cs="Times New Roman"/>
        </w:rPr>
        <w:t xml:space="preserve"> support groups for women </w:t>
      </w:r>
      <w:r w:rsidR="00482C02" w:rsidRPr="00125666">
        <w:rPr>
          <w:rFonts w:ascii="Times New Roman" w:hAnsi="Times New Roman" w:cs="Times New Roman"/>
        </w:rPr>
        <w:t>supporting</w:t>
      </w:r>
      <w:r w:rsidR="00AD20DF" w:rsidRPr="00125666">
        <w:rPr>
          <w:rFonts w:ascii="Times New Roman" w:hAnsi="Times New Roman" w:cs="Times New Roman"/>
        </w:rPr>
        <w:t xml:space="preserve"> men with </w:t>
      </w:r>
      <w:proofErr w:type="spellStart"/>
      <w:r w:rsidR="00AD20DF" w:rsidRPr="00125666">
        <w:rPr>
          <w:rFonts w:ascii="Times New Roman" w:hAnsi="Times New Roman" w:cs="Times New Roman"/>
        </w:rPr>
        <w:t>PCa</w:t>
      </w:r>
      <w:proofErr w:type="spellEnd"/>
      <w:r w:rsidR="00AD20DF"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1", "issue" : "3", "issued" : { "date-parts" : [ [ "2013" ] ] }, "page" : "E7-E14", "title" : "In the middle and on the sideline: the experience of spouses of men with prostate cancer.", "type" : "article-journal", "volume" : "36" }, "uris" : [ "http://www.mendeley.com/documents/?uuid=7101fde6-0bee-30a3-bda7-ce86a398534e" ] } ], "mendeley" : { "formattedCitation" : "[62]", "plainTextFormattedCitation" : "[62]", "previouslyFormattedCitation" : "[62]"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62]</w:t>
      </w:r>
      <w:r w:rsidR="00FE350D" w:rsidRPr="00125666">
        <w:rPr>
          <w:rFonts w:ascii="Times New Roman" w:hAnsi="Times New Roman" w:cs="Times New Roman"/>
        </w:rPr>
        <w:fldChar w:fldCharType="end"/>
      </w:r>
      <w:r w:rsidR="00537AC8" w:rsidRPr="00125666">
        <w:rPr>
          <w:rFonts w:ascii="Times New Roman" w:hAnsi="Times New Roman" w:cs="Times New Roman"/>
        </w:rPr>
        <w:t>, and a systemati</w:t>
      </w:r>
      <w:r w:rsidR="0082442B" w:rsidRPr="00125666">
        <w:rPr>
          <w:rFonts w:ascii="Times New Roman" w:hAnsi="Times New Roman" w:cs="Times New Roman"/>
        </w:rPr>
        <w:t>c assessment of partner’s</w:t>
      </w:r>
      <w:r w:rsidR="00BB4119" w:rsidRPr="00125666">
        <w:rPr>
          <w:rFonts w:ascii="Times New Roman" w:hAnsi="Times New Roman" w:cs="Times New Roman"/>
        </w:rPr>
        <w:t xml:space="preserve"> support</w:t>
      </w:r>
      <w:r w:rsidR="0082442B" w:rsidRPr="00125666">
        <w:rPr>
          <w:rFonts w:ascii="Times New Roman" w:hAnsi="Times New Roman" w:cs="Times New Roman"/>
        </w:rPr>
        <w:t xml:space="preserve"> needs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ISBN" : "1053-816X", "ISSN" : "1053-816X", "PMID" : "22073900", "abstract" : "The aim of this qualitative study was to investigate the experiences of female partners to men with prostate cancer. The women found the capacity to manage their lives through mutual love in the family and through their faith.", "author" : [ { "dropping-particle" : "", "family" : "Bruun", "given" : "Poul", "non-dropping-particle" : "", "parse-names" : false, "suffix" : "" }, { "dropping-particle" : "", "family" : "Pedersen", "given" : "Birthe D", "non-dropping-particle" : "", "parse-names" : false, "suffix" : "" }, { "dropping-particle" : "", "family" : "Osther", "given" : "Palle J", "non-dropping-particle" : "", "parse-names" : false, "suffix" : "" }, { "dropping-particle" : "", "family" : "Wagner", "given" : "Lis", "non-dropping-particle" : "", "parse-names" : false, "suffix" : "" } ], "container-title" : "Urologic nursing", "id" : "ITEM-1", "issue" : "5", "issued" : { "date-parts" : [ [ "2011" ] ] }, "page" : "294-9", "title" : "The lonely female partner: a central aspect of prostate cancer.", "type" : "article-journal", "volume" : "31" }, "uris" : [ "http://www.mendeley.com/documents/?uuid=adb1bd38-9d45-3680-93f0-bc0faaa74295" ] }, { "id" : "ITEM-2",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2", "issue" : "5", "issued" : { "date-parts" : [ [ "2006" ] ] }, "page" : "367-377", "title" : "Qualitative analysis of couples' experience with prostate cancer by age cohort.", "type" : "article-journal", "volume" : "29" }, "uris" : [ "http://www.mendeley.com/documents/?uuid=b6b10d38-d53d-3153-8a3b-bb1b04284f1b" ] }, { "id" : "ITEM-3", "itemData" : { "DOI" : "10.1111/j.1365-2354.2012.01341.x", "ISBN" : "0961-5423, 0961-5423", "ISSN" : "09615423", "PMID" : "22416793", "abstract" : "The aim of this study was to explore the needs of carers of men with prostate cancer and to identify barriers and enablers to meeting these needs. Carers were recruited to focus groups or interviews. These were recorded, transcribed and analysed by two researchers using Nvivo QSR6 and the Framework approach to index, chart and analyse data to identify emergent themes of the needs of carers, and barriers and enablers to meeting these needs. Fifteen carers took part in focus groups and 19 were interviewed. Carers' needs varied and were often unmet because of barriers to existing services. Carers needed: information; emotional support; practical support; effective medical care for the patient. Barriers to carers meeting their needs included: lack of awareness of sources of help; lack of understanding of information; reluctance to ask for help; prioritising the patient's needs. Enablers included better signposting to information and sources of support, and assessment of their needs. Interventions to address these needs should be developed taking account of the barriers and enablers identified here, and the experience of reported interventions for carers of other cancer patients. Carers should be offered an assessment to establish their needs and directed to appropriate sources of help.", "author" : [ { "dropping-particle" : "", "family" : "Sinfield", "given" : "P.", "non-dropping-particle" : "", "parse-names" : false, "suffix" : "" }, { "dropping-particle" : "", "family" : "Baker", "given" : "R.", "non-dropping-particle" : "", "parse-names" : false, "suffix" : "" }, { "dropping-particle" : "", "family" : "Ali", "given" : "S.", "non-dropping-particle" : "", "parse-names" : false, "suffix" : "" }, { "dropping-particle" : "", "family" : "Richardson", "given" : "A.", "non-dropping-particle" : "", "parse-names" : false, "suffix" : "" } ], "container-title" : "European Journal of Cancer Care", "id" : "ITEM-3", "issue" : "4", "issued" : { "date-parts" : [ [ "2012" ] ] }, "page" : "527-534", "title" : "The needs of carers of men with prostate cancer and barriers and enablers to meeting them: A qualitative study in England", "type" : "article-journal", "volume" : "21" }, "uris" : [ "http://www.mendeley.com/documents/?uuid=c9e284c6-1b86-3e80-98b7-cc5d874c8fe2" ] }, { "id" : "ITEM-4",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4", "issue" : "2", "issued" : { "date-parts" : [ [ "2010" ] ] }, "page" : "234-242", "title" : "Psychosocial adaptation in female partners of men with prostate cancer", "type" : "article-journal", "volume" : "19" }, "uris" : [ "http://www.mendeley.com/documents/?uuid=1058d421-a958-397d-bc7a-ea87ef6300bc" ] } ], "mendeley" : { "formattedCitation" : "[53, 61, 63, 65]", "plainTextFormattedCitation" : "[53, 61, 63, 65]", "previouslyFormattedCitation" : "[53, 61, 63, 65]"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53, 61, 63, 65]</w:t>
      </w:r>
      <w:r w:rsidR="00FE350D" w:rsidRPr="00125666">
        <w:rPr>
          <w:rFonts w:ascii="Times New Roman" w:hAnsi="Times New Roman" w:cs="Times New Roman"/>
        </w:rPr>
        <w:fldChar w:fldCharType="end"/>
      </w:r>
      <w:r w:rsidR="00463D82" w:rsidRPr="00125666">
        <w:rPr>
          <w:rFonts w:ascii="Times New Roman" w:hAnsi="Times New Roman" w:cs="Times New Roman"/>
        </w:rPr>
        <w:t xml:space="preserve"> would be welcomed</w:t>
      </w:r>
      <w:r w:rsidR="00537AC8" w:rsidRPr="00125666">
        <w:rPr>
          <w:rFonts w:ascii="Times New Roman" w:hAnsi="Times New Roman" w:cs="Times New Roman"/>
        </w:rPr>
        <w:t xml:space="preserve">. </w:t>
      </w:r>
      <w:r w:rsidR="008B0114" w:rsidRPr="00125666">
        <w:rPr>
          <w:rFonts w:ascii="Times New Roman" w:hAnsi="Times New Roman" w:cs="Times New Roman"/>
        </w:rPr>
        <w:t>T</w:t>
      </w:r>
      <w:r w:rsidR="00537AC8" w:rsidRPr="00125666">
        <w:rPr>
          <w:rFonts w:ascii="Times New Roman" w:hAnsi="Times New Roman" w:cs="Times New Roman"/>
        </w:rPr>
        <w:t>herefore</w:t>
      </w:r>
      <w:r w:rsidR="008B0114" w:rsidRPr="00125666">
        <w:rPr>
          <w:rFonts w:ascii="Times New Roman" w:hAnsi="Times New Roman" w:cs="Times New Roman"/>
        </w:rPr>
        <w:t>,</w:t>
      </w:r>
      <w:r w:rsidR="00537AC8" w:rsidRPr="00125666">
        <w:rPr>
          <w:rFonts w:ascii="Times New Roman" w:hAnsi="Times New Roman" w:cs="Times New Roman"/>
        </w:rPr>
        <w:t xml:space="preserve"> it is important to highlight support options during consultations as a way to acknowledge and address the needs of partners</w:t>
      </w:r>
      <w:r w:rsidR="00FE4995"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abstract" : "When a patient is diagnosed with cancer, family members often assume responsibility for providing care. They are typically involved not only with the diagnostic and treatment phases of care but also across the care trajectory and into survivorship. These caregivers are a primary source of support to individuals with cancer. The purpose of this article is to present an overview of the challenges, needs, and roles of family caregivers over the course of the cancer treatment trajectory and to discuss what support the professionals can provide. Caregivers require support, coordination,and communication with health care providers if they are to be successful in carrying out tasks of care. Concern for caregivers as partners in patient care and caregiver outcomes deserves attention from health care professionals. Considering the caregivers\u2019 value to the health care team, this role should not be underestimated.", "author" : [ { "dropping-particle" : "", "family" : "Given", "given" : "Barbara", "non-dropping-particle" : "", "parse-names" : false, "suffix" : "" }, { "dropping-particle" : "", "family" : "Given", "given" : "Charles", "non-dropping-particle" : "", "parse-names" : false, "suffix" : "" }, { "dropping-particle" : "", "family" : "Sherwood", "given" : "Paula", "non-dropping-particle" : "", "parse-names" : false, "suffix" : "" } ], "container-title" : "The Journal of Supportive Oncology.", "id" : "ITEM-1", "issue" : "2", "issued" : { "date-parts" : [ [ "2012" ] ] }, "page" : "57-64", "title" : "Family and Caregiver Needs over the Course of the Cancer Trajectory.", "type" : "article-journal", "volume" : "10" }, "uris" : [ "http://www.mendeley.com/documents/?uuid=619d0f61-dc29-3943-88a9-7307787473a9", "http://www.mendeley.com/documents/?uuid=169066f6-9a81-4154-9e3f-4587da0e194e" ] } ], "mendeley" : { "formattedCitation" : "[90]", "plainTextFormattedCitation" : "[90]", "previouslyFormattedCitation" : "[90]"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90]</w:t>
      </w:r>
      <w:r w:rsidR="00FE350D" w:rsidRPr="00125666">
        <w:rPr>
          <w:rFonts w:ascii="Times New Roman" w:hAnsi="Times New Roman" w:cs="Times New Roman"/>
        </w:rPr>
        <w:fldChar w:fldCharType="end"/>
      </w:r>
      <w:r w:rsidR="00537AC8" w:rsidRPr="00125666">
        <w:rPr>
          <w:rFonts w:ascii="Times New Roman" w:hAnsi="Times New Roman" w:cs="Times New Roman"/>
        </w:rPr>
        <w:t>.</w:t>
      </w:r>
    </w:p>
    <w:p w14:paraId="0AE86314" w14:textId="32559E70" w:rsidR="00781F7B" w:rsidRPr="00125666" w:rsidRDefault="0082442B" w:rsidP="00C429B3">
      <w:pPr>
        <w:rPr>
          <w:rFonts w:ascii="Times New Roman" w:hAnsi="Times New Roman" w:cs="Times New Roman"/>
          <w:spacing w:val="2"/>
          <w:shd w:val="clear" w:color="auto" w:fill="FCFCFC"/>
        </w:rPr>
      </w:pPr>
      <w:r w:rsidRPr="00125666">
        <w:rPr>
          <w:rFonts w:ascii="Times New Roman" w:hAnsi="Times New Roman" w:cs="Times New Roman"/>
          <w:spacing w:val="2"/>
          <w:shd w:val="clear" w:color="auto" w:fill="FCFCFC"/>
        </w:rPr>
        <w:t>Whilst partner specific support is important,</w:t>
      </w:r>
      <w:r w:rsidR="00BA3E3D" w:rsidRPr="00125666">
        <w:rPr>
          <w:rFonts w:ascii="Times New Roman" w:hAnsi="Times New Roman" w:cs="Times New Roman"/>
          <w:spacing w:val="2"/>
          <w:shd w:val="clear" w:color="auto" w:fill="FCFCFC"/>
        </w:rPr>
        <w:t xml:space="preserve"> a</w:t>
      </w:r>
      <w:r w:rsidR="008C4E30" w:rsidRPr="00125666">
        <w:rPr>
          <w:rFonts w:ascii="Times New Roman" w:hAnsi="Times New Roman" w:cs="Times New Roman"/>
          <w:spacing w:val="2"/>
          <w:shd w:val="clear" w:color="auto" w:fill="FCFCFC"/>
        </w:rPr>
        <w:t>n increased awareness of cancer as a ‘dyadic affair’ may highlight the importance of dyadic coping in maintaining and possibly improving relationship functioning in couples managing cancer</w:t>
      </w:r>
      <w:r w:rsidRPr="00125666">
        <w:rPr>
          <w:rFonts w:ascii="Times New Roman" w:hAnsi="Times New Roman" w:cs="Times New Roman"/>
          <w:spacing w:val="2"/>
          <w:shd w:val="clear" w:color="auto" w:fill="FCFCFC"/>
        </w:rPr>
        <w:t>, particularly with regards to the sexual impact</w:t>
      </w:r>
      <w:r w:rsidR="008C4E30" w:rsidRPr="00125666">
        <w:rPr>
          <w:rFonts w:ascii="Times New Roman" w:hAnsi="Times New Roman" w:cs="Times New Roman"/>
          <w:spacing w:val="2"/>
          <w:shd w:val="clear" w:color="auto" w:fill="FCFCFC"/>
        </w:rPr>
        <w:t xml:space="preserve"> </w:t>
      </w:r>
      <w:r w:rsidR="00FE350D" w:rsidRPr="00125666">
        <w:rPr>
          <w:rFonts w:ascii="Times New Roman" w:hAnsi="Times New Roman" w:cs="Times New Roman"/>
          <w:spacing w:val="2"/>
          <w:shd w:val="clear" w:color="auto" w:fill="FCFCFC"/>
        </w:rPr>
        <w:fldChar w:fldCharType="begin" w:fldLock="1"/>
      </w:r>
      <w:r w:rsidR="00FE350D" w:rsidRPr="00125666">
        <w:rPr>
          <w:rFonts w:ascii="Times New Roman" w:hAnsi="Times New Roman" w:cs="Times New Roman"/>
          <w:spacing w:val="2"/>
          <w:shd w:val="clear" w:color="auto" w:fill="FCFCFC"/>
        </w:rPr>
        <w:instrText>ADDIN CSL_CITATION { "citationItems" : [ { "id" : "ITEM-1", "itemData" : { "DOI" : "10.1111/bjhp.12094", "ISSN" : "1359107X", "author" : [ { "dropping-particle" : "", "family" : "Traa", "given" : "Marjan J.", "non-dropping-particle" : "", "parse-names" : false, "suffix" : "" }, { "dropping-particle" : "", "family" : "Vries", "given" : "Jolanda", "non-dropping-particle" : "De", "parse-names" : false, "suffix" : "" }, { "dropping-particle" : "", "family" : "Bodenmann", "given" : "Guy", "non-dropping-particle" : "", "parse-names" : false, "suffix" : "" }, { "dropping-particle" : "", "family" : "Oudsten", "given" : "Brenda L.", "non-dropping-particle" : "Den", "parse-names" : false, "suffix" : "" } ], "container-title" : "British Journal of Health Psychology", "id" : "ITEM-1", "issue" : "1", "issued" : { "date-parts" : [ [ "2015" ] ] }, "page" : "85-114", "title" : "Dyadic coping and relationship functioning in couples coping with cancer: A systematic review", "type" : "article-journal", "volume" : "20" }, "uris" : [ "http://www.mendeley.com/documents/?uuid=e980f8a2-54b6-3aae-ace5-c87b8bf56b58" ] } ], "mendeley" : { "formattedCitation" : "[91]", "plainTextFormattedCitation" : "[91]", "previouslyFormattedCitation" : "[91]" }, "properties" : { "noteIndex" : 0 }, "schema" : "https://github.com/citation-style-language/schema/raw/master/csl-citation.json" }</w:instrText>
      </w:r>
      <w:r w:rsidR="00FE350D" w:rsidRPr="00125666">
        <w:rPr>
          <w:rFonts w:ascii="Times New Roman" w:hAnsi="Times New Roman" w:cs="Times New Roman"/>
          <w:spacing w:val="2"/>
          <w:shd w:val="clear" w:color="auto" w:fill="FCFCFC"/>
        </w:rPr>
        <w:fldChar w:fldCharType="separate"/>
      </w:r>
      <w:r w:rsidR="00FE350D" w:rsidRPr="00125666">
        <w:rPr>
          <w:rFonts w:ascii="Times New Roman" w:hAnsi="Times New Roman" w:cs="Times New Roman"/>
          <w:noProof/>
          <w:spacing w:val="2"/>
          <w:shd w:val="clear" w:color="auto" w:fill="FCFCFC"/>
        </w:rPr>
        <w:t>[91]</w:t>
      </w:r>
      <w:r w:rsidR="00FE350D" w:rsidRPr="00125666">
        <w:rPr>
          <w:rFonts w:ascii="Times New Roman" w:hAnsi="Times New Roman" w:cs="Times New Roman"/>
          <w:spacing w:val="2"/>
          <w:shd w:val="clear" w:color="auto" w:fill="FCFCFC"/>
        </w:rPr>
        <w:fldChar w:fldCharType="end"/>
      </w:r>
      <w:r w:rsidR="00AF6D05" w:rsidRPr="00125666">
        <w:rPr>
          <w:rFonts w:ascii="Times New Roman" w:hAnsi="Times New Roman" w:cs="Times New Roman"/>
          <w:spacing w:val="2"/>
          <w:shd w:val="clear" w:color="auto" w:fill="FCFCFC"/>
        </w:rPr>
        <w:t xml:space="preserve">, and is reflected in the construct </w:t>
      </w:r>
      <w:r w:rsidR="00420D47" w:rsidRPr="00125666">
        <w:rPr>
          <w:rFonts w:ascii="Times New Roman" w:hAnsi="Times New Roman" w:cs="Times New Roman"/>
          <w:i/>
          <w:spacing w:val="2"/>
          <w:shd w:val="clear" w:color="auto" w:fill="FCFCFC"/>
        </w:rPr>
        <w:t xml:space="preserve">The value in </w:t>
      </w:r>
      <w:r w:rsidR="00AF6D05" w:rsidRPr="00125666">
        <w:rPr>
          <w:rFonts w:ascii="Times New Roman" w:hAnsi="Times New Roman" w:cs="Times New Roman"/>
          <w:i/>
          <w:spacing w:val="2"/>
          <w:shd w:val="clear" w:color="auto" w:fill="FCFCFC"/>
        </w:rPr>
        <w:t xml:space="preserve">facing </w:t>
      </w:r>
      <w:proofErr w:type="spellStart"/>
      <w:r w:rsidR="00AF6D05" w:rsidRPr="00125666">
        <w:rPr>
          <w:rFonts w:ascii="Times New Roman" w:hAnsi="Times New Roman" w:cs="Times New Roman"/>
          <w:i/>
          <w:spacing w:val="2"/>
          <w:shd w:val="clear" w:color="auto" w:fill="FCFCFC"/>
        </w:rPr>
        <w:t>PCa</w:t>
      </w:r>
      <w:proofErr w:type="spellEnd"/>
      <w:r w:rsidR="00AF6D05" w:rsidRPr="00125666">
        <w:rPr>
          <w:rFonts w:ascii="Times New Roman" w:hAnsi="Times New Roman" w:cs="Times New Roman"/>
          <w:i/>
          <w:spacing w:val="2"/>
          <w:shd w:val="clear" w:color="auto" w:fill="FCFCFC"/>
        </w:rPr>
        <w:t xml:space="preserve"> together</w:t>
      </w:r>
      <w:r w:rsidR="00AF6D05" w:rsidRPr="00125666">
        <w:rPr>
          <w:rFonts w:ascii="Times New Roman" w:hAnsi="Times New Roman" w:cs="Times New Roman"/>
          <w:spacing w:val="2"/>
          <w:shd w:val="clear" w:color="auto" w:fill="FCFCFC"/>
        </w:rPr>
        <w:t xml:space="preserve"> and also </w:t>
      </w:r>
      <w:r w:rsidR="00C73795" w:rsidRPr="00125666">
        <w:rPr>
          <w:rFonts w:ascii="Times New Roman" w:hAnsi="Times New Roman" w:cs="Times New Roman"/>
          <w:spacing w:val="2"/>
          <w:shd w:val="clear" w:color="auto" w:fill="FCFCFC"/>
        </w:rPr>
        <w:t>its</w:t>
      </w:r>
      <w:r w:rsidR="00AF6D05" w:rsidRPr="00125666">
        <w:rPr>
          <w:rFonts w:ascii="Times New Roman" w:hAnsi="Times New Roman" w:cs="Times New Roman"/>
          <w:spacing w:val="2"/>
          <w:shd w:val="clear" w:color="auto" w:fill="FCFCFC"/>
        </w:rPr>
        <w:t xml:space="preserve"> antithesis construct </w:t>
      </w:r>
      <w:r w:rsidR="00AF6D05" w:rsidRPr="00125666">
        <w:rPr>
          <w:rFonts w:ascii="Times New Roman" w:hAnsi="Times New Roman" w:cs="Times New Roman"/>
          <w:i/>
          <w:spacing w:val="2"/>
          <w:shd w:val="clear" w:color="auto" w:fill="FCFCFC"/>
        </w:rPr>
        <w:t xml:space="preserve"> </w:t>
      </w:r>
      <w:r w:rsidR="009D75D9" w:rsidRPr="00125666">
        <w:rPr>
          <w:rFonts w:ascii="Times New Roman" w:hAnsi="Times New Roman" w:cs="Times New Roman"/>
          <w:i/>
          <w:spacing w:val="2"/>
          <w:shd w:val="clear" w:color="auto" w:fill="FCFCFC"/>
        </w:rPr>
        <w:t>feeling</w:t>
      </w:r>
      <w:r w:rsidR="00AF6D05" w:rsidRPr="00125666">
        <w:rPr>
          <w:rFonts w:ascii="Times New Roman" w:hAnsi="Times New Roman" w:cs="Times New Roman"/>
          <w:i/>
          <w:spacing w:val="2"/>
          <w:shd w:val="clear" w:color="auto" w:fill="FCFCFC"/>
        </w:rPr>
        <w:t xml:space="preserve"> unsupported and </w:t>
      </w:r>
      <w:proofErr w:type="spellStart"/>
      <w:r w:rsidR="00AF6D05" w:rsidRPr="00125666">
        <w:rPr>
          <w:rFonts w:ascii="Times New Roman" w:hAnsi="Times New Roman" w:cs="Times New Roman"/>
          <w:i/>
          <w:spacing w:val="2"/>
          <w:shd w:val="clear" w:color="auto" w:fill="FCFCFC"/>
        </w:rPr>
        <w:t>sidelined</w:t>
      </w:r>
      <w:proofErr w:type="spellEnd"/>
      <w:r w:rsidR="008C4E30" w:rsidRPr="00125666">
        <w:rPr>
          <w:rFonts w:ascii="Times New Roman" w:hAnsi="Times New Roman" w:cs="Times New Roman"/>
          <w:spacing w:val="2"/>
          <w:shd w:val="clear" w:color="auto" w:fill="FCFCFC"/>
        </w:rPr>
        <w:t xml:space="preserve">. </w:t>
      </w:r>
      <w:r w:rsidR="00E35FBE" w:rsidRPr="00125666">
        <w:rPr>
          <w:rFonts w:ascii="Times New Roman" w:hAnsi="Times New Roman" w:cs="Times New Roman"/>
        </w:rPr>
        <w:t xml:space="preserve">The way in which both members of the couple cope may be dependent on one another’s adjustment </w:t>
      </w:r>
      <w:r w:rsidR="00FE350D" w:rsidRPr="00125666">
        <w:rPr>
          <w:rFonts w:ascii="Times New Roman" w:hAnsi="Times New Roman" w:cs="Times New Roman"/>
        </w:rPr>
        <w:fldChar w:fldCharType="begin" w:fldLock="1"/>
      </w:r>
      <w:r w:rsidR="00BC02E9" w:rsidRPr="00125666">
        <w:rPr>
          <w:rFonts w:ascii="Times New Roman" w:hAnsi="Times New Roman" w:cs="Times New Roman"/>
        </w:rPr>
        <w:instrText>ADDIN CSL_CITATION { "citationItems" : [ { "id" : "ITEM-1", "itemData" : { "DOI" : "10.1002/pon.3552", "ISBN" : "1057-9249", "ISSN" : "10991611", "PMID" : "24764291", "abstract" : "Objective: Prostate cancer and its treatment can result in numerous physical and psychological morbidities for the patient as well as his partner. This qualitative study aimed to explore the experiences of intimate spouses or partners of men diagnosed and/or treated for prostate cancer to better understand the personal impact of prostate cancer on the partner. Methods: Twenty-seven partners participated in this study. Six focus groups were convened, and one in-depth interview was undertaken to explore the practical impact of prostate cancer on the intimate spouse/partner. All discussions were audio-recorded and transcribed and then coded using a thematic approach. Results: Six themes emerged: (a) The influence of the man\u2019s response to prostate cancer on the partner, (b) The need to be involved in treatment and medical decision making, (c) Supporting a man who is experiencing a loss of masculinity, (d) Degree of congruence between each partner\u2019s coping responses, (e) Constrained communication, and (f) Changed roles and increased practical management. Conclusions: It is clear that prostate cancer impacts substantially on many areas of partner well-being. An effective intervention provided to this population seems warranted and may lead to improvements in partner well-being, assist the couple in lessening the impact of prostate cancer and its treatment on their relationship, and assist in the man\u2019s recovery.", "author" : [ { "dropping-particle" : "", "family" : "Wootten", "given" : "A. C.", "non-dropping-particle" : "", "parse-names" : false, "suffix" : "" }, { "dropping-particle" : "", "family" : "Abbott", "given" : "J. M.", "non-dropping-particle" : "", "parse-names" : false, "suffix" : "" }, { "dropping-particle" : "", "family" : "Osborne", "given" : "D.", "non-dropping-particle" : "", "parse-names" : false, "suffix" : "" }, { "dropping-particle" : "", "family" : "Austin", "given" : "D. W.", "non-dropping-particle" : "", "parse-names" : false, "suffix" : "" }, { "dropping-particle" : "", "family" : "Klein", "given" : "B.", "non-dropping-particle" : "", "parse-names" : false, "suffix" : "" }, { "dropping-particle" : "", "family" : "Costello", "given" : "A. J.", "non-dropping-particle" : "", "parse-names" : false, "suffix" : "" }, { "dropping-particle" : "", "family" : "Murphy", "given" : "D. G.", "non-dropping-particle" : "", "parse-names" : false, "suffix" : "" } ], "container-title" : "Psycho-Oncology", "id" : "ITEM-1", "issue" : "11", "issued" : { "date-parts" : [ [ "2014" ] ] }, "page" : "1252-1258", "title" : "The impact of prostate cancer on partners: A qualitative exploration", "type" : "article-journal", "volume" : "23" }, "uris" : [ "http://www.mendeley.com/documents/?uuid=64f0f1c2-76e9-490f-8a42-c67f812f3571" ] }, { "id" : "ITEM-2", "itemData" : { "DOI" : "10.1016/S0959-8049(03)00309-5", "ISSN" : "09598049", "abstract" : "Partners and other family members are key supports for cancer patients. Most cope well with the caregiving role, but an important minority become highly distressed or develop an affective disorder. Female carers and those with a history of psychiatric morbidity are more vulnerable, as are those who take a more negative view of the patient's illness and its impact on their lives. Carers are likely to become more distressed and develop psychiatric morbidity as the illness advances and treatment is palliative. Carers are also more at risk when they lack a support network of their own and when there are relationship difficulties with the patient. The review discusses why, given this evidence, carers fail to take advantage of interventions designed to help them and those who participate derive only limited psychological benefits.", "author" : [ { "dropping-particle" : "", "family" : "Pitceathly", "given" : "C.", "non-dropping-particle" : "", "parse-names" : false, "suffix" : "" }, { "dropping-particle" : "", "family" : "Maguire", "given" : "P.", "non-dropping-particle" : "", "parse-names" : false, "suffix" : "" } ], "container-title" : "European Journal of Cancer", "id" : "ITEM-2", "issue" : "11", "issued" : { "date-parts" : [ [ "2003" ] ] }, "page" : "1517-1524", "title" : "The psychological impact of cancer on patients\u2019 partners and other key relatives: a review", "type" : "article-journal", "volume" : "39" }, "uris" : [ "http://www.mendeley.com/documents/?uuid=91cbecbe-ead5-3ea6-800a-04b50b527bd3" ] }, { "id" : "ITEM-3", "itemData" : { "author" : [ { "dropping-particle" : "", "family" : "Kurtz", "given" : "Margot", "non-dropping-particle" : "", "parse-names" : false, "suffix" : "" }, { "dropping-particle" : "", "family" : "Kurtz", "given" : "J.C", "non-dropping-particle" : "", "parse-names" : false, "suffix" : "" }, { "dropping-particle" : "", "family" : "Given", "given" : "Charles", "non-dropping-particle" : "", "parse-names" : false, "suffix" : "" }, { "dropping-particle" : "", "family" : "Given", "given" : "Barbara", "non-dropping-particle" : "", "parse-names" : false, "suffix" : "" } ], "container-title" : "Soc, Scie Med", "id" : "ITEM-3", "issue" : "6", "issued" : { "date-parts" : [ [ "1995" ] ] }, "page" : "837-846", "title" : "Relationship of Caregiver Reactions and Depression to Cancer Patients' Symptoms, Functional States and Depression-A Longitudinal View", "type" : "article-journal", "volume" : "40" }, "uris" : [ "http://www.mendeley.com/documents/?uuid=08f270ae-b6da-38e1-93cd-2b2692db1425" ] }, { "id" : "ITEM-4", "itemData" : { "ISSN" : "0190-535X", "PMID" : "9599358", "abstract" : "PURPOSE/OBJECTIVES To study the psychosocial adjustment of partners/spouses of patients with cancer at four specific stages of the illness trajectory time of diagnosis, period of first remission, first recurrence, and period of metastatic disease. DESIGN A cross-sectional, descriptive survey. SETTINGS A university cancer center, a private cancer clinic, and a clinic in a large city serving people who are uninsured and unable to pay for their treatment. SAMPLE 175 partners of patients who were in one of four specific stages of the illness trajectory participated in this study, Various types of cancer were represented. Seventy-seven participants were men, and 98 were women; their mean age was 49 years. METHODS A survey questionnaire was used to collect data on psychosocial adjustment, specific sources of social support, dyadic adjustment, coping strategies, emotional response, cognitive response, and personal control. FINDINGS Results indicate that partners of patients who were experiencing a recurrence of their illness or who were in the metastatic stage of the disease were more vulnerable to increased distress and problems of adjustment. Women also reported higher levels of distress than men. Variables that had the most significant direct affect on adjustment were emotional response, cognitive response, family support, and partner cohesion. Coping strategies influenced emotion and cognition. CONCLUSIONS Caring for partners is essential to promoting quality of life for the patient and the family. IMPLICATIONS FOR NURSING PRACTICE Assessment, providing an opportunity to express concerns, and referral for psychosocial intervention as necessary are important to promote the highest possible quality of life for partners and patients.", "author" : [ { "dropping-particle" : "", "family" : "Morse", "given" : "S R", "non-dropping-particle" : "", "parse-names" : false, "suffix" : "" }, { "dropping-particle" : "", "family" : "Fife", "given" : "B", "non-dropping-particle" : "", "parse-names" : false, "suffix" : "" } ], "container-title" : "Oncology nursing forum", "id" : "ITEM-4", "issue" : "4", "issued" : { "date-parts" : [ [ "1998", "5" ] ] }, "page" : "751-60", "title" : "Coping with a partner's cancer: adjustment at four stages of the illness trajectory.", "type" : "article-journal", "volume" : "25" }, "uris" : [ "http://www.mendeley.com/documents/?uuid=d43210ab-b2a7-31e8-865f-e1ddae785a72" ] }, { "id" : "ITEM-5", "itemData" : { "DOI" : "10.1207/s15324796abm3202_3", "ISSN" : "0883-6612", "author" : [ { "dropping-particle" : "", "family" : "Andrykowski", "given" : "Michael A.", "non-dropping-particle" : "", "parse-names" : false, "suffix" : "" }, { "dropping-particle" : "", "family" : "Manne", "given" : "Sharon L.", "non-dropping-particle" : "", "parse-names" : false, "suffix" : "" } ], "container-title" : "Annals of Behavioral Medicine", "id" : "ITEM-5", "issue" : "2", "issued" : { "date-parts" : [ [ "2006" ] ] }, "page" : "93-97", "title" : "Are psychological interventions effective and accepted by cancer patients? I. Standards and levels of evidence", "type" : "article-journal", "volume" : "32" }, "uris" : [ "http://www.mendeley.com/documents/?uuid=55e8aa1c-557e-36a2-967b-755e3d0c8beb" ] }, { "id" : "ITEM-6", "itemData" : { "author" : [ { "dropping-particle" : "", "family" : "Antoni", "given" : "Michael H.", "non-dropping-particle" : "", "parse-names" : false, "suffix" : "" }, { "dropping-particle" : "", "family" : "Suzanne C. Lechner", "given" : "", "non-dropping-particle" : "", "parse-names" : false, "suffix" : "" }, { "dropping-particle" : "", "family" : "Aisha Kazi", "given" : "", "non-dropping-particle" : "", "parse-names" : false, "suffix" : "" }, { "dropping-particle" : "", "family" : "Sarah R. Wimberly", "given" : "", "non-dropping-particle" : "", "parse-names" : false, "suffix" : "" }, { "dropping-particle" : "", "family" : "Tammy Sifre", "given" : "", "non-dropping-particle" : "", "parse-names" : false, "suffix" : "" }, { "dropping-particle" : "", "family" : "Kenya R. Urcuyo", "given" : "", "non-dropping-particle" : "", "parse-names" : false, "suffix" : "" }, { "dropping-particle" : "", "family" : "Kristin Phillips", "given" : "", "non-dropping-particle" : "", "parse-names" : false, "suffix" : "" }, { "dropping-particle" : "", "family" : "Stefan Gl\u00fcck", "given" : "", "non-dropping-particle" : "", "parse-names" : false, "suffix" : "" }, { "dropping-particle" : "", "family" : "Charles S. Carver", "given" : "", "non-dropping-particle" : "", "parse-names" : false, "suffix" : "" } ], "container-title" : "Journal of consulting and clinical psychology", "id" : "ITEM-6", "issue" : "6", "issued" : { "date-parts" : [ [ "2006" ] ] }, "page" : "1143-1152", "title" : "How Stress Management Improves Quality of Life After Treatment for Breast Cancer", "type" : "article-journal", "volume" : "74" }, "uris" : [ "http://www.mendeley.com/documents/?uuid=114a62ce-8d8c-313b-98f6-42ca905079ca" ] } ], "mendeley" : { "formattedCitation" : "[38, 92\u201396]", "plainTextFormattedCitation" : "[38, 92\u201396]", "previouslyFormattedCitation" : "[38, 92\u201396]" }, "properties" : { "noteIndex" : 0 }, "schema" : "https://github.com/citation-style-language/schema/raw/master/csl-citation.json" }</w:instrText>
      </w:r>
      <w:r w:rsidR="00FE350D" w:rsidRPr="00125666">
        <w:rPr>
          <w:rFonts w:ascii="Times New Roman" w:hAnsi="Times New Roman" w:cs="Times New Roman"/>
        </w:rPr>
        <w:fldChar w:fldCharType="separate"/>
      </w:r>
      <w:r w:rsidR="00561536" w:rsidRPr="00125666">
        <w:rPr>
          <w:rFonts w:ascii="Times New Roman" w:hAnsi="Times New Roman" w:cs="Times New Roman"/>
          <w:noProof/>
        </w:rPr>
        <w:t>[38, 92–96]</w:t>
      </w:r>
      <w:r w:rsidR="00FE350D" w:rsidRPr="00125666">
        <w:rPr>
          <w:rFonts w:ascii="Times New Roman" w:hAnsi="Times New Roman" w:cs="Times New Roman"/>
        </w:rPr>
        <w:fldChar w:fldCharType="end"/>
      </w:r>
      <w:r w:rsidR="00E35FBE" w:rsidRPr="00125666">
        <w:rPr>
          <w:rFonts w:ascii="Times New Roman" w:hAnsi="Times New Roman" w:cs="Times New Roman"/>
          <w:i/>
        </w:rPr>
        <w:t xml:space="preserve">. </w:t>
      </w:r>
      <w:r w:rsidR="008C4E30" w:rsidRPr="00125666">
        <w:rPr>
          <w:rFonts w:ascii="Times New Roman" w:hAnsi="Times New Roman" w:cs="Times New Roman"/>
          <w:shd w:val="clear" w:color="auto" w:fill="FFFFFF"/>
        </w:rPr>
        <w:t xml:space="preserve">In the context of </w:t>
      </w:r>
      <w:proofErr w:type="spellStart"/>
      <w:r w:rsidR="008C4E30" w:rsidRPr="00125666">
        <w:rPr>
          <w:rFonts w:ascii="Times New Roman" w:hAnsi="Times New Roman" w:cs="Times New Roman"/>
          <w:shd w:val="clear" w:color="auto" w:fill="FFFFFF"/>
        </w:rPr>
        <w:t>PCa</w:t>
      </w:r>
      <w:proofErr w:type="spellEnd"/>
      <w:r w:rsidR="008C4E30" w:rsidRPr="00125666">
        <w:rPr>
          <w:rFonts w:ascii="Times New Roman" w:hAnsi="Times New Roman" w:cs="Times New Roman"/>
          <w:shd w:val="clear" w:color="auto" w:fill="FFFFFF"/>
        </w:rPr>
        <w:t>, couples often spoke of facing canc</w:t>
      </w:r>
      <w:r w:rsidRPr="00125666">
        <w:rPr>
          <w:rFonts w:ascii="Times New Roman" w:hAnsi="Times New Roman" w:cs="Times New Roman"/>
          <w:shd w:val="clear" w:color="auto" w:fill="FFFFFF"/>
        </w:rPr>
        <w:t xml:space="preserve">er as a team- a ‘WE-disease </w:t>
      </w:r>
      <w:r w:rsidR="00FE350D" w:rsidRPr="00125666">
        <w:rPr>
          <w:rFonts w:ascii="Times New Roman" w:hAnsi="Times New Roman" w:cs="Times New Roman"/>
          <w:shd w:val="clear" w:color="auto" w:fill="FFFFFF"/>
        </w:rPr>
        <w:fldChar w:fldCharType="begin" w:fldLock="1"/>
      </w:r>
      <w:r w:rsidR="00BC02E9" w:rsidRPr="00125666">
        <w:rPr>
          <w:rFonts w:ascii="Times New Roman" w:hAnsi="Times New Roman" w:cs="Times New Roman"/>
          <w:shd w:val="clear" w:color="auto" w:fill="FFFFFF"/>
        </w:rPr>
        <w:instrText>ADDIN CSL_CITATION { "citationItems" : [ { "id" : "ITEM-1", "itemData" : { "DOI" : "10.1097/NCC.0b013e31824fe1ef", "ISBN" : "0162-220x", "ISSN" : "1538-9804", "PMID" : "22565105", "abstract" : "BACKGROUND: Spouses play an important role in how well patients with prostate cancer manage their illness. Whereas earlier studies mostly included both patients and spouses, this study focuses on the spouses' experiences during the course of the illness.\\n\\nOBJECTIVE: The objective of this study was to explore how the daily life of female spouses is affected by their husband's prostate cancer.\\n\\nMETHODS: Qualitative interviews were conducted with 9 spouses of men receiving potential curative treatment for prostate cancer.\\n\\nRESULTS: Prostate cancer in men had significant impact on spouses' everyday life. The results showed that spouses strived to achieve a balance between focusing on their own needs and meeting their husbands' needs along the course of the illness. Four themes emerged: strong and optimistic versus vulnerable and overstrained, maintaining the partner's sense of manhood, being on the sideline, and the need for relationships outside the immediate family.\\n\\nCONCLUSION: Being a spouse to a man with prostate cancer is emotionally and practically demanding. There is a danger of the spouses suppressing their own needs in the process of supporting their husbands. Those spouses living in the situation over a period of years expressed fatigue and a shift in focus from their husbands' needs to their own needs for support.\\n\\nIMPLICATIONS FOR PRACTICE: Healthcare providers should provide support for spouses during the course of the illness, encourage spouses to participate in seminars for couples living with prostate cancer, and be aware of the potential for situational fatigue in spouses many years after the diagnosis.", "author" : [ { "dropping-particle" : "", "family" : "Ervik", "given" : "Bente", "non-dropping-particle" : "", "parse-names" : false, "suffix" : "" }, { "dropping-particle" : "", "family" : "Nord\u00f8y", "given" : "Tone", "non-dropping-particle" : "", "parse-names" : false, "suffix" : "" }, { "dropping-particle" : "", "family" : "Asplund", "given" : "Kenneth", "non-dropping-particle" : "", "parse-names" : false, "suffix" : "" } ], "container-title" : "Cancer nursing", "id" : "ITEM-1", "issue" : "3", "issued" : { "date-parts" : [ [ "2013" ] ] }, "page" : "E7-E14", "title" : "In the middle and on the sideline: the experience of spouses of men with prostate cancer.", "type" : "article-journal", "volume" : "36" }, "uris" : [ "http://www.mendeley.com/documents/?uuid=7101fde6-0bee-30a3-bda7-ce86a398534e" ] }, { "id" : "ITEM-2", "itemData" : { "DOI" : "10.1186/1471-2296-11-19", "ISBN" : "1471-2296 (Electronic)\\r1471-2296 (Linking)", "ISSN" : "1471-2296", "PMID" : "20211019", "abstract" : "BACKGROUND: Few studies have explored the women's experiences as a result of a partners' diagnosis of prostate cancer. This study begins to explore women's interactions with physicians (primary care and urologist) and the support needs associated with the diagnosis and treatment of their partners' prostate cancer. METHODS: Two focus groups (n = 14) of women whose partners were diagnosed with prostate cancer (diagnoses' 1 - 18 months). A trained facilitator used open-ended questions to explore ideas. The framework approach was used to analyze the transcripts. RESULTS: Three main themes emerged: 1. More support. Validation and information is needed for women including emotional support and opportunities to share experiences. 2. Role of the physician. The transfer of care once specialized treatment is no longer needed remained poorly defined, which increased confusion and feelings of abandonment related to the role of the primary physician. 3. Partners' relationship changes. Men became more dependent on their partners for support and to act as the primary communicator and caregiver. CONCLUSIONS: Additional research is needed in this field to confirm the importance of training primary care physicians to consider holistic treatment approaches that recognize the partner and family needs as important in the complete physical and emotional healing of their patients.", "author" : [ { "dropping-particle" : "", "family" : "Evertsen", "given" : "Jennifer M", "non-dropping-particle" : "", "parse-names" : false, "suffix" : "" }, { "dropping-particle" : "", "family" : "Wolkenstein", "given" : "Alan S", "non-dropping-particle" : "", "parse-names" : false, "suffix" : "" } ], "container-title" : "BMC family practice", "id" : "ITEM-2", "issue" : "11", "issued" : { "date-parts" : [ [ "2010" ] ] }, "page" : "19", "title" : "Female partners of patients after surgical prostate cancer treatment: interactions with physicians and support needs.", "type" : "article-journal", "volume" : "11" }, "uris" : [ "http://www.mendeley.com/documents/?uuid=1191c256-8615-3ec1-8b9a-5f7306ee9579" ] }, { "id" : "ITEM-3", "itemData" : { "DOI" : "10.1037/a0023413", "ISBN" : "1091-7527", "ISSN" : "1091-7527", "PMID" : "21517177", "abstract" : "Intimate partners' ability to adopt a \"we\" outlook in relation to cancer has consistently been associated with optimal adaptation for couples. This investigation adds to the growing body of literature on dyadic coping and resiliency in couples through an in-depth examination of five well-adjusted couples' experiences with prostate cancer. Of specific interest were (1) how the experience of prostate cancer affected the couple's unique intersubjective identity, and how in turn (2) the couple's identity and relationship culture influenced their adjustment to cancer. An ethnographic mode of inquiry was adopted. Marital partners were interviewed together on two separate occasions with the intention of having them deepen their conjoint reflexive processing of their relationship. During the interviews, couples were asked to reflect upon and articulate their sense of themselves as a couple, their experience of \"we-ness\" and shared identity, and the interaction between the illness and we-ness. Interviews were transcribed verbatim and analyzed using the grounded theory method. The grounded theory analysis yielded three main themes portraying the couples' experience of prostate cancer: (1) riding the vortex, (2) holding the communal body intact, and (3) invincibility and its underbelly. A more broad understanding to arise from this investigation was the notion of a \"communal body\" and that couples participated in a shared corporeality, to which each partner's identity and sense of self was intricately tied. It is concluded that the intersubjective embodiment displayed by couples in this study was instrumental to the \"repair\" of the communal body ruptured by prostate cancer.", "author" : [ { "dropping-particle" : "", "family" : "Fergus", "given" : "Karen D", "non-dropping-particle" : "", "parse-names" : false, "suffix" : "" } ], "container-title" : "Families, systems &amp; health : the journal of collaborative family healthcare", "id" : "ITEM-3", "issue" : "2", "issued" : { "date-parts" : [ [ "2011" ] ] }, "page" : "95-113", "title" : "The rupture and repair of the couple's communal body with prostate cancer.", "type" : "article-journal", "volume" : "29" }, "uris" : [ "http://www.mendeley.com/documents/?uuid=b9c4f44e-ffff-33ce-97c8-818e5034fc38" ] }, { "id" : "ITEM-4", "itemData" : { "DOI" : "10.1177/104973202129120034", "ISBN" : "1049-7323", "ISSN" : "1049-7323", "PMID" : "11939250", "abstract" : "In this study, the authors examine the under-investigated topic of patient-provided support for spouse caregivers. Thirty-four men with prostate cancer and their female partners were interviewed separately three times: before the man's radical prostatectomy, 8 to 10 weeks postsurgery, and 1 year postsurgery. The core category of active consideration encompassed 4 dimensions: easing spousal burden, keeping us up, maintaining connection, and considering spouse. Patient-provided support entails two overlapping tasks: minimizing the practical and emotional impact of the illness and tending to the caregiver's social-emotional needs. A theory expounding on the double bind of being both a patient and an agent in light of masculine socialization practices is articulated and brought to bear on the phenomenon of patient-provided support.", "author" : [ { "dropping-particle" : "", "family" : "Fergus", "given" : "Karen D", "non-dropping-particle" : "", "parse-names" : false, "suffix" : "" }, { "dropping-particle" : "", "family" : "Gray", "given" : "Ross E", "non-dropping-particle" : "", "parse-names" : false, "suffix" : "" }, { "dropping-particle" : "", "family" : "Fitch", "given" : "Margaret I", "non-dropping-particle" : "", "parse-names" : false, "suffix" : "" }, { "dropping-particle" : "", "family" : "Labrecque", "given" : "Manon", "non-dropping-particle" : "", "parse-names" : false, "suffix" : "" }, { "dropping-particle" : "", "family" : "Phillips", "given" : "Catherine", "non-dropping-particle" : "", "parse-names" : false, "suffix" : "" } ], "container-title" : "Qualitative health research", "id" : "ITEM-4", "issue" : "4", "issued" : { "date-parts" : [ [ "2002" ] ] }, "page" : "492-514", "title" : "Active consideration: conceptualizing patient-provided support for spouse caregivers in the context of prostate cancer.", "type" : "article-journal", "volume" : "12" }, "uris" : [ "http://www.mendeley.com/documents/?uuid=127b30ea-0075-397d-b6f9-42a181fa87d6" ] }, { "id" : "ITEM-5",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5", "issue" : "4", "issued" : { "date-parts" : [ [ "2000" ] ] }, "page" : "531-48", "title" : "Managing the Impact of Illness: The Experiences of Men with Prostate Cancer and their Spouses.", "type" : "article-journal", "volume" : "5" }, "uris" : [ "http://www.mendeley.com/documents/?uuid=baaf08f1-341a-32e7-a14e-ac53fc1bd46f" ] }, { "id" : "ITEM-6", "itemData" : { "DOI" : "10.1097/00002820-200609000-00004", "ISBN" : "0162-220X", "ISSN" : "0162-220X", "PMID" : "17006110", "abstract" : "Prostate cancer is a significant cause of morbidity and mortality in men in all adult life stages. Normative developmental tasks of aging combined with disease-related stressors may negatively affect adjustment to prostate cancer and, consequently, affect the quality of life of both the man and his spouse. The purpose of this study was to examine the experiences of men with prostate cancer and their partners according to their life cycle cohort: 50-64 (late middle age), 65-74 (young-old), and 75-84 (old-old). Qualitative interviews with 15 couples were used to provide information about the dyad's experiences with prostate cancer. Interview data were analyzed to identify preliminary coding schemas, which were subsequently refined and modified into themes. Three major themes were identified from the data. Across all age groups, prostate cancer had a significant effect on: (1) couples' daily lives, (2) their dyadic and family relationships, and (3) their developmental stage. There were also differences in age groups. Couples in the late middle age group reported greater disappointment and anger at their inability to reach life goals and establish financial security. Couples in the young-old group made more spontaneous comments about being satisfied with their life than the couples in the other 2 groups. Couples in the old-old group reported slower recovery from the illness than the younger couples. Results indicate that although prostate cancer may have some universal effects on couples, it also may have differential effects by age cohort. Hence, targeted interventions by age cohort may be warranted.", "author" : [ { "dropping-particle" : "", "family" : "Harden", "given" : "", "non-dropping-particle" : "", "parse-names" : false, "suffix" : "" }, { "dropping-particle" : "", "family" : "Northouse", "given" : "Laurel L", "non-dropping-particle" : "", "parse-names" : false, "suffix" : "" }, { "dropping-particle" : "", "family" : "Mood", "given" : "Darlene W", "non-dropping-particle" : "", "parse-names" : false, "suffix" : "" } ], "container-title" : "Cancer nursing", "id" : "ITEM-6", "issue" : "5", "issued" : { "date-parts" : [ [ "2006" ] ] }, "page" : "367-377", "title" : "Qualitative analysis of couples' experience with prostate cancer by age cohort.", "type" : "article-journal", "volume" : "29" }, "uris" : [ "http://www.mendeley.com/documents/?uuid=b6b10d38-d53d-3153-8a3b-bb1b04284f1b" ] }, { "id" : "ITEM-7", "itemData" : { "DOI" : "10.3978/j.issn.2223-4683.2015.04.05", "ISSN" : "2223-4691", "PMID" : "26816819", "abstract" : "BACKGROUND: Men are likely to experience deterioration in sexual functioning as a consequence of treatment for prostate cancer. Indeed, sexual difficulties are common across all treatment modalities.\\n\\nOBJECTIVE: To determine the impact of treatment for prostate cancer on intimacy and sexual expression/relationships from the perspective of couples.\\n\\nMETHODS: An observational study was conducted including in-depth interviews with 18 people affected by prostate cancer; comprising eight couples and two individual men.\\n\\nRESULTS: Four categories were identified that illustrated the impact of prostate cancer on intimacy and sexual recovery. These related to social influences and language used to describe the loss or recovery of sexual activities; difficulties in discussing sexual activity with clinicians; the clash of individual impact of prostate cancer recovery versus the impact on the couple, and the re-integration of sexual activities into the relationship.\\n\\nCONCLUSIONS: Though only one person in a partnership experiences cancer, these data indicated the extent to which prostate cancer treatment also impacts on partners. The study indicates that adjustment to erectile dysfunction (ED) takes time, but is a highly significant event in couples' lives and its importance should not be under-estimated. Consequently, we suggest that relational models of care should be considered, whereby side-effects are recognised as impacting on both members of the partnership (for example ED, or lack or ejaculate). Supportive care in this context, therefore, may best be based on a relational approach using language and interventions that are appropriate to the patient and their situation.", "author" : [ { "dropping-particle" : "", "family" : "Kelly", "given" : "Daniel", "non-dropping-particle" : "", "parse-names" : false, "suffix" : "" }, { "dropping-particle" : "", "family" : "Forbat", "given" : "Liz", "non-dropping-particle" : "", "parse-names" : false, "suffix" : "" }, { "dropping-particle" : "", "family" : "Marshall-Lucette", "given" : "Sylvie", "non-dropping-particle" : "", "parse-names" : false, "suffix" : "" }, { "dropping-particle" : "", "family" : "White", "given" : "Isabel", "non-dropping-particle" : "", "parse-names" : false, "suffix" : "" } ], "container-title" : "Translational andrology and urology", "id" : "ITEM-7", "issue" : "2", "issued" : { "date-parts" : [ [ "2015" ] ] }, "page" : "131-8", "title" : "Co-constructing sexual recovery after prostate cancer: a qualitative study with couples.", "type" : "article-journal", "volume" : "4" }, "uris" : [ "http://www.mendeley.com/documents/?uuid=8f754de5-b525-3c82-bf6b-06291c55055c" ] }, { "id" : "ITEM-8", "itemData" : { "DOI" : "http://dx.doi.org/10.1007/s00520-014-2222-3", "ISSN" : "0941-4355", "abstract" : "Background and Aims The lack of survival advantage, adverse quality of life effects and health care costs associated with curative treatments have convinced health authorities internationally to recommend Active Surveillance(AS) as a management strategy for most low risk prostate cancers(LRPC). Research shows only 15- 40% adopt AS. Aim: To examine men with LLPC and partners' experiences of choosing between AS and the radical treatments; and using these findings, develop an online treatment decision aid(DA). Methods Newly diagnosedmen who chose curative treatment and those who chose AS, and their partners, from 3 hospitals completed semi-structured telephone interviews. Transcribed interviews underwent inductive, cyclic, and comparative analysis with inter-rater reliability. Findings were fed into the development of an online DA. Results Twenty-one men and 14 partners participated. Prostate cancer treatment information was regularly described as contradictory, confusing, and stressful. AS was commonly misunderstood. Men and partners were sometimes encumbered by memories of treatment decision-making, ongoing conflicting information and unanswered medical questions. Radical treatment was selected when cancer progression was feared or medically indicated. The online DA presents unbiased, evidence-based information in a clear form - written, graphical and audio-visual - then lead the patient and partner through a process of weighing up the benefits and costs of whether to adopt AS or a curative treatment. The video-clips involve men, their partners, urologists and radiation oncologists presenting information and personal experiences. Conclusions Rigorously-tested, up-to-date and culturally-specific DAs for LRPC which is easily accessible is urgently needed to assist with treatment decision-making involving both men and partner.", "author" : [ { "dropping-particle" : "", "family" : "O'Callaghan", "given" : "C", "non-dropping-particle" : "", "parse-names" : false, "suffix" : "" }, { "dropping-particle" : "", "family" : "Dryden", "given" : "T", "non-dropping-particle" : "", "parse-names" : false, "suffix" : "" }, { "dropping-particle" : "", "family" : "Hyatt", "given" : "A", "non-dropping-particle" : "", "parse-names" : false, "suffix" : "" }, { "dropping-particle" : "", "family" : "Brooker", "given" : "J", "non-dropping-particle" : "", "parse-names" : false, "suffix" : "" }, { "dropping-particle" : "", "family" : "Burney", "given" : "S", "non-dropping-particle" : "", "parse-names" : false, "suffix" : "" }, { "dropping-particle" : "", "family" : "Wootten", "given" : "A", "non-dropping-particle" : "", "parse-names" : false, "suffix" : "" }, { "dropping-particle" : "", "family" : "White", "given" : "A", "non-dropping-particle" : "", "parse-names" : false, "suffix" : "" }, { "dropping-particle" : "", "family" : "Murphy", "given" : "D", "non-dropping-particle" : "", "parse-names" : false, "suffix" : "" }, { "dropping-particle" : "", "family" : "Williams", "given" : "S", "non-dropping-particle" : "", "parse-names" : false, "suffix" : "" }, { "dropping-particle" : "", "family" : "Frydenberg", "given" : "M", "non-dropping-particle" : "", "parse-names" : false, "suffix" : "" }, { "dropping-particle" : "", "family" : "Schofield", "given" : "P", "non-dropping-particle" : "", "parse-names" : false, "suffix" : "" } ], "container-title" : "Psycho-Oncology", "id" : "ITEM-8", "issue" : "12", "issued" : { "date-parts" : [ [ "2014" ] ] }, "page" : "1391-1398", "title" : "\"What is this as thing?\": Men's and partners' reactions to treatment decision making for prostate cancer when active surveillance is the recommended treatment options.", "type" : "article-journal", "volume" : "23" }, "uris" : [ "http://www.mendeley.com/documents/?uuid=95e5087b-0477-30be-a023-d4845e348a83" ] }, { "id" : "ITEM-9", "itemData" : { "DOI" : "10.1007/s00520-014-2562-z", "ISBN" : "1433-7339 (Electronic) 0941-4355 (Linking)", "ISSN" : "14337339", "PMID" : "25527241", "abstract" : "INTRODUCTION: Men diagnosed with prostate cancer (PCa) can receive supportive care from an array of sources including female partners and prostate cancer support groups (PCSGs). However, little is known about how heterosexual gender relations and supportive care play out among couples who attend PCSGs. Distilling such gender relation patterns is a key to understanding and advancing supportive care for men who experience PCa and their families., PURPOSE: This study describes connections between heterosexual gender relations and PCa supportive care among couples who attend PCSGs., METHOD: In-depth, individual interviews with 30 participants (15 men treated for PCa and their female partners) were analyzed using interpretive descriptive methods. Couples were asked about their relationships, supportive care needs, and attendance at PCSGs. A heterosexual gender relations framework was used to theorize the findings., RESULTS: Findings showed that traditional heterosexual gender relations guided most couples' PCa-related support both in and out of PCSGs. Three themes were inductively derived: \"Not pushing too hard\"-balancing women's support with men's autonomy, \"Confreres\"-men supporting men at PCSGs, and \"Women are better at reassuring\"-support from and for women., CONCLUSIONS: Couples both aligned to and resisted traditional gender roles to accommodate, explain, and rationalize how, as a couple, they approached PCa supportive care needs.", "author" : [ { "dropping-particle" : "", "family" : "Oliffe", "given" : "John", "non-dropping-particle" : "", "parse-names" : false, "suffix" : "" }, { "dropping-particle" : "", "family" : "W.", "given" : "Lawrence", "non-dropping-particle" : "", "parse-names" : false, "suffix" : "" }, { "dropping-particle" : "", "family" : "Bottorff", "given" : "Joan L.", "non-dropping-particle" : "", "parse-names" : false, "suffix" : "" }, { "dropping-particle" : "", "family" : "Braybrook", "given" : "Debbie E.", "non-dropping-particle" : "", "parse-names" : false, "suffix" : "" }, { "dropping-particle" : "", "family" : "Ward", "given" : "Amanda", "non-dropping-particle" : "", "parse-names" : false, "suffix" : "" }, { "dropping-particle" : "", "family" : "Goldenberg", "given" : "Larry S.", "non-dropping-particle" : "", "parse-names" : false, "suffix" : "" } ], "container-title" : "Supportive Care in Cancer", "id" : "ITEM-9", "issue" : "4", "issued" : { "date-parts" : [ [ "2015" ] ] }, "page" : "1127-1133", "title" : "Heterosexual couples and prostate cancer support groups: a gender relations analysis", "type" : "article-journal", "volume" : "23" }, "uris" : [ "http://www.mendeley.com/documents/?uuid=f1977e5e-6d79-38bd-ae29-7d84de902af6" ] }, { "id" : "ITEM-10", "itemData" : { "DOI" : "10.1111/j.1365-2354.2008.01012.x", "ISBN" : "0961-5423", "ISSN" : "09615423", "PMID" : "19686355", "abstract" : "The objective was to explore the psychosocial adaptation of female partners living with men with a diagnosis of either localized or metastatic prostate cancer. Semi-structured qualitative interviews were conducted with 50 women at two time points (baseline and 6 months later). The interviews examined emotions, experiences, attitudes to sexual and continence issues and treatment decision making. As part of a larger prospective observational study, demographic data and scores for depression and anxiety were collected. Initial analysis demonstrated that the group of 11 women assessed as distressed on the anxiety and depression measures described reduced coping skills and poorer adaptation after 6 months. In contrast, the 39 women in the non-distressed group reported emotional adaptation that fitted the Lazarus and Folkman pattern of coping through appraisal of the impact of the diagnosis on their partner and themselves, appraisal of coping strategies and reappraisal of the situation. A surprise finding was the high level of resilience displayed by majority of these women. Results suggest that a psychosocial intervention could strengthen healthy adaptation and provide better coping skills for distressed couples.", "author" : [ { "dropping-particle" : "", "family" : "Street", "given" : "A. F.", "non-dropping-particle" : "", "parse-names" : false, "suffix" : "" }, { "dropping-particle" : "", "family" : "Couper", "given" : "J. W.", "non-dropping-particle" : "", "parse-names" : false, "suffix" : "" }, { "dropping-particle" : "", "family" : "Love", "given" : "A. W.", "non-dropping-particle" : "", "parse-names" : false, "suffix" : "" }, { "dropping-particle" : "", "family" : "BlocH", "given" : "S.", "non-dropping-particle" : "", "parse-names" : false, "suffix" : "" }, { "dropping-particle" : "", "family" : "Kissane", "given" : "D. W.", "non-dropping-particle" : "", "parse-names" : false, "suffix" : "" }, { "dropping-particle" : "", "family" : "Street", "given" : "B. C.", "non-dropping-particle" : "", "parse-names" : false, "suffix" : "" } ], "container-title" : "European Journal of Cancer Care", "id" : "ITEM-10", "issue" : "2", "issued" : { "date-parts" : [ [ "2010" ] ] }, "page" : "234-242", "title" : "Psychosocial adaptation in female partners of men with prostate cancer", "type" : "article-journal", "volume" : "19" }, "uris" : [ "http://www.mendeley.com/documents/?uuid=1058d421-a958-397d-bc7a-ea87ef6300bc" ] }, { "id" : "ITEM-11", "itemData" : { "abstract" : "Background: Previous research on sex and intimacy in the context of cancer has focused on documenting sexual changes and difficulties, primarily focusing on heterosexual individuals who have sexual or reproductive cancers. Analyses of sexual renegotiation and the social construction of sex are largely absent from the research agenda.Objective: The objective of this study was to explore renegotiation of sex in individuals with cancer, and in partners, across a broad range of cancer types and relational contexts.Methods: Semistructured interviews were conducted with 44 people with cancer (23 women, 21 men) and 35 partners (18 women, 17 men), 86% of whom identified as heterosexual. The data were analyzed with theoretical thematic analysis, from a material-discursive-intrapsychic perspective.Results: Renegotiation of sex or intimacy was reported by 70% of participants, reflected in 3 themes: \u2018\u2018resisting the coital imperative: redefining \u2018sex,\u2019\u2019\u2019 \u2018\u2018resisting the coital imperative: embracing intimacy,\u2019\u2019 and \u2018\u2018adopting the coital imperative: refiguring the body through techno-medicine.\u2019\u2019 The importance of relational context was reflected in the theme \u2018\u2018the inter-subjective nature of sexual re-negotiation: relationship context and communication.\u2019\u2019Conclusions: Whereas previous research has focused on embodied changes associated with sexuality after cancer, or their psychological consequences, the findings of the present study suggest that hegemonic constructions of \u2018\u2018sex,\u2019\u2019 in particular the coital imperative, are central to the experience and negotiation of sex and intimacy after cancer.", "author" : [ { "dropping-particle" : "", "family" : "Ussher", "given" : "J.M", "non-dropping-particle" : "", "parse-names" : false, "suffix" : "" }, { "dropping-particle" : "", "family" : "Perzz", "given" : "J", "non-dropping-particle" : "", "parse-names" : false, "suffix" : "" }, { "dropping-particle" : "", "family" : "Gilbert", "given" : "E", "non-dropping-particle" : "", "parse-names" : false, "suffix" : "" }, { "dropping-particle" : "", "family" : "Wong", "given" : "WKT", "non-dropping-particle" : "", "parse-names" : false, "suffix" : "" }, { "dropping-particle" : "", "family" : "Hobbs", "given" : "K", "non-dropping-particle" : "", "parse-names" : false, "suffix" : "" } ], "container-title" : "Cancer Nursing", "id" : "ITEM-11", "issue" : "6", "issued" : { "date-parts" : [ [ "2013" ] ] }, "page" : "454\u2013462", "title" : "Renegotiating Sex and Intimacy After Cancer", "type" : "article-journal", "volume" : "36" }, "uris" : [ "http://www.mendeley.com/documents/?uuid=c4c3af35-446d-38f3-a315-2bb8255c65eb" ] }, { "id" : "ITEM-12", "itemData" : { "DOI" : "10.1177/1049732311422706", "ISBN" : "1049-7323, 1049-7323", "ISSN" : "1049-7323", "PMID" : "21911504", "abstract" : "More than half of all men with prostate cancer will be treated with androgen deprivation therapy (ADT) at some point during their lives. Though an effective treatment for prostate cancer, ADT results in profound changes in the man's sense of masculinity and sexuality (e.g., erectile dysfunction, loss of libido, genital atrophy and severe genital shrinkage, hot flashes, loss of muscle mass, fatigue, bodily feminization). These changes usually result in the cessation of all sexual activity. Surprisingly, some couples do find ways of continuing to have satisfying sex despite the man's castrate level of testosterone. Herein, we describe the sexual struggles that couples encounter when attempting to adapt sexually to ADT. A grounded theory methodology was used to analyze interview data. The successful strategies that couples used to overcome struggles, as well as those which seemed to exacerbate struggles, are documented. Couples adjusting to ADT might benefit from knowing which strategies are most likely to result in positive adjustment and which are not.", "author" : [ { "dropping-particle" : "", "family" : "Walker", "given" : "L. M.", "non-dropping-particle" : "", "parse-names" : false, "suffix" : "" }, { "dropping-particle" : "", "family" : "Robinson", "given" : "J. W.", "non-dropping-particle" : "", "parse-names" : false, "suffix" : "" } ], "container-title" : "Qualitative Health Research", "id" : "ITEM-12", "issue" : "4", "issued" : { "date-parts" : [ [ "2012" ] ] }, "page" : "452-465", "title" : "Sexual Adjustment to Androgen Deprivation Therapy: Struggles and Strategies", "type" : "article-journal", "volume" : "22" }, "uris" : [ "http://www.mendeley.com/documents/?uuid=1e137739-5dc1-373d-b956-6af2af6c3873" ] }, { "id" : "ITEM-13", "itemData" : { "DOI" : "10.1007/s12671-013-0269-8.Moving", "ISBN" : "6314442508", "ISSN" : "0036-8075", "PMID" : "25792328", "author" : [ { "dropping-particle" : "", "family" : "Wittmann", "given" : "Daniela", "non-dropping-particle" : "", "parse-names" : false, "suffix" : "" }, { "dropping-particle" : "", "family" : "Carolan", "given" : "Marsha", "non-dropping-particle" : "", "parse-names" : false, "suffix" : "" }, { "dropping-particle" : "", "family" : "Given", "given" : "Barbara", "non-dropping-particle" : "", "parse-names" : false, "suffix" : "" }, { "dropping-particle" : "", "family" : "Skolarus", "given" : "Ted A.", "non-dropping-particle" : "", "parse-names" : false, "suffix" : "" }, { "dropping-particle" : "", "family" : "Crossley Heather", "given" : "", "non-dropping-particle" : "", "parse-names" : false, "suffix" : "" }, { "dropping-particle" : "", "family" : "An", "given" : "Lawrence", "non-dropping-particle" : "", "parse-names" : false, "suffix" : "" }, { "dropping-particle" : "", "family" : "Palapattu", "given" : "Ganesh", "non-dropping-particle" : "", "parse-names" : false, "suffix" : "" }, { "dropping-particle" : "", "family" : "Clark", "given" : "Patricia", "non-dropping-particle" : "", "parse-names" : false, "suffix" : "" }, { "dropping-particle" : "", "family" : "Montie", "given" : "James E.", "non-dropping-particle" : "", "parse-names" : false, "suffix" : "" } ], "container-title" : "Sex Med", "id" : "ITEM-13", "issue" : "2", "issued" : { "date-parts" : [ [ "2015" ] ] }, "page" : "494-504", "title" : "What couples say about their recovery of sexual intimacy after prostatectomy: toward the development of a conceptual model of couples' sexual recovery after surgery for prostate cancer.", "type" : "article-journal", "volume" : "12" }, "uris" : [ "http://www.mendeley.com/documents/?uuid=4af87e7d-dccf-4b82-a6fe-5e146ba83d6c" ] }, { "id" : "ITEM-14", "itemData" : { "abstract" : "PURPOSE: In this article, the authors describe the experiences of men with prostate cancer and their spouses between diagnosis and surgery.\r\nDESCRIPTION:\r\nAs part of a longitudinal qualitative study, semistructured interviews were held with 34 prostate cancer patients who were waiting for surgery. Separate interviews were held with their spouses.\r\nRESULTS:\r\nSix main components of experience were evident from the analysis of transcripts related to the presurgery period: 1) the news of a diagnosis of prostate cancer came initially as a shock for both partners, the impact of which lessened over time; 2) the new reality of illness necessitated readdressing the marital relationship, most often resulting in a sense of renewed connection and commitment; 3) the illness crisis precipitated a search for information to guide decisions about treatment; 4) there was a need for couples to decide who to inform about the cancer diagnosis and how much to say about it; 5) couples attempted to seek a semblance of normality in their lives, especially after treatment decisions had been made; and 6) despite attempts to minimize the potential impact of upcoming surgery, anxiety was typically experienced at least intermittently by one or both partners.\r\nCLINICAL IMPLICATIONS:\r\nPhysicians, nurses, social workers, and other health professionals need to facilitate attempts by the patient to gather and synthesize information. Cancer specialists can play a positive role in reducing distress in couples, and, thus, the attention of the specialists to communication issues is critical. The strain of waiting for surgery must be considered when treatment recommendations are made; watchful waiting protocols require further study from a psychological perspective. Clinicians need to be alert to the balance between being positive and carrying on as normal, and acknowledging and dealing with the distress that arises.", "author" : [ { "dropping-particle" : "", "family" : "Gray", "given" : "Ross E", "non-dropping-particle" : "", "parse-names" : false, "suffix" : "" }, { "dropping-particle" : "", "family" : "Phillips", "given" : "Catherine", "non-dropping-particle" : "", "parse-names" : false, "suffix" : "" }, { "dropping-particle" : "", "family" : "Labrecque", "given" : "Manon", "non-dropping-particle" : "", "parse-names" : false, "suffix" : "" } ], "container-title" : "Cancer Pract. ", "id" : "ITEM-14", "issue" : "3", "issued" : { "date-parts" : [ [ "1999" ] ] }, "page" : "130-5", "title" : "Presurgery Experiences of Prostate Cancer Patients and their spouses.", "type" : "article-journal", "volume" : "7" }, "uris" : [ "http://www.mendeley.com/documents/?uuid=6b56c31c-9f8c-4735-a885-5d63cd0b75e4", "http://www.mendeley.com/documents/?uuid=d25ae4f9-e48c-423a-b8c9-0bb97d3dba8c", "http://www.mendeley.com/documents/?uuid=60d3658f-e96a-3165-aea1-95dae771e5cd" ] } ], "mendeley" : { "formattedCitation" : "[24, 25, 48, 49, 51, 53\u201356, 60, 62, 64, 65, 69]", "manualFormatting" : "(20,40,41,43,46\u201349,53,54,56,58,59)", "plainTextFormattedCitation" : "[24, 25, 48, 49, 51, 53\u201356, 60, 62, 64, 65, 69]", "previouslyFormattedCitation" : "[24, 25, 48, 49, 51, 53\u201356, 60, 62, 64, 65, 69]" }, "properties" : { "noteIndex" : 0 }, "schema" : "https://github.com/citation-style-language/schema/raw/master/csl-citation.json" }</w:instrText>
      </w:r>
      <w:r w:rsidR="00FE350D" w:rsidRPr="00125666">
        <w:rPr>
          <w:rFonts w:ascii="Times New Roman" w:hAnsi="Times New Roman" w:cs="Times New Roman"/>
          <w:shd w:val="clear" w:color="auto" w:fill="FFFFFF"/>
        </w:rPr>
        <w:fldChar w:fldCharType="separate"/>
      </w:r>
      <w:r w:rsidR="00FE350D" w:rsidRPr="00125666">
        <w:rPr>
          <w:rFonts w:ascii="Times New Roman" w:hAnsi="Times New Roman" w:cs="Times New Roman"/>
          <w:noProof/>
          <w:shd w:val="clear" w:color="auto" w:fill="FFFFFF"/>
        </w:rPr>
        <w:t>(20,40,41,43,46–49,53,54,56,58,59)</w:t>
      </w:r>
      <w:r w:rsidR="00FE350D" w:rsidRPr="00125666">
        <w:rPr>
          <w:rFonts w:ascii="Times New Roman" w:hAnsi="Times New Roman" w:cs="Times New Roman"/>
          <w:shd w:val="clear" w:color="auto" w:fill="FFFFFF"/>
        </w:rPr>
        <w:fldChar w:fldCharType="end"/>
      </w:r>
      <w:r w:rsidR="008C4E30" w:rsidRPr="00125666">
        <w:rPr>
          <w:rFonts w:ascii="Times New Roman" w:hAnsi="Times New Roman" w:cs="Times New Roman"/>
          <w:shd w:val="clear" w:color="auto" w:fill="FFFFFF"/>
        </w:rPr>
        <w:t>, which is a c</w:t>
      </w:r>
      <w:r w:rsidR="0009429E" w:rsidRPr="00125666">
        <w:rPr>
          <w:rFonts w:ascii="Times New Roman" w:hAnsi="Times New Roman" w:cs="Times New Roman"/>
          <w:shd w:val="clear" w:color="auto" w:fill="FFFFFF"/>
        </w:rPr>
        <w:t xml:space="preserve">oncept </w:t>
      </w:r>
      <w:r w:rsidR="00295D44" w:rsidRPr="00125666">
        <w:rPr>
          <w:rFonts w:ascii="Times New Roman" w:hAnsi="Times New Roman" w:cs="Times New Roman"/>
          <w:shd w:val="clear" w:color="auto" w:fill="FFFFFF"/>
        </w:rPr>
        <w:t xml:space="preserve">also </w:t>
      </w:r>
      <w:r w:rsidR="0009429E" w:rsidRPr="00125666">
        <w:rPr>
          <w:rFonts w:ascii="Times New Roman" w:hAnsi="Times New Roman" w:cs="Times New Roman"/>
          <w:shd w:val="clear" w:color="auto" w:fill="FFFFFF"/>
        </w:rPr>
        <w:t>commonly reported with</w:t>
      </w:r>
      <w:r w:rsidR="00D11285" w:rsidRPr="00125666">
        <w:rPr>
          <w:rFonts w:ascii="Times New Roman" w:hAnsi="Times New Roman" w:cs="Times New Roman"/>
          <w:shd w:val="clear" w:color="auto" w:fill="FFFFFF"/>
        </w:rPr>
        <w:t xml:space="preserve"> </w:t>
      </w:r>
      <w:r w:rsidRPr="00125666">
        <w:rPr>
          <w:rFonts w:ascii="Times New Roman" w:hAnsi="Times New Roman" w:cs="Times New Roman"/>
          <w:shd w:val="clear" w:color="auto" w:fill="FFFFFF"/>
        </w:rPr>
        <w:t>breast</w:t>
      </w:r>
      <w:r w:rsidR="008C4E30" w:rsidRPr="00125666">
        <w:rPr>
          <w:rFonts w:ascii="Times New Roman" w:hAnsi="Times New Roman" w:cs="Times New Roman"/>
          <w:shd w:val="clear" w:color="auto" w:fill="FFFFFF"/>
        </w:rPr>
        <w:t xml:space="preserve"> and lung</w:t>
      </w:r>
      <w:r w:rsidR="0009429E" w:rsidRPr="00125666">
        <w:rPr>
          <w:rFonts w:ascii="Times New Roman" w:hAnsi="Times New Roman" w:cs="Times New Roman"/>
          <w:shd w:val="clear" w:color="auto" w:fill="FFFFFF"/>
        </w:rPr>
        <w:t xml:space="preserve"> cancers</w:t>
      </w:r>
      <w:r w:rsidR="00924BC3" w:rsidRPr="00125666">
        <w:rPr>
          <w:rFonts w:ascii="Times New Roman" w:hAnsi="Times New Roman" w:cs="Times New Roman"/>
          <w:shd w:val="clear" w:color="auto" w:fill="FFFFFF"/>
        </w:rPr>
        <w:t xml:space="preserve"> </w:t>
      </w:r>
      <w:r w:rsidR="00FE350D" w:rsidRPr="00125666">
        <w:rPr>
          <w:rFonts w:ascii="Times New Roman" w:hAnsi="Times New Roman" w:cs="Times New Roman"/>
          <w:shd w:val="clear" w:color="auto" w:fill="FFFFFF"/>
        </w:rPr>
        <w:fldChar w:fldCharType="begin" w:fldLock="1"/>
      </w:r>
      <w:r w:rsidR="00BC02E9" w:rsidRPr="00125666">
        <w:rPr>
          <w:rFonts w:ascii="Times New Roman" w:hAnsi="Times New Roman" w:cs="Times New Roman"/>
          <w:shd w:val="clear" w:color="auto" w:fill="FFFFFF"/>
        </w:rPr>
        <w:instrText>ADDIN CSL_CITATION { "citationItems" : [ { "id" : "ITEM-1", "itemData" : { "DOI" : "10.1002/pon.996", "abstract" : "SUMMARY The Social Cognitive Processing Model suggests that talking with others facilitates cognitive and emotional processing of experiences such as cancer if the social context in which these discussions take place is supportive and positive . Despite this , patients and spouses may inadvertently constrain each other ' s attempts to process and cope with the disease . To our knowledge , no previous studies have directly examined the effect of lung cancer on the spousal relationship . We began to examine this effect by identifying the social constraints experienced by couples coping with lung cancer through semi - structured interviews with 13 patients and 12 spouses . Using Grounded Theory methodology , our analyses showed that these couples experienced a wide variety of social constraints , including denial , avoidance , and conflict that can hinder open spousal communication . Specifically , patients and spouses reported trouble discussing continued tobacco use , cancer - related symptoms , prognosis , and the emotional effects of lung cancer on the spouse . Despite these constraints , participants who reported talking with their partners about their relationships reported fewer constraints and better communication about cancer . These findings highlight the importance of a relationship perspective in the study of lung cancer and provide information about how talking together about the spousal relationship may enable couples to minimize social constraints and enhance cognitive and emotional processing of the disease .", "author" : [ { "dropping-particle" : "", "family" : "Badr", "given" : "Hoda", "non-dropping-particle" : "", "parse-names" : false, "suffix" : "" }, { "dropping-particle" : "", "family" : "Carmack Taylor", "given" : "Cindy L", "non-dropping-particle" : "", "parse-names" : false, "suffix" : "" } ], "container-title" : "Psycho-oncology", "id" : "ITEM-1", "issue" : "8", "issued" : { "date-parts" : [ [ "2006" ] ] }, "page" : "673-683", "title" : "Social Constraints and Spousal Communication in Lung Cancer", "type" : "article-journal", "volume" : "15" }, "uris" : [ "http://www.mendeley.com/documents/?uuid=9adbc785-137a-3b35-b8d8-f971fd968314" ] }, { "id" : "ITEM-2", "itemData" : { "DOI" : "10.1200/JCO.2005.01.628", "abstract" : "A B S T R A C T Purpose Although some couples report an improved relationship since coping with breast cancer together, little quantitative information exists about this phenomenon. We assessed extent to which both couple members report that breast cancer brought them closer and characteristics that predicted this. Patients and Methods This prospective study was based on all women with newly diagnosed nonmetastatic disease first treated during recruitment in four Quebec hospitals, in addition to their spouses. Participa-tion was 87% among eligible patients and 91% among spouses of participating patients. Both couple partners were interviewed individually about quality of life at 2 weeks and 3 and 12 months after treatment start. At 12 months, each was asked whether the disease had brought them closer, distanced them, or had no effect. Results Overall, 42% of the 282 couples said breast cancer brought them closer, 6% had one or other partner reporting feeling distanced, and less than 1% of couples had both partners reporting feeling distanced. Characteristics assessed explained 31% of variance in the proportion of couples getting closer (P \u03fd .0001). After taking into account partners' prediagnosis characteris-tics and the woman's treatment, the spouse reporting the patient as confidant (P \u03ed .003), getting advice from her in the first 2 weeks about coping with breast cancer (P \u03ed .03), accompanying her to surgery (P \u03ed .057), the patient's reporting more affection from her spouse at 3 months since diagnosis (P \u03ed .003) predicted both partners saying the disease brought them closer.", "author" : [ { "dropping-particle" : "", "family" : "Dorval", "given" : "Michel", "non-dropping-particle" : "", "parse-names" : false, "suffix" : "" }, { "dropping-particle" : "", "family" : "Guay", "given" : "St\u00e9phane", "non-dropping-particle" : "", "parse-names" : false, "suffix" : "" }, { "dropping-particle" : "", "family" : "Mondor", "given" : "Myrto", "non-dropping-particle" : "", "parse-names" : false, "suffix" : "" }, { "dropping-particle" : "", "family" : "M\u00e2sse", "given" : "Benot", "non-dropping-particle" : "", "parse-names" : false, "suffix" : "" }, { "dropping-particle" : "", "family" : "Falardeau", "given" : "Maurice", "non-dropping-particle" : "", "parse-names" : false, "suffix" : "" }, { "dropping-particle" : "", "family" : "Robidoux", "given" : "Andr\u00e9", "non-dropping-particle" : "", "parse-names" : false, "suffix" : "" }, { "dropping-particle" : "", "family" : "Desch\u00eanes", "given" : "Luc", "non-dropping-particle" : "", "parse-names" : false, "suffix" : "" }, { "dropping-particle" : "", "family" : "Maunsell", "given" : "Elizabeth", "non-dropping-particle" : "", "parse-names" : false, "suffix" : "" } ], "container-title" : "J Clin Oncol", "id" : "ITEM-2", "issue" : "15", "issued" : { "date-parts" : [ [ "2005" ] ] }, "page" : "3588-3596", "title" : "Couples Who Get Closer After Breast Cancer: Frequency and Predictors in a Prospective Investigation", "type" : "article-journal", "volume" : "23" }, "uris" : [ "http://www.mendeley.com/documents/?uuid=d95622c9-278a-3a96-bd6d-b6114b78d022" ] }, { "id" : "ITEM-3", "itemData" : { "DOI" : "10.1177/135910530000500410", "ISBN" : "1359-1053; 1461-7277", "ISSN" : "1359-1053", "PMID" : "22049194", "abstract" : "This qualitative study explored issues of support and coping for couples where the man had been diagnosed with prostate cancer. Thirty-four men with prostate cancer and their spouses were interviewed separately at three points in time: prior to surgery; 8 to 10 weeks post-surgery; and 11 to 13 months post-surgery. The core category for the couples' experience with diagnosis and treatment for prostate cancer was Managing the Impact of Illness. Five major domains emerged, including: dealing with the practicalities; stopping illness from interfering with everyday life; keeping relationships working; managing feelings; and making sense of it all. While it was clearly important for couples to manage illness and to reduce its potential intrusion into everyday life, this strategy had psychological costs as well as benefits. Men struggled to stay in control of their emotions and their lives, typically vacillating between the pulls of fierce self-reliance and fearful neediness. Women were constrained from employing their usual strategies of coping and were distressed by the complicated requirements of being supportive while also honoring their partners' need for self-reliance.", "author" : [ { "dropping-particle" : "", "family" : "Gray", "given" : "R E", "non-dropping-particle" : "", "parse-names" : false, "suffix" : "" }, { "dropping-particle" : "", "family" : "Fitch", "given" : "M", "non-dropping-particle" : "", "parse-names" : false, "suffix" : "" }, { "dropping-particle" : "", "family" : "Phillips", "given" : "C", "non-dropping-particle" : "", "parse-names" : false, "suffix" : "" }, { "dropping-particle" : "", "family" : "Labrecque", "given" : "M", "non-dropping-particle" : "", "parse-names" : false, "suffix" : "" }, { "dropping-particle" : "", "family" : "Fergus", "given" : "K", "non-dropping-particle" : "", "parse-names" : false, "suffix" : "" } ], "container-title" : "Journal of health psychology", "id" : "ITEM-3", "issue" : "4", "issued" : { "date-parts" : [ [ "2000" ] ] }, "page" : "531-48", "title" : "Managing the Impact of Illness: The Experiences of Men with Prostate Cancer and their Spouses.", "type" : "article-journal", "volume" : "5" }, "uris" : [ "http://www.mendeley.com/documents/?uuid=baaf08f1-341a-32e7-a14e-ac53fc1bd46f" ] }, { "id" : "ITEM-4", "itemData" : { "DOI" : "10.1002/pon.1555", "ISSN" : "1099-1611", "PMID" : "19353517", "abstract" : "OBJECTIVE: Close interpersonal relationships play a crucial role in a woman's adjustment to breast cancer. To date, the literature has focused primarily on characteristics or behaviors of the well spouse that influence a woman's adaptation to the illness. The present qualitative investigation extended this literature by adopting an interactional perspective based on the underlying assumption that relationship partners' coping and distress is mutually influential. The focus of the analysis was patient and partner perceptions of relationship strife or tension over the course of the illness based on the notion that such interactions may be as or more harmful to relationships than supportive exchanges are helpful. METHOD: Nineteen women (at different stages of the illness) and eleven male spouses were interviewed about their experiences in relation to breast cancer. Nine of the men and nine of the women were relationship partners. Interview text was subjected to a thematic analysis and informed by grounded theory principles. RESULTS: Two higher-order categories of Personal Characteristics (both patient and partner) and Relationship Dynamics that impeded couple adjustment defined the overall theme of Relationship Vulnerabilities. CONCLUSIONS: Findings from this study are situated within a broader developmental framework wherein breast cancer is considered a catastrophic life event that challenges the assimilation and accommodation processes of both partners in the relationship. For couples that are able to overcome the relationship challenges associated with the illness, there is the potential for mutual growth, and a deepening and strengthening of the relationship. Implications for clinical practice are discussed.", "author" : [ { "dropping-particle" : "", "family" : "Fergus", "given" : "Karen D", "non-dropping-particle" : "", "parse-names" : false, "suffix" : "" }, { "dropping-particle" : "", "family" : "Gray", "given" : "Ross E", "non-dropping-particle" : "", "parse-names" : false, "suffix" : "" } ], "container-title" : "Psycho-oncology", "id" : "ITEM-4", "issue" : "12", "issued" : { "date-parts" : [ [ "2009" ] ] }, "page" : "1311-22", "title" : "Relationship vulnerabilities during breast cancer: patient and partner perspectives.", "type" : "article-journal", "volume" : "18" }, "uris" : [ "http://www.mendeley.com/documents/?uuid=fa894168-df8a-460f-9fda-dfb2933d556c" ] }, { "id" : "ITEM-5", "itemData" : { "DOI" : "10.1037/11031-006", "author" : [ { "dropping-particle" : "", "family" : "Acitelli", "given" : "Linda K.", "non-dropping-particle" : "", "parse-names" : false, "suffix" : "" }, { "dropping-particle" : "", "family" : "Badr", "given" : "Hoda J.", "non-dropping-particle" : "", "parse-names" : false, "suffix" : "" } ], "container-title" : "Couples coping with stress: Emerging perspectives on dyadic coping.", "id" : "ITEM-5", "issued" : { "date-parts" : [ [ "2005" ] ] }, "page" : "121-136", "publisher" : "American Psychological Association", "title" : "My Illness or Our Illness? Attending to the Relationship When One Partner Is Ill.", "type" : "chapter" }, "uris" : [ "http://www.mendeley.com/documents/?uuid=294b998b-7b0b-3bb7-8da8-9b6524f2558d" ] } ], "mendeley" : { "formattedCitation" : "[51, 79, 97\u201399]", "plainTextFormattedCitation" : "[51, 79, 97\u201399]", "previouslyFormattedCitation" : "[51, 79, 97\u201399]" }, "properties" : { "noteIndex" : 0 }, "schema" : "https://github.com/citation-style-language/schema/raw/master/csl-citation.json" }</w:instrText>
      </w:r>
      <w:r w:rsidR="00FE350D" w:rsidRPr="00125666">
        <w:rPr>
          <w:rFonts w:ascii="Times New Roman" w:hAnsi="Times New Roman" w:cs="Times New Roman"/>
          <w:shd w:val="clear" w:color="auto" w:fill="FFFFFF"/>
        </w:rPr>
        <w:fldChar w:fldCharType="separate"/>
      </w:r>
      <w:r w:rsidR="00561536" w:rsidRPr="00125666">
        <w:rPr>
          <w:rFonts w:ascii="Times New Roman" w:hAnsi="Times New Roman" w:cs="Times New Roman"/>
          <w:noProof/>
          <w:shd w:val="clear" w:color="auto" w:fill="FFFFFF"/>
        </w:rPr>
        <w:t>[51, 79, 97–99]</w:t>
      </w:r>
      <w:r w:rsidR="00FE350D" w:rsidRPr="00125666">
        <w:rPr>
          <w:rFonts w:ascii="Times New Roman" w:hAnsi="Times New Roman" w:cs="Times New Roman"/>
          <w:shd w:val="clear" w:color="auto" w:fill="FFFFFF"/>
        </w:rPr>
        <w:fldChar w:fldCharType="end"/>
      </w:r>
      <w:r w:rsidR="00C8257D" w:rsidRPr="00125666">
        <w:rPr>
          <w:rFonts w:ascii="Times New Roman" w:hAnsi="Times New Roman" w:cs="Times New Roman"/>
          <w:shd w:val="clear" w:color="auto" w:fill="FFFFFF"/>
        </w:rPr>
        <w:t xml:space="preserve">. </w:t>
      </w:r>
    </w:p>
    <w:p w14:paraId="0EAF0B40" w14:textId="6C3E15F5" w:rsidR="00917B77" w:rsidRPr="00125666" w:rsidRDefault="00917B77" w:rsidP="00C429B3">
      <w:pPr>
        <w:rPr>
          <w:rFonts w:ascii="Times New Roman" w:hAnsi="Times New Roman" w:cs="Times New Roman"/>
        </w:rPr>
      </w:pPr>
      <w:r w:rsidRPr="00125666">
        <w:rPr>
          <w:rFonts w:ascii="Times New Roman" w:hAnsi="Times New Roman" w:cs="Times New Roman"/>
        </w:rPr>
        <w:t>Tailoring support to the needs of the couple</w:t>
      </w:r>
      <w:r w:rsidR="00295D44" w:rsidRPr="00125666">
        <w:rPr>
          <w:rFonts w:ascii="Times New Roman" w:hAnsi="Times New Roman" w:cs="Times New Roman"/>
        </w:rPr>
        <w:t>,</w:t>
      </w:r>
      <w:r w:rsidRPr="00125666">
        <w:rPr>
          <w:rFonts w:ascii="Times New Roman" w:hAnsi="Times New Roman" w:cs="Times New Roman"/>
        </w:rPr>
        <w:t xml:space="preserve"> including psycho-education</w:t>
      </w:r>
      <w:r w:rsidR="00A26705" w:rsidRPr="00125666">
        <w:rPr>
          <w:rFonts w:ascii="Times New Roman" w:hAnsi="Times New Roman" w:cs="Times New Roman"/>
        </w:rPr>
        <w:t>al</w:t>
      </w:r>
      <w:r w:rsidR="00E05FE1" w:rsidRPr="00125666">
        <w:rPr>
          <w:rFonts w:ascii="Times New Roman" w:hAnsi="Times New Roman" w:cs="Times New Roman"/>
        </w:rPr>
        <w:t>/psycho-sexual</w:t>
      </w:r>
      <w:r w:rsidRPr="00125666">
        <w:rPr>
          <w:rFonts w:ascii="Times New Roman" w:hAnsi="Times New Roman" w:cs="Times New Roman"/>
        </w:rPr>
        <w:t xml:space="preserve"> interventions in addition to practical and self-management support</w:t>
      </w:r>
      <w:r w:rsidR="00295D44" w:rsidRPr="00125666">
        <w:rPr>
          <w:rFonts w:ascii="Times New Roman" w:hAnsi="Times New Roman" w:cs="Times New Roman"/>
        </w:rPr>
        <w:t>,</w:t>
      </w:r>
      <w:r w:rsidRPr="00125666">
        <w:rPr>
          <w:rFonts w:ascii="Times New Roman" w:hAnsi="Times New Roman" w:cs="Times New Roman"/>
        </w:rPr>
        <w:t xml:space="preserve"> could have potential benefits for both members </w:t>
      </w:r>
      <w:r w:rsidR="00E05FE1" w:rsidRPr="00125666">
        <w:rPr>
          <w:rFonts w:ascii="Times New Roman" w:hAnsi="Times New Roman" w:cs="Times New Roman"/>
        </w:rPr>
        <w:t xml:space="preserve">of the dyad and </w:t>
      </w:r>
      <w:r w:rsidR="00295D44" w:rsidRPr="00125666">
        <w:rPr>
          <w:rFonts w:ascii="Times New Roman" w:hAnsi="Times New Roman" w:cs="Times New Roman"/>
        </w:rPr>
        <w:t>adheres to</w:t>
      </w:r>
      <w:r w:rsidRPr="00125666">
        <w:rPr>
          <w:rFonts w:ascii="Times New Roman" w:hAnsi="Times New Roman" w:cs="Times New Roman"/>
        </w:rPr>
        <w:t xml:space="preserve"> ‘patient-centred care’</w:t>
      </w:r>
      <w:r w:rsidR="00E05FE1" w:rsidRPr="00125666">
        <w:rPr>
          <w:rFonts w:ascii="Times New Roman" w:hAnsi="Times New Roman" w:cs="Times New Roman"/>
        </w:rPr>
        <w:t>.</w:t>
      </w:r>
      <w:r w:rsidR="00870744" w:rsidRPr="00125666">
        <w:rPr>
          <w:rFonts w:ascii="Times New Roman" w:hAnsi="Times New Roman" w:cs="Times New Roman"/>
        </w:rPr>
        <w:t xml:space="preserve"> This may also address policy recommendations outlined by the NHS Outcomes Framework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author" : [ { "dropping-particle" : "", "family" : "Department of Health", "given" : "", "non-dropping-particle" : "", "parse-names" : false, "suffix" : "" } ], "id" : "ITEM-1", "issued" : { "date-parts" : [ [ "2014" ] ] }, "number-of-pages" : "1-22", "title" : "NHS Outcomes Framework 2015/16", "type" : "report" }, "uris" : [ "http://www.mendeley.com/documents/?uuid=6537462d-c8d3-33bd-8722-e9d49ab58fcc" ] } ], "mendeley" : { "formattedCitation" : "[100]", "plainTextFormattedCitation" : "[100]", "previouslyFormattedCitation" : "[100]"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100]</w:t>
      </w:r>
      <w:r w:rsidR="00FE350D" w:rsidRPr="00125666">
        <w:rPr>
          <w:rFonts w:ascii="Times New Roman" w:hAnsi="Times New Roman" w:cs="Times New Roman"/>
        </w:rPr>
        <w:fldChar w:fldCharType="end"/>
      </w:r>
      <w:r w:rsidR="00870744" w:rsidRPr="00125666">
        <w:rPr>
          <w:rFonts w:ascii="Times New Roman" w:hAnsi="Times New Roman" w:cs="Times New Roman"/>
        </w:rPr>
        <w:t xml:space="preserve"> regarding the importance of </w:t>
      </w:r>
      <w:r w:rsidR="00870744" w:rsidRPr="00125666">
        <w:rPr>
          <w:rFonts w:ascii="Times New Roman" w:hAnsi="Times New Roman" w:cs="Times New Roman"/>
          <w:i/>
        </w:rPr>
        <w:t>enhancing quality of life for carers</w:t>
      </w:r>
      <w:r w:rsidR="00870744" w:rsidRPr="00125666">
        <w:rPr>
          <w:rFonts w:ascii="Times New Roman" w:hAnsi="Times New Roman" w:cs="Times New Roman"/>
        </w:rPr>
        <w:t xml:space="preserve"> and </w:t>
      </w:r>
      <w:r w:rsidR="002C3B02" w:rsidRPr="00125666">
        <w:rPr>
          <w:rFonts w:ascii="Times New Roman" w:hAnsi="Times New Roman" w:cs="Times New Roman"/>
          <w:i/>
        </w:rPr>
        <w:t>ensuring people feel supported to manage their own condition</w:t>
      </w:r>
      <w:r w:rsidR="00870744" w:rsidRPr="00125666">
        <w:rPr>
          <w:rFonts w:ascii="Times New Roman" w:hAnsi="Times New Roman" w:cs="Times New Roman"/>
          <w:i/>
        </w:rPr>
        <w:t xml:space="preserve"> </w:t>
      </w:r>
      <w:r w:rsidR="00870744" w:rsidRPr="00125666">
        <w:rPr>
          <w:rFonts w:ascii="Times New Roman" w:hAnsi="Times New Roman" w:cs="Times New Roman"/>
        </w:rPr>
        <w:t xml:space="preserve">in line with National Institute for Clinical Excellence guidelines for the diagnosis and treatment of </w:t>
      </w:r>
      <w:proofErr w:type="spellStart"/>
      <w:r w:rsidR="00870744" w:rsidRPr="00125666">
        <w:rPr>
          <w:rFonts w:ascii="Times New Roman" w:hAnsi="Times New Roman" w:cs="Times New Roman"/>
        </w:rPr>
        <w:t>PCa</w:t>
      </w:r>
      <w:proofErr w:type="spellEnd"/>
      <w:r w:rsidR="00870744" w:rsidRPr="00125666">
        <w:rPr>
          <w:rFonts w:ascii="Times New Roman" w:hAnsi="Times New Roman" w:cs="Times New Roman"/>
        </w:rPr>
        <w:t xml:space="preserve"> </w:t>
      </w:r>
      <w:r w:rsidR="00FE350D" w:rsidRPr="00125666">
        <w:rPr>
          <w:rFonts w:ascii="Times New Roman" w:hAnsi="Times New Roman" w:cs="Times New Roman"/>
        </w:rPr>
        <w:fldChar w:fldCharType="begin" w:fldLock="1"/>
      </w:r>
      <w:r w:rsidR="00FE350D" w:rsidRPr="00125666">
        <w:rPr>
          <w:rFonts w:ascii="Times New Roman" w:hAnsi="Times New Roman" w:cs="Times New Roman"/>
        </w:rPr>
        <w:instrText>ADDIN CSL_CITATION { "citationItems" : [ { "id" : "ITEM-1", "itemData" : { "author" : [ { "dropping-particle" : "", "family" : "National Collaborating Centre for Cancer", "given" : "", "non-dropping-particle" : "", "parse-names" : false, "suffix" : "" } ], "id" : "ITEM-1", "issued" : { "date-parts" : [ [ "2014" ] ] }, "number-of-pages" : "1-478", "title" : "Prostate Cancer: diagnosis and treatment", "type" : "report" }, "uris" : [ "http://www.mendeley.com/documents/?uuid=f5dc92d3-e26c-341f-be40-c12cb45150db" ] } ], "mendeley" : { "formattedCitation" : "[101]", "plainTextFormattedCitation" : "[101]", "previouslyFormattedCitation" : "[101]" }, "properties" : { "noteIndex" : 0 }, "schema" : "https://github.com/citation-style-language/schema/raw/master/csl-citation.json" }</w:instrText>
      </w:r>
      <w:r w:rsidR="00FE350D" w:rsidRPr="00125666">
        <w:rPr>
          <w:rFonts w:ascii="Times New Roman" w:hAnsi="Times New Roman" w:cs="Times New Roman"/>
        </w:rPr>
        <w:fldChar w:fldCharType="separate"/>
      </w:r>
      <w:r w:rsidR="00FE350D" w:rsidRPr="00125666">
        <w:rPr>
          <w:rFonts w:ascii="Times New Roman" w:hAnsi="Times New Roman" w:cs="Times New Roman"/>
          <w:noProof/>
        </w:rPr>
        <w:t>[101]</w:t>
      </w:r>
      <w:r w:rsidR="00FE350D" w:rsidRPr="00125666">
        <w:rPr>
          <w:rFonts w:ascii="Times New Roman" w:hAnsi="Times New Roman" w:cs="Times New Roman"/>
        </w:rPr>
        <w:fldChar w:fldCharType="end"/>
      </w:r>
      <w:r w:rsidR="00870744" w:rsidRPr="00125666">
        <w:rPr>
          <w:rFonts w:ascii="Times New Roman" w:hAnsi="Times New Roman" w:cs="Times New Roman"/>
        </w:rPr>
        <w:t xml:space="preserve">. </w:t>
      </w:r>
      <w:r w:rsidR="00E05FE1" w:rsidRPr="00125666">
        <w:rPr>
          <w:rFonts w:ascii="Times New Roman" w:hAnsi="Times New Roman" w:cs="Times New Roman"/>
        </w:rPr>
        <w:t xml:space="preserve"> </w:t>
      </w:r>
    </w:p>
    <w:p w14:paraId="498945CB" w14:textId="77777777" w:rsidR="001806CE" w:rsidRPr="00125666" w:rsidRDefault="001806CE" w:rsidP="00C429B3">
      <w:pPr>
        <w:rPr>
          <w:rFonts w:ascii="Times New Roman" w:hAnsi="Times New Roman" w:cs="Times New Roman"/>
        </w:rPr>
      </w:pPr>
    </w:p>
    <w:p w14:paraId="56787277" w14:textId="77777777" w:rsidR="00CB0AB8" w:rsidRPr="00125666" w:rsidRDefault="00CB0AB8" w:rsidP="00C429B3">
      <w:pPr>
        <w:spacing w:after="0"/>
        <w:rPr>
          <w:rFonts w:ascii="Times New Roman" w:hAnsi="Times New Roman" w:cs="Times New Roman"/>
          <w:b/>
        </w:rPr>
      </w:pPr>
      <w:r w:rsidRPr="00125666">
        <w:rPr>
          <w:rFonts w:ascii="Times New Roman" w:hAnsi="Times New Roman" w:cs="Times New Roman"/>
          <w:b/>
        </w:rPr>
        <w:lastRenderedPageBreak/>
        <w:t>Limitations and Strengths</w:t>
      </w:r>
    </w:p>
    <w:p w14:paraId="65CC2F19" w14:textId="77777777" w:rsidR="00CB0AB8" w:rsidRPr="00125666" w:rsidRDefault="00CB0AB8" w:rsidP="00C429B3">
      <w:pPr>
        <w:rPr>
          <w:rFonts w:ascii="Times New Roman" w:hAnsi="Times New Roman" w:cs="Times New Roman"/>
        </w:rPr>
      </w:pPr>
      <w:r w:rsidRPr="00125666">
        <w:rPr>
          <w:rFonts w:ascii="Times New Roman" w:hAnsi="Times New Roman" w:cs="Times New Roman"/>
        </w:rPr>
        <w:t xml:space="preserve">The </w:t>
      </w:r>
      <w:proofErr w:type="spellStart"/>
      <w:r w:rsidRPr="00125666">
        <w:rPr>
          <w:rFonts w:ascii="Times New Roman" w:hAnsi="Times New Roman" w:cs="Times New Roman"/>
        </w:rPr>
        <w:t>subsynthesis</w:t>
      </w:r>
      <w:proofErr w:type="spellEnd"/>
      <w:r w:rsidRPr="00125666">
        <w:rPr>
          <w:rFonts w:ascii="Times New Roman" w:hAnsi="Times New Roman" w:cs="Times New Roman"/>
        </w:rPr>
        <w:t xml:space="preserve"> has many strengths including clear, specific inclusion criteria and rigorous methods when screening for articles. This is in addition to double extraction of data and quality assessment of the studies to be included. </w:t>
      </w:r>
    </w:p>
    <w:p w14:paraId="472ECCF5" w14:textId="23A146CB" w:rsidR="00A57FC8" w:rsidRPr="00125666" w:rsidRDefault="00CB0AB8" w:rsidP="00C429B3">
      <w:pPr>
        <w:rPr>
          <w:rFonts w:ascii="Times New Roman" w:hAnsi="Times New Roman" w:cs="Times New Roman"/>
        </w:rPr>
      </w:pPr>
      <w:r w:rsidRPr="00125666">
        <w:rPr>
          <w:rFonts w:ascii="Times New Roman" w:hAnsi="Times New Roman" w:cs="Times New Roman"/>
        </w:rPr>
        <w:t xml:space="preserve">The studies included were heterogeneous with regard to type of treatment men had completed, and age ranges, thus strengthening the validity of the data. </w:t>
      </w:r>
      <w:r w:rsidR="00A57FC8" w:rsidRPr="00125666">
        <w:rPr>
          <w:rFonts w:ascii="Times New Roman" w:hAnsi="Times New Roman" w:cs="Times New Roman"/>
        </w:rPr>
        <w:t>However, i</w:t>
      </w:r>
      <w:r w:rsidRPr="00125666">
        <w:rPr>
          <w:rFonts w:ascii="Times New Roman" w:hAnsi="Times New Roman" w:cs="Times New Roman"/>
        </w:rPr>
        <w:t xml:space="preserve">n many cases, the time since treatment and cancer grade/stage was not </w:t>
      </w:r>
      <w:r w:rsidR="00A57FC8" w:rsidRPr="00125666">
        <w:rPr>
          <w:rFonts w:ascii="Times New Roman" w:hAnsi="Times New Roman" w:cs="Times New Roman"/>
        </w:rPr>
        <w:t>reported</w:t>
      </w:r>
      <w:r w:rsidRPr="00125666">
        <w:rPr>
          <w:rFonts w:ascii="Times New Roman" w:hAnsi="Times New Roman" w:cs="Times New Roman"/>
        </w:rPr>
        <w:t xml:space="preserve">, though likely to impact on </w:t>
      </w:r>
      <w:r w:rsidR="00A57FC8" w:rsidRPr="00125666">
        <w:rPr>
          <w:rFonts w:ascii="Times New Roman" w:hAnsi="Times New Roman" w:cs="Times New Roman"/>
        </w:rPr>
        <w:t xml:space="preserve">experiences and </w:t>
      </w:r>
      <w:r w:rsidRPr="00125666">
        <w:rPr>
          <w:rFonts w:ascii="Times New Roman" w:hAnsi="Times New Roman" w:cs="Times New Roman"/>
        </w:rPr>
        <w:t>needs</w:t>
      </w:r>
      <w:r w:rsidR="00A57FC8" w:rsidRPr="00125666">
        <w:rPr>
          <w:rFonts w:ascii="Times New Roman" w:hAnsi="Times New Roman" w:cs="Times New Roman"/>
        </w:rPr>
        <w:t xml:space="preserve">.  </w:t>
      </w:r>
    </w:p>
    <w:p w14:paraId="24E221DD" w14:textId="2C3B99DC" w:rsidR="00CB0AB8" w:rsidRPr="00125666" w:rsidRDefault="00CB0AB8" w:rsidP="00E06A6B">
      <w:pPr>
        <w:rPr>
          <w:rFonts w:ascii="Times New Roman" w:hAnsi="Times New Roman" w:cs="Times New Roman"/>
        </w:rPr>
      </w:pPr>
      <w:r w:rsidRPr="00125666">
        <w:rPr>
          <w:rFonts w:ascii="Times New Roman" w:hAnsi="Times New Roman" w:cs="Times New Roman"/>
        </w:rPr>
        <w:t xml:space="preserve">This </w:t>
      </w:r>
      <w:proofErr w:type="spellStart"/>
      <w:r w:rsidRPr="00125666">
        <w:rPr>
          <w:rFonts w:ascii="Times New Roman" w:hAnsi="Times New Roman" w:cs="Times New Roman"/>
        </w:rPr>
        <w:t>subsynthesis</w:t>
      </w:r>
      <w:proofErr w:type="spellEnd"/>
      <w:r w:rsidRPr="00125666">
        <w:rPr>
          <w:rFonts w:ascii="Times New Roman" w:hAnsi="Times New Roman" w:cs="Times New Roman"/>
        </w:rPr>
        <w:t xml:space="preserve"> was limited by the studies included. Firstly, the majority of couples recruited had been married for over 20 years, and so our findings may not reflect the experiences and needs of couples in a relationship for a shorter time. As topics discussed in the studies are highly sensitive, there may be a selection bias as couples more open to sharing their experiences may be more likely to have participated. Well-adjusted couples may also be more likely to participate, so the views of couples struggling to adjust may not be fully captured. Many of the studies were carried out in the US, Canada, Australia and Europe, with only three in the UK. Experiences of healthcare may differ within and across countries and therefore impact on the relevance and transferability of its findings, and thus clinical implications. </w:t>
      </w:r>
    </w:p>
    <w:p w14:paraId="11101673" w14:textId="77777777" w:rsidR="008D1C58" w:rsidRPr="00125666" w:rsidRDefault="008D1C58" w:rsidP="00C429B3">
      <w:pPr>
        <w:rPr>
          <w:rFonts w:ascii="Times New Roman" w:hAnsi="Times New Roman" w:cs="Times New Roman"/>
          <w:b/>
        </w:rPr>
      </w:pPr>
      <w:r w:rsidRPr="00125666">
        <w:rPr>
          <w:rFonts w:ascii="Times New Roman" w:hAnsi="Times New Roman" w:cs="Times New Roman"/>
          <w:b/>
        </w:rPr>
        <w:t>Clinical Implications and Conclusion</w:t>
      </w:r>
    </w:p>
    <w:p w14:paraId="594D27B8" w14:textId="157F6697" w:rsidR="00870744" w:rsidRPr="00125666" w:rsidRDefault="00870744" w:rsidP="00C429B3">
      <w:pPr>
        <w:rPr>
          <w:rFonts w:ascii="Times New Roman" w:hAnsi="Times New Roman" w:cs="Times New Roman"/>
        </w:rPr>
      </w:pPr>
      <w:r w:rsidRPr="00125666">
        <w:rPr>
          <w:rFonts w:ascii="Times New Roman" w:hAnsi="Times New Roman" w:cs="Times New Roman"/>
        </w:rPr>
        <w:t>The couples’ experience</w:t>
      </w:r>
      <w:r w:rsidR="00A65C28" w:rsidRPr="00125666">
        <w:rPr>
          <w:rFonts w:ascii="Times New Roman" w:hAnsi="Times New Roman" w:cs="Times New Roman"/>
        </w:rPr>
        <w:t>s</w:t>
      </w:r>
      <w:r w:rsidRPr="00125666">
        <w:rPr>
          <w:rFonts w:ascii="Times New Roman" w:hAnsi="Times New Roman" w:cs="Times New Roman"/>
        </w:rPr>
        <w:t xml:space="preserve"> of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impact on different aspects of their lives, functionally, emotionally, psychologically and </w:t>
      </w:r>
      <w:r w:rsidR="00711EEC" w:rsidRPr="00125666">
        <w:rPr>
          <w:rFonts w:ascii="Times New Roman" w:hAnsi="Times New Roman" w:cs="Times New Roman"/>
        </w:rPr>
        <w:t xml:space="preserve">in terms of </w:t>
      </w:r>
      <w:r w:rsidR="0011722E" w:rsidRPr="00125666">
        <w:rPr>
          <w:rFonts w:ascii="Times New Roman" w:hAnsi="Times New Roman" w:cs="Times New Roman"/>
        </w:rPr>
        <w:t xml:space="preserve">their </w:t>
      </w:r>
      <w:r w:rsidRPr="00125666">
        <w:rPr>
          <w:rFonts w:ascii="Times New Roman" w:hAnsi="Times New Roman" w:cs="Times New Roman"/>
        </w:rPr>
        <w:t>relation</w:t>
      </w:r>
      <w:r w:rsidR="00711EEC" w:rsidRPr="00125666">
        <w:rPr>
          <w:rFonts w:ascii="Times New Roman" w:hAnsi="Times New Roman" w:cs="Times New Roman"/>
        </w:rPr>
        <w:t>ship</w:t>
      </w:r>
      <w:r w:rsidRPr="00125666">
        <w:rPr>
          <w:rFonts w:ascii="Times New Roman" w:hAnsi="Times New Roman" w:cs="Times New Roman"/>
        </w:rPr>
        <w:t xml:space="preserve">. Since there are many challenges for couples coping with </w:t>
      </w:r>
      <w:proofErr w:type="spellStart"/>
      <w:r w:rsidRPr="00125666">
        <w:rPr>
          <w:rFonts w:ascii="Times New Roman" w:hAnsi="Times New Roman" w:cs="Times New Roman"/>
        </w:rPr>
        <w:t>PCa</w:t>
      </w:r>
      <w:proofErr w:type="spellEnd"/>
      <w:r w:rsidRPr="00125666">
        <w:rPr>
          <w:rFonts w:ascii="Times New Roman" w:hAnsi="Times New Roman" w:cs="Times New Roman"/>
        </w:rPr>
        <w:t xml:space="preserve">, it is important that healthcare services provide support or interventions </w:t>
      </w:r>
      <w:r w:rsidR="00711EEC" w:rsidRPr="00125666">
        <w:rPr>
          <w:rFonts w:ascii="Times New Roman" w:hAnsi="Times New Roman" w:cs="Times New Roman"/>
        </w:rPr>
        <w:t>which include</w:t>
      </w:r>
      <w:r w:rsidR="00781F7B" w:rsidRPr="00125666">
        <w:rPr>
          <w:rFonts w:ascii="Times New Roman" w:hAnsi="Times New Roman" w:cs="Times New Roman"/>
        </w:rPr>
        <w:t xml:space="preserve"> </w:t>
      </w:r>
      <w:r w:rsidRPr="00125666">
        <w:rPr>
          <w:rFonts w:ascii="Times New Roman" w:hAnsi="Times New Roman" w:cs="Times New Roman"/>
        </w:rPr>
        <w:t>and address</w:t>
      </w:r>
      <w:r w:rsidR="00711EEC" w:rsidRPr="00125666">
        <w:rPr>
          <w:rFonts w:ascii="Times New Roman" w:hAnsi="Times New Roman" w:cs="Times New Roman"/>
        </w:rPr>
        <w:t xml:space="preserve"> the</w:t>
      </w:r>
      <w:r w:rsidRPr="00125666">
        <w:rPr>
          <w:rFonts w:ascii="Times New Roman" w:hAnsi="Times New Roman" w:cs="Times New Roman"/>
        </w:rPr>
        <w:t xml:space="preserve"> impact </w:t>
      </w:r>
      <w:r w:rsidR="006E6732" w:rsidRPr="00125666">
        <w:rPr>
          <w:rFonts w:ascii="Times New Roman" w:hAnsi="Times New Roman" w:cs="Times New Roman"/>
        </w:rPr>
        <w:t>on</w:t>
      </w:r>
      <w:r w:rsidRPr="00125666">
        <w:rPr>
          <w:rFonts w:ascii="Times New Roman" w:hAnsi="Times New Roman" w:cs="Times New Roman"/>
        </w:rPr>
        <w:t xml:space="preserve"> couples. Service</w:t>
      </w:r>
      <w:r w:rsidR="00E354EC" w:rsidRPr="00125666">
        <w:rPr>
          <w:rFonts w:ascii="Times New Roman" w:hAnsi="Times New Roman" w:cs="Times New Roman"/>
        </w:rPr>
        <w:t xml:space="preserve"> providers </w:t>
      </w:r>
      <w:r w:rsidRPr="00125666">
        <w:rPr>
          <w:rFonts w:ascii="Times New Roman" w:hAnsi="Times New Roman" w:cs="Times New Roman"/>
        </w:rPr>
        <w:t xml:space="preserve">should </w:t>
      </w:r>
      <w:r w:rsidR="00E354EC" w:rsidRPr="00125666">
        <w:rPr>
          <w:rFonts w:ascii="Times New Roman" w:hAnsi="Times New Roman" w:cs="Times New Roman"/>
        </w:rPr>
        <w:t>recognise</w:t>
      </w:r>
      <w:r w:rsidRPr="00125666">
        <w:rPr>
          <w:rFonts w:ascii="Times New Roman" w:hAnsi="Times New Roman" w:cs="Times New Roman"/>
        </w:rPr>
        <w:t xml:space="preserve"> that individual members of the couple may have different needs, but</w:t>
      </w:r>
      <w:r w:rsidR="00E354EC" w:rsidRPr="00125666">
        <w:rPr>
          <w:rFonts w:ascii="Times New Roman" w:hAnsi="Times New Roman" w:cs="Times New Roman"/>
        </w:rPr>
        <w:t xml:space="preserve"> that it</w:t>
      </w:r>
      <w:r w:rsidRPr="00125666">
        <w:rPr>
          <w:rFonts w:ascii="Times New Roman" w:hAnsi="Times New Roman" w:cs="Times New Roman"/>
        </w:rPr>
        <w:t xml:space="preserve"> is important to employ a couple</w:t>
      </w:r>
      <w:r w:rsidR="00711EEC" w:rsidRPr="00125666">
        <w:rPr>
          <w:rFonts w:ascii="Times New Roman" w:hAnsi="Times New Roman" w:cs="Times New Roman"/>
        </w:rPr>
        <w:t>-</w:t>
      </w:r>
      <w:r w:rsidRPr="00125666">
        <w:rPr>
          <w:rFonts w:ascii="Times New Roman" w:hAnsi="Times New Roman" w:cs="Times New Roman"/>
        </w:rPr>
        <w:t>focused approach when highlighting support services that may be useful for them to</w:t>
      </w:r>
      <w:r w:rsidR="000D1888" w:rsidRPr="00125666">
        <w:rPr>
          <w:rFonts w:ascii="Times New Roman" w:hAnsi="Times New Roman" w:cs="Times New Roman"/>
        </w:rPr>
        <w:t xml:space="preserve"> work and</w:t>
      </w:r>
      <w:r w:rsidRPr="00125666">
        <w:rPr>
          <w:rFonts w:ascii="Times New Roman" w:hAnsi="Times New Roman" w:cs="Times New Roman"/>
        </w:rPr>
        <w:t xml:space="preserve"> move forward together.</w:t>
      </w:r>
      <w:r w:rsidR="007C705E" w:rsidRPr="00125666">
        <w:rPr>
          <w:rFonts w:ascii="Times New Roman" w:hAnsi="Times New Roman" w:cs="Times New Roman"/>
        </w:rPr>
        <w:t xml:space="preserve"> </w:t>
      </w:r>
      <w:r w:rsidR="009455BA" w:rsidRPr="00125666">
        <w:rPr>
          <w:rFonts w:ascii="Times New Roman" w:hAnsi="Times New Roman" w:cs="Times New Roman"/>
        </w:rPr>
        <w:t>T</w:t>
      </w:r>
      <w:r w:rsidR="00797BD8" w:rsidRPr="00125666">
        <w:rPr>
          <w:rFonts w:ascii="Times New Roman" w:hAnsi="Times New Roman" w:cs="Times New Roman"/>
        </w:rPr>
        <w:t>he importance of communication in adjustment</w:t>
      </w:r>
      <w:r w:rsidR="009455BA" w:rsidRPr="00125666">
        <w:rPr>
          <w:rFonts w:ascii="Times New Roman" w:hAnsi="Times New Roman" w:cs="Times New Roman"/>
        </w:rPr>
        <w:t xml:space="preserve"> is well researched</w:t>
      </w:r>
      <w:r w:rsidR="00797BD8" w:rsidRPr="00125666">
        <w:rPr>
          <w:rFonts w:ascii="Times New Roman" w:hAnsi="Times New Roman" w:cs="Times New Roman"/>
        </w:rPr>
        <w:t xml:space="preserve">, therefore effective communication training programmes and how these can be implemented into the clinical pathway needs further consideration. </w:t>
      </w:r>
      <w:r w:rsidR="00AF6D05" w:rsidRPr="00125666">
        <w:rPr>
          <w:rFonts w:ascii="Times New Roman" w:hAnsi="Times New Roman" w:cs="Times New Roman"/>
        </w:rPr>
        <w:t>In addition</w:t>
      </w:r>
      <w:r w:rsidR="001D4851" w:rsidRPr="00125666">
        <w:rPr>
          <w:rFonts w:ascii="Times New Roman" w:hAnsi="Times New Roman" w:cs="Times New Roman"/>
        </w:rPr>
        <w:t>,</w:t>
      </w:r>
      <w:r w:rsidR="00AF6D05" w:rsidRPr="00125666">
        <w:rPr>
          <w:rFonts w:ascii="Times New Roman" w:hAnsi="Times New Roman" w:cs="Times New Roman"/>
        </w:rPr>
        <w:t xml:space="preserve"> m</w:t>
      </w:r>
      <w:r w:rsidRPr="00125666">
        <w:rPr>
          <w:rFonts w:ascii="Times New Roman" w:hAnsi="Times New Roman" w:cs="Times New Roman"/>
        </w:rPr>
        <w:t xml:space="preserve">ore studies </w:t>
      </w:r>
      <w:r w:rsidR="00797BD8" w:rsidRPr="00125666">
        <w:rPr>
          <w:rFonts w:ascii="Times New Roman" w:hAnsi="Times New Roman" w:cs="Times New Roman"/>
        </w:rPr>
        <w:t xml:space="preserve">exploring experiences, needs and access to services are needed in couples from </w:t>
      </w:r>
      <w:r w:rsidRPr="00125666">
        <w:rPr>
          <w:rFonts w:ascii="Times New Roman" w:hAnsi="Times New Roman" w:cs="Times New Roman"/>
        </w:rPr>
        <w:t xml:space="preserve">a range of ethno-cultural backgrounds, and </w:t>
      </w:r>
      <w:r w:rsidR="007B0890" w:rsidRPr="00125666">
        <w:rPr>
          <w:rFonts w:ascii="Times New Roman" w:hAnsi="Times New Roman" w:cs="Times New Roman"/>
        </w:rPr>
        <w:t>same sex couples</w:t>
      </w:r>
      <w:r w:rsidR="00797BD8" w:rsidRPr="00125666">
        <w:rPr>
          <w:rFonts w:ascii="Times New Roman" w:hAnsi="Times New Roman" w:cs="Times New Roman"/>
        </w:rPr>
        <w:t>,</w:t>
      </w:r>
      <w:r w:rsidR="007B0890" w:rsidRPr="00125666">
        <w:rPr>
          <w:rFonts w:ascii="Times New Roman" w:hAnsi="Times New Roman" w:cs="Times New Roman"/>
        </w:rPr>
        <w:t xml:space="preserve"> with the aim of</w:t>
      </w:r>
      <w:r w:rsidRPr="00125666">
        <w:rPr>
          <w:rFonts w:ascii="Times New Roman" w:hAnsi="Times New Roman" w:cs="Times New Roman"/>
        </w:rPr>
        <w:t xml:space="preserve"> address</w:t>
      </w:r>
      <w:r w:rsidR="007B0890" w:rsidRPr="00125666">
        <w:rPr>
          <w:rFonts w:ascii="Times New Roman" w:hAnsi="Times New Roman" w:cs="Times New Roman"/>
        </w:rPr>
        <w:t xml:space="preserve">ing </w:t>
      </w:r>
      <w:r w:rsidRPr="00125666">
        <w:rPr>
          <w:rFonts w:ascii="Times New Roman" w:hAnsi="Times New Roman" w:cs="Times New Roman"/>
        </w:rPr>
        <w:t>gaps in knowledge.</w:t>
      </w:r>
      <w:r w:rsidR="00797BD8" w:rsidRPr="00125666">
        <w:rPr>
          <w:rFonts w:ascii="Times New Roman" w:hAnsi="Times New Roman" w:cs="Times New Roman"/>
        </w:rPr>
        <w:t xml:space="preserve"> Th</w:t>
      </w:r>
      <w:r w:rsidR="00606B20" w:rsidRPr="00125666">
        <w:rPr>
          <w:rFonts w:ascii="Times New Roman" w:hAnsi="Times New Roman" w:cs="Times New Roman"/>
        </w:rPr>
        <w:t xml:space="preserve">e experience and impact of </w:t>
      </w:r>
      <w:proofErr w:type="spellStart"/>
      <w:r w:rsidR="00606B20" w:rsidRPr="00125666">
        <w:rPr>
          <w:rFonts w:ascii="Times New Roman" w:hAnsi="Times New Roman" w:cs="Times New Roman"/>
        </w:rPr>
        <w:t>PCa</w:t>
      </w:r>
      <w:proofErr w:type="spellEnd"/>
      <w:r w:rsidR="00606B20" w:rsidRPr="00125666">
        <w:rPr>
          <w:rFonts w:ascii="Times New Roman" w:hAnsi="Times New Roman" w:cs="Times New Roman"/>
        </w:rPr>
        <w:t xml:space="preserve"> when well-integrated through the couples’ own resources and </w:t>
      </w:r>
      <w:r w:rsidR="00A57FC8" w:rsidRPr="00125666">
        <w:rPr>
          <w:rFonts w:ascii="Times New Roman" w:hAnsi="Times New Roman" w:cs="Times New Roman"/>
        </w:rPr>
        <w:t xml:space="preserve">with </w:t>
      </w:r>
      <w:r w:rsidR="00606B20" w:rsidRPr="00125666">
        <w:rPr>
          <w:rFonts w:ascii="Times New Roman" w:hAnsi="Times New Roman" w:cs="Times New Roman"/>
        </w:rPr>
        <w:t>support from HCPs and others</w:t>
      </w:r>
      <w:r w:rsidR="00A57FC8" w:rsidRPr="00125666">
        <w:rPr>
          <w:rFonts w:ascii="Times New Roman" w:hAnsi="Times New Roman" w:cs="Times New Roman"/>
        </w:rPr>
        <w:t>,</w:t>
      </w:r>
      <w:r w:rsidR="00606B20" w:rsidRPr="00125666">
        <w:rPr>
          <w:rFonts w:ascii="Times New Roman" w:hAnsi="Times New Roman" w:cs="Times New Roman"/>
        </w:rPr>
        <w:t xml:space="preserve"> can result in an accommodation to the</w:t>
      </w:r>
      <w:r w:rsidR="0003244E" w:rsidRPr="00125666">
        <w:rPr>
          <w:rFonts w:ascii="Times New Roman" w:hAnsi="Times New Roman" w:cs="Times New Roman"/>
        </w:rPr>
        <w:t>ir</w:t>
      </w:r>
      <w:r w:rsidR="003665AD" w:rsidRPr="00125666">
        <w:rPr>
          <w:rFonts w:ascii="Times New Roman" w:hAnsi="Times New Roman" w:cs="Times New Roman"/>
        </w:rPr>
        <w:t xml:space="preserve"> new situation</w:t>
      </w:r>
      <w:r w:rsidR="00606B20" w:rsidRPr="00125666">
        <w:rPr>
          <w:rFonts w:ascii="Times New Roman" w:hAnsi="Times New Roman" w:cs="Times New Roman"/>
        </w:rPr>
        <w:t>.</w:t>
      </w:r>
    </w:p>
    <w:p w14:paraId="4876DD4D" w14:textId="77777777" w:rsidR="0023398E" w:rsidRPr="00125666" w:rsidRDefault="0023398E" w:rsidP="00C429B3">
      <w:pPr>
        <w:rPr>
          <w:rFonts w:ascii="Times New Roman" w:hAnsi="Times New Roman" w:cs="Times New Roman"/>
        </w:rPr>
      </w:pPr>
    </w:p>
    <w:p w14:paraId="35070133" w14:textId="751FEAE9" w:rsidR="00AF28D6" w:rsidRPr="00125666" w:rsidRDefault="00AF28D6" w:rsidP="00C429B3">
      <w:pPr>
        <w:rPr>
          <w:rFonts w:ascii="Times New Roman" w:hAnsi="Times New Roman" w:cs="Times New Roman"/>
          <w:b/>
        </w:rPr>
      </w:pPr>
      <w:r w:rsidRPr="00125666">
        <w:rPr>
          <w:rFonts w:ascii="Times New Roman" w:hAnsi="Times New Roman" w:cs="Times New Roman"/>
          <w:b/>
        </w:rPr>
        <w:t>Conflicts of interest</w:t>
      </w:r>
    </w:p>
    <w:p w14:paraId="4CD57387" w14:textId="125A2873" w:rsidR="00AF28D6" w:rsidRPr="00125666" w:rsidRDefault="00AF28D6" w:rsidP="00C429B3">
      <w:pPr>
        <w:rPr>
          <w:rFonts w:ascii="Times New Roman" w:hAnsi="Times New Roman" w:cs="Times New Roman"/>
        </w:rPr>
      </w:pPr>
      <w:r w:rsidRPr="00125666">
        <w:rPr>
          <w:rFonts w:ascii="Times New Roman" w:hAnsi="Times New Roman" w:cs="Times New Roman"/>
        </w:rPr>
        <w:t>None.</w:t>
      </w:r>
    </w:p>
    <w:p w14:paraId="277B5461" w14:textId="77777777" w:rsidR="004752CB" w:rsidRPr="00125666" w:rsidRDefault="004752CB" w:rsidP="00870744">
      <w:pPr>
        <w:rPr>
          <w:rFonts w:ascii="Times New Roman" w:hAnsi="Times New Roman" w:cs="Times New Roman"/>
        </w:rPr>
      </w:pPr>
    </w:p>
    <w:p w14:paraId="5EEA1920" w14:textId="04523FA1" w:rsidR="00AB11A2" w:rsidRPr="00125666" w:rsidRDefault="00AB11A2" w:rsidP="00870744">
      <w:pPr>
        <w:rPr>
          <w:rFonts w:ascii="Times New Roman" w:hAnsi="Times New Roman" w:cs="Times New Roman"/>
        </w:rPr>
      </w:pPr>
    </w:p>
    <w:p w14:paraId="511E4312" w14:textId="77777777" w:rsidR="00A83040" w:rsidRPr="00125666" w:rsidRDefault="00A83040" w:rsidP="00870744">
      <w:pPr>
        <w:rPr>
          <w:rFonts w:ascii="Times New Roman" w:hAnsi="Times New Roman" w:cs="Times New Roman"/>
        </w:rPr>
      </w:pPr>
    </w:p>
    <w:p w14:paraId="10FFF3DE" w14:textId="77777777" w:rsidR="00A83040" w:rsidRPr="00125666" w:rsidRDefault="00A83040" w:rsidP="00870744">
      <w:pPr>
        <w:rPr>
          <w:rFonts w:ascii="Times New Roman" w:hAnsi="Times New Roman" w:cs="Times New Roman"/>
        </w:rPr>
      </w:pPr>
    </w:p>
    <w:p w14:paraId="0D34E4B5" w14:textId="77777777" w:rsidR="002453C2" w:rsidRPr="00125666" w:rsidRDefault="002453C2" w:rsidP="00870744">
      <w:pPr>
        <w:rPr>
          <w:rFonts w:ascii="Times New Roman" w:hAnsi="Times New Roman" w:cs="Times New Roman"/>
        </w:rPr>
      </w:pPr>
    </w:p>
    <w:p w14:paraId="463B3575" w14:textId="77777777" w:rsidR="00A83040" w:rsidRPr="00125666" w:rsidRDefault="00A83040" w:rsidP="00870744">
      <w:pPr>
        <w:rPr>
          <w:rFonts w:ascii="Times New Roman" w:hAnsi="Times New Roman" w:cs="Times New Roman"/>
        </w:rPr>
      </w:pPr>
    </w:p>
    <w:p w14:paraId="48BD1288" w14:textId="06129046" w:rsidR="000D1EE7" w:rsidRPr="00125666" w:rsidRDefault="00F75285" w:rsidP="004C648C">
      <w:pPr>
        <w:rPr>
          <w:rFonts w:ascii="Times New Roman" w:hAnsi="Times New Roman" w:cs="Times New Roman"/>
          <w:b/>
          <w:i/>
        </w:rPr>
      </w:pPr>
      <w:r w:rsidRPr="00125666">
        <w:rPr>
          <w:rFonts w:ascii="Times New Roman" w:hAnsi="Times New Roman" w:cs="Times New Roman"/>
          <w:b/>
          <w:i/>
        </w:rPr>
        <w:lastRenderedPageBreak/>
        <w:t>References</w:t>
      </w:r>
    </w:p>
    <w:p w14:paraId="3C35B1E6" w14:textId="338E1F2B" w:rsidR="00BC02E9" w:rsidRPr="00125666" w:rsidRDefault="00FE350D"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b/>
          <w:i/>
        </w:rPr>
        <w:fldChar w:fldCharType="begin" w:fldLock="1"/>
      </w:r>
      <w:r w:rsidRPr="00125666">
        <w:rPr>
          <w:rFonts w:ascii="Times New Roman" w:hAnsi="Times New Roman" w:cs="Times New Roman"/>
          <w:b/>
          <w:i/>
        </w:rPr>
        <w:instrText xml:space="preserve">ADDIN Mendeley Bibliography CSL_BIBLIOGRAPHY </w:instrText>
      </w:r>
      <w:r w:rsidRPr="00125666">
        <w:rPr>
          <w:rFonts w:ascii="Times New Roman" w:hAnsi="Times New Roman" w:cs="Times New Roman"/>
          <w:b/>
          <w:i/>
        </w:rPr>
        <w:fldChar w:fldCharType="separate"/>
      </w:r>
      <w:r w:rsidR="00BC02E9" w:rsidRPr="00125666">
        <w:rPr>
          <w:rFonts w:ascii="Times New Roman" w:hAnsi="Times New Roman" w:cs="Times New Roman"/>
          <w:noProof/>
          <w:szCs w:val="24"/>
        </w:rPr>
        <w:t xml:space="preserve">1. </w:t>
      </w:r>
      <w:r w:rsidR="00BC02E9" w:rsidRPr="00125666">
        <w:rPr>
          <w:rFonts w:ascii="Times New Roman" w:hAnsi="Times New Roman" w:cs="Times New Roman"/>
          <w:noProof/>
          <w:szCs w:val="24"/>
        </w:rPr>
        <w:tab/>
        <w:t>Ferlay J, Steliarova-Foucher E, Lortet-Tieulent J, Rosso S, Coebergh JWW, Comber H, Forman D, Bray F (2013) Cancer incidence and mortality patterns in Europe: Estimates for 40 countries in 2012. Eur J Cancer 49:1374–1403</w:t>
      </w:r>
    </w:p>
    <w:p w14:paraId="72F689DC"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2. </w:t>
      </w:r>
      <w:r w:rsidRPr="00125666">
        <w:rPr>
          <w:rFonts w:ascii="Times New Roman" w:hAnsi="Times New Roman" w:cs="Times New Roman"/>
          <w:noProof/>
          <w:szCs w:val="24"/>
        </w:rPr>
        <w:tab/>
        <w:t>Ferlay J, Shin H-R, Bray F, Forman D, Mathers C, Parkin DM (2010) Estimates of worldwide burden of cancer in 2008: GLOBOCAN 2008. Int J Cancer 127:2893–2917</w:t>
      </w:r>
    </w:p>
    <w:p w14:paraId="7713BDCC"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3. </w:t>
      </w:r>
      <w:r w:rsidRPr="00125666">
        <w:rPr>
          <w:rFonts w:ascii="Times New Roman" w:hAnsi="Times New Roman" w:cs="Times New Roman"/>
          <w:noProof/>
          <w:szCs w:val="24"/>
        </w:rPr>
        <w:tab/>
        <w:t>Center MM, Jemal A, Lortet-Tieulent J, Ward E, Ferlay J, Brawley O, Bray F (2012) International Variation in Prostate Cancer Incidence and Mortality Rates. Eur Urol 61:1079–1092</w:t>
      </w:r>
    </w:p>
    <w:p w14:paraId="4B652522"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4. </w:t>
      </w:r>
      <w:r w:rsidRPr="00125666">
        <w:rPr>
          <w:rFonts w:ascii="Times New Roman" w:hAnsi="Times New Roman" w:cs="Times New Roman"/>
          <w:noProof/>
          <w:szCs w:val="24"/>
        </w:rPr>
        <w:tab/>
        <w:t xml:space="preserve">Cancer Research UK (2015) Achieving World Class Outcome: A Strategy for England 2015-2020. </w:t>
      </w:r>
    </w:p>
    <w:p w14:paraId="024E6418"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5. </w:t>
      </w:r>
      <w:r w:rsidRPr="00125666">
        <w:rPr>
          <w:rFonts w:ascii="Times New Roman" w:hAnsi="Times New Roman" w:cs="Times New Roman"/>
          <w:noProof/>
          <w:szCs w:val="24"/>
        </w:rPr>
        <w:tab/>
        <w:t>Crowe H, Costello AJ, H. C, A.J. C (2003) Prostate cancer: perspectives on quality of life and impact of treatment on patients and their partners. Urol Nurs 23:279</w:t>
      </w:r>
    </w:p>
    <w:p w14:paraId="14629EEC"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6. </w:t>
      </w:r>
      <w:r w:rsidRPr="00125666">
        <w:rPr>
          <w:rFonts w:ascii="Times New Roman" w:hAnsi="Times New Roman" w:cs="Times New Roman"/>
          <w:noProof/>
          <w:szCs w:val="24"/>
        </w:rPr>
        <w:tab/>
        <w:t>Kershaw TS, Mood DW, Newth G, Ronis DL, Sanda MG, Vaishampayan U, Northouse LL (2008) Longitudinal Analysis of a Model to Predict Quality of Life in Prostate Cancer Patients and their Spouses. Ann Behav Med 36:117–128</w:t>
      </w:r>
    </w:p>
    <w:p w14:paraId="2677920A"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7. </w:t>
      </w:r>
      <w:r w:rsidRPr="00125666">
        <w:rPr>
          <w:rFonts w:ascii="Times New Roman" w:hAnsi="Times New Roman" w:cs="Times New Roman"/>
          <w:noProof/>
          <w:szCs w:val="24"/>
        </w:rPr>
        <w:tab/>
        <w:t>Northouse LL, Mood DW, Montie JE, Sandler HM, Forman JD, Hussain M, Pienta KJ, Smith DC, Sanda MG, Kershaw T (2007) Living with prostate cancer: patients’ and spouses’ psychosocial status and quality of life. J Clin Oncol 25:4171–7</w:t>
      </w:r>
    </w:p>
    <w:p w14:paraId="542A4CFE"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8. </w:t>
      </w:r>
      <w:r w:rsidRPr="00125666">
        <w:rPr>
          <w:rFonts w:ascii="Times New Roman" w:hAnsi="Times New Roman" w:cs="Times New Roman"/>
          <w:noProof/>
          <w:szCs w:val="24"/>
        </w:rPr>
        <w:tab/>
        <w:t>Harden, Schafenacker A, Northouse L, Mood D, Smith D, Pienta K, Hussain M, Baranowski K (2002) Couples’ experiences with prostate cancer: focus group research. Oncol Nurs Forum 29:701–9</w:t>
      </w:r>
    </w:p>
    <w:p w14:paraId="75D8916C"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9. </w:t>
      </w:r>
      <w:r w:rsidRPr="00125666">
        <w:rPr>
          <w:rFonts w:ascii="Times New Roman" w:hAnsi="Times New Roman" w:cs="Times New Roman"/>
          <w:noProof/>
          <w:szCs w:val="24"/>
        </w:rPr>
        <w:tab/>
        <w:t>Arrington MI (2005) She’s Right Behind Me All the Way: An Analysis of Prostate Cancer Narratives and Changes in Family Relationships. J Fam Commun 5:141–162</w:t>
      </w:r>
    </w:p>
    <w:p w14:paraId="104FE4AF"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10. </w:t>
      </w:r>
      <w:r w:rsidRPr="00125666">
        <w:rPr>
          <w:rFonts w:ascii="Times New Roman" w:hAnsi="Times New Roman" w:cs="Times New Roman"/>
          <w:noProof/>
          <w:szCs w:val="24"/>
        </w:rPr>
        <w:tab/>
        <w:t>Li Q, Loke AY (2014) A literature review on the mutual impact of the spousal caregivere cancer patients dyads: “Communication”, “reciprocal influence”, and “caregiverepatient congruence.” Eur J Oncol Nurs 18:58–65</w:t>
      </w:r>
    </w:p>
    <w:p w14:paraId="6404B835"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11. </w:t>
      </w:r>
      <w:r w:rsidRPr="00125666">
        <w:rPr>
          <w:rFonts w:ascii="Times New Roman" w:hAnsi="Times New Roman" w:cs="Times New Roman"/>
          <w:noProof/>
          <w:szCs w:val="24"/>
        </w:rPr>
        <w:tab/>
        <w:t>Kim Y, van Ryn M, Jensen RE, Griffin JM, Potosky A, Rowland J (2015) Effects of gender and depressive symptoms on quality of life among colorectal and lung cancer patients and their family caregivers. Psychooncology 24:95–105</w:t>
      </w:r>
    </w:p>
    <w:p w14:paraId="241BB0A8"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12. </w:t>
      </w:r>
      <w:r w:rsidRPr="00125666">
        <w:rPr>
          <w:rFonts w:ascii="Times New Roman" w:hAnsi="Times New Roman" w:cs="Times New Roman"/>
          <w:noProof/>
          <w:szCs w:val="24"/>
        </w:rPr>
        <w:tab/>
        <w:t>Kim Y, Kashy DA, Wellisch DK, Spillers RL, Kaw CK, Smith TG (2008) Quality of Life of Couples Dealing with Cancer: Dyadic and Individual Adjustment among Breast and Prostate Cancer Survivors and Their Spousal Caregivers. Ann Behav Med 35:230–238</w:t>
      </w:r>
    </w:p>
    <w:p w14:paraId="5554E9FB"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13. </w:t>
      </w:r>
      <w:r w:rsidRPr="00125666">
        <w:rPr>
          <w:rFonts w:ascii="Times New Roman" w:hAnsi="Times New Roman" w:cs="Times New Roman"/>
          <w:noProof/>
          <w:szCs w:val="24"/>
        </w:rPr>
        <w:tab/>
        <w:t>Dixon-Woods M, Sutton A, Shaw R, Miller T, Smith J, Young B, Bonas S, Booth A, Jones D (2007) Appraising qualitative research for inclusion in systematic reviews: a quantitative and qualitative comparison of three methods. J Health Serv Res Policy 12:42–7</w:t>
      </w:r>
    </w:p>
    <w:p w14:paraId="35A130EE"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14. </w:t>
      </w:r>
      <w:r w:rsidRPr="00125666">
        <w:rPr>
          <w:rFonts w:ascii="Times New Roman" w:hAnsi="Times New Roman" w:cs="Times New Roman"/>
          <w:noProof/>
          <w:szCs w:val="24"/>
        </w:rPr>
        <w:tab/>
        <w:t>Dixon-Woods M, Fitzpatrick R (2001) Qualitative research in systematic reviews. Has established a place for itself. BMJ 323:765–6</w:t>
      </w:r>
    </w:p>
    <w:p w14:paraId="03DEDFC6"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15. </w:t>
      </w:r>
      <w:r w:rsidRPr="00125666">
        <w:rPr>
          <w:rFonts w:ascii="Times New Roman" w:hAnsi="Times New Roman" w:cs="Times New Roman"/>
          <w:noProof/>
          <w:szCs w:val="24"/>
        </w:rPr>
        <w:tab/>
        <w:t>Wanat M, Boulton M, Watson E (2016) Patients’ experience with cancer recurrence: a meta-ethnography. Psychooncology 25:242–252</w:t>
      </w:r>
    </w:p>
    <w:p w14:paraId="183B6315"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16. </w:t>
      </w:r>
      <w:r w:rsidRPr="00125666">
        <w:rPr>
          <w:rFonts w:ascii="Times New Roman" w:hAnsi="Times New Roman" w:cs="Times New Roman"/>
          <w:noProof/>
          <w:szCs w:val="24"/>
        </w:rPr>
        <w:tab/>
        <w:t xml:space="preserve">Rivas C, Matheson L, Nayoan J, Glaser A, Gavin A, Wright P, Watson E, Wagland R A metasynthesis on the prostate cancer experience for men with prostate cancer and their </w:t>
      </w:r>
      <w:r w:rsidRPr="00125666">
        <w:rPr>
          <w:rFonts w:ascii="Times New Roman" w:hAnsi="Times New Roman" w:cs="Times New Roman"/>
          <w:noProof/>
          <w:szCs w:val="24"/>
        </w:rPr>
        <w:lastRenderedPageBreak/>
        <w:t xml:space="preserve">partners and carers. prep </w:t>
      </w:r>
    </w:p>
    <w:p w14:paraId="3954E04A"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17. </w:t>
      </w:r>
      <w:r w:rsidRPr="00125666">
        <w:rPr>
          <w:rFonts w:ascii="Times New Roman" w:hAnsi="Times New Roman" w:cs="Times New Roman"/>
          <w:noProof/>
          <w:szCs w:val="24"/>
        </w:rPr>
        <w:tab/>
        <w:t>Schumm K, Skea Z, McKee L, N’Dow J (2010) “They”re doing surgery on two people’: A meta-ethnography of the influences on couples’ treatment decision making for prostate cancer. Heal Expect 13:335–349</w:t>
      </w:r>
    </w:p>
    <w:p w14:paraId="082D518D"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18. </w:t>
      </w:r>
      <w:r w:rsidRPr="00125666">
        <w:rPr>
          <w:rFonts w:ascii="Times New Roman" w:hAnsi="Times New Roman" w:cs="Times New Roman"/>
          <w:noProof/>
          <w:szCs w:val="24"/>
        </w:rPr>
        <w:tab/>
        <w:t>Benoot C, Saelaert M, Hannes K, Bilsen J (2016) The sexual adjustment process of cancer patients and their partners: A qualitative evidence synthesis. Arch Sx Behav 1–25</w:t>
      </w:r>
    </w:p>
    <w:p w14:paraId="4D9E3975"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19. </w:t>
      </w:r>
      <w:r w:rsidRPr="00125666">
        <w:rPr>
          <w:rFonts w:ascii="Times New Roman" w:hAnsi="Times New Roman" w:cs="Times New Roman"/>
          <w:noProof/>
          <w:szCs w:val="24"/>
        </w:rPr>
        <w:tab/>
        <w:t>Tucker SR, Speer SA, Peters S (2016) Development of an explanatory model of sexual intimacy following treatment for localised prostate cancer: A systematic review and meta-synthesis of qualitative evidence. Soc Sci Med 163:80–88</w:t>
      </w:r>
    </w:p>
    <w:p w14:paraId="4A0F0FED"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20. </w:t>
      </w:r>
      <w:r w:rsidRPr="00125666">
        <w:rPr>
          <w:rFonts w:ascii="Times New Roman" w:hAnsi="Times New Roman" w:cs="Times New Roman"/>
          <w:noProof/>
          <w:szCs w:val="24"/>
        </w:rPr>
        <w:tab/>
        <w:t>Rivas C, Matheson L, Wagland R, Corner J, Wright P, Gavin A (2015) Exploring the quality of life and wellbeing of men with prostate cancer and their partners or carers, and related care needs and gaps in service: protocol for qualitative meta-synthesis. PROSPERO Int Prospect Regist Syst Rev. doi: 10.1111/ecc.12286</w:t>
      </w:r>
    </w:p>
    <w:p w14:paraId="3EE2C972"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21. </w:t>
      </w:r>
      <w:r w:rsidRPr="00125666">
        <w:rPr>
          <w:rFonts w:ascii="Times New Roman" w:hAnsi="Times New Roman" w:cs="Times New Roman"/>
          <w:noProof/>
          <w:szCs w:val="24"/>
        </w:rPr>
        <w:tab/>
        <w:t>Saini M, Shlonksy A (2012) Systematic Synthesis of Qualitative Research. Oxford University Press</w:t>
      </w:r>
    </w:p>
    <w:p w14:paraId="1D56E5CB"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22. </w:t>
      </w:r>
      <w:r w:rsidRPr="00125666">
        <w:rPr>
          <w:rFonts w:ascii="Times New Roman" w:hAnsi="Times New Roman" w:cs="Times New Roman"/>
          <w:noProof/>
          <w:szCs w:val="24"/>
        </w:rPr>
        <w:tab/>
        <w:t>Dieperink KB, Mark K, Mikkelsen TB (2015) Marital rehabilitation after prostate cancer - a matter of intimacy. Int J Urol Nurs 10:21–29</w:t>
      </w:r>
    </w:p>
    <w:p w14:paraId="29BA6C3F"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23. </w:t>
      </w:r>
      <w:r w:rsidRPr="00125666">
        <w:rPr>
          <w:rFonts w:ascii="Times New Roman" w:hAnsi="Times New Roman" w:cs="Times New Roman"/>
          <w:noProof/>
          <w:szCs w:val="24"/>
        </w:rPr>
        <w:tab/>
        <w:t>Gilbert E, Ussher JM, Perz J, Gilbert E, Ussher JM, Perz J (2013) Embodying Sexual subjectivity after Cancer: A qualitative study of people with cancer and intimate partners. Psychol Health 28:603–619</w:t>
      </w:r>
    </w:p>
    <w:p w14:paraId="6FD77C02"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24. </w:t>
      </w:r>
      <w:r w:rsidRPr="00125666">
        <w:rPr>
          <w:rFonts w:ascii="Times New Roman" w:hAnsi="Times New Roman" w:cs="Times New Roman"/>
          <w:noProof/>
          <w:szCs w:val="24"/>
        </w:rPr>
        <w:tab/>
        <w:t>Ussher J., Perzz J, Gilbert E, Wong W, Hobbs K (2013) Renegotiating Sex and Intimacy After Cancer. Cancer Nurs 36:454–462</w:t>
      </w:r>
    </w:p>
    <w:p w14:paraId="38BD51BD"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25. </w:t>
      </w:r>
      <w:r w:rsidRPr="00125666">
        <w:rPr>
          <w:rFonts w:ascii="Times New Roman" w:hAnsi="Times New Roman" w:cs="Times New Roman"/>
          <w:noProof/>
          <w:szCs w:val="24"/>
        </w:rPr>
        <w:tab/>
        <w:t>Wittmann D, Carolan M, Given B, Skolarus TA, Crossley Heather, An L, Palapattu G, Clark P, Montie JE (2015) What couples say about their recovery of sexual intimacy after prostatectomy: toward the development of a conceptual model of couples’ sexual recovery after surgery for prostate cancer. Sex Med 12:494–504</w:t>
      </w:r>
    </w:p>
    <w:p w14:paraId="51F5809F"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26. </w:t>
      </w:r>
      <w:r w:rsidRPr="00125666">
        <w:rPr>
          <w:rFonts w:ascii="Times New Roman" w:hAnsi="Times New Roman" w:cs="Times New Roman"/>
          <w:noProof/>
          <w:szCs w:val="24"/>
        </w:rPr>
        <w:tab/>
        <w:t>Wittmann D, Northouse L, Crossley H, Miller D, Dunn R, Nidetz J, Montie J, Moyad M, Lavin K, Montie JE (2015) A pilot study of potential pre-operative barriers to couples’ sexual recovery after radical prostatectomy for prostate cancer. J Sex Marital Ther 41:155–68</w:t>
      </w:r>
    </w:p>
    <w:p w14:paraId="5254401B"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27. </w:t>
      </w:r>
      <w:r w:rsidRPr="00125666">
        <w:rPr>
          <w:rFonts w:ascii="Times New Roman" w:hAnsi="Times New Roman" w:cs="Times New Roman"/>
          <w:noProof/>
          <w:szCs w:val="24"/>
        </w:rPr>
        <w:tab/>
        <w:t>O’Shaughnessy P, Ireland C, Pelentsov L, Thomas L, Esterman A (2013) Impaired sexual function and prostate cancer: a mixed method investigation into the experiences of men and their partners. J Clin Nurs 22:3492–3502</w:t>
      </w:r>
    </w:p>
    <w:p w14:paraId="052C3EAD"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28. </w:t>
      </w:r>
      <w:r w:rsidRPr="00125666">
        <w:rPr>
          <w:rFonts w:ascii="Times New Roman" w:hAnsi="Times New Roman" w:cs="Times New Roman"/>
          <w:noProof/>
          <w:szCs w:val="24"/>
        </w:rPr>
        <w:tab/>
        <w:t xml:space="preserve">Noblit W, Hare D (1988) Meta-Ethnography: Synthesizing Qualitative Studies. </w:t>
      </w:r>
    </w:p>
    <w:p w14:paraId="0D6D37C9"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29. </w:t>
      </w:r>
      <w:r w:rsidRPr="00125666">
        <w:rPr>
          <w:rFonts w:ascii="Times New Roman" w:hAnsi="Times New Roman" w:cs="Times New Roman"/>
          <w:noProof/>
          <w:szCs w:val="24"/>
        </w:rPr>
        <w:tab/>
        <w:t xml:space="preserve">Hannes K (2011) Critical Appraisal of Qualitative Research. </w:t>
      </w:r>
    </w:p>
    <w:p w14:paraId="3201D1B1"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30. </w:t>
      </w:r>
      <w:r w:rsidRPr="00125666">
        <w:rPr>
          <w:rFonts w:ascii="Times New Roman" w:hAnsi="Times New Roman" w:cs="Times New Roman"/>
          <w:noProof/>
          <w:szCs w:val="24"/>
        </w:rPr>
        <w:tab/>
        <w:t>Cesario S, Morin K, Santa-Donato A, et al (2002) Evaluating the Level of Evidence of Qualitative Research. J Obstet Gynecol Neonatal Nurs 31:708–714</w:t>
      </w:r>
    </w:p>
    <w:p w14:paraId="0AD64B92"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31. </w:t>
      </w:r>
      <w:r w:rsidRPr="00125666">
        <w:rPr>
          <w:rFonts w:ascii="Times New Roman" w:hAnsi="Times New Roman" w:cs="Times New Roman"/>
          <w:noProof/>
          <w:szCs w:val="24"/>
        </w:rPr>
        <w:tab/>
        <w:t>Paterson BL (2007) Coming Out as Ill: Understanding Self-Disclosure in Chronic Illness from a Meta-Synthesis of Qualitative Research. In: Rev. Res. Evid. Nurs. Pract. pp 73–83</w:t>
      </w:r>
    </w:p>
    <w:p w14:paraId="5A1DD277"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32. </w:t>
      </w:r>
      <w:r w:rsidRPr="00125666">
        <w:rPr>
          <w:rFonts w:ascii="Times New Roman" w:hAnsi="Times New Roman" w:cs="Times New Roman"/>
          <w:noProof/>
          <w:szCs w:val="24"/>
        </w:rPr>
        <w:tab/>
        <w:t>Thomas J, Harden A (2008) Methods for the thematic synthesis of qualitative research in systematic reviews. BMC Med Res Methodol. doi: 10.1186/1471-2288-8-45</w:t>
      </w:r>
    </w:p>
    <w:p w14:paraId="4520026F"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33. </w:t>
      </w:r>
      <w:r w:rsidRPr="00125666">
        <w:rPr>
          <w:rFonts w:ascii="Times New Roman" w:hAnsi="Times New Roman" w:cs="Times New Roman"/>
          <w:noProof/>
          <w:szCs w:val="24"/>
        </w:rPr>
        <w:tab/>
        <w:t xml:space="preserve">Feder GS, Hutson M, Ramsay J, Taket AR, R J (2006) Women Exposed to Intimate Partner </w:t>
      </w:r>
      <w:r w:rsidRPr="00125666">
        <w:rPr>
          <w:rFonts w:ascii="Times New Roman" w:hAnsi="Times New Roman" w:cs="Times New Roman"/>
          <w:noProof/>
          <w:szCs w:val="24"/>
        </w:rPr>
        <w:lastRenderedPageBreak/>
        <w:t>Violence. Arch Intern Med 166:22</w:t>
      </w:r>
    </w:p>
    <w:p w14:paraId="780A490B"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34. </w:t>
      </w:r>
      <w:r w:rsidRPr="00125666">
        <w:rPr>
          <w:rFonts w:ascii="Times New Roman" w:hAnsi="Times New Roman" w:cs="Times New Roman"/>
          <w:noProof/>
          <w:szCs w:val="24"/>
        </w:rPr>
        <w:tab/>
        <w:t>Britten N, Campbell R, Pope C, Donovan J, Morgan M, Pill R (2002) Using meta ethnography to synthesise qualitative research: a worked example. J Health Serv Res Policy 7:209–215</w:t>
      </w:r>
    </w:p>
    <w:p w14:paraId="3DA11A57"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35. </w:t>
      </w:r>
      <w:r w:rsidRPr="00125666">
        <w:rPr>
          <w:rFonts w:ascii="Times New Roman" w:hAnsi="Times New Roman" w:cs="Times New Roman"/>
          <w:noProof/>
          <w:szCs w:val="24"/>
        </w:rPr>
        <w:tab/>
        <w:t>Rivas C, Matheson L, Nayoan J, Glaser A, Gavin A, Wright P, Wagland R, Watson E (2016) Ethnicity and the prostate cancer experience: a qualitative metasynthesis. Psychooncology. doi: 10.1002/pon.4222</w:t>
      </w:r>
    </w:p>
    <w:p w14:paraId="687C5272"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36. </w:t>
      </w:r>
      <w:r w:rsidRPr="00125666">
        <w:rPr>
          <w:rFonts w:ascii="Times New Roman" w:hAnsi="Times New Roman" w:cs="Times New Roman"/>
          <w:noProof/>
          <w:szCs w:val="24"/>
        </w:rPr>
        <w:tab/>
        <w:t>Atkins S, Lewin S, Smith H, et al (2008) Conducting a meta-ethnography of qualitative literature: Lessons learnt. BMC Med Res Methodol 8:21</w:t>
      </w:r>
    </w:p>
    <w:p w14:paraId="0473CD43"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37. </w:t>
      </w:r>
      <w:r w:rsidRPr="00125666">
        <w:rPr>
          <w:rFonts w:ascii="Times New Roman" w:hAnsi="Times New Roman" w:cs="Times New Roman"/>
          <w:noProof/>
          <w:szCs w:val="24"/>
        </w:rPr>
        <w:tab/>
        <w:t>Campbell R, Pound P, Pope C, Britten N, Pill R, Morgan M, Donovan J (2003) Evaluating meta-ethnography: a synthesis of qualitative research on lay experiences of diabetes and diabetes care. Soc Sci Med 56:671–84</w:t>
      </w:r>
    </w:p>
    <w:p w14:paraId="699641C1"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38. </w:t>
      </w:r>
      <w:r w:rsidRPr="00125666">
        <w:rPr>
          <w:rFonts w:ascii="Times New Roman" w:hAnsi="Times New Roman" w:cs="Times New Roman"/>
          <w:noProof/>
          <w:szCs w:val="24"/>
        </w:rPr>
        <w:tab/>
        <w:t>Wootten AC, Abbott JM, Osborne D, Austin DW, Klein B, Costello AJ, Murphy DG (2014) The impact of prostate cancer on partners: A qualitative exploration. Psychooncology 23:1252–1258</w:t>
      </w:r>
    </w:p>
    <w:p w14:paraId="44656EB7"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39. </w:t>
      </w:r>
      <w:r w:rsidRPr="00125666">
        <w:rPr>
          <w:rFonts w:ascii="Times New Roman" w:hAnsi="Times New Roman" w:cs="Times New Roman"/>
          <w:noProof/>
          <w:szCs w:val="24"/>
        </w:rPr>
        <w:tab/>
        <w:t>Hartman M-E, Irvine J, Currie KL, Ritvo P, Trachtenberg L, Louis A, Trachtenberg J, Jamnicky L, Matthew AG (2014) Exploring Gay Couples’ Experience With Sexual Dysfunction After Radical Prostatectomy: A Qualitative Study. J Sex Marital Ther 40:233</w:t>
      </w:r>
    </w:p>
    <w:p w14:paraId="02554803"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40. </w:t>
      </w:r>
      <w:r w:rsidRPr="00125666">
        <w:rPr>
          <w:rFonts w:ascii="Times New Roman" w:hAnsi="Times New Roman" w:cs="Times New Roman"/>
          <w:noProof/>
          <w:szCs w:val="24"/>
        </w:rPr>
        <w:tab/>
        <w:t>Ka’opua LS., Gotay C., Boehm P. (2007) Spiritually based resources in adaptation to long-term prostate cancer survival: perspectives of elderly wives. Health Soc Work 32:29–39</w:t>
      </w:r>
    </w:p>
    <w:p w14:paraId="1CB8534A"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41. </w:t>
      </w:r>
      <w:r w:rsidRPr="00125666">
        <w:rPr>
          <w:rFonts w:ascii="Times New Roman" w:hAnsi="Times New Roman" w:cs="Times New Roman"/>
          <w:noProof/>
          <w:szCs w:val="24"/>
        </w:rPr>
        <w:tab/>
        <w:t>Ka’opua LSI, Gotay CC, Hannum M, Bunghanoy G (2005) Adaptation to long-term prostate cancer survival: the perspective of elderly Asian/Pacific Islander wives. Health Soc Work 30:145–154</w:t>
      </w:r>
    </w:p>
    <w:p w14:paraId="665FFA33"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42. </w:t>
      </w:r>
      <w:r w:rsidRPr="00125666">
        <w:rPr>
          <w:rFonts w:ascii="Times New Roman" w:hAnsi="Times New Roman" w:cs="Times New Roman"/>
          <w:noProof/>
          <w:szCs w:val="24"/>
        </w:rPr>
        <w:tab/>
        <w:t>Rivers B, August E, Gwede C, Hart, Jr A, Donovan K, Pow-Sang J, Quinn G (2011) Psychosocial issues related to sexual functioning among African-American prostate cancer survivors and their spouses. Psychooncology 20:106–110</w:t>
      </w:r>
    </w:p>
    <w:p w14:paraId="0B0E6FD7"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43. </w:t>
      </w:r>
      <w:r w:rsidRPr="00125666">
        <w:rPr>
          <w:rFonts w:ascii="Times New Roman" w:hAnsi="Times New Roman" w:cs="Times New Roman"/>
          <w:noProof/>
          <w:szCs w:val="24"/>
        </w:rPr>
        <w:tab/>
        <w:t>Rivers BM, August EM, Quinn GP, Gwede CK, Pow-Sang JM, Lee Green B, Jacobsen PB (2012) Understanding the psychosocial issues of African American couples surviving prostate cancer. J Cancer Educ 27:546–558</w:t>
      </w:r>
    </w:p>
    <w:p w14:paraId="43E54181"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44. </w:t>
      </w:r>
      <w:r w:rsidRPr="00125666">
        <w:rPr>
          <w:rFonts w:ascii="Times New Roman" w:hAnsi="Times New Roman" w:cs="Times New Roman"/>
          <w:noProof/>
          <w:szCs w:val="24"/>
        </w:rPr>
        <w:tab/>
        <w:t>Williams KC, Hicks EM, Chang N, Connor SE, Maliski SL (2014) Purposeful normalization when caring for husbands recovering from prostate cancer. Qual Health Res 24:306–16</w:t>
      </w:r>
    </w:p>
    <w:p w14:paraId="4D0EC6C2"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45. </w:t>
      </w:r>
      <w:r w:rsidRPr="00125666">
        <w:rPr>
          <w:rFonts w:ascii="Times New Roman" w:hAnsi="Times New Roman" w:cs="Times New Roman"/>
          <w:noProof/>
          <w:szCs w:val="24"/>
        </w:rPr>
        <w:tab/>
        <w:t>Beck AM, Robinson JW, Carlson LE (2013) Sexual values as the key to maintaining satisfying sex after prostate cancer treatment: The physical pleasure-relational intimacy model of sexual motivation. Arch Sex Behav 42:1637–1647</w:t>
      </w:r>
    </w:p>
    <w:p w14:paraId="4AEBD299"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46. </w:t>
      </w:r>
      <w:r w:rsidRPr="00125666">
        <w:rPr>
          <w:rFonts w:ascii="Times New Roman" w:hAnsi="Times New Roman" w:cs="Times New Roman"/>
          <w:noProof/>
          <w:szCs w:val="24"/>
        </w:rPr>
        <w:tab/>
        <w:t>Butler L, Downe-Wamboldt B, Marsh S, Bell D, Jarvi K (2000) Behind the scenes: partners’ perceptions of quality of life post radical prostatectomy. Urol Nurs 20:254–258</w:t>
      </w:r>
    </w:p>
    <w:p w14:paraId="53FB146B"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47. </w:t>
      </w:r>
      <w:r w:rsidRPr="00125666">
        <w:rPr>
          <w:rFonts w:ascii="Times New Roman" w:hAnsi="Times New Roman" w:cs="Times New Roman"/>
          <w:noProof/>
          <w:szCs w:val="24"/>
        </w:rPr>
        <w:tab/>
        <w:t>Feltwell AK, Rees CE (2004) The information-seeking behaviours of partners of men with prostate cancer: A qualitative pilot study. Patient Educ Couns 54:179–185</w:t>
      </w:r>
    </w:p>
    <w:p w14:paraId="624B28BB"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48. </w:t>
      </w:r>
      <w:r w:rsidRPr="00125666">
        <w:rPr>
          <w:rFonts w:ascii="Times New Roman" w:hAnsi="Times New Roman" w:cs="Times New Roman"/>
          <w:noProof/>
          <w:szCs w:val="24"/>
        </w:rPr>
        <w:tab/>
        <w:t>Fergus KD (2011) The rupture and repair of the couple’s communal body with prostate cancer. Fam Syst Health 29:95–113</w:t>
      </w:r>
    </w:p>
    <w:p w14:paraId="7866824B"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49. </w:t>
      </w:r>
      <w:r w:rsidRPr="00125666">
        <w:rPr>
          <w:rFonts w:ascii="Times New Roman" w:hAnsi="Times New Roman" w:cs="Times New Roman"/>
          <w:noProof/>
          <w:szCs w:val="24"/>
        </w:rPr>
        <w:tab/>
        <w:t>Fergus KD, Gray RE, Fitch MI, Labrecque M, Phillips C (2002) Active consideration: conceptualizing patient-provided support for spouse caregivers in the context of prostate cancer. Qual Health Res 12:492–514</w:t>
      </w:r>
    </w:p>
    <w:p w14:paraId="0FA17AD3"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lastRenderedPageBreak/>
        <w:t xml:space="preserve">50. </w:t>
      </w:r>
      <w:r w:rsidRPr="00125666">
        <w:rPr>
          <w:rFonts w:ascii="Times New Roman" w:hAnsi="Times New Roman" w:cs="Times New Roman"/>
          <w:noProof/>
          <w:szCs w:val="24"/>
        </w:rPr>
        <w:tab/>
        <w:t>Gray R, Fitch M, Phillips C, Labrecque M, Fergus K, Klotz L (2002) Prostate Cancer and Erectile Dysfunction: Men’s Experiences. Int J Mens Health 1:15–29</w:t>
      </w:r>
    </w:p>
    <w:p w14:paraId="40F1A2A1"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51. </w:t>
      </w:r>
      <w:r w:rsidRPr="00125666">
        <w:rPr>
          <w:rFonts w:ascii="Times New Roman" w:hAnsi="Times New Roman" w:cs="Times New Roman"/>
          <w:noProof/>
          <w:szCs w:val="24"/>
        </w:rPr>
        <w:tab/>
        <w:t>Gray RE, Fitch M, Phillips C, Labrecque M, Fergus K (2000) Managing the Impact of Illness: The Experiences of Men with Prostate Cancer and their Spouses. J Health Psychol 5:531–48</w:t>
      </w:r>
    </w:p>
    <w:p w14:paraId="10F8DA40"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52. </w:t>
      </w:r>
      <w:r w:rsidRPr="00125666">
        <w:rPr>
          <w:rFonts w:ascii="Times New Roman" w:hAnsi="Times New Roman" w:cs="Times New Roman"/>
          <w:noProof/>
          <w:szCs w:val="24"/>
        </w:rPr>
        <w:tab/>
        <w:t>Phillips C, Gray RE, Fitch MI, Labrecque M, Fergus K, Klotz L (2000) Early postsurgery experience of prostate cancer patients and spouses. Cancer Pract 8:165–171</w:t>
      </w:r>
    </w:p>
    <w:p w14:paraId="35D981F9"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53. </w:t>
      </w:r>
      <w:r w:rsidRPr="00125666">
        <w:rPr>
          <w:rFonts w:ascii="Times New Roman" w:hAnsi="Times New Roman" w:cs="Times New Roman"/>
          <w:noProof/>
          <w:szCs w:val="24"/>
        </w:rPr>
        <w:tab/>
        <w:t>Harden, Northouse LL, Mood DW (2006) Qualitative analysis of couples’ experience with prostate cancer by age cohort. Cancer Nurs 29:367–377</w:t>
      </w:r>
    </w:p>
    <w:p w14:paraId="745BF430"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54. </w:t>
      </w:r>
      <w:r w:rsidRPr="00125666">
        <w:rPr>
          <w:rFonts w:ascii="Times New Roman" w:hAnsi="Times New Roman" w:cs="Times New Roman"/>
          <w:noProof/>
          <w:szCs w:val="24"/>
        </w:rPr>
        <w:tab/>
        <w:t>Kelly D, Forbat L, Marshall-Lucette S, White I (2015) Co-constructing sexual recovery after prostate cancer: a qualitative study with couples. Transl Androl Urol 4:131–8</w:t>
      </w:r>
    </w:p>
    <w:p w14:paraId="06B3C143"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55. </w:t>
      </w:r>
      <w:r w:rsidRPr="00125666">
        <w:rPr>
          <w:rFonts w:ascii="Times New Roman" w:hAnsi="Times New Roman" w:cs="Times New Roman"/>
          <w:noProof/>
          <w:szCs w:val="24"/>
        </w:rPr>
        <w:tab/>
        <w:t>O’Callaghan C, Dryden T, Hyatt A, et al (2014) “What is this as thing?”: Men’s and partners’ reactions to treatment decision making for prostate cancer when active surveillance is the recommended treatment options. Psychooncology 23:1391–1398</w:t>
      </w:r>
    </w:p>
    <w:p w14:paraId="3909E981"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56. </w:t>
      </w:r>
      <w:r w:rsidRPr="00125666">
        <w:rPr>
          <w:rFonts w:ascii="Times New Roman" w:hAnsi="Times New Roman" w:cs="Times New Roman"/>
          <w:noProof/>
          <w:szCs w:val="24"/>
        </w:rPr>
        <w:tab/>
        <w:t>Oliffe J, W. L, Bottorff JL, Braybrook DE, Ward A, Goldenberg LS (2015) Heterosexual couples and prostate cancer support groups: a gender relations analysis. Support Care Cancer 23:1127–1133</w:t>
      </w:r>
    </w:p>
    <w:p w14:paraId="4C4FBC40"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57. </w:t>
      </w:r>
      <w:r w:rsidRPr="00125666">
        <w:rPr>
          <w:rFonts w:ascii="Times New Roman" w:hAnsi="Times New Roman" w:cs="Times New Roman"/>
          <w:noProof/>
          <w:szCs w:val="24"/>
        </w:rPr>
        <w:tab/>
        <w:t>Petry H, Berry DL, Spichiger E, Kesselring A, Gasser TC, Sulser T, Kiss A (2004) Responses and experiences after radical prostatectomy: Perceptions of married couples in Switzerland. Int J Nurs Stud 41:507–513</w:t>
      </w:r>
    </w:p>
    <w:p w14:paraId="29F5BA8B"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58. </w:t>
      </w:r>
      <w:r w:rsidRPr="00125666">
        <w:rPr>
          <w:rFonts w:ascii="Times New Roman" w:hAnsi="Times New Roman" w:cs="Times New Roman"/>
          <w:noProof/>
          <w:szCs w:val="24"/>
        </w:rPr>
        <w:tab/>
        <w:t>Sanders S, Pedro LW, Bantum EO, Galbraith ME (2006) Couples surviving prostate cancer: Long-term intimacy needs and concerns following treatment. Clin J Oncol nursing 10:503–508</w:t>
      </w:r>
    </w:p>
    <w:p w14:paraId="5302316C"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59. </w:t>
      </w:r>
      <w:r w:rsidRPr="00125666">
        <w:rPr>
          <w:rFonts w:ascii="Times New Roman" w:hAnsi="Times New Roman" w:cs="Times New Roman"/>
          <w:noProof/>
          <w:szCs w:val="24"/>
        </w:rPr>
        <w:tab/>
        <w:t>Walker LM, Robinson JW (2011) A description of heterosexual couples’ sexual adjustment to androgen deprivation therapy for prostate cancer. Psychooncology 20:880–888</w:t>
      </w:r>
    </w:p>
    <w:p w14:paraId="162EEEA7"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60. </w:t>
      </w:r>
      <w:r w:rsidRPr="00125666">
        <w:rPr>
          <w:rFonts w:ascii="Times New Roman" w:hAnsi="Times New Roman" w:cs="Times New Roman"/>
          <w:noProof/>
          <w:szCs w:val="24"/>
        </w:rPr>
        <w:tab/>
        <w:t>Walker LM, Robinson JW (2012) Sexual Adjustment to Androgen Deprivation Therapy: Struggles and Strategies. Qual Health Res 22:452–465</w:t>
      </w:r>
    </w:p>
    <w:p w14:paraId="21863E28"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61. </w:t>
      </w:r>
      <w:r w:rsidRPr="00125666">
        <w:rPr>
          <w:rFonts w:ascii="Times New Roman" w:hAnsi="Times New Roman" w:cs="Times New Roman"/>
          <w:noProof/>
          <w:szCs w:val="24"/>
        </w:rPr>
        <w:tab/>
        <w:t>Bruun P, Pedersen BD, Osther PJ, Wagner L (2011) The lonely female partner: a central aspect of prostate cancer. Urol Nurs 31:294–9</w:t>
      </w:r>
    </w:p>
    <w:p w14:paraId="360B54EE"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62. </w:t>
      </w:r>
      <w:r w:rsidRPr="00125666">
        <w:rPr>
          <w:rFonts w:ascii="Times New Roman" w:hAnsi="Times New Roman" w:cs="Times New Roman"/>
          <w:noProof/>
          <w:szCs w:val="24"/>
        </w:rPr>
        <w:tab/>
        <w:t>Ervik B, Nordøy T, Asplund K (2013) In the middle and on the sideline: the experience of spouses of men with prostate cancer. Cancer Nurs 36:E7–E14</w:t>
      </w:r>
    </w:p>
    <w:p w14:paraId="6BC6047A"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63. </w:t>
      </w:r>
      <w:r w:rsidRPr="00125666">
        <w:rPr>
          <w:rFonts w:ascii="Times New Roman" w:hAnsi="Times New Roman" w:cs="Times New Roman"/>
          <w:noProof/>
          <w:szCs w:val="24"/>
        </w:rPr>
        <w:tab/>
        <w:t>Sinfield P, Baker R, Ali S, Richardson A (2012) The needs of carers of men with prostate cancer and barriers and enablers to meeting them: A qualitative study in England. Eur J Cancer Care (Engl) 21:527–534</w:t>
      </w:r>
    </w:p>
    <w:p w14:paraId="26A6AA3E"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64. </w:t>
      </w:r>
      <w:r w:rsidRPr="00125666">
        <w:rPr>
          <w:rFonts w:ascii="Times New Roman" w:hAnsi="Times New Roman" w:cs="Times New Roman"/>
          <w:noProof/>
          <w:szCs w:val="24"/>
        </w:rPr>
        <w:tab/>
        <w:t>Evertsen JM, Wolkenstein AS (2010) Female partners of patients after surgical prostate cancer treatment: interactions wit</w:t>
      </w:r>
      <w:bookmarkStart w:id="0" w:name="_GoBack"/>
      <w:bookmarkEnd w:id="0"/>
      <w:r w:rsidRPr="00125666">
        <w:rPr>
          <w:rFonts w:ascii="Times New Roman" w:hAnsi="Times New Roman" w:cs="Times New Roman"/>
          <w:noProof/>
          <w:szCs w:val="24"/>
        </w:rPr>
        <w:t>h physicians and support needs. BMC Fam Pract 11:19</w:t>
      </w:r>
    </w:p>
    <w:p w14:paraId="62DDD1FB"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65. </w:t>
      </w:r>
      <w:r w:rsidRPr="00125666">
        <w:rPr>
          <w:rFonts w:ascii="Times New Roman" w:hAnsi="Times New Roman" w:cs="Times New Roman"/>
          <w:noProof/>
          <w:szCs w:val="24"/>
        </w:rPr>
        <w:tab/>
        <w:t>Street AF, Couper JW, Love AW, BlocH S, Kissane DW, Street BC (2010) Psychosocial adaptation in female partners of men with prostate cancer. Eur J Cancer Care (Engl) 19:234–242</w:t>
      </w:r>
    </w:p>
    <w:p w14:paraId="72CD72A1"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66. </w:t>
      </w:r>
      <w:r w:rsidRPr="00125666">
        <w:rPr>
          <w:rFonts w:ascii="Times New Roman" w:hAnsi="Times New Roman" w:cs="Times New Roman"/>
          <w:noProof/>
          <w:szCs w:val="24"/>
        </w:rPr>
        <w:tab/>
        <w:t>Wittmann D, Carolan M, Given B, Skolarus TA, An L, Palapattu G, Montie JE (2014) Exploring the role of the partner in couples’ sexual recovery after surgery for prostate cancer. Support Care Cancer 22:2509–2515</w:t>
      </w:r>
    </w:p>
    <w:p w14:paraId="4EB392A2"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67. </w:t>
      </w:r>
      <w:r w:rsidRPr="00125666">
        <w:rPr>
          <w:rFonts w:ascii="Times New Roman" w:hAnsi="Times New Roman" w:cs="Times New Roman"/>
          <w:noProof/>
          <w:szCs w:val="24"/>
        </w:rPr>
        <w:tab/>
        <w:t xml:space="preserve">Boehmer U, Babayan RK (2004) Facing Erectile Dysfunction Due to Prostate Cancer </w:t>
      </w:r>
      <w:r w:rsidRPr="00125666">
        <w:rPr>
          <w:rFonts w:ascii="Times New Roman" w:hAnsi="Times New Roman" w:cs="Times New Roman"/>
          <w:noProof/>
          <w:szCs w:val="24"/>
        </w:rPr>
        <w:lastRenderedPageBreak/>
        <w:t>Treatment: Perspectives of Men and Their Partners. Cancer Invest 22:840–848</w:t>
      </w:r>
    </w:p>
    <w:p w14:paraId="5A0D2C56"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68. </w:t>
      </w:r>
      <w:r w:rsidRPr="00125666">
        <w:rPr>
          <w:rFonts w:ascii="Times New Roman" w:hAnsi="Times New Roman" w:cs="Times New Roman"/>
          <w:noProof/>
          <w:szCs w:val="24"/>
        </w:rPr>
        <w:tab/>
        <w:t>Ussher JM, Perz J, Gilbert E, Wong WKT, Mason C, Hobbs K, Kirsten L (2013) Talking about sex after cancer: a discourse analytic study of health care professional accounts of sexual communication with patients. Psychol Health 28:1370–90</w:t>
      </w:r>
    </w:p>
    <w:p w14:paraId="466AD721"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69. </w:t>
      </w:r>
      <w:r w:rsidRPr="00125666">
        <w:rPr>
          <w:rFonts w:ascii="Times New Roman" w:hAnsi="Times New Roman" w:cs="Times New Roman"/>
          <w:noProof/>
          <w:szCs w:val="24"/>
        </w:rPr>
        <w:tab/>
        <w:t>Gray RE, Phillips C, Labrecque M (1999) Presurgery Experiences of Prostate Cancer Patients and their spouses. Cancer Pr  7:130–5</w:t>
      </w:r>
    </w:p>
    <w:p w14:paraId="0BCBD872"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70. </w:t>
      </w:r>
      <w:r w:rsidRPr="00125666">
        <w:rPr>
          <w:rFonts w:ascii="Times New Roman" w:hAnsi="Times New Roman" w:cs="Times New Roman"/>
          <w:noProof/>
          <w:szCs w:val="24"/>
        </w:rPr>
        <w:tab/>
        <w:t>Hagedoorn M, Sanderman R, Bolks HN, Tuinstra J, Coyne JC (2008) Distress in Couples Coping With Cancer: A Meta-Analysis and Critical Review of Role and Gender Effects. Psychol Bull 134:1–30</w:t>
      </w:r>
    </w:p>
    <w:p w14:paraId="263B3D85"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71. </w:t>
      </w:r>
      <w:r w:rsidRPr="00125666">
        <w:rPr>
          <w:rFonts w:ascii="Times New Roman" w:hAnsi="Times New Roman" w:cs="Times New Roman"/>
          <w:noProof/>
          <w:szCs w:val="24"/>
        </w:rPr>
        <w:tab/>
        <w:t>Berg CA, Upchurch R (2007) A Developmental–Contextual Model of Couples Coping With Chronic Illness Across the Adult Life Span. Psychol Bull 133:920</w:t>
      </w:r>
    </w:p>
    <w:p w14:paraId="49B3E252"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72. </w:t>
      </w:r>
      <w:r w:rsidRPr="00125666">
        <w:rPr>
          <w:rFonts w:ascii="Times New Roman" w:hAnsi="Times New Roman" w:cs="Times New Roman"/>
          <w:noProof/>
          <w:szCs w:val="24"/>
        </w:rPr>
        <w:tab/>
        <w:t>Manne S, Badr H (2008) Intimacy and relationship processes in couples’ psychosocial adaptation to cancer. Cancer 112:2541–2555</w:t>
      </w:r>
    </w:p>
    <w:p w14:paraId="14FE36D0"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73. </w:t>
      </w:r>
      <w:r w:rsidRPr="00125666">
        <w:rPr>
          <w:rFonts w:ascii="Times New Roman" w:hAnsi="Times New Roman" w:cs="Times New Roman"/>
          <w:noProof/>
          <w:szCs w:val="24"/>
        </w:rPr>
        <w:tab/>
        <w:t>Matheson L, Rivas C, Nayoan J, Wagland R, Glaser A, Gavin A, Wright P (2017) A qualitative metasynthesis exploring the impact of prostate cancer and its management on younger, unpartnered, gay or bisexual men. Eur J Cancer. doi: 10.1111/ecc.12676</w:t>
      </w:r>
    </w:p>
    <w:p w14:paraId="778986ED"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74. </w:t>
      </w:r>
      <w:r w:rsidRPr="00125666">
        <w:rPr>
          <w:rFonts w:ascii="Times New Roman" w:hAnsi="Times New Roman" w:cs="Times New Roman"/>
          <w:noProof/>
          <w:szCs w:val="24"/>
        </w:rPr>
        <w:tab/>
        <w:t>Manne S, Badr H, Zaider T, Nelson C, Kissane D (2010) Cancer-related communication, relationship intimacy, and psychological distress among couples coping with localized prostate cancer. J Cancer Surviv 4:74–85</w:t>
      </w:r>
    </w:p>
    <w:p w14:paraId="720A293B"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75. </w:t>
      </w:r>
      <w:r w:rsidRPr="00125666">
        <w:rPr>
          <w:rFonts w:ascii="Times New Roman" w:hAnsi="Times New Roman" w:cs="Times New Roman"/>
          <w:noProof/>
          <w:szCs w:val="24"/>
        </w:rPr>
        <w:tab/>
        <w:t>Song L, Northouse LL, Zhang L, Braun TM, Cimprich B, Ronis DL, Mood DW (2012) Study of dyadic communication in couples managing prostate cancer: a longitudinal perspective. Psychooncology 21:72–81</w:t>
      </w:r>
    </w:p>
    <w:p w14:paraId="0ADCB572"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76. </w:t>
      </w:r>
      <w:r w:rsidRPr="00125666">
        <w:rPr>
          <w:rFonts w:ascii="Times New Roman" w:hAnsi="Times New Roman" w:cs="Times New Roman"/>
          <w:noProof/>
          <w:szCs w:val="24"/>
        </w:rPr>
        <w:tab/>
        <w:t>Paradis M, Consoli SM, Pelicier N, Lucas V, Andrieu J-M, Jian R (2009) Psychosocial distress and communication about cancer in ill partners and their spouses. Encephale 35:146–151</w:t>
      </w:r>
    </w:p>
    <w:p w14:paraId="50299760"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77. </w:t>
      </w:r>
      <w:r w:rsidRPr="00125666">
        <w:rPr>
          <w:rFonts w:ascii="Times New Roman" w:hAnsi="Times New Roman" w:cs="Times New Roman"/>
          <w:noProof/>
          <w:szCs w:val="24"/>
        </w:rPr>
        <w:tab/>
        <w:t>Badr H, Taylor CLC (2009) Sexual dysfunction and spousal communication in couples coping with prostate cancer. Psychooncology 18:735–46</w:t>
      </w:r>
    </w:p>
    <w:p w14:paraId="66A12A38"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78. </w:t>
      </w:r>
      <w:r w:rsidRPr="00125666">
        <w:rPr>
          <w:rFonts w:ascii="Times New Roman" w:hAnsi="Times New Roman" w:cs="Times New Roman"/>
          <w:noProof/>
          <w:szCs w:val="24"/>
        </w:rPr>
        <w:tab/>
        <w:t>Manne SL, Kissane DW, Nelson CJ, Mulhall JP, Winkel G, Zaider T (2011) Intimacy-enhancing psychological intervention for men diagnosed with prostate cancer and their partners: a pilot study. J Sex Med 8:1197–209</w:t>
      </w:r>
    </w:p>
    <w:p w14:paraId="4FDD9935"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79. </w:t>
      </w:r>
      <w:r w:rsidRPr="00125666">
        <w:rPr>
          <w:rFonts w:ascii="Times New Roman" w:hAnsi="Times New Roman" w:cs="Times New Roman"/>
          <w:noProof/>
          <w:szCs w:val="24"/>
        </w:rPr>
        <w:tab/>
        <w:t>Fergus KD, Gray RE (2009) Relationship vulnerabilities during breast cancer: patient and partner perspectives. Psychooncology 18:1311–22</w:t>
      </w:r>
    </w:p>
    <w:p w14:paraId="034B718E"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80. </w:t>
      </w:r>
      <w:r w:rsidRPr="00125666">
        <w:rPr>
          <w:rFonts w:ascii="Times New Roman" w:hAnsi="Times New Roman" w:cs="Times New Roman"/>
          <w:noProof/>
          <w:szCs w:val="24"/>
        </w:rPr>
        <w:tab/>
        <w:t>Carlson LE, Ottenbreit N, Pierre MS, Bultz BD (2001) Partner Understanding of the Breast and Prostate Cancer Experience. Cancer Nurs 24:231–239</w:t>
      </w:r>
    </w:p>
    <w:p w14:paraId="00500C43"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81. </w:t>
      </w:r>
      <w:r w:rsidRPr="00125666">
        <w:rPr>
          <w:rFonts w:ascii="Times New Roman" w:hAnsi="Times New Roman" w:cs="Times New Roman"/>
          <w:noProof/>
          <w:szCs w:val="24"/>
        </w:rPr>
        <w:tab/>
        <w:t>Manne SL, Ostroff JS, Norton TR, Fox K, Goldstein L, Grana G (2006) Cancer-related relationship communication in couples coping with early stage breast cancer. Psychooncology 15:234–247</w:t>
      </w:r>
    </w:p>
    <w:p w14:paraId="19F3183F"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82. </w:t>
      </w:r>
      <w:r w:rsidRPr="00125666">
        <w:rPr>
          <w:rFonts w:ascii="Times New Roman" w:hAnsi="Times New Roman" w:cs="Times New Roman"/>
          <w:noProof/>
          <w:szCs w:val="24"/>
        </w:rPr>
        <w:tab/>
        <w:t>Manne SL, Norton TR, Ostroff JS, Winkel G, Fox K, Grana G (2007) Protective buffering and psychological distress among couples coping with breast cancer: The moderating role of relationship satisfaction. J Fam Psychol 21:380–388</w:t>
      </w:r>
    </w:p>
    <w:p w14:paraId="1DF5F250"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83. </w:t>
      </w:r>
      <w:r w:rsidRPr="00125666">
        <w:rPr>
          <w:rFonts w:ascii="Times New Roman" w:hAnsi="Times New Roman" w:cs="Times New Roman"/>
          <w:noProof/>
          <w:szCs w:val="24"/>
        </w:rPr>
        <w:tab/>
        <w:t>Walker LM, Hampton AJ, Wassersug RJ, Thomas BC, Robinson JW (2013) Androgen Deprivation Therapy and maintenance of intimacy: A randomized controlled pilot study of an educational intervention for patients and their partners. Contemp Clin Trials 34:227–231</w:t>
      </w:r>
    </w:p>
    <w:p w14:paraId="7F5DB0F0"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lastRenderedPageBreak/>
        <w:t xml:space="preserve">84. </w:t>
      </w:r>
      <w:r w:rsidRPr="00125666">
        <w:rPr>
          <w:rFonts w:ascii="Times New Roman" w:hAnsi="Times New Roman" w:cs="Times New Roman"/>
          <w:noProof/>
          <w:szCs w:val="24"/>
        </w:rPr>
        <w:tab/>
        <w:t>Chambers SK, Occhipinti S, Schover L, Nielsen L, Zajdlewicz L, Clutton S, Halford K, Gardiner RA, Dunn J (2015) A randomised controlled trial of a couples-based sexuality intervention for men with localised prostate cancer and their female partners. Psychooncology 24:748–756</w:t>
      </w:r>
    </w:p>
    <w:p w14:paraId="4859EB23"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85. </w:t>
      </w:r>
      <w:r w:rsidRPr="00125666">
        <w:rPr>
          <w:rFonts w:ascii="Times New Roman" w:hAnsi="Times New Roman" w:cs="Times New Roman"/>
          <w:noProof/>
          <w:szCs w:val="24"/>
        </w:rPr>
        <w:tab/>
        <w:t>Canada AL, Neese LE, Sui D, Schover LR (2005) Pilot intervention to enhance sexual rehabilitation for couples after treatment for localized prostate carcinoma. Cancer 104:2689–2700</w:t>
      </w:r>
    </w:p>
    <w:p w14:paraId="3C9E729C"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86. </w:t>
      </w:r>
      <w:r w:rsidRPr="00125666">
        <w:rPr>
          <w:rFonts w:ascii="Times New Roman" w:hAnsi="Times New Roman" w:cs="Times New Roman"/>
          <w:noProof/>
          <w:szCs w:val="24"/>
        </w:rPr>
        <w:tab/>
        <w:t>Schover LR, Canada AL, Yuan Y, Sui D, Neese L, Jenkins R, Rhodes MM (2012) A randomized trial of internet-based versus traditional sexual counseling for couples after localized prostate cancer treatment. Cancer 118:500–9</w:t>
      </w:r>
    </w:p>
    <w:p w14:paraId="259F9CCC"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87. </w:t>
      </w:r>
      <w:r w:rsidRPr="00125666">
        <w:rPr>
          <w:rFonts w:ascii="Times New Roman" w:hAnsi="Times New Roman" w:cs="Times New Roman"/>
          <w:noProof/>
          <w:szCs w:val="24"/>
        </w:rPr>
        <w:tab/>
        <w:t>Northouse LL, Mood DW, Schafenacker A, Montie JE, Sandler HM, Forman JD, Hussain M, Pienta KJ, Smith DC, Kershaw T (2007) Randomized clinical trial of a family intervention for prostate cancer patients and their spouses. Cancer 110:2809–2818</w:t>
      </w:r>
    </w:p>
    <w:p w14:paraId="774EF494"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88. </w:t>
      </w:r>
      <w:r w:rsidRPr="00125666">
        <w:rPr>
          <w:rFonts w:ascii="Times New Roman" w:hAnsi="Times New Roman" w:cs="Times New Roman"/>
          <w:noProof/>
          <w:szCs w:val="24"/>
        </w:rPr>
        <w:tab/>
        <w:t>Kim Y, Kashy DA, Wellisch DK, Spillers RL, Kaw CK, Smith TG (2008) Quality of Life of Couples Dealing with Cancer: Dyadic and Individual Adjustment among Breast and Prostate Cancer Survivors and Their Spousal Caregivers. Ann Behav Med 35:230–238</w:t>
      </w:r>
    </w:p>
    <w:p w14:paraId="2B09D3FE"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89. </w:t>
      </w:r>
      <w:r w:rsidRPr="00125666">
        <w:rPr>
          <w:rFonts w:ascii="Times New Roman" w:hAnsi="Times New Roman" w:cs="Times New Roman"/>
          <w:noProof/>
          <w:szCs w:val="24"/>
        </w:rPr>
        <w:tab/>
        <w:t>Adams E, Boulton M, Rose PW, Lund S, Richardson A, Wilson S, Watson EK (2012) A qualitative study exploring the experience of the partners of cancer survivors and their views on the role of primary care. Support Care Cancer 20:2785–2794</w:t>
      </w:r>
    </w:p>
    <w:p w14:paraId="3316856D"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90. </w:t>
      </w:r>
      <w:r w:rsidRPr="00125666">
        <w:rPr>
          <w:rFonts w:ascii="Times New Roman" w:hAnsi="Times New Roman" w:cs="Times New Roman"/>
          <w:noProof/>
          <w:szCs w:val="24"/>
        </w:rPr>
        <w:tab/>
        <w:t>Given B, Given C, Sherwood P (2012) Family and Caregiver Needs over the Course of the Cancer Trajectory. J Support Oncol 10:57–64</w:t>
      </w:r>
    </w:p>
    <w:p w14:paraId="02096B63"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91. </w:t>
      </w:r>
      <w:r w:rsidRPr="00125666">
        <w:rPr>
          <w:rFonts w:ascii="Times New Roman" w:hAnsi="Times New Roman" w:cs="Times New Roman"/>
          <w:noProof/>
          <w:szCs w:val="24"/>
        </w:rPr>
        <w:tab/>
        <w:t>Traa MJ, De Vries J, Bodenmann G, Den Oudsten BL (2015) Dyadic coping and relationship functioning in couples coping with cancer: A systematic review. Br J Health Psychol 20:85–114</w:t>
      </w:r>
    </w:p>
    <w:p w14:paraId="3E695EB3"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92. </w:t>
      </w:r>
      <w:r w:rsidRPr="00125666">
        <w:rPr>
          <w:rFonts w:ascii="Times New Roman" w:hAnsi="Times New Roman" w:cs="Times New Roman"/>
          <w:noProof/>
          <w:szCs w:val="24"/>
        </w:rPr>
        <w:tab/>
        <w:t>Pitceathly C, Maguire P (2003) The psychological impact of cancer on patients’ partners and other key relatives: a review. Eur J Cancer 39:1517–1524</w:t>
      </w:r>
    </w:p>
    <w:p w14:paraId="6B62D989"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93. </w:t>
      </w:r>
      <w:r w:rsidRPr="00125666">
        <w:rPr>
          <w:rFonts w:ascii="Times New Roman" w:hAnsi="Times New Roman" w:cs="Times New Roman"/>
          <w:noProof/>
          <w:szCs w:val="24"/>
        </w:rPr>
        <w:tab/>
        <w:t>Kurtz M, Kurtz J., Given C, Given B (1995) Relationship of Caregiver Reactions and Depression to Cancer Patients’ Symptoms, Functional States and Depression-A Longitudinal View. Soc, Scie Med 40:837–846</w:t>
      </w:r>
    </w:p>
    <w:p w14:paraId="4A404BD0"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94. </w:t>
      </w:r>
      <w:r w:rsidRPr="00125666">
        <w:rPr>
          <w:rFonts w:ascii="Times New Roman" w:hAnsi="Times New Roman" w:cs="Times New Roman"/>
          <w:noProof/>
          <w:szCs w:val="24"/>
        </w:rPr>
        <w:tab/>
        <w:t>Morse SR, Fife B (1998) Coping with a partner’s cancer: adjustment at four stages of the illness trajectory. Oncol Nurs Forum 25:751–60</w:t>
      </w:r>
    </w:p>
    <w:p w14:paraId="1FA94BE6"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95. </w:t>
      </w:r>
      <w:r w:rsidRPr="00125666">
        <w:rPr>
          <w:rFonts w:ascii="Times New Roman" w:hAnsi="Times New Roman" w:cs="Times New Roman"/>
          <w:noProof/>
          <w:szCs w:val="24"/>
        </w:rPr>
        <w:tab/>
        <w:t>Andrykowski MA, Manne SL (2006) Are psychological interventions effective and accepted by cancer patients? I. Standards and levels of evidence. Ann Behav Med 32:93–97</w:t>
      </w:r>
    </w:p>
    <w:p w14:paraId="3CD16828"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96. </w:t>
      </w:r>
      <w:r w:rsidRPr="00125666">
        <w:rPr>
          <w:rFonts w:ascii="Times New Roman" w:hAnsi="Times New Roman" w:cs="Times New Roman"/>
          <w:noProof/>
          <w:szCs w:val="24"/>
        </w:rPr>
        <w:tab/>
        <w:t>Antoni MH, Suzanne C. Lechner, Aisha Kazi, Sarah R. Wimberly, Tammy Sifre, Kenya R. Urcuyo, Kristin Phillips, Stefan Glück, Charles S. Carver (2006) How Stress Management Improves Quality of Life After Treatment for Breast Cancer. J Consult Clin Psychol 74:1143–1152</w:t>
      </w:r>
    </w:p>
    <w:p w14:paraId="4895A9D0"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97. </w:t>
      </w:r>
      <w:r w:rsidRPr="00125666">
        <w:rPr>
          <w:rFonts w:ascii="Times New Roman" w:hAnsi="Times New Roman" w:cs="Times New Roman"/>
          <w:noProof/>
          <w:szCs w:val="24"/>
        </w:rPr>
        <w:tab/>
        <w:t>Badr H, Carmack Taylor CL (2006) Social Constraints and Spousal Communication in Lung Cancer. Psychooncology 15:673–683</w:t>
      </w:r>
    </w:p>
    <w:p w14:paraId="30A05DE4"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98. </w:t>
      </w:r>
      <w:r w:rsidRPr="00125666">
        <w:rPr>
          <w:rFonts w:ascii="Times New Roman" w:hAnsi="Times New Roman" w:cs="Times New Roman"/>
          <w:noProof/>
          <w:szCs w:val="24"/>
        </w:rPr>
        <w:tab/>
        <w:t>Dorval M, Guay S, Mondor M, Mâsse B, Falardeau M, Robidoux A, Deschênes L, Maunsell E (2005) Couples Who Get Closer After Breast Cancer: Frequency and Predictors in a Prospective Investigation. J Clin Oncol 23:3588–3596</w:t>
      </w:r>
    </w:p>
    <w:p w14:paraId="133EB8B1"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99. </w:t>
      </w:r>
      <w:r w:rsidRPr="00125666">
        <w:rPr>
          <w:rFonts w:ascii="Times New Roman" w:hAnsi="Times New Roman" w:cs="Times New Roman"/>
          <w:noProof/>
          <w:szCs w:val="24"/>
        </w:rPr>
        <w:tab/>
        <w:t xml:space="preserve">Acitelli LK, Badr HJ (2005) My Illness or Our Illness? Attending to the Relationship When </w:t>
      </w:r>
      <w:r w:rsidRPr="00125666">
        <w:rPr>
          <w:rFonts w:ascii="Times New Roman" w:hAnsi="Times New Roman" w:cs="Times New Roman"/>
          <w:noProof/>
          <w:szCs w:val="24"/>
        </w:rPr>
        <w:lastRenderedPageBreak/>
        <w:t>One Partner Is Ill. In: Couples coping with Stress Emerg. Perspect. dyadic coping. American Psychological Association, pp 121–136</w:t>
      </w:r>
    </w:p>
    <w:p w14:paraId="68400F01"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szCs w:val="24"/>
        </w:rPr>
      </w:pPr>
      <w:r w:rsidRPr="00125666">
        <w:rPr>
          <w:rFonts w:ascii="Times New Roman" w:hAnsi="Times New Roman" w:cs="Times New Roman"/>
          <w:noProof/>
          <w:szCs w:val="24"/>
        </w:rPr>
        <w:t xml:space="preserve">100. </w:t>
      </w:r>
      <w:r w:rsidRPr="00125666">
        <w:rPr>
          <w:rFonts w:ascii="Times New Roman" w:hAnsi="Times New Roman" w:cs="Times New Roman"/>
          <w:noProof/>
          <w:szCs w:val="24"/>
        </w:rPr>
        <w:tab/>
        <w:t xml:space="preserve">Department of Health (2014) NHS Outcomes Framework 2015/16. </w:t>
      </w:r>
    </w:p>
    <w:p w14:paraId="7C8C75BF" w14:textId="77777777" w:rsidR="00BC02E9" w:rsidRPr="00125666" w:rsidRDefault="00BC02E9" w:rsidP="00BC02E9">
      <w:pPr>
        <w:widowControl w:val="0"/>
        <w:autoSpaceDE w:val="0"/>
        <w:autoSpaceDN w:val="0"/>
        <w:adjustRightInd w:val="0"/>
        <w:spacing w:line="240" w:lineRule="auto"/>
        <w:ind w:left="640" w:hanging="640"/>
        <w:rPr>
          <w:rFonts w:ascii="Times New Roman" w:hAnsi="Times New Roman" w:cs="Times New Roman"/>
          <w:noProof/>
        </w:rPr>
      </w:pPr>
      <w:r w:rsidRPr="00125666">
        <w:rPr>
          <w:rFonts w:ascii="Times New Roman" w:hAnsi="Times New Roman" w:cs="Times New Roman"/>
          <w:noProof/>
          <w:szCs w:val="24"/>
        </w:rPr>
        <w:t xml:space="preserve">101. </w:t>
      </w:r>
      <w:r w:rsidRPr="00125666">
        <w:rPr>
          <w:rFonts w:ascii="Times New Roman" w:hAnsi="Times New Roman" w:cs="Times New Roman"/>
          <w:noProof/>
          <w:szCs w:val="24"/>
        </w:rPr>
        <w:tab/>
        <w:t xml:space="preserve">National Collaborating Centre for Cancer (2014) Prostate Cancer: diagnosis and treatment. </w:t>
      </w:r>
    </w:p>
    <w:p w14:paraId="7870AFA4" w14:textId="19ABF13A" w:rsidR="00ED46C6" w:rsidRPr="00125666" w:rsidRDefault="00FE350D" w:rsidP="00BC02E9">
      <w:pPr>
        <w:widowControl w:val="0"/>
        <w:autoSpaceDE w:val="0"/>
        <w:autoSpaceDN w:val="0"/>
        <w:adjustRightInd w:val="0"/>
        <w:spacing w:line="240" w:lineRule="auto"/>
        <w:ind w:left="640" w:hanging="640"/>
        <w:rPr>
          <w:rFonts w:ascii="Times New Roman" w:hAnsi="Times New Roman" w:cs="Times New Roman"/>
          <w:b/>
          <w:i/>
        </w:rPr>
      </w:pPr>
      <w:r w:rsidRPr="00125666">
        <w:rPr>
          <w:rFonts w:ascii="Times New Roman" w:hAnsi="Times New Roman" w:cs="Times New Roman"/>
          <w:b/>
          <w:i/>
        </w:rPr>
        <w:fldChar w:fldCharType="end"/>
      </w:r>
    </w:p>
    <w:sectPr w:rsidR="00ED46C6" w:rsidRPr="00125666" w:rsidSect="009226E9">
      <w:footerReference w:type="default" r:id="rId8"/>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2EC3C5" w14:textId="77777777" w:rsidR="00C87110" w:rsidRDefault="00C87110" w:rsidP="009C29A3">
      <w:pPr>
        <w:spacing w:after="0" w:line="240" w:lineRule="auto"/>
      </w:pPr>
      <w:r>
        <w:separator/>
      </w:r>
    </w:p>
  </w:endnote>
  <w:endnote w:type="continuationSeparator" w:id="0">
    <w:p w14:paraId="29E61948" w14:textId="77777777" w:rsidR="00C87110" w:rsidRDefault="00C87110" w:rsidP="009C29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altName w:val="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9987865"/>
      <w:docPartObj>
        <w:docPartGallery w:val="Page Numbers (Bottom of Page)"/>
        <w:docPartUnique/>
      </w:docPartObj>
    </w:sdtPr>
    <w:sdtEndPr>
      <w:rPr>
        <w:noProof/>
      </w:rPr>
    </w:sdtEndPr>
    <w:sdtContent>
      <w:p w14:paraId="5B0A0C11" w14:textId="77E0708A" w:rsidR="00C87110" w:rsidRDefault="00C87110">
        <w:pPr>
          <w:pStyle w:val="Footer"/>
          <w:jc w:val="center"/>
        </w:pPr>
        <w:r>
          <w:fldChar w:fldCharType="begin"/>
        </w:r>
        <w:r>
          <w:instrText xml:space="preserve"> PAGE   \* MERGEFORMAT </w:instrText>
        </w:r>
        <w:r>
          <w:fldChar w:fldCharType="separate"/>
        </w:r>
        <w:r w:rsidR="00125666">
          <w:rPr>
            <w:noProof/>
          </w:rPr>
          <w:t>20</w:t>
        </w:r>
        <w:r>
          <w:rPr>
            <w:noProof/>
          </w:rPr>
          <w:fldChar w:fldCharType="end"/>
        </w:r>
      </w:p>
    </w:sdtContent>
  </w:sdt>
  <w:p w14:paraId="69224005" w14:textId="49280999" w:rsidR="00C87110" w:rsidRDefault="00C87110" w:rsidP="007B308B">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991E2E" w14:textId="77777777" w:rsidR="00C87110" w:rsidRDefault="00C87110" w:rsidP="009C29A3">
      <w:pPr>
        <w:spacing w:after="0" w:line="240" w:lineRule="auto"/>
      </w:pPr>
      <w:r>
        <w:separator/>
      </w:r>
    </w:p>
  </w:footnote>
  <w:footnote w:type="continuationSeparator" w:id="0">
    <w:p w14:paraId="5ED42DDC" w14:textId="77777777" w:rsidR="00C87110" w:rsidRDefault="00C87110" w:rsidP="009C29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B00A13"/>
    <w:multiLevelType w:val="hybridMultilevel"/>
    <w:tmpl w:val="72E661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7641504"/>
    <w:multiLevelType w:val="hybridMultilevel"/>
    <w:tmpl w:val="CB2AA31E"/>
    <w:lvl w:ilvl="0" w:tplc="263E74AA">
      <w:start w:val="1"/>
      <w:numFmt w:val="bullet"/>
      <w:lvlText w:val=""/>
      <w:lvlJc w:val="left"/>
      <w:pPr>
        <w:ind w:left="360" w:hanging="360"/>
      </w:pPr>
      <w:rPr>
        <w:rFonts w:ascii="Symbol" w:hAnsi="Symbol" w:hint="default"/>
        <w:b/>
        <w:i w:val="0"/>
        <w:color w:val="4BACC6"/>
        <w:u w:val="none"/>
        <w14:shadow w14:blurRad="0" w14:dist="0" w14:dir="0" w14:sx="0" w14:sy="0" w14:kx="0" w14:ky="0" w14:algn="none">
          <w14:srgbClr w14:val="000000"/>
        </w14:shadow>
        <w14:textOutline w14:w="0" w14:cap="rnd" w14:cmpd="sng" w14:algn="ctr">
          <w14:noFill/>
          <w14:prstDash w14:val="solid"/>
          <w14:bevel/>
        </w14:textOut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6730FAB"/>
    <w:multiLevelType w:val="hybridMultilevel"/>
    <w:tmpl w:val="9D62329A"/>
    <w:lvl w:ilvl="0" w:tplc="DDF0FDE4">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5697E33"/>
    <w:multiLevelType w:val="hybridMultilevel"/>
    <w:tmpl w:val="7A8269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C285622"/>
    <w:multiLevelType w:val="hybridMultilevel"/>
    <w:tmpl w:val="3F18EB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F103FC7"/>
    <w:multiLevelType w:val="hybridMultilevel"/>
    <w:tmpl w:val="203E62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111100D"/>
    <w:multiLevelType w:val="hybridMultilevel"/>
    <w:tmpl w:val="9D846B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66397421"/>
    <w:multiLevelType w:val="hybridMultilevel"/>
    <w:tmpl w:val="CA20B7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5"/>
  </w:num>
  <w:num w:numId="3">
    <w:abstractNumId w:val="3"/>
  </w:num>
  <w:num w:numId="4">
    <w:abstractNumId w:val="6"/>
  </w:num>
  <w:num w:numId="5">
    <w:abstractNumId w:val="1"/>
  </w:num>
  <w:num w:numId="6">
    <w:abstractNumId w:val="7"/>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1D00"/>
    <w:rsid w:val="00000B59"/>
    <w:rsid w:val="00003BAC"/>
    <w:rsid w:val="00006954"/>
    <w:rsid w:val="000069FB"/>
    <w:rsid w:val="00011420"/>
    <w:rsid w:val="000122DE"/>
    <w:rsid w:val="00012DDA"/>
    <w:rsid w:val="00013FF4"/>
    <w:rsid w:val="0001414A"/>
    <w:rsid w:val="00014846"/>
    <w:rsid w:val="00014E64"/>
    <w:rsid w:val="00015AC4"/>
    <w:rsid w:val="0001670B"/>
    <w:rsid w:val="000213F6"/>
    <w:rsid w:val="00021C0D"/>
    <w:rsid w:val="00024F80"/>
    <w:rsid w:val="00025320"/>
    <w:rsid w:val="000257A1"/>
    <w:rsid w:val="00026C97"/>
    <w:rsid w:val="00027F17"/>
    <w:rsid w:val="000314FF"/>
    <w:rsid w:val="00031FC8"/>
    <w:rsid w:val="0003210F"/>
    <w:rsid w:val="0003244E"/>
    <w:rsid w:val="00032F85"/>
    <w:rsid w:val="00034CCF"/>
    <w:rsid w:val="00036848"/>
    <w:rsid w:val="000379C0"/>
    <w:rsid w:val="00040485"/>
    <w:rsid w:val="00040611"/>
    <w:rsid w:val="00041FA2"/>
    <w:rsid w:val="00043968"/>
    <w:rsid w:val="00045988"/>
    <w:rsid w:val="00045E17"/>
    <w:rsid w:val="00051CC0"/>
    <w:rsid w:val="00052BB0"/>
    <w:rsid w:val="00053294"/>
    <w:rsid w:val="00054700"/>
    <w:rsid w:val="00055B2A"/>
    <w:rsid w:val="00056255"/>
    <w:rsid w:val="00061C37"/>
    <w:rsid w:val="00064981"/>
    <w:rsid w:val="00064C87"/>
    <w:rsid w:val="00067DF1"/>
    <w:rsid w:val="000721C0"/>
    <w:rsid w:val="0007286B"/>
    <w:rsid w:val="00072C77"/>
    <w:rsid w:val="000737E8"/>
    <w:rsid w:val="0007576D"/>
    <w:rsid w:val="00075B40"/>
    <w:rsid w:val="0007741E"/>
    <w:rsid w:val="00077BFE"/>
    <w:rsid w:val="000802DF"/>
    <w:rsid w:val="00082057"/>
    <w:rsid w:val="0008655F"/>
    <w:rsid w:val="00086BBE"/>
    <w:rsid w:val="00090D8D"/>
    <w:rsid w:val="000913E8"/>
    <w:rsid w:val="000924C8"/>
    <w:rsid w:val="000930B9"/>
    <w:rsid w:val="0009429E"/>
    <w:rsid w:val="00095298"/>
    <w:rsid w:val="000A220D"/>
    <w:rsid w:val="000A2520"/>
    <w:rsid w:val="000A294D"/>
    <w:rsid w:val="000A332C"/>
    <w:rsid w:val="000A51BF"/>
    <w:rsid w:val="000B056B"/>
    <w:rsid w:val="000B10C5"/>
    <w:rsid w:val="000B1CAC"/>
    <w:rsid w:val="000B2BEA"/>
    <w:rsid w:val="000B69C0"/>
    <w:rsid w:val="000B72D7"/>
    <w:rsid w:val="000B7A3A"/>
    <w:rsid w:val="000C1053"/>
    <w:rsid w:val="000C119D"/>
    <w:rsid w:val="000C19EC"/>
    <w:rsid w:val="000C394C"/>
    <w:rsid w:val="000C3BE9"/>
    <w:rsid w:val="000C4C5B"/>
    <w:rsid w:val="000C518B"/>
    <w:rsid w:val="000D1888"/>
    <w:rsid w:val="000D1DF5"/>
    <w:rsid w:val="000D1EE7"/>
    <w:rsid w:val="000D3BCF"/>
    <w:rsid w:val="000D404B"/>
    <w:rsid w:val="000D4900"/>
    <w:rsid w:val="000D54EF"/>
    <w:rsid w:val="000D5A8D"/>
    <w:rsid w:val="000D6410"/>
    <w:rsid w:val="000D7F1C"/>
    <w:rsid w:val="000E0B48"/>
    <w:rsid w:val="000E197A"/>
    <w:rsid w:val="000E1CFF"/>
    <w:rsid w:val="000E3B83"/>
    <w:rsid w:val="000E5046"/>
    <w:rsid w:val="000E558A"/>
    <w:rsid w:val="000E7DE7"/>
    <w:rsid w:val="000F0BA8"/>
    <w:rsid w:val="000F0CD6"/>
    <w:rsid w:val="000F3BCC"/>
    <w:rsid w:val="000F5D0E"/>
    <w:rsid w:val="000F75A7"/>
    <w:rsid w:val="000F7D8C"/>
    <w:rsid w:val="00100A0D"/>
    <w:rsid w:val="00100DD2"/>
    <w:rsid w:val="001018DF"/>
    <w:rsid w:val="001019AA"/>
    <w:rsid w:val="00101C19"/>
    <w:rsid w:val="00101CF8"/>
    <w:rsid w:val="00102146"/>
    <w:rsid w:val="00102446"/>
    <w:rsid w:val="0010262F"/>
    <w:rsid w:val="001042BF"/>
    <w:rsid w:val="00110071"/>
    <w:rsid w:val="001102D3"/>
    <w:rsid w:val="00111469"/>
    <w:rsid w:val="00116177"/>
    <w:rsid w:val="001164E0"/>
    <w:rsid w:val="00116ED1"/>
    <w:rsid w:val="0011722E"/>
    <w:rsid w:val="0012008C"/>
    <w:rsid w:val="001206DE"/>
    <w:rsid w:val="00121D6D"/>
    <w:rsid w:val="00122169"/>
    <w:rsid w:val="001247F0"/>
    <w:rsid w:val="00125666"/>
    <w:rsid w:val="00125C24"/>
    <w:rsid w:val="0013166A"/>
    <w:rsid w:val="00131DA8"/>
    <w:rsid w:val="0013209F"/>
    <w:rsid w:val="00133A07"/>
    <w:rsid w:val="001341AE"/>
    <w:rsid w:val="00134E3A"/>
    <w:rsid w:val="001355FE"/>
    <w:rsid w:val="001363D4"/>
    <w:rsid w:val="00136D0C"/>
    <w:rsid w:val="00140A96"/>
    <w:rsid w:val="00141F80"/>
    <w:rsid w:val="00142843"/>
    <w:rsid w:val="0014292D"/>
    <w:rsid w:val="00142CB4"/>
    <w:rsid w:val="00143D4C"/>
    <w:rsid w:val="00146A3D"/>
    <w:rsid w:val="00147118"/>
    <w:rsid w:val="00150726"/>
    <w:rsid w:val="001507A5"/>
    <w:rsid w:val="00150D7D"/>
    <w:rsid w:val="0015117B"/>
    <w:rsid w:val="0015321A"/>
    <w:rsid w:val="001536DD"/>
    <w:rsid w:val="00154F00"/>
    <w:rsid w:val="001550A9"/>
    <w:rsid w:val="00155182"/>
    <w:rsid w:val="001563EA"/>
    <w:rsid w:val="001601EE"/>
    <w:rsid w:val="00161109"/>
    <w:rsid w:val="001617F5"/>
    <w:rsid w:val="00162985"/>
    <w:rsid w:val="00162F5D"/>
    <w:rsid w:val="001640EF"/>
    <w:rsid w:val="001645E5"/>
    <w:rsid w:val="00165416"/>
    <w:rsid w:val="001654EB"/>
    <w:rsid w:val="00167DAE"/>
    <w:rsid w:val="001716FE"/>
    <w:rsid w:val="00172CD1"/>
    <w:rsid w:val="00174FCE"/>
    <w:rsid w:val="001806CE"/>
    <w:rsid w:val="00180B4F"/>
    <w:rsid w:val="00181D67"/>
    <w:rsid w:val="00183CC3"/>
    <w:rsid w:val="00184F00"/>
    <w:rsid w:val="001857D1"/>
    <w:rsid w:val="001858CA"/>
    <w:rsid w:val="00186836"/>
    <w:rsid w:val="00191D52"/>
    <w:rsid w:val="00191DE5"/>
    <w:rsid w:val="0019742F"/>
    <w:rsid w:val="001976D4"/>
    <w:rsid w:val="001A386B"/>
    <w:rsid w:val="001A542F"/>
    <w:rsid w:val="001A558D"/>
    <w:rsid w:val="001B10B8"/>
    <w:rsid w:val="001B1635"/>
    <w:rsid w:val="001B20EF"/>
    <w:rsid w:val="001B28BE"/>
    <w:rsid w:val="001B3100"/>
    <w:rsid w:val="001B3E80"/>
    <w:rsid w:val="001B40B1"/>
    <w:rsid w:val="001B41D9"/>
    <w:rsid w:val="001B7248"/>
    <w:rsid w:val="001C02E2"/>
    <w:rsid w:val="001C3F2B"/>
    <w:rsid w:val="001C6BE7"/>
    <w:rsid w:val="001D09EB"/>
    <w:rsid w:val="001D0A0F"/>
    <w:rsid w:val="001D3375"/>
    <w:rsid w:val="001D4851"/>
    <w:rsid w:val="001D4A34"/>
    <w:rsid w:val="001D7D83"/>
    <w:rsid w:val="001E03C1"/>
    <w:rsid w:val="001E1DB2"/>
    <w:rsid w:val="001E4A94"/>
    <w:rsid w:val="001E4BC8"/>
    <w:rsid w:val="001E70AB"/>
    <w:rsid w:val="001F191B"/>
    <w:rsid w:val="001F6563"/>
    <w:rsid w:val="001F6925"/>
    <w:rsid w:val="001F6AFB"/>
    <w:rsid w:val="001F7E8F"/>
    <w:rsid w:val="0020078D"/>
    <w:rsid w:val="00200CA2"/>
    <w:rsid w:val="002010B5"/>
    <w:rsid w:val="002015D6"/>
    <w:rsid w:val="00203E8D"/>
    <w:rsid w:val="00205E08"/>
    <w:rsid w:val="0021000B"/>
    <w:rsid w:val="002114A3"/>
    <w:rsid w:val="0021247B"/>
    <w:rsid w:val="00212812"/>
    <w:rsid w:val="00215BBA"/>
    <w:rsid w:val="00215E14"/>
    <w:rsid w:val="0022206F"/>
    <w:rsid w:val="00224196"/>
    <w:rsid w:val="002247BB"/>
    <w:rsid w:val="002255F0"/>
    <w:rsid w:val="00225BDC"/>
    <w:rsid w:val="00226081"/>
    <w:rsid w:val="00226140"/>
    <w:rsid w:val="0022693E"/>
    <w:rsid w:val="00227678"/>
    <w:rsid w:val="00230122"/>
    <w:rsid w:val="0023015C"/>
    <w:rsid w:val="00230223"/>
    <w:rsid w:val="00230248"/>
    <w:rsid w:val="00230D43"/>
    <w:rsid w:val="0023108C"/>
    <w:rsid w:val="00231D13"/>
    <w:rsid w:val="00232480"/>
    <w:rsid w:val="0023398E"/>
    <w:rsid w:val="00233F27"/>
    <w:rsid w:val="0023436A"/>
    <w:rsid w:val="00235966"/>
    <w:rsid w:val="00235E20"/>
    <w:rsid w:val="00236441"/>
    <w:rsid w:val="00240319"/>
    <w:rsid w:val="00241B64"/>
    <w:rsid w:val="0024398A"/>
    <w:rsid w:val="002453C2"/>
    <w:rsid w:val="0024594F"/>
    <w:rsid w:val="00247ED5"/>
    <w:rsid w:val="00251E10"/>
    <w:rsid w:val="002529B2"/>
    <w:rsid w:val="00254F10"/>
    <w:rsid w:val="00260995"/>
    <w:rsid w:val="00260B74"/>
    <w:rsid w:val="00261AA0"/>
    <w:rsid w:val="00261B37"/>
    <w:rsid w:val="002628BB"/>
    <w:rsid w:val="00266553"/>
    <w:rsid w:val="002707B4"/>
    <w:rsid w:val="00271953"/>
    <w:rsid w:val="00272774"/>
    <w:rsid w:val="00273B99"/>
    <w:rsid w:val="0027456B"/>
    <w:rsid w:val="0027484B"/>
    <w:rsid w:val="002762DD"/>
    <w:rsid w:val="00276954"/>
    <w:rsid w:val="00280372"/>
    <w:rsid w:val="00280FC8"/>
    <w:rsid w:val="00281DE8"/>
    <w:rsid w:val="0028403C"/>
    <w:rsid w:val="00284147"/>
    <w:rsid w:val="002859BA"/>
    <w:rsid w:val="00286533"/>
    <w:rsid w:val="002912ED"/>
    <w:rsid w:val="00292D81"/>
    <w:rsid w:val="00295B3C"/>
    <w:rsid w:val="00295D44"/>
    <w:rsid w:val="00295EF5"/>
    <w:rsid w:val="00296289"/>
    <w:rsid w:val="00297315"/>
    <w:rsid w:val="002979C2"/>
    <w:rsid w:val="002A05AE"/>
    <w:rsid w:val="002A170E"/>
    <w:rsid w:val="002A2021"/>
    <w:rsid w:val="002A5203"/>
    <w:rsid w:val="002A6674"/>
    <w:rsid w:val="002A6D5F"/>
    <w:rsid w:val="002A7435"/>
    <w:rsid w:val="002B0031"/>
    <w:rsid w:val="002B302E"/>
    <w:rsid w:val="002B5589"/>
    <w:rsid w:val="002B6528"/>
    <w:rsid w:val="002B7685"/>
    <w:rsid w:val="002C05E1"/>
    <w:rsid w:val="002C0F8A"/>
    <w:rsid w:val="002C2688"/>
    <w:rsid w:val="002C2A3A"/>
    <w:rsid w:val="002C2F57"/>
    <w:rsid w:val="002C2FCB"/>
    <w:rsid w:val="002C3B02"/>
    <w:rsid w:val="002C3B66"/>
    <w:rsid w:val="002C498C"/>
    <w:rsid w:val="002C5F9F"/>
    <w:rsid w:val="002C71B1"/>
    <w:rsid w:val="002D0C0E"/>
    <w:rsid w:val="002D3350"/>
    <w:rsid w:val="002D4974"/>
    <w:rsid w:val="002E52FE"/>
    <w:rsid w:val="002E6744"/>
    <w:rsid w:val="002F239A"/>
    <w:rsid w:val="002F2B67"/>
    <w:rsid w:val="002F3A84"/>
    <w:rsid w:val="00302054"/>
    <w:rsid w:val="003044C3"/>
    <w:rsid w:val="00306EA3"/>
    <w:rsid w:val="0030743A"/>
    <w:rsid w:val="00310997"/>
    <w:rsid w:val="00311134"/>
    <w:rsid w:val="003119A1"/>
    <w:rsid w:val="00311EB7"/>
    <w:rsid w:val="00315D29"/>
    <w:rsid w:val="00316A2D"/>
    <w:rsid w:val="00320DAB"/>
    <w:rsid w:val="003263F1"/>
    <w:rsid w:val="00327CBE"/>
    <w:rsid w:val="00327D92"/>
    <w:rsid w:val="00330650"/>
    <w:rsid w:val="003306E8"/>
    <w:rsid w:val="00332C09"/>
    <w:rsid w:val="0033419D"/>
    <w:rsid w:val="00335437"/>
    <w:rsid w:val="003354EE"/>
    <w:rsid w:val="00336CD3"/>
    <w:rsid w:val="0034326E"/>
    <w:rsid w:val="00343CB5"/>
    <w:rsid w:val="003444D4"/>
    <w:rsid w:val="00345933"/>
    <w:rsid w:val="00347A4C"/>
    <w:rsid w:val="00350965"/>
    <w:rsid w:val="00353594"/>
    <w:rsid w:val="0035425C"/>
    <w:rsid w:val="003542D4"/>
    <w:rsid w:val="0035444C"/>
    <w:rsid w:val="00354F1F"/>
    <w:rsid w:val="003560DA"/>
    <w:rsid w:val="00356D0E"/>
    <w:rsid w:val="0036151A"/>
    <w:rsid w:val="00363D10"/>
    <w:rsid w:val="00365208"/>
    <w:rsid w:val="003665AD"/>
    <w:rsid w:val="00370477"/>
    <w:rsid w:val="00375CE0"/>
    <w:rsid w:val="00376ADD"/>
    <w:rsid w:val="003778FA"/>
    <w:rsid w:val="0038121D"/>
    <w:rsid w:val="0038216D"/>
    <w:rsid w:val="003823E7"/>
    <w:rsid w:val="0038404B"/>
    <w:rsid w:val="00384562"/>
    <w:rsid w:val="00385FEF"/>
    <w:rsid w:val="00390562"/>
    <w:rsid w:val="00390E5F"/>
    <w:rsid w:val="003911D6"/>
    <w:rsid w:val="003911DC"/>
    <w:rsid w:val="00391E80"/>
    <w:rsid w:val="0039353D"/>
    <w:rsid w:val="00394DAB"/>
    <w:rsid w:val="00395B71"/>
    <w:rsid w:val="00396748"/>
    <w:rsid w:val="003A1567"/>
    <w:rsid w:val="003A3452"/>
    <w:rsid w:val="003A354D"/>
    <w:rsid w:val="003A5BFE"/>
    <w:rsid w:val="003A7611"/>
    <w:rsid w:val="003A7C17"/>
    <w:rsid w:val="003A7D7F"/>
    <w:rsid w:val="003B233C"/>
    <w:rsid w:val="003B7061"/>
    <w:rsid w:val="003C18BB"/>
    <w:rsid w:val="003C2780"/>
    <w:rsid w:val="003C3D24"/>
    <w:rsid w:val="003C4B84"/>
    <w:rsid w:val="003C5B9C"/>
    <w:rsid w:val="003C66B3"/>
    <w:rsid w:val="003C68E1"/>
    <w:rsid w:val="003C72DB"/>
    <w:rsid w:val="003C774D"/>
    <w:rsid w:val="003D02C6"/>
    <w:rsid w:val="003D11BF"/>
    <w:rsid w:val="003D562A"/>
    <w:rsid w:val="003D674C"/>
    <w:rsid w:val="003E0393"/>
    <w:rsid w:val="003E0754"/>
    <w:rsid w:val="003E3065"/>
    <w:rsid w:val="003E37C5"/>
    <w:rsid w:val="003E3E5A"/>
    <w:rsid w:val="003E42DD"/>
    <w:rsid w:val="003E6EA2"/>
    <w:rsid w:val="003E7156"/>
    <w:rsid w:val="003F06DD"/>
    <w:rsid w:val="003F1FAE"/>
    <w:rsid w:val="003F30D1"/>
    <w:rsid w:val="003F367E"/>
    <w:rsid w:val="00402ADC"/>
    <w:rsid w:val="00403DB9"/>
    <w:rsid w:val="004059A0"/>
    <w:rsid w:val="004065C9"/>
    <w:rsid w:val="004102EC"/>
    <w:rsid w:val="0041143C"/>
    <w:rsid w:val="004127E5"/>
    <w:rsid w:val="00415463"/>
    <w:rsid w:val="004206CB"/>
    <w:rsid w:val="00420D47"/>
    <w:rsid w:val="00420FA5"/>
    <w:rsid w:val="004210A1"/>
    <w:rsid w:val="00421939"/>
    <w:rsid w:val="00422B1F"/>
    <w:rsid w:val="00423F6B"/>
    <w:rsid w:val="004265AF"/>
    <w:rsid w:val="0042720E"/>
    <w:rsid w:val="00431906"/>
    <w:rsid w:val="004329FF"/>
    <w:rsid w:val="00433513"/>
    <w:rsid w:val="0043662A"/>
    <w:rsid w:val="00436804"/>
    <w:rsid w:val="004379FA"/>
    <w:rsid w:val="00437B56"/>
    <w:rsid w:val="0044000D"/>
    <w:rsid w:val="00440525"/>
    <w:rsid w:val="00443BB9"/>
    <w:rsid w:val="0044428F"/>
    <w:rsid w:val="004448EB"/>
    <w:rsid w:val="004451EC"/>
    <w:rsid w:val="00445674"/>
    <w:rsid w:val="00446A79"/>
    <w:rsid w:val="00446D28"/>
    <w:rsid w:val="0044703E"/>
    <w:rsid w:val="004513B7"/>
    <w:rsid w:val="00451836"/>
    <w:rsid w:val="0045323F"/>
    <w:rsid w:val="004558EA"/>
    <w:rsid w:val="004568FF"/>
    <w:rsid w:val="00460736"/>
    <w:rsid w:val="00463D82"/>
    <w:rsid w:val="00471AE0"/>
    <w:rsid w:val="004747FE"/>
    <w:rsid w:val="004748DC"/>
    <w:rsid w:val="004752CB"/>
    <w:rsid w:val="00476028"/>
    <w:rsid w:val="00482C02"/>
    <w:rsid w:val="004852BE"/>
    <w:rsid w:val="00485758"/>
    <w:rsid w:val="00487C8C"/>
    <w:rsid w:val="004912A2"/>
    <w:rsid w:val="0049154A"/>
    <w:rsid w:val="00491EBE"/>
    <w:rsid w:val="00492C3C"/>
    <w:rsid w:val="0049612D"/>
    <w:rsid w:val="00497033"/>
    <w:rsid w:val="004A10E8"/>
    <w:rsid w:val="004A157F"/>
    <w:rsid w:val="004A19E3"/>
    <w:rsid w:val="004A24C6"/>
    <w:rsid w:val="004A3D5F"/>
    <w:rsid w:val="004A50E0"/>
    <w:rsid w:val="004A5688"/>
    <w:rsid w:val="004A696C"/>
    <w:rsid w:val="004A6E49"/>
    <w:rsid w:val="004A782A"/>
    <w:rsid w:val="004B1A43"/>
    <w:rsid w:val="004B1C08"/>
    <w:rsid w:val="004B2C28"/>
    <w:rsid w:val="004B31D3"/>
    <w:rsid w:val="004B3D37"/>
    <w:rsid w:val="004B46B7"/>
    <w:rsid w:val="004B6EB0"/>
    <w:rsid w:val="004C2164"/>
    <w:rsid w:val="004C2AF4"/>
    <w:rsid w:val="004C509D"/>
    <w:rsid w:val="004C59F2"/>
    <w:rsid w:val="004C648C"/>
    <w:rsid w:val="004C6BE8"/>
    <w:rsid w:val="004D00FC"/>
    <w:rsid w:val="004D57EE"/>
    <w:rsid w:val="004D58F4"/>
    <w:rsid w:val="004D6CC6"/>
    <w:rsid w:val="004D6D77"/>
    <w:rsid w:val="004E00B3"/>
    <w:rsid w:val="004E103B"/>
    <w:rsid w:val="004E1131"/>
    <w:rsid w:val="004E1C8E"/>
    <w:rsid w:val="004E5E6C"/>
    <w:rsid w:val="004E5FE6"/>
    <w:rsid w:val="004E6882"/>
    <w:rsid w:val="004E6EB2"/>
    <w:rsid w:val="004F1931"/>
    <w:rsid w:val="004F2214"/>
    <w:rsid w:val="004F2630"/>
    <w:rsid w:val="004F27FC"/>
    <w:rsid w:val="004F2ABD"/>
    <w:rsid w:val="004F5881"/>
    <w:rsid w:val="004F5B78"/>
    <w:rsid w:val="004F5C01"/>
    <w:rsid w:val="004F68AB"/>
    <w:rsid w:val="004F6C2F"/>
    <w:rsid w:val="0050134C"/>
    <w:rsid w:val="005033E2"/>
    <w:rsid w:val="00503AA0"/>
    <w:rsid w:val="00504366"/>
    <w:rsid w:val="0050635B"/>
    <w:rsid w:val="0050762D"/>
    <w:rsid w:val="00507C51"/>
    <w:rsid w:val="00510A75"/>
    <w:rsid w:val="005129A9"/>
    <w:rsid w:val="0051359E"/>
    <w:rsid w:val="00513FE0"/>
    <w:rsid w:val="00514021"/>
    <w:rsid w:val="00517A44"/>
    <w:rsid w:val="0052135D"/>
    <w:rsid w:val="005234A8"/>
    <w:rsid w:val="00524C18"/>
    <w:rsid w:val="00525162"/>
    <w:rsid w:val="00526934"/>
    <w:rsid w:val="0052759D"/>
    <w:rsid w:val="00532DAA"/>
    <w:rsid w:val="00533625"/>
    <w:rsid w:val="00533B65"/>
    <w:rsid w:val="005341CF"/>
    <w:rsid w:val="00536023"/>
    <w:rsid w:val="00536442"/>
    <w:rsid w:val="00537333"/>
    <w:rsid w:val="00537AC8"/>
    <w:rsid w:val="005448EE"/>
    <w:rsid w:val="00546D6C"/>
    <w:rsid w:val="00547CDA"/>
    <w:rsid w:val="005509F4"/>
    <w:rsid w:val="00552702"/>
    <w:rsid w:val="0055283F"/>
    <w:rsid w:val="005551E4"/>
    <w:rsid w:val="00555C2E"/>
    <w:rsid w:val="005571E0"/>
    <w:rsid w:val="00557D40"/>
    <w:rsid w:val="005608B6"/>
    <w:rsid w:val="00561536"/>
    <w:rsid w:val="005651BC"/>
    <w:rsid w:val="005651E9"/>
    <w:rsid w:val="0056609C"/>
    <w:rsid w:val="005663FE"/>
    <w:rsid w:val="00566633"/>
    <w:rsid w:val="00567352"/>
    <w:rsid w:val="0056788F"/>
    <w:rsid w:val="0057037E"/>
    <w:rsid w:val="005715F1"/>
    <w:rsid w:val="00572AAB"/>
    <w:rsid w:val="00573B52"/>
    <w:rsid w:val="00574CBA"/>
    <w:rsid w:val="00575526"/>
    <w:rsid w:val="005767FC"/>
    <w:rsid w:val="00585CA9"/>
    <w:rsid w:val="0058674A"/>
    <w:rsid w:val="00586C72"/>
    <w:rsid w:val="00590416"/>
    <w:rsid w:val="005926D6"/>
    <w:rsid w:val="005929EE"/>
    <w:rsid w:val="00592EB8"/>
    <w:rsid w:val="00594C23"/>
    <w:rsid w:val="005965CD"/>
    <w:rsid w:val="005A1036"/>
    <w:rsid w:val="005A10C8"/>
    <w:rsid w:val="005A53D8"/>
    <w:rsid w:val="005A617F"/>
    <w:rsid w:val="005B043F"/>
    <w:rsid w:val="005B1073"/>
    <w:rsid w:val="005B1D88"/>
    <w:rsid w:val="005B347A"/>
    <w:rsid w:val="005B3506"/>
    <w:rsid w:val="005B48A0"/>
    <w:rsid w:val="005B49CB"/>
    <w:rsid w:val="005B5510"/>
    <w:rsid w:val="005C0884"/>
    <w:rsid w:val="005C30A6"/>
    <w:rsid w:val="005C657E"/>
    <w:rsid w:val="005C7D87"/>
    <w:rsid w:val="005D0B94"/>
    <w:rsid w:val="005D16AD"/>
    <w:rsid w:val="005D30CA"/>
    <w:rsid w:val="005D518E"/>
    <w:rsid w:val="005D5CE5"/>
    <w:rsid w:val="005D5EDA"/>
    <w:rsid w:val="005D60AB"/>
    <w:rsid w:val="005D6EDC"/>
    <w:rsid w:val="005D737D"/>
    <w:rsid w:val="005D799B"/>
    <w:rsid w:val="005D7BA5"/>
    <w:rsid w:val="005E340D"/>
    <w:rsid w:val="005E4C18"/>
    <w:rsid w:val="005E4CE4"/>
    <w:rsid w:val="005E60AB"/>
    <w:rsid w:val="005E6381"/>
    <w:rsid w:val="005E7FE2"/>
    <w:rsid w:val="005F0E30"/>
    <w:rsid w:val="005F1B14"/>
    <w:rsid w:val="005F2DC1"/>
    <w:rsid w:val="005F2E86"/>
    <w:rsid w:val="005F30D0"/>
    <w:rsid w:val="005F4288"/>
    <w:rsid w:val="005F757C"/>
    <w:rsid w:val="00600EC6"/>
    <w:rsid w:val="006016B2"/>
    <w:rsid w:val="006017DA"/>
    <w:rsid w:val="00603226"/>
    <w:rsid w:val="00604655"/>
    <w:rsid w:val="00605080"/>
    <w:rsid w:val="0060509C"/>
    <w:rsid w:val="006058D4"/>
    <w:rsid w:val="00606B20"/>
    <w:rsid w:val="00606F58"/>
    <w:rsid w:val="00607F9E"/>
    <w:rsid w:val="006114DC"/>
    <w:rsid w:val="0061174D"/>
    <w:rsid w:val="00611F7D"/>
    <w:rsid w:val="00612741"/>
    <w:rsid w:val="00612AAD"/>
    <w:rsid w:val="00612B10"/>
    <w:rsid w:val="00612B32"/>
    <w:rsid w:val="00616DE0"/>
    <w:rsid w:val="00620439"/>
    <w:rsid w:val="00620C03"/>
    <w:rsid w:val="00620D88"/>
    <w:rsid w:val="0062226B"/>
    <w:rsid w:val="00623833"/>
    <w:rsid w:val="006253D9"/>
    <w:rsid w:val="00626957"/>
    <w:rsid w:val="00630D35"/>
    <w:rsid w:val="00631B51"/>
    <w:rsid w:val="00632457"/>
    <w:rsid w:val="006368CE"/>
    <w:rsid w:val="00636C14"/>
    <w:rsid w:val="00637977"/>
    <w:rsid w:val="00637CFF"/>
    <w:rsid w:val="00641021"/>
    <w:rsid w:val="00642361"/>
    <w:rsid w:val="006423D6"/>
    <w:rsid w:val="006430DA"/>
    <w:rsid w:val="00644CFB"/>
    <w:rsid w:val="0064585C"/>
    <w:rsid w:val="006475D2"/>
    <w:rsid w:val="006535C0"/>
    <w:rsid w:val="0065486C"/>
    <w:rsid w:val="006551F9"/>
    <w:rsid w:val="00656E89"/>
    <w:rsid w:val="00660599"/>
    <w:rsid w:val="0066061A"/>
    <w:rsid w:val="00660E78"/>
    <w:rsid w:val="0066685D"/>
    <w:rsid w:val="00666E96"/>
    <w:rsid w:val="006678F9"/>
    <w:rsid w:val="00670F75"/>
    <w:rsid w:val="00672A19"/>
    <w:rsid w:val="00673940"/>
    <w:rsid w:val="0067561A"/>
    <w:rsid w:val="006758FE"/>
    <w:rsid w:val="00676B71"/>
    <w:rsid w:val="006819E2"/>
    <w:rsid w:val="0068613D"/>
    <w:rsid w:val="00686C07"/>
    <w:rsid w:val="006901BA"/>
    <w:rsid w:val="00690FCC"/>
    <w:rsid w:val="00691982"/>
    <w:rsid w:val="0069215D"/>
    <w:rsid w:val="00693A85"/>
    <w:rsid w:val="006955CD"/>
    <w:rsid w:val="0069568D"/>
    <w:rsid w:val="006979CC"/>
    <w:rsid w:val="006A3D28"/>
    <w:rsid w:val="006A3ED6"/>
    <w:rsid w:val="006B03F5"/>
    <w:rsid w:val="006B2270"/>
    <w:rsid w:val="006B3C7D"/>
    <w:rsid w:val="006B59FD"/>
    <w:rsid w:val="006C1211"/>
    <w:rsid w:val="006C251B"/>
    <w:rsid w:val="006C2791"/>
    <w:rsid w:val="006C3D85"/>
    <w:rsid w:val="006C4818"/>
    <w:rsid w:val="006C4B59"/>
    <w:rsid w:val="006C50D1"/>
    <w:rsid w:val="006C5769"/>
    <w:rsid w:val="006C5AA0"/>
    <w:rsid w:val="006D0076"/>
    <w:rsid w:val="006D0969"/>
    <w:rsid w:val="006D1FC0"/>
    <w:rsid w:val="006D2EF2"/>
    <w:rsid w:val="006D51CA"/>
    <w:rsid w:val="006D552D"/>
    <w:rsid w:val="006D5BF9"/>
    <w:rsid w:val="006E0F47"/>
    <w:rsid w:val="006E4D47"/>
    <w:rsid w:val="006E6732"/>
    <w:rsid w:val="006E6AAD"/>
    <w:rsid w:val="006E6D0A"/>
    <w:rsid w:val="006E7F6F"/>
    <w:rsid w:val="006F0832"/>
    <w:rsid w:val="006F0A06"/>
    <w:rsid w:val="006F0BAE"/>
    <w:rsid w:val="006F1A81"/>
    <w:rsid w:val="006F3E0E"/>
    <w:rsid w:val="006F4A82"/>
    <w:rsid w:val="006F7273"/>
    <w:rsid w:val="00700F34"/>
    <w:rsid w:val="007020F6"/>
    <w:rsid w:val="00702351"/>
    <w:rsid w:val="0070368E"/>
    <w:rsid w:val="00703DA7"/>
    <w:rsid w:val="00705D7C"/>
    <w:rsid w:val="00706AA3"/>
    <w:rsid w:val="00707F94"/>
    <w:rsid w:val="00711EEC"/>
    <w:rsid w:val="00713D26"/>
    <w:rsid w:val="00714136"/>
    <w:rsid w:val="00714B46"/>
    <w:rsid w:val="00715349"/>
    <w:rsid w:val="007234E4"/>
    <w:rsid w:val="00723EDD"/>
    <w:rsid w:val="00724431"/>
    <w:rsid w:val="0072493B"/>
    <w:rsid w:val="00725DC9"/>
    <w:rsid w:val="00726545"/>
    <w:rsid w:val="007319E2"/>
    <w:rsid w:val="00732E45"/>
    <w:rsid w:val="00733564"/>
    <w:rsid w:val="00734D7D"/>
    <w:rsid w:val="00734E5D"/>
    <w:rsid w:val="00737EC7"/>
    <w:rsid w:val="0074081B"/>
    <w:rsid w:val="0074417B"/>
    <w:rsid w:val="00745A99"/>
    <w:rsid w:val="00745DF8"/>
    <w:rsid w:val="00746D5B"/>
    <w:rsid w:val="0075216B"/>
    <w:rsid w:val="00753EAE"/>
    <w:rsid w:val="00754402"/>
    <w:rsid w:val="00755DF8"/>
    <w:rsid w:val="007574F4"/>
    <w:rsid w:val="007578DF"/>
    <w:rsid w:val="00757BA0"/>
    <w:rsid w:val="0076287A"/>
    <w:rsid w:val="00763A03"/>
    <w:rsid w:val="00763C89"/>
    <w:rsid w:val="00764512"/>
    <w:rsid w:val="00764889"/>
    <w:rsid w:val="00765840"/>
    <w:rsid w:val="00771139"/>
    <w:rsid w:val="007715D7"/>
    <w:rsid w:val="007716C7"/>
    <w:rsid w:val="0077490A"/>
    <w:rsid w:val="007758C9"/>
    <w:rsid w:val="00775D92"/>
    <w:rsid w:val="007764C1"/>
    <w:rsid w:val="00777150"/>
    <w:rsid w:val="007813E2"/>
    <w:rsid w:val="00781F7B"/>
    <w:rsid w:val="00783269"/>
    <w:rsid w:val="007838C5"/>
    <w:rsid w:val="00790B09"/>
    <w:rsid w:val="00791856"/>
    <w:rsid w:val="007925FD"/>
    <w:rsid w:val="00795B0E"/>
    <w:rsid w:val="00795B9C"/>
    <w:rsid w:val="00795CD4"/>
    <w:rsid w:val="007970F6"/>
    <w:rsid w:val="00797AAD"/>
    <w:rsid w:val="00797BD8"/>
    <w:rsid w:val="00797EBC"/>
    <w:rsid w:val="007A035F"/>
    <w:rsid w:val="007A2AC8"/>
    <w:rsid w:val="007A2B4E"/>
    <w:rsid w:val="007A3BB8"/>
    <w:rsid w:val="007A4789"/>
    <w:rsid w:val="007A4BC6"/>
    <w:rsid w:val="007A4E11"/>
    <w:rsid w:val="007A533B"/>
    <w:rsid w:val="007A533E"/>
    <w:rsid w:val="007A5BE4"/>
    <w:rsid w:val="007A6115"/>
    <w:rsid w:val="007A7C8E"/>
    <w:rsid w:val="007B033B"/>
    <w:rsid w:val="007B0890"/>
    <w:rsid w:val="007B09D6"/>
    <w:rsid w:val="007B0C1A"/>
    <w:rsid w:val="007B25BA"/>
    <w:rsid w:val="007B308B"/>
    <w:rsid w:val="007B6411"/>
    <w:rsid w:val="007C4005"/>
    <w:rsid w:val="007C4307"/>
    <w:rsid w:val="007C4B21"/>
    <w:rsid w:val="007C64E7"/>
    <w:rsid w:val="007C705E"/>
    <w:rsid w:val="007C7B36"/>
    <w:rsid w:val="007C7E9C"/>
    <w:rsid w:val="007D1E80"/>
    <w:rsid w:val="007D3560"/>
    <w:rsid w:val="007D3FF5"/>
    <w:rsid w:val="007D696F"/>
    <w:rsid w:val="007D74D5"/>
    <w:rsid w:val="007D7EEA"/>
    <w:rsid w:val="007E0D44"/>
    <w:rsid w:val="007E0EE4"/>
    <w:rsid w:val="007E0F07"/>
    <w:rsid w:val="007E2CE7"/>
    <w:rsid w:val="007E2EED"/>
    <w:rsid w:val="007E320A"/>
    <w:rsid w:val="007E3E29"/>
    <w:rsid w:val="007E5646"/>
    <w:rsid w:val="007E664B"/>
    <w:rsid w:val="007E71B4"/>
    <w:rsid w:val="007E7A41"/>
    <w:rsid w:val="007F41CA"/>
    <w:rsid w:val="007F5429"/>
    <w:rsid w:val="007F67DD"/>
    <w:rsid w:val="008001D0"/>
    <w:rsid w:val="00805097"/>
    <w:rsid w:val="008113DF"/>
    <w:rsid w:val="00812029"/>
    <w:rsid w:val="00812ED4"/>
    <w:rsid w:val="00812EEA"/>
    <w:rsid w:val="00815865"/>
    <w:rsid w:val="00816DA6"/>
    <w:rsid w:val="00817F03"/>
    <w:rsid w:val="008215C4"/>
    <w:rsid w:val="0082442B"/>
    <w:rsid w:val="00825137"/>
    <w:rsid w:val="0082525E"/>
    <w:rsid w:val="008259C1"/>
    <w:rsid w:val="0082709C"/>
    <w:rsid w:val="00827DAB"/>
    <w:rsid w:val="0083021F"/>
    <w:rsid w:val="00830E7A"/>
    <w:rsid w:val="00831373"/>
    <w:rsid w:val="00831822"/>
    <w:rsid w:val="00832FDB"/>
    <w:rsid w:val="00833C64"/>
    <w:rsid w:val="0084169E"/>
    <w:rsid w:val="008457A7"/>
    <w:rsid w:val="00846468"/>
    <w:rsid w:val="00850638"/>
    <w:rsid w:val="00850AB6"/>
    <w:rsid w:val="00851B45"/>
    <w:rsid w:val="0085372A"/>
    <w:rsid w:val="0085460D"/>
    <w:rsid w:val="00860E85"/>
    <w:rsid w:val="00862FE6"/>
    <w:rsid w:val="0086434C"/>
    <w:rsid w:val="00864745"/>
    <w:rsid w:val="0086550C"/>
    <w:rsid w:val="00865DCD"/>
    <w:rsid w:val="008676ED"/>
    <w:rsid w:val="00867BA7"/>
    <w:rsid w:val="00867F8C"/>
    <w:rsid w:val="00870744"/>
    <w:rsid w:val="00871C0A"/>
    <w:rsid w:val="00872052"/>
    <w:rsid w:val="008731DD"/>
    <w:rsid w:val="008737BC"/>
    <w:rsid w:val="00873991"/>
    <w:rsid w:val="0087415A"/>
    <w:rsid w:val="00874475"/>
    <w:rsid w:val="00877B30"/>
    <w:rsid w:val="00877C93"/>
    <w:rsid w:val="00885245"/>
    <w:rsid w:val="00891992"/>
    <w:rsid w:val="0089241E"/>
    <w:rsid w:val="00893B09"/>
    <w:rsid w:val="00893F46"/>
    <w:rsid w:val="00894466"/>
    <w:rsid w:val="008955A9"/>
    <w:rsid w:val="00895837"/>
    <w:rsid w:val="00895A95"/>
    <w:rsid w:val="0089605B"/>
    <w:rsid w:val="008A2285"/>
    <w:rsid w:val="008A284F"/>
    <w:rsid w:val="008A3381"/>
    <w:rsid w:val="008A3E41"/>
    <w:rsid w:val="008A5FF6"/>
    <w:rsid w:val="008A6734"/>
    <w:rsid w:val="008A6998"/>
    <w:rsid w:val="008B0114"/>
    <w:rsid w:val="008B148D"/>
    <w:rsid w:val="008B2EE9"/>
    <w:rsid w:val="008B4DBC"/>
    <w:rsid w:val="008B68AC"/>
    <w:rsid w:val="008B697E"/>
    <w:rsid w:val="008B7752"/>
    <w:rsid w:val="008C0B96"/>
    <w:rsid w:val="008C1EEF"/>
    <w:rsid w:val="008C4064"/>
    <w:rsid w:val="008C4350"/>
    <w:rsid w:val="008C4E30"/>
    <w:rsid w:val="008C5B0E"/>
    <w:rsid w:val="008C5DC2"/>
    <w:rsid w:val="008C6817"/>
    <w:rsid w:val="008D1C58"/>
    <w:rsid w:val="008D2D75"/>
    <w:rsid w:val="008D4B1D"/>
    <w:rsid w:val="008D5439"/>
    <w:rsid w:val="008D6E00"/>
    <w:rsid w:val="008E1FE7"/>
    <w:rsid w:val="008E2F27"/>
    <w:rsid w:val="008E333C"/>
    <w:rsid w:val="008E37FB"/>
    <w:rsid w:val="008E3A19"/>
    <w:rsid w:val="008E3F1D"/>
    <w:rsid w:val="008E62ED"/>
    <w:rsid w:val="008E6499"/>
    <w:rsid w:val="008E66EA"/>
    <w:rsid w:val="008F0C7F"/>
    <w:rsid w:val="008F1189"/>
    <w:rsid w:val="008F26BC"/>
    <w:rsid w:val="009002FB"/>
    <w:rsid w:val="00901399"/>
    <w:rsid w:val="009017FA"/>
    <w:rsid w:val="00902414"/>
    <w:rsid w:val="00902658"/>
    <w:rsid w:val="00902BF2"/>
    <w:rsid w:val="009040F3"/>
    <w:rsid w:val="00904B82"/>
    <w:rsid w:val="00905FDF"/>
    <w:rsid w:val="00912C08"/>
    <w:rsid w:val="0091383A"/>
    <w:rsid w:val="00914EBD"/>
    <w:rsid w:val="00914F3D"/>
    <w:rsid w:val="00916EC3"/>
    <w:rsid w:val="00917848"/>
    <w:rsid w:val="00917B23"/>
    <w:rsid w:val="00917B77"/>
    <w:rsid w:val="00917FB1"/>
    <w:rsid w:val="00920524"/>
    <w:rsid w:val="009214D2"/>
    <w:rsid w:val="009224EC"/>
    <w:rsid w:val="009226E9"/>
    <w:rsid w:val="00924666"/>
    <w:rsid w:val="00924BC3"/>
    <w:rsid w:val="009262EC"/>
    <w:rsid w:val="00926404"/>
    <w:rsid w:val="00926C21"/>
    <w:rsid w:val="00926C8D"/>
    <w:rsid w:val="00930E96"/>
    <w:rsid w:val="009330D8"/>
    <w:rsid w:val="00933595"/>
    <w:rsid w:val="00933865"/>
    <w:rsid w:val="00934BFD"/>
    <w:rsid w:val="00935949"/>
    <w:rsid w:val="009368E0"/>
    <w:rsid w:val="009371CD"/>
    <w:rsid w:val="00940C5B"/>
    <w:rsid w:val="00943C94"/>
    <w:rsid w:val="00943D01"/>
    <w:rsid w:val="009455BA"/>
    <w:rsid w:val="009457BD"/>
    <w:rsid w:val="00945B03"/>
    <w:rsid w:val="00950EB9"/>
    <w:rsid w:val="009533CD"/>
    <w:rsid w:val="009633E3"/>
    <w:rsid w:val="0096418D"/>
    <w:rsid w:val="009645DF"/>
    <w:rsid w:val="009712D1"/>
    <w:rsid w:val="00971323"/>
    <w:rsid w:val="00971BEC"/>
    <w:rsid w:val="00971C77"/>
    <w:rsid w:val="00973CC7"/>
    <w:rsid w:val="00975ACF"/>
    <w:rsid w:val="0098022F"/>
    <w:rsid w:val="00981E4A"/>
    <w:rsid w:val="00981E96"/>
    <w:rsid w:val="00983D0B"/>
    <w:rsid w:val="00984342"/>
    <w:rsid w:val="00984BD1"/>
    <w:rsid w:val="00985BEF"/>
    <w:rsid w:val="00987973"/>
    <w:rsid w:val="00987EC6"/>
    <w:rsid w:val="00991E5E"/>
    <w:rsid w:val="00992691"/>
    <w:rsid w:val="00994946"/>
    <w:rsid w:val="00994E2A"/>
    <w:rsid w:val="00995349"/>
    <w:rsid w:val="00995C38"/>
    <w:rsid w:val="00996890"/>
    <w:rsid w:val="00996E3F"/>
    <w:rsid w:val="009A2C98"/>
    <w:rsid w:val="009A3CB5"/>
    <w:rsid w:val="009A4B94"/>
    <w:rsid w:val="009A57C6"/>
    <w:rsid w:val="009A5F8D"/>
    <w:rsid w:val="009B22F4"/>
    <w:rsid w:val="009B4248"/>
    <w:rsid w:val="009B7279"/>
    <w:rsid w:val="009C02E4"/>
    <w:rsid w:val="009C15D1"/>
    <w:rsid w:val="009C29A3"/>
    <w:rsid w:val="009C359A"/>
    <w:rsid w:val="009C6BC3"/>
    <w:rsid w:val="009D0156"/>
    <w:rsid w:val="009D633F"/>
    <w:rsid w:val="009D64AB"/>
    <w:rsid w:val="009D7033"/>
    <w:rsid w:val="009D75D9"/>
    <w:rsid w:val="009E000D"/>
    <w:rsid w:val="009E09EA"/>
    <w:rsid w:val="009E1DFF"/>
    <w:rsid w:val="009E2403"/>
    <w:rsid w:val="009E3B1D"/>
    <w:rsid w:val="009F2F64"/>
    <w:rsid w:val="009F4A26"/>
    <w:rsid w:val="009F4BED"/>
    <w:rsid w:val="009F4F34"/>
    <w:rsid w:val="009F4F95"/>
    <w:rsid w:val="009F5BEB"/>
    <w:rsid w:val="009F6D79"/>
    <w:rsid w:val="009F7312"/>
    <w:rsid w:val="00A03FFB"/>
    <w:rsid w:val="00A04D64"/>
    <w:rsid w:val="00A06BEE"/>
    <w:rsid w:val="00A1033A"/>
    <w:rsid w:val="00A107B1"/>
    <w:rsid w:val="00A10865"/>
    <w:rsid w:val="00A10910"/>
    <w:rsid w:val="00A1109F"/>
    <w:rsid w:val="00A11167"/>
    <w:rsid w:val="00A132C9"/>
    <w:rsid w:val="00A147B5"/>
    <w:rsid w:val="00A16A14"/>
    <w:rsid w:val="00A17252"/>
    <w:rsid w:val="00A2024E"/>
    <w:rsid w:val="00A22C4C"/>
    <w:rsid w:val="00A24029"/>
    <w:rsid w:val="00A26705"/>
    <w:rsid w:val="00A269BB"/>
    <w:rsid w:val="00A278CE"/>
    <w:rsid w:val="00A27DD2"/>
    <w:rsid w:val="00A32E82"/>
    <w:rsid w:val="00A33098"/>
    <w:rsid w:val="00A33773"/>
    <w:rsid w:val="00A35424"/>
    <w:rsid w:val="00A36800"/>
    <w:rsid w:val="00A37211"/>
    <w:rsid w:val="00A46304"/>
    <w:rsid w:val="00A471F5"/>
    <w:rsid w:val="00A476F8"/>
    <w:rsid w:val="00A510FA"/>
    <w:rsid w:val="00A51C5B"/>
    <w:rsid w:val="00A527EC"/>
    <w:rsid w:val="00A52F58"/>
    <w:rsid w:val="00A52FB7"/>
    <w:rsid w:val="00A53DB9"/>
    <w:rsid w:val="00A54B73"/>
    <w:rsid w:val="00A555DE"/>
    <w:rsid w:val="00A56714"/>
    <w:rsid w:val="00A56964"/>
    <w:rsid w:val="00A57FC8"/>
    <w:rsid w:val="00A60131"/>
    <w:rsid w:val="00A649BF"/>
    <w:rsid w:val="00A64E68"/>
    <w:rsid w:val="00A65C28"/>
    <w:rsid w:val="00A6770A"/>
    <w:rsid w:val="00A67879"/>
    <w:rsid w:val="00A679C6"/>
    <w:rsid w:val="00A7261A"/>
    <w:rsid w:val="00A73D22"/>
    <w:rsid w:val="00A74A21"/>
    <w:rsid w:val="00A77CE0"/>
    <w:rsid w:val="00A81E66"/>
    <w:rsid w:val="00A83040"/>
    <w:rsid w:val="00A8509F"/>
    <w:rsid w:val="00A859C1"/>
    <w:rsid w:val="00A85C84"/>
    <w:rsid w:val="00A870CC"/>
    <w:rsid w:val="00A93E87"/>
    <w:rsid w:val="00AA0F6E"/>
    <w:rsid w:val="00AA1911"/>
    <w:rsid w:val="00AA1E95"/>
    <w:rsid w:val="00AA2EB9"/>
    <w:rsid w:val="00AA5B8A"/>
    <w:rsid w:val="00AA65C8"/>
    <w:rsid w:val="00AB11A2"/>
    <w:rsid w:val="00AB2D4D"/>
    <w:rsid w:val="00AB5938"/>
    <w:rsid w:val="00AB59ED"/>
    <w:rsid w:val="00AC0668"/>
    <w:rsid w:val="00AC17E9"/>
    <w:rsid w:val="00AC2A01"/>
    <w:rsid w:val="00AC34BF"/>
    <w:rsid w:val="00AD0520"/>
    <w:rsid w:val="00AD0620"/>
    <w:rsid w:val="00AD07D0"/>
    <w:rsid w:val="00AD16C0"/>
    <w:rsid w:val="00AD20DF"/>
    <w:rsid w:val="00AD5F2F"/>
    <w:rsid w:val="00AD71EB"/>
    <w:rsid w:val="00AD77BB"/>
    <w:rsid w:val="00AE52F9"/>
    <w:rsid w:val="00AE5743"/>
    <w:rsid w:val="00AE5DD8"/>
    <w:rsid w:val="00AE677F"/>
    <w:rsid w:val="00AF01D3"/>
    <w:rsid w:val="00AF129D"/>
    <w:rsid w:val="00AF28D6"/>
    <w:rsid w:val="00AF2C9F"/>
    <w:rsid w:val="00AF2E67"/>
    <w:rsid w:val="00AF390F"/>
    <w:rsid w:val="00AF42AB"/>
    <w:rsid w:val="00AF463F"/>
    <w:rsid w:val="00AF6D05"/>
    <w:rsid w:val="00AF7DD3"/>
    <w:rsid w:val="00B01E3F"/>
    <w:rsid w:val="00B03D9B"/>
    <w:rsid w:val="00B0414E"/>
    <w:rsid w:val="00B0419D"/>
    <w:rsid w:val="00B05E50"/>
    <w:rsid w:val="00B06A67"/>
    <w:rsid w:val="00B06E15"/>
    <w:rsid w:val="00B071DF"/>
    <w:rsid w:val="00B101F6"/>
    <w:rsid w:val="00B1132C"/>
    <w:rsid w:val="00B1260F"/>
    <w:rsid w:val="00B1285F"/>
    <w:rsid w:val="00B12DEF"/>
    <w:rsid w:val="00B14EDD"/>
    <w:rsid w:val="00B15665"/>
    <w:rsid w:val="00B16A29"/>
    <w:rsid w:val="00B172AE"/>
    <w:rsid w:val="00B17345"/>
    <w:rsid w:val="00B17C18"/>
    <w:rsid w:val="00B20B96"/>
    <w:rsid w:val="00B254FD"/>
    <w:rsid w:val="00B267D8"/>
    <w:rsid w:val="00B27F2D"/>
    <w:rsid w:val="00B304A3"/>
    <w:rsid w:val="00B31A0E"/>
    <w:rsid w:val="00B31C71"/>
    <w:rsid w:val="00B31E9A"/>
    <w:rsid w:val="00B328E5"/>
    <w:rsid w:val="00B37908"/>
    <w:rsid w:val="00B408AD"/>
    <w:rsid w:val="00B42C06"/>
    <w:rsid w:val="00B5112F"/>
    <w:rsid w:val="00B5152F"/>
    <w:rsid w:val="00B51BA6"/>
    <w:rsid w:val="00B5283E"/>
    <w:rsid w:val="00B53E84"/>
    <w:rsid w:val="00B552FD"/>
    <w:rsid w:val="00B562FA"/>
    <w:rsid w:val="00B57302"/>
    <w:rsid w:val="00B57878"/>
    <w:rsid w:val="00B61262"/>
    <w:rsid w:val="00B612E1"/>
    <w:rsid w:val="00B6323E"/>
    <w:rsid w:val="00B63B1F"/>
    <w:rsid w:val="00B64B64"/>
    <w:rsid w:val="00B70479"/>
    <w:rsid w:val="00B71420"/>
    <w:rsid w:val="00B73777"/>
    <w:rsid w:val="00B73B28"/>
    <w:rsid w:val="00B743C6"/>
    <w:rsid w:val="00B74827"/>
    <w:rsid w:val="00B74F28"/>
    <w:rsid w:val="00B750DF"/>
    <w:rsid w:val="00B7527A"/>
    <w:rsid w:val="00B7626A"/>
    <w:rsid w:val="00B7679B"/>
    <w:rsid w:val="00B7724C"/>
    <w:rsid w:val="00B7790B"/>
    <w:rsid w:val="00B81763"/>
    <w:rsid w:val="00B82541"/>
    <w:rsid w:val="00B84DF2"/>
    <w:rsid w:val="00B85061"/>
    <w:rsid w:val="00B85788"/>
    <w:rsid w:val="00B87B75"/>
    <w:rsid w:val="00B900AF"/>
    <w:rsid w:val="00B91D55"/>
    <w:rsid w:val="00B92173"/>
    <w:rsid w:val="00B92BE8"/>
    <w:rsid w:val="00B941CD"/>
    <w:rsid w:val="00B9452E"/>
    <w:rsid w:val="00B9485A"/>
    <w:rsid w:val="00B97753"/>
    <w:rsid w:val="00B97C22"/>
    <w:rsid w:val="00BA0540"/>
    <w:rsid w:val="00BA0760"/>
    <w:rsid w:val="00BA13FA"/>
    <w:rsid w:val="00BA245A"/>
    <w:rsid w:val="00BA2FC9"/>
    <w:rsid w:val="00BA3E3D"/>
    <w:rsid w:val="00BA4686"/>
    <w:rsid w:val="00BA58E5"/>
    <w:rsid w:val="00BA677B"/>
    <w:rsid w:val="00BA776D"/>
    <w:rsid w:val="00BB31B8"/>
    <w:rsid w:val="00BB35D9"/>
    <w:rsid w:val="00BB4119"/>
    <w:rsid w:val="00BB6133"/>
    <w:rsid w:val="00BB6377"/>
    <w:rsid w:val="00BB659F"/>
    <w:rsid w:val="00BB6847"/>
    <w:rsid w:val="00BB6FC7"/>
    <w:rsid w:val="00BB7884"/>
    <w:rsid w:val="00BC02E9"/>
    <w:rsid w:val="00BC3C57"/>
    <w:rsid w:val="00BC4E41"/>
    <w:rsid w:val="00BD39E8"/>
    <w:rsid w:val="00BD4657"/>
    <w:rsid w:val="00BD4FF8"/>
    <w:rsid w:val="00BD7382"/>
    <w:rsid w:val="00BD7B09"/>
    <w:rsid w:val="00BE0231"/>
    <w:rsid w:val="00BE041A"/>
    <w:rsid w:val="00BE06B6"/>
    <w:rsid w:val="00BE17E5"/>
    <w:rsid w:val="00BE1B55"/>
    <w:rsid w:val="00BE1FAD"/>
    <w:rsid w:val="00BE3533"/>
    <w:rsid w:val="00BE4FE2"/>
    <w:rsid w:val="00BF044C"/>
    <w:rsid w:val="00BF1400"/>
    <w:rsid w:val="00BF22E7"/>
    <w:rsid w:val="00BF3755"/>
    <w:rsid w:val="00BF3889"/>
    <w:rsid w:val="00BF461A"/>
    <w:rsid w:val="00BF5C11"/>
    <w:rsid w:val="00BF5D96"/>
    <w:rsid w:val="00C014E9"/>
    <w:rsid w:val="00C023B5"/>
    <w:rsid w:val="00C02854"/>
    <w:rsid w:val="00C0299B"/>
    <w:rsid w:val="00C0584D"/>
    <w:rsid w:val="00C0657C"/>
    <w:rsid w:val="00C109C6"/>
    <w:rsid w:val="00C11997"/>
    <w:rsid w:val="00C12358"/>
    <w:rsid w:val="00C14595"/>
    <w:rsid w:val="00C14D8C"/>
    <w:rsid w:val="00C15060"/>
    <w:rsid w:val="00C17D16"/>
    <w:rsid w:val="00C22378"/>
    <w:rsid w:val="00C22CCD"/>
    <w:rsid w:val="00C22D38"/>
    <w:rsid w:val="00C23664"/>
    <w:rsid w:val="00C2366D"/>
    <w:rsid w:val="00C250B4"/>
    <w:rsid w:val="00C25F0F"/>
    <w:rsid w:val="00C264E0"/>
    <w:rsid w:val="00C27E0A"/>
    <w:rsid w:val="00C33BCB"/>
    <w:rsid w:val="00C33F8D"/>
    <w:rsid w:val="00C35354"/>
    <w:rsid w:val="00C36A3D"/>
    <w:rsid w:val="00C41001"/>
    <w:rsid w:val="00C41C9E"/>
    <w:rsid w:val="00C429B3"/>
    <w:rsid w:val="00C42CF1"/>
    <w:rsid w:val="00C43279"/>
    <w:rsid w:val="00C449A4"/>
    <w:rsid w:val="00C464A7"/>
    <w:rsid w:val="00C477E3"/>
    <w:rsid w:val="00C5177F"/>
    <w:rsid w:val="00C52183"/>
    <w:rsid w:val="00C55402"/>
    <w:rsid w:val="00C5654C"/>
    <w:rsid w:val="00C56A9E"/>
    <w:rsid w:val="00C56D87"/>
    <w:rsid w:val="00C61C82"/>
    <w:rsid w:val="00C61F03"/>
    <w:rsid w:val="00C65AC0"/>
    <w:rsid w:val="00C66846"/>
    <w:rsid w:val="00C673B3"/>
    <w:rsid w:val="00C730D6"/>
    <w:rsid w:val="00C73795"/>
    <w:rsid w:val="00C75D88"/>
    <w:rsid w:val="00C76586"/>
    <w:rsid w:val="00C769C5"/>
    <w:rsid w:val="00C819DF"/>
    <w:rsid w:val="00C8257D"/>
    <w:rsid w:val="00C84E26"/>
    <w:rsid w:val="00C86381"/>
    <w:rsid w:val="00C86FEB"/>
    <w:rsid w:val="00C87110"/>
    <w:rsid w:val="00C874B6"/>
    <w:rsid w:val="00C90A63"/>
    <w:rsid w:val="00C91762"/>
    <w:rsid w:val="00C918B8"/>
    <w:rsid w:val="00C92C4B"/>
    <w:rsid w:val="00C955CD"/>
    <w:rsid w:val="00C96DCF"/>
    <w:rsid w:val="00CA1220"/>
    <w:rsid w:val="00CA21AE"/>
    <w:rsid w:val="00CA2959"/>
    <w:rsid w:val="00CA3675"/>
    <w:rsid w:val="00CA5FE9"/>
    <w:rsid w:val="00CA618C"/>
    <w:rsid w:val="00CB0AB8"/>
    <w:rsid w:val="00CB0D45"/>
    <w:rsid w:val="00CB1EE6"/>
    <w:rsid w:val="00CB40B8"/>
    <w:rsid w:val="00CB6BCB"/>
    <w:rsid w:val="00CB6DB3"/>
    <w:rsid w:val="00CB7983"/>
    <w:rsid w:val="00CC0AC6"/>
    <w:rsid w:val="00CC0D40"/>
    <w:rsid w:val="00CC2A57"/>
    <w:rsid w:val="00CC324A"/>
    <w:rsid w:val="00CC32B2"/>
    <w:rsid w:val="00CC3651"/>
    <w:rsid w:val="00CC3FA1"/>
    <w:rsid w:val="00CC5DED"/>
    <w:rsid w:val="00CC60D7"/>
    <w:rsid w:val="00CC76C8"/>
    <w:rsid w:val="00CC7BD2"/>
    <w:rsid w:val="00CD215E"/>
    <w:rsid w:val="00CD42A3"/>
    <w:rsid w:val="00CD42C2"/>
    <w:rsid w:val="00CD48D8"/>
    <w:rsid w:val="00CD59AC"/>
    <w:rsid w:val="00CD5BB9"/>
    <w:rsid w:val="00CD6BDD"/>
    <w:rsid w:val="00CE06E9"/>
    <w:rsid w:val="00CE0CF8"/>
    <w:rsid w:val="00CE383B"/>
    <w:rsid w:val="00CE3A5C"/>
    <w:rsid w:val="00CE5EF6"/>
    <w:rsid w:val="00CF14BF"/>
    <w:rsid w:val="00CF4A51"/>
    <w:rsid w:val="00CF5719"/>
    <w:rsid w:val="00D0274D"/>
    <w:rsid w:val="00D03432"/>
    <w:rsid w:val="00D05C1C"/>
    <w:rsid w:val="00D07623"/>
    <w:rsid w:val="00D07A2F"/>
    <w:rsid w:val="00D07CF6"/>
    <w:rsid w:val="00D11285"/>
    <w:rsid w:val="00D11D66"/>
    <w:rsid w:val="00D13A89"/>
    <w:rsid w:val="00D15488"/>
    <w:rsid w:val="00D15844"/>
    <w:rsid w:val="00D15D6D"/>
    <w:rsid w:val="00D16388"/>
    <w:rsid w:val="00D176B8"/>
    <w:rsid w:val="00D21F5E"/>
    <w:rsid w:val="00D22686"/>
    <w:rsid w:val="00D2279A"/>
    <w:rsid w:val="00D23B18"/>
    <w:rsid w:val="00D23F65"/>
    <w:rsid w:val="00D2461F"/>
    <w:rsid w:val="00D260A1"/>
    <w:rsid w:val="00D26615"/>
    <w:rsid w:val="00D27008"/>
    <w:rsid w:val="00D271D1"/>
    <w:rsid w:val="00D30004"/>
    <w:rsid w:val="00D328D3"/>
    <w:rsid w:val="00D330A6"/>
    <w:rsid w:val="00D330C7"/>
    <w:rsid w:val="00D34E87"/>
    <w:rsid w:val="00D40A82"/>
    <w:rsid w:val="00D41D1A"/>
    <w:rsid w:val="00D42297"/>
    <w:rsid w:val="00D4279C"/>
    <w:rsid w:val="00D429E1"/>
    <w:rsid w:val="00D4430A"/>
    <w:rsid w:val="00D452CB"/>
    <w:rsid w:val="00D53A22"/>
    <w:rsid w:val="00D5558F"/>
    <w:rsid w:val="00D61687"/>
    <w:rsid w:val="00D623D3"/>
    <w:rsid w:val="00D629B5"/>
    <w:rsid w:val="00D65250"/>
    <w:rsid w:val="00D6572E"/>
    <w:rsid w:val="00D67304"/>
    <w:rsid w:val="00D677BC"/>
    <w:rsid w:val="00D678A5"/>
    <w:rsid w:val="00D67B7E"/>
    <w:rsid w:val="00D74609"/>
    <w:rsid w:val="00D7506F"/>
    <w:rsid w:val="00D7579D"/>
    <w:rsid w:val="00D76AA3"/>
    <w:rsid w:val="00D77FD2"/>
    <w:rsid w:val="00D80527"/>
    <w:rsid w:val="00D84383"/>
    <w:rsid w:val="00D8637A"/>
    <w:rsid w:val="00D87B25"/>
    <w:rsid w:val="00D87D1C"/>
    <w:rsid w:val="00D9137E"/>
    <w:rsid w:val="00D93151"/>
    <w:rsid w:val="00D93BFF"/>
    <w:rsid w:val="00D96D1B"/>
    <w:rsid w:val="00D96F61"/>
    <w:rsid w:val="00DA0034"/>
    <w:rsid w:val="00DA2A5D"/>
    <w:rsid w:val="00DA3587"/>
    <w:rsid w:val="00DA3C59"/>
    <w:rsid w:val="00DA4DF5"/>
    <w:rsid w:val="00DB0764"/>
    <w:rsid w:val="00DB577D"/>
    <w:rsid w:val="00DB7AB5"/>
    <w:rsid w:val="00DC06D0"/>
    <w:rsid w:val="00DC1734"/>
    <w:rsid w:val="00DC17A6"/>
    <w:rsid w:val="00DC49E6"/>
    <w:rsid w:val="00DC5B11"/>
    <w:rsid w:val="00DC65B8"/>
    <w:rsid w:val="00DC728A"/>
    <w:rsid w:val="00DC7805"/>
    <w:rsid w:val="00DD32CA"/>
    <w:rsid w:val="00DD341E"/>
    <w:rsid w:val="00DD5550"/>
    <w:rsid w:val="00DD5AA4"/>
    <w:rsid w:val="00DE1275"/>
    <w:rsid w:val="00DE392A"/>
    <w:rsid w:val="00DE441D"/>
    <w:rsid w:val="00DE53AE"/>
    <w:rsid w:val="00DE552F"/>
    <w:rsid w:val="00DE57DD"/>
    <w:rsid w:val="00DE5B79"/>
    <w:rsid w:val="00DE7B73"/>
    <w:rsid w:val="00DF0343"/>
    <w:rsid w:val="00DF07F6"/>
    <w:rsid w:val="00DF125F"/>
    <w:rsid w:val="00DF3234"/>
    <w:rsid w:val="00DF64A9"/>
    <w:rsid w:val="00DF6D0D"/>
    <w:rsid w:val="00E00668"/>
    <w:rsid w:val="00E0084E"/>
    <w:rsid w:val="00E03210"/>
    <w:rsid w:val="00E03A9F"/>
    <w:rsid w:val="00E0496B"/>
    <w:rsid w:val="00E05FE1"/>
    <w:rsid w:val="00E06A6B"/>
    <w:rsid w:val="00E11B50"/>
    <w:rsid w:val="00E1247D"/>
    <w:rsid w:val="00E1276F"/>
    <w:rsid w:val="00E13F09"/>
    <w:rsid w:val="00E146FA"/>
    <w:rsid w:val="00E1511C"/>
    <w:rsid w:val="00E17B33"/>
    <w:rsid w:val="00E23430"/>
    <w:rsid w:val="00E23853"/>
    <w:rsid w:val="00E27343"/>
    <w:rsid w:val="00E27B9C"/>
    <w:rsid w:val="00E301B4"/>
    <w:rsid w:val="00E301E9"/>
    <w:rsid w:val="00E30C78"/>
    <w:rsid w:val="00E3502A"/>
    <w:rsid w:val="00E354EC"/>
    <w:rsid w:val="00E35FBE"/>
    <w:rsid w:val="00E37A99"/>
    <w:rsid w:val="00E400B3"/>
    <w:rsid w:val="00E4054F"/>
    <w:rsid w:val="00E43197"/>
    <w:rsid w:val="00E45DC1"/>
    <w:rsid w:val="00E4661A"/>
    <w:rsid w:val="00E466A3"/>
    <w:rsid w:val="00E46BD2"/>
    <w:rsid w:val="00E507AD"/>
    <w:rsid w:val="00E51F11"/>
    <w:rsid w:val="00E5373D"/>
    <w:rsid w:val="00E5385C"/>
    <w:rsid w:val="00E53A40"/>
    <w:rsid w:val="00E53C64"/>
    <w:rsid w:val="00E60755"/>
    <w:rsid w:val="00E633D1"/>
    <w:rsid w:val="00E63CEB"/>
    <w:rsid w:val="00E64472"/>
    <w:rsid w:val="00E66136"/>
    <w:rsid w:val="00E71D66"/>
    <w:rsid w:val="00E749DF"/>
    <w:rsid w:val="00E74FE0"/>
    <w:rsid w:val="00E75F1E"/>
    <w:rsid w:val="00E774D8"/>
    <w:rsid w:val="00E85BA8"/>
    <w:rsid w:val="00E85D15"/>
    <w:rsid w:val="00E87DCC"/>
    <w:rsid w:val="00E907AF"/>
    <w:rsid w:val="00E91D00"/>
    <w:rsid w:val="00E92546"/>
    <w:rsid w:val="00E94811"/>
    <w:rsid w:val="00E96006"/>
    <w:rsid w:val="00EA359E"/>
    <w:rsid w:val="00EA382B"/>
    <w:rsid w:val="00EA4FA5"/>
    <w:rsid w:val="00EA4FC1"/>
    <w:rsid w:val="00EA51C0"/>
    <w:rsid w:val="00EA6C3D"/>
    <w:rsid w:val="00EA6DAA"/>
    <w:rsid w:val="00EA73E6"/>
    <w:rsid w:val="00EB030A"/>
    <w:rsid w:val="00EB0D7D"/>
    <w:rsid w:val="00EB34AE"/>
    <w:rsid w:val="00EB483B"/>
    <w:rsid w:val="00EB6DEB"/>
    <w:rsid w:val="00EB6F60"/>
    <w:rsid w:val="00EB78C4"/>
    <w:rsid w:val="00EB7A08"/>
    <w:rsid w:val="00EC3785"/>
    <w:rsid w:val="00EC3800"/>
    <w:rsid w:val="00EC3E06"/>
    <w:rsid w:val="00EC41E3"/>
    <w:rsid w:val="00EC4207"/>
    <w:rsid w:val="00EC4460"/>
    <w:rsid w:val="00EC5A4D"/>
    <w:rsid w:val="00ED46C6"/>
    <w:rsid w:val="00ED7FC7"/>
    <w:rsid w:val="00EE040F"/>
    <w:rsid w:val="00EE376C"/>
    <w:rsid w:val="00EE3CD1"/>
    <w:rsid w:val="00EE4699"/>
    <w:rsid w:val="00EE58B5"/>
    <w:rsid w:val="00EF1983"/>
    <w:rsid w:val="00EF580F"/>
    <w:rsid w:val="00EF708D"/>
    <w:rsid w:val="00EF76D3"/>
    <w:rsid w:val="00F00935"/>
    <w:rsid w:val="00F015A2"/>
    <w:rsid w:val="00F05726"/>
    <w:rsid w:val="00F0614B"/>
    <w:rsid w:val="00F06500"/>
    <w:rsid w:val="00F07347"/>
    <w:rsid w:val="00F10E78"/>
    <w:rsid w:val="00F13104"/>
    <w:rsid w:val="00F13FF6"/>
    <w:rsid w:val="00F1542C"/>
    <w:rsid w:val="00F1608D"/>
    <w:rsid w:val="00F23251"/>
    <w:rsid w:val="00F233B0"/>
    <w:rsid w:val="00F23B19"/>
    <w:rsid w:val="00F26905"/>
    <w:rsid w:val="00F2747D"/>
    <w:rsid w:val="00F3394C"/>
    <w:rsid w:val="00F40573"/>
    <w:rsid w:val="00F40E00"/>
    <w:rsid w:val="00F45C33"/>
    <w:rsid w:val="00F47422"/>
    <w:rsid w:val="00F52CE7"/>
    <w:rsid w:val="00F550E3"/>
    <w:rsid w:val="00F55FAA"/>
    <w:rsid w:val="00F56B4F"/>
    <w:rsid w:val="00F5738E"/>
    <w:rsid w:val="00F601AA"/>
    <w:rsid w:val="00F607BF"/>
    <w:rsid w:val="00F6283D"/>
    <w:rsid w:val="00F65814"/>
    <w:rsid w:val="00F66FA0"/>
    <w:rsid w:val="00F71A74"/>
    <w:rsid w:val="00F72B7D"/>
    <w:rsid w:val="00F75285"/>
    <w:rsid w:val="00F75ED9"/>
    <w:rsid w:val="00F7707D"/>
    <w:rsid w:val="00F77103"/>
    <w:rsid w:val="00F7721A"/>
    <w:rsid w:val="00F805D5"/>
    <w:rsid w:val="00F80BD8"/>
    <w:rsid w:val="00F82600"/>
    <w:rsid w:val="00F82672"/>
    <w:rsid w:val="00F8360D"/>
    <w:rsid w:val="00F84ADF"/>
    <w:rsid w:val="00F855CB"/>
    <w:rsid w:val="00F8624D"/>
    <w:rsid w:val="00F869C4"/>
    <w:rsid w:val="00F87269"/>
    <w:rsid w:val="00F876AD"/>
    <w:rsid w:val="00F8799C"/>
    <w:rsid w:val="00F901CA"/>
    <w:rsid w:val="00F913A4"/>
    <w:rsid w:val="00F91FF8"/>
    <w:rsid w:val="00F94E73"/>
    <w:rsid w:val="00FA12F8"/>
    <w:rsid w:val="00FA14C8"/>
    <w:rsid w:val="00FA2DBA"/>
    <w:rsid w:val="00FA38A7"/>
    <w:rsid w:val="00FA7229"/>
    <w:rsid w:val="00FA73BC"/>
    <w:rsid w:val="00FA7ACC"/>
    <w:rsid w:val="00FB0742"/>
    <w:rsid w:val="00FB0942"/>
    <w:rsid w:val="00FB108F"/>
    <w:rsid w:val="00FB180F"/>
    <w:rsid w:val="00FB4E33"/>
    <w:rsid w:val="00FB4ECB"/>
    <w:rsid w:val="00FB542F"/>
    <w:rsid w:val="00FB5591"/>
    <w:rsid w:val="00FB588D"/>
    <w:rsid w:val="00FB6299"/>
    <w:rsid w:val="00FC0281"/>
    <w:rsid w:val="00FC050E"/>
    <w:rsid w:val="00FC0E30"/>
    <w:rsid w:val="00FC2E08"/>
    <w:rsid w:val="00FC4F00"/>
    <w:rsid w:val="00FC54F8"/>
    <w:rsid w:val="00FD0A4A"/>
    <w:rsid w:val="00FD2D67"/>
    <w:rsid w:val="00FD4ED5"/>
    <w:rsid w:val="00FD7DAE"/>
    <w:rsid w:val="00FE1801"/>
    <w:rsid w:val="00FE2CED"/>
    <w:rsid w:val="00FE350D"/>
    <w:rsid w:val="00FE4995"/>
    <w:rsid w:val="00FE4B66"/>
    <w:rsid w:val="00FE566C"/>
    <w:rsid w:val="00FE567D"/>
    <w:rsid w:val="00FE7559"/>
    <w:rsid w:val="00FF0182"/>
    <w:rsid w:val="00FF0A1A"/>
    <w:rsid w:val="00FF128C"/>
    <w:rsid w:val="00FF30AE"/>
    <w:rsid w:val="00FF3B44"/>
    <w:rsid w:val="00FF52E0"/>
    <w:rsid w:val="00FF5338"/>
    <w:rsid w:val="00FF757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3E0F086"/>
  <w15:docId w15:val="{E67632A6-D7A0-4ACF-964D-10EC76DB7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623D3"/>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3">
    <w:name w:val="heading 3"/>
    <w:basedOn w:val="Normal"/>
    <w:next w:val="Normal"/>
    <w:link w:val="Heading3Char"/>
    <w:uiPriority w:val="9"/>
    <w:unhideWhenUsed/>
    <w:qFormat/>
    <w:rsid w:val="00EA6DAA"/>
    <w:pPr>
      <w:spacing w:before="200" w:after="0" w:line="271" w:lineRule="auto"/>
      <w:outlineLvl w:val="2"/>
    </w:pPr>
    <w:rPr>
      <w:rFonts w:ascii="Cambria" w:eastAsia="Times New Roman" w:hAnsi="Cambria" w:cs="Times New Roman"/>
      <w:b/>
      <w:bCs/>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D74D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B5112F"/>
  </w:style>
  <w:style w:type="character" w:styleId="Hyperlink">
    <w:name w:val="Hyperlink"/>
    <w:basedOn w:val="DefaultParagraphFont"/>
    <w:uiPriority w:val="99"/>
    <w:semiHidden/>
    <w:unhideWhenUsed/>
    <w:rsid w:val="00B5112F"/>
    <w:rPr>
      <w:color w:val="0000FF"/>
      <w:u w:val="single"/>
    </w:rPr>
  </w:style>
  <w:style w:type="character" w:styleId="Emphasis">
    <w:name w:val="Emphasis"/>
    <w:basedOn w:val="DefaultParagraphFont"/>
    <w:uiPriority w:val="20"/>
    <w:qFormat/>
    <w:rsid w:val="00B5112F"/>
    <w:rPr>
      <w:i/>
      <w:iCs/>
    </w:rPr>
  </w:style>
  <w:style w:type="paragraph" w:styleId="Footer">
    <w:name w:val="footer"/>
    <w:basedOn w:val="Normal"/>
    <w:link w:val="FooterChar"/>
    <w:uiPriority w:val="99"/>
    <w:rsid w:val="0072493B"/>
    <w:pPr>
      <w:tabs>
        <w:tab w:val="center" w:pos="4819"/>
        <w:tab w:val="right" w:pos="9071"/>
      </w:tabs>
      <w:spacing w:after="0" w:line="240" w:lineRule="auto"/>
    </w:pPr>
    <w:rPr>
      <w:rFonts w:ascii="Times" w:eastAsia="Times New Roman" w:hAnsi="Times" w:cs="Times New Roman"/>
      <w:sz w:val="20"/>
      <w:szCs w:val="20"/>
      <w:lang w:eastAsia="en-GB"/>
    </w:rPr>
  </w:style>
  <w:style w:type="character" w:customStyle="1" w:styleId="FooterChar">
    <w:name w:val="Footer Char"/>
    <w:basedOn w:val="DefaultParagraphFont"/>
    <w:link w:val="Footer"/>
    <w:uiPriority w:val="99"/>
    <w:rsid w:val="0072493B"/>
    <w:rPr>
      <w:rFonts w:ascii="Times" w:eastAsia="Times New Roman" w:hAnsi="Times" w:cs="Times New Roman"/>
      <w:sz w:val="20"/>
      <w:szCs w:val="20"/>
      <w:lang w:eastAsia="en-GB"/>
    </w:rPr>
  </w:style>
  <w:style w:type="character" w:styleId="FollowedHyperlink">
    <w:name w:val="FollowedHyperlink"/>
    <w:basedOn w:val="DefaultParagraphFont"/>
    <w:uiPriority w:val="99"/>
    <w:semiHidden/>
    <w:unhideWhenUsed/>
    <w:rsid w:val="00764512"/>
    <w:rPr>
      <w:color w:val="800080" w:themeColor="followedHyperlink"/>
      <w:u w:val="single"/>
    </w:rPr>
  </w:style>
  <w:style w:type="table" w:styleId="TableGrid">
    <w:name w:val="Table Grid"/>
    <w:basedOn w:val="TableNormal"/>
    <w:uiPriority w:val="59"/>
    <w:rsid w:val="005F2D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535C0"/>
    <w:pPr>
      <w:ind w:left="720"/>
      <w:contextualSpacing/>
    </w:pPr>
  </w:style>
  <w:style w:type="character" w:customStyle="1" w:styleId="Heading3Char">
    <w:name w:val="Heading 3 Char"/>
    <w:basedOn w:val="DefaultParagraphFont"/>
    <w:link w:val="Heading3"/>
    <w:uiPriority w:val="9"/>
    <w:rsid w:val="00EA6DAA"/>
    <w:rPr>
      <w:rFonts w:ascii="Cambria" w:eastAsia="Times New Roman" w:hAnsi="Cambria" w:cs="Times New Roman"/>
      <w:b/>
      <w:bCs/>
      <w:lang w:eastAsia="en-GB"/>
    </w:rPr>
  </w:style>
  <w:style w:type="character" w:customStyle="1" w:styleId="citationref">
    <w:name w:val="citationref"/>
    <w:basedOn w:val="DefaultParagraphFont"/>
    <w:rsid w:val="00075B40"/>
  </w:style>
  <w:style w:type="character" w:customStyle="1" w:styleId="internalref">
    <w:name w:val="internalref"/>
    <w:basedOn w:val="DefaultParagraphFont"/>
    <w:rsid w:val="00075B40"/>
  </w:style>
  <w:style w:type="paragraph" w:styleId="BalloonText">
    <w:name w:val="Balloon Text"/>
    <w:basedOn w:val="Normal"/>
    <w:link w:val="BalloonTextChar"/>
    <w:uiPriority w:val="99"/>
    <w:semiHidden/>
    <w:unhideWhenUsed/>
    <w:rsid w:val="00C27E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E0A"/>
    <w:rPr>
      <w:rFonts w:ascii="Tahoma" w:hAnsi="Tahoma" w:cs="Tahoma"/>
      <w:sz w:val="16"/>
      <w:szCs w:val="16"/>
    </w:rPr>
  </w:style>
  <w:style w:type="character" w:styleId="CommentReference">
    <w:name w:val="annotation reference"/>
    <w:basedOn w:val="DefaultParagraphFont"/>
    <w:uiPriority w:val="99"/>
    <w:semiHidden/>
    <w:unhideWhenUsed/>
    <w:rsid w:val="00B31A0E"/>
    <w:rPr>
      <w:sz w:val="16"/>
      <w:szCs w:val="16"/>
    </w:rPr>
  </w:style>
  <w:style w:type="paragraph" w:styleId="CommentText">
    <w:name w:val="annotation text"/>
    <w:basedOn w:val="Normal"/>
    <w:link w:val="CommentTextChar"/>
    <w:uiPriority w:val="99"/>
    <w:unhideWhenUsed/>
    <w:rsid w:val="00B31A0E"/>
    <w:pPr>
      <w:spacing w:line="240" w:lineRule="auto"/>
    </w:pPr>
    <w:rPr>
      <w:sz w:val="20"/>
      <w:szCs w:val="20"/>
    </w:rPr>
  </w:style>
  <w:style w:type="character" w:customStyle="1" w:styleId="CommentTextChar">
    <w:name w:val="Comment Text Char"/>
    <w:basedOn w:val="DefaultParagraphFont"/>
    <w:link w:val="CommentText"/>
    <w:uiPriority w:val="99"/>
    <w:rsid w:val="00B31A0E"/>
    <w:rPr>
      <w:sz w:val="20"/>
      <w:szCs w:val="20"/>
    </w:rPr>
  </w:style>
  <w:style w:type="paragraph" w:styleId="CommentSubject">
    <w:name w:val="annotation subject"/>
    <w:basedOn w:val="CommentText"/>
    <w:next w:val="CommentText"/>
    <w:link w:val="CommentSubjectChar"/>
    <w:uiPriority w:val="99"/>
    <w:semiHidden/>
    <w:unhideWhenUsed/>
    <w:rsid w:val="00B31A0E"/>
    <w:rPr>
      <w:b/>
      <w:bCs/>
    </w:rPr>
  </w:style>
  <w:style w:type="character" w:customStyle="1" w:styleId="CommentSubjectChar">
    <w:name w:val="Comment Subject Char"/>
    <w:basedOn w:val="CommentTextChar"/>
    <w:link w:val="CommentSubject"/>
    <w:uiPriority w:val="99"/>
    <w:semiHidden/>
    <w:rsid w:val="00B31A0E"/>
    <w:rPr>
      <w:b/>
      <w:bCs/>
      <w:sz w:val="20"/>
      <w:szCs w:val="20"/>
    </w:rPr>
  </w:style>
  <w:style w:type="paragraph" w:styleId="NormalWeb">
    <w:name w:val="Normal (Web)"/>
    <w:basedOn w:val="Normal"/>
    <w:uiPriority w:val="99"/>
    <w:unhideWhenUsed/>
    <w:rsid w:val="006D51C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DE57DD"/>
    <w:pPr>
      <w:spacing w:after="0" w:line="240" w:lineRule="auto"/>
    </w:pPr>
  </w:style>
  <w:style w:type="character" w:customStyle="1" w:styleId="ref-lnk">
    <w:name w:val="ref-lnk"/>
    <w:basedOn w:val="DefaultParagraphFont"/>
    <w:rsid w:val="00E5373D"/>
  </w:style>
  <w:style w:type="character" w:customStyle="1" w:styleId="ref-overlay">
    <w:name w:val="ref-overlay"/>
    <w:basedOn w:val="DefaultParagraphFont"/>
    <w:rsid w:val="00E5373D"/>
  </w:style>
  <w:style w:type="character" w:customStyle="1" w:styleId="hlfld-contribauthor">
    <w:name w:val="hlfld-contribauthor"/>
    <w:basedOn w:val="DefaultParagraphFont"/>
    <w:rsid w:val="00E5373D"/>
  </w:style>
  <w:style w:type="character" w:customStyle="1" w:styleId="nlmgiven-names">
    <w:name w:val="nlm_given-names"/>
    <w:basedOn w:val="DefaultParagraphFont"/>
    <w:rsid w:val="00E5373D"/>
  </w:style>
  <w:style w:type="character" w:customStyle="1" w:styleId="nlmyear">
    <w:name w:val="nlm_year"/>
    <w:basedOn w:val="DefaultParagraphFont"/>
    <w:rsid w:val="00E5373D"/>
  </w:style>
  <w:style w:type="character" w:customStyle="1" w:styleId="nlmarticle-title">
    <w:name w:val="nlm_article-title"/>
    <w:basedOn w:val="DefaultParagraphFont"/>
    <w:rsid w:val="00E5373D"/>
  </w:style>
  <w:style w:type="character" w:customStyle="1" w:styleId="nlmfpage">
    <w:name w:val="nlm_fpage"/>
    <w:basedOn w:val="DefaultParagraphFont"/>
    <w:rsid w:val="00E5373D"/>
  </w:style>
  <w:style w:type="character" w:customStyle="1" w:styleId="nlmlpage">
    <w:name w:val="nlm_lpage"/>
    <w:basedOn w:val="DefaultParagraphFont"/>
    <w:rsid w:val="00E5373D"/>
  </w:style>
  <w:style w:type="character" w:customStyle="1" w:styleId="ref-xlinks">
    <w:name w:val="ref-xlinks"/>
    <w:basedOn w:val="DefaultParagraphFont"/>
    <w:rsid w:val="00E5373D"/>
  </w:style>
  <w:style w:type="character" w:customStyle="1" w:styleId="a">
    <w:name w:val="a"/>
    <w:basedOn w:val="DefaultParagraphFont"/>
    <w:rsid w:val="00930E96"/>
  </w:style>
  <w:style w:type="character" w:customStyle="1" w:styleId="l8">
    <w:name w:val="l8"/>
    <w:basedOn w:val="DefaultParagraphFont"/>
    <w:rsid w:val="00930E96"/>
  </w:style>
  <w:style w:type="paragraph" w:styleId="Header">
    <w:name w:val="header"/>
    <w:basedOn w:val="Normal"/>
    <w:link w:val="HeaderChar"/>
    <w:uiPriority w:val="99"/>
    <w:unhideWhenUsed/>
    <w:rsid w:val="009C29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29A3"/>
  </w:style>
  <w:style w:type="character" w:customStyle="1" w:styleId="Heading1Char">
    <w:name w:val="Heading 1 Char"/>
    <w:basedOn w:val="DefaultParagraphFont"/>
    <w:link w:val="Heading1"/>
    <w:uiPriority w:val="9"/>
    <w:rsid w:val="00D623D3"/>
    <w:rPr>
      <w:rFonts w:asciiTheme="majorHAnsi" w:eastAsiaTheme="majorEastAsia" w:hAnsiTheme="majorHAnsi" w:cstheme="majorBidi"/>
      <w:b/>
      <w:bCs/>
      <w:color w:val="365F91" w:themeColor="accent1" w:themeShade="BF"/>
      <w:sz w:val="28"/>
      <w:szCs w:val="2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4171">
      <w:bodyDiv w:val="1"/>
      <w:marLeft w:val="0"/>
      <w:marRight w:val="0"/>
      <w:marTop w:val="0"/>
      <w:marBottom w:val="0"/>
      <w:divBdr>
        <w:top w:val="none" w:sz="0" w:space="0" w:color="auto"/>
        <w:left w:val="none" w:sz="0" w:space="0" w:color="auto"/>
        <w:bottom w:val="none" w:sz="0" w:space="0" w:color="auto"/>
        <w:right w:val="none" w:sz="0" w:space="0" w:color="auto"/>
      </w:divBdr>
    </w:div>
    <w:div w:id="85274753">
      <w:bodyDiv w:val="1"/>
      <w:marLeft w:val="0"/>
      <w:marRight w:val="0"/>
      <w:marTop w:val="0"/>
      <w:marBottom w:val="0"/>
      <w:divBdr>
        <w:top w:val="none" w:sz="0" w:space="0" w:color="auto"/>
        <w:left w:val="none" w:sz="0" w:space="0" w:color="auto"/>
        <w:bottom w:val="none" w:sz="0" w:space="0" w:color="auto"/>
        <w:right w:val="none" w:sz="0" w:space="0" w:color="auto"/>
      </w:divBdr>
    </w:div>
    <w:div w:id="99877298">
      <w:bodyDiv w:val="1"/>
      <w:marLeft w:val="0"/>
      <w:marRight w:val="0"/>
      <w:marTop w:val="0"/>
      <w:marBottom w:val="0"/>
      <w:divBdr>
        <w:top w:val="none" w:sz="0" w:space="0" w:color="auto"/>
        <w:left w:val="none" w:sz="0" w:space="0" w:color="auto"/>
        <w:bottom w:val="none" w:sz="0" w:space="0" w:color="auto"/>
        <w:right w:val="none" w:sz="0" w:space="0" w:color="auto"/>
      </w:divBdr>
      <w:divsChild>
        <w:div w:id="721172554">
          <w:marLeft w:val="0"/>
          <w:marRight w:val="0"/>
          <w:marTop w:val="0"/>
          <w:marBottom w:val="0"/>
          <w:divBdr>
            <w:top w:val="none" w:sz="0" w:space="0" w:color="auto"/>
            <w:left w:val="none" w:sz="0" w:space="0" w:color="auto"/>
            <w:bottom w:val="none" w:sz="0" w:space="0" w:color="auto"/>
            <w:right w:val="none" w:sz="0" w:space="0" w:color="auto"/>
          </w:divBdr>
        </w:div>
      </w:divsChild>
    </w:div>
    <w:div w:id="287509862">
      <w:bodyDiv w:val="1"/>
      <w:marLeft w:val="0"/>
      <w:marRight w:val="0"/>
      <w:marTop w:val="0"/>
      <w:marBottom w:val="0"/>
      <w:divBdr>
        <w:top w:val="none" w:sz="0" w:space="0" w:color="auto"/>
        <w:left w:val="none" w:sz="0" w:space="0" w:color="auto"/>
        <w:bottom w:val="none" w:sz="0" w:space="0" w:color="auto"/>
        <w:right w:val="none" w:sz="0" w:space="0" w:color="auto"/>
      </w:divBdr>
      <w:divsChild>
        <w:div w:id="247691800">
          <w:marLeft w:val="0"/>
          <w:marRight w:val="0"/>
          <w:marTop w:val="0"/>
          <w:marBottom w:val="0"/>
          <w:divBdr>
            <w:top w:val="none" w:sz="0" w:space="0" w:color="auto"/>
            <w:left w:val="none" w:sz="0" w:space="0" w:color="auto"/>
            <w:bottom w:val="none" w:sz="0" w:space="0" w:color="auto"/>
            <w:right w:val="none" w:sz="0" w:space="0" w:color="auto"/>
          </w:divBdr>
          <w:divsChild>
            <w:div w:id="213578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415390">
      <w:bodyDiv w:val="1"/>
      <w:marLeft w:val="0"/>
      <w:marRight w:val="0"/>
      <w:marTop w:val="0"/>
      <w:marBottom w:val="0"/>
      <w:divBdr>
        <w:top w:val="none" w:sz="0" w:space="0" w:color="auto"/>
        <w:left w:val="none" w:sz="0" w:space="0" w:color="auto"/>
        <w:bottom w:val="none" w:sz="0" w:space="0" w:color="auto"/>
        <w:right w:val="none" w:sz="0" w:space="0" w:color="auto"/>
      </w:divBdr>
    </w:div>
    <w:div w:id="627514966">
      <w:bodyDiv w:val="1"/>
      <w:marLeft w:val="0"/>
      <w:marRight w:val="0"/>
      <w:marTop w:val="0"/>
      <w:marBottom w:val="0"/>
      <w:divBdr>
        <w:top w:val="none" w:sz="0" w:space="0" w:color="auto"/>
        <w:left w:val="none" w:sz="0" w:space="0" w:color="auto"/>
        <w:bottom w:val="none" w:sz="0" w:space="0" w:color="auto"/>
        <w:right w:val="none" w:sz="0" w:space="0" w:color="auto"/>
      </w:divBdr>
    </w:div>
    <w:div w:id="906383725">
      <w:bodyDiv w:val="1"/>
      <w:marLeft w:val="0"/>
      <w:marRight w:val="0"/>
      <w:marTop w:val="0"/>
      <w:marBottom w:val="0"/>
      <w:divBdr>
        <w:top w:val="none" w:sz="0" w:space="0" w:color="auto"/>
        <w:left w:val="none" w:sz="0" w:space="0" w:color="auto"/>
        <w:bottom w:val="none" w:sz="0" w:space="0" w:color="auto"/>
        <w:right w:val="none" w:sz="0" w:space="0" w:color="auto"/>
      </w:divBdr>
    </w:div>
    <w:div w:id="1004623889">
      <w:bodyDiv w:val="1"/>
      <w:marLeft w:val="0"/>
      <w:marRight w:val="0"/>
      <w:marTop w:val="0"/>
      <w:marBottom w:val="0"/>
      <w:divBdr>
        <w:top w:val="none" w:sz="0" w:space="0" w:color="auto"/>
        <w:left w:val="none" w:sz="0" w:space="0" w:color="auto"/>
        <w:bottom w:val="none" w:sz="0" w:space="0" w:color="auto"/>
        <w:right w:val="none" w:sz="0" w:space="0" w:color="auto"/>
      </w:divBdr>
    </w:div>
    <w:div w:id="1181117836">
      <w:bodyDiv w:val="1"/>
      <w:marLeft w:val="0"/>
      <w:marRight w:val="0"/>
      <w:marTop w:val="0"/>
      <w:marBottom w:val="0"/>
      <w:divBdr>
        <w:top w:val="none" w:sz="0" w:space="0" w:color="auto"/>
        <w:left w:val="none" w:sz="0" w:space="0" w:color="auto"/>
        <w:bottom w:val="none" w:sz="0" w:space="0" w:color="auto"/>
        <w:right w:val="none" w:sz="0" w:space="0" w:color="auto"/>
      </w:divBdr>
      <w:divsChild>
        <w:div w:id="1521166174">
          <w:marLeft w:val="0"/>
          <w:marRight w:val="0"/>
          <w:marTop w:val="0"/>
          <w:marBottom w:val="0"/>
          <w:divBdr>
            <w:top w:val="none" w:sz="0" w:space="0" w:color="auto"/>
            <w:left w:val="none" w:sz="0" w:space="0" w:color="auto"/>
            <w:bottom w:val="none" w:sz="0" w:space="0" w:color="auto"/>
            <w:right w:val="none" w:sz="0" w:space="0" w:color="auto"/>
          </w:divBdr>
          <w:divsChild>
            <w:div w:id="176391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866274">
      <w:bodyDiv w:val="1"/>
      <w:marLeft w:val="0"/>
      <w:marRight w:val="0"/>
      <w:marTop w:val="0"/>
      <w:marBottom w:val="0"/>
      <w:divBdr>
        <w:top w:val="none" w:sz="0" w:space="0" w:color="auto"/>
        <w:left w:val="none" w:sz="0" w:space="0" w:color="auto"/>
        <w:bottom w:val="none" w:sz="0" w:space="0" w:color="auto"/>
        <w:right w:val="none" w:sz="0" w:space="0" w:color="auto"/>
      </w:divBdr>
    </w:div>
    <w:div w:id="1456367551">
      <w:bodyDiv w:val="1"/>
      <w:marLeft w:val="0"/>
      <w:marRight w:val="0"/>
      <w:marTop w:val="0"/>
      <w:marBottom w:val="0"/>
      <w:divBdr>
        <w:top w:val="none" w:sz="0" w:space="0" w:color="auto"/>
        <w:left w:val="none" w:sz="0" w:space="0" w:color="auto"/>
        <w:bottom w:val="none" w:sz="0" w:space="0" w:color="auto"/>
        <w:right w:val="none" w:sz="0" w:space="0" w:color="auto"/>
      </w:divBdr>
    </w:div>
    <w:div w:id="1574586254">
      <w:bodyDiv w:val="1"/>
      <w:marLeft w:val="0"/>
      <w:marRight w:val="0"/>
      <w:marTop w:val="0"/>
      <w:marBottom w:val="0"/>
      <w:divBdr>
        <w:top w:val="none" w:sz="0" w:space="0" w:color="auto"/>
        <w:left w:val="none" w:sz="0" w:space="0" w:color="auto"/>
        <w:bottom w:val="none" w:sz="0" w:space="0" w:color="auto"/>
        <w:right w:val="none" w:sz="0" w:space="0" w:color="auto"/>
      </w:divBdr>
    </w:div>
    <w:div w:id="1913658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ar01</b:Tag>
    <b:SourceType>JournalArticle</b:SourceType>
    <b:Guid>{6D7B8325-FA89-4BB2-9B88-6F3031B637C8}</b:Guid>
    <b:Title> Partner understanding of the breast and prostate cancer experience. </b:Title>
    <b:Year>2001</b:Year>
    <b:Author>
      <b:Author>
        <b:NameList>
          <b:Person>
            <b:Last>Carlson</b:Last>
            <b:First>L.</b:First>
            <b:Middle>E., Ottenbreit, N., Pierre, M. S., &amp; Bultz, B. D.</b:Middle>
          </b:Person>
        </b:NameList>
      </b:Author>
    </b:Author>
    <b:JournalName>Cancer Nursing</b:JournalName>
    <b:Pages>231-239</b:Pages>
    <b:Volume>3</b:Volume>
    <b:Issue>24</b:Issue>
    <b:RefOrder>1</b:RefOrder>
  </b:Source>
</b:Sources>
</file>

<file path=customXml/itemProps1.xml><?xml version="1.0" encoding="utf-8"?>
<ds:datastoreItem xmlns:ds="http://schemas.openxmlformats.org/officeDocument/2006/customXml" ds:itemID="{7FEA477F-3398-4CAC-B2F3-24035C46A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247668</Words>
  <Characters>1411711</Characters>
  <Application>Microsoft Office Word</Application>
  <DocSecurity>4</DocSecurity>
  <Lines>11764</Lines>
  <Paragraphs>3312</Paragraphs>
  <ScaleCrop>false</ScaleCrop>
  <HeadingPairs>
    <vt:vector size="2" baseType="variant">
      <vt:variant>
        <vt:lpstr>Title</vt:lpstr>
      </vt:variant>
      <vt:variant>
        <vt:i4>1</vt:i4>
      </vt:variant>
    </vt:vector>
  </HeadingPairs>
  <TitlesOfParts>
    <vt:vector size="1" baseType="lpstr">
      <vt:lpstr/>
    </vt:vector>
  </TitlesOfParts>
  <Company>Oxford Brookes University</Company>
  <LinksUpToDate>false</LinksUpToDate>
  <CharactersWithSpaces>1656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Collaco</dc:creator>
  <cp:lastModifiedBy>Warren S.</cp:lastModifiedBy>
  <cp:revision>2</cp:revision>
  <cp:lastPrinted>2018-01-17T19:16:00Z</cp:lastPrinted>
  <dcterms:created xsi:type="dcterms:W3CDTF">2018-06-13T11:01:00Z</dcterms:created>
  <dcterms:modified xsi:type="dcterms:W3CDTF">2018-06-13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pringer-vancouver</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springer-vancouver</vt:lpwstr>
  </property>
  <property fmtid="{D5CDD505-2E9C-101B-9397-08002B2CF9AE}" pid="23" name="Mendeley Recent Style Name 9_1">
    <vt:lpwstr>Springer - Vancouver</vt:lpwstr>
  </property>
  <property fmtid="{D5CDD505-2E9C-101B-9397-08002B2CF9AE}" pid="24" name="Mendeley Unique User Id_1">
    <vt:lpwstr>1cee635d-be0e-35e2-83f8-bcbc598d141e</vt:lpwstr>
  </property>
  <property fmtid="{D5CDD505-2E9C-101B-9397-08002B2CF9AE}" pid="25" name="_NewReviewCycle">
    <vt:lpwstr/>
  </property>
  <property fmtid="{D5CDD505-2E9C-101B-9397-08002B2CF9AE}" pid="26" name="_AdHocReviewCycleID">
    <vt:i4>1115690046</vt:i4>
  </property>
  <property fmtid="{D5CDD505-2E9C-101B-9397-08002B2CF9AE}" pid="27" name="_EmailSubject">
    <vt:lpwstr>Urgent: Accepted Manuscript Required</vt:lpwstr>
  </property>
  <property fmtid="{D5CDD505-2E9C-101B-9397-08002B2CF9AE}" pid="28" name="_AuthorEmail">
    <vt:lpwstr>R.Wagland@soton.ac.uk</vt:lpwstr>
  </property>
  <property fmtid="{D5CDD505-2E9C-101B-9397-08002B2CF9AE}" pid="29" name="_AuthorEmailDisplayName">
    <vt:lpwstr>Wagland R.</vt:lpwstr>
  </property>
  <property fmtid="{D5CDD505-2E9C-101B-9397-08002B2CF9AE}" pid="30" name="_ReviewingToolsShownOnce">
    <vt:lpwstr/>
  </property>
</Properties>
</file>